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DF4947" w14:textId="52AC7F17" w:rsidR="009D7742" w:rsidRPr="004F5079" w:rsidRDefault="00E959B5" w:rsidP="004B7C7E">
      <w:pPr>
        <w:spacing w:line="480" w:lineRule="auto"/>
        <w:jc w:val="both"/>
        <w:rPr>
          <w:color w:val="000000"/>
          <w:lang w:val="en-US"/>
        </w:rPr>
      </w:pPr>
      <w:r w:rsidRPr="004F5079">
        <w:rPr>
          <w:color w:val="000000"/>
          <w:lang w:val="en-US"/>
        </w:rPr>
        <w:t>Supporting Information to</w:t>
      </w:r>
      <w:r w:rsidR="009D7742" w:rsidRPr="004F5079">
        <w:rPr>
          <w:color w:val="000000"/>
          <w:lang w:val="en-US"/>
        </w:rPr>
        <w:t>:</w:t>
      </w:r>
    </w:p>
    <w:p w14:paraId="30A04931" w14:textId="77777777" w:rsidR="000A63B4" w:rsidRPr="00C40664" w:rsidRDefault="000A63B4" w:rsidP="000A63B4">
      <w:pPr>
        <w:spacing w:line="480" w:lineRule="auto"/>
        <w:jc w:val="both"/>
        <w:rPr>
          <w:b/>
          <w:color w:val="000000"/>
          <w:lang w:val="en-US"/>
        </w:rPr>
      </w:pPr>
      <w:r w:rsidRPr="00C40664">
        <w:rPr>
          <w:b/>
          <w:color w:val="000000"/>
          <w:lang w:val="en-US"/>
        </w:rPr>
        <w:t>Can machine learning models predict asparaginase-associated pancreatitis in childhood acute lymphoblastic leukemia</w:t>
      </w:r>
    </w:p>
    <w:p w14:paraId="6A60102E" w14:textId="52037AEC" w:rsidR="000A63B4" w:rsidRPr="00C40664" w:rsidRDefault="000A63B4" w:rsidP="000A63B4">
      <w:pPr>
        <w:spacing w:line="480" w:lineRule="auto"/>
        <w:jc w:val="both"/>
        <w:rPr>
          <w:lang w:val="en-US"/>
        </w:rPr>
      </w:pPr>
      <w:r w:rsidRPr="00C40664">
        <w:rPr>
          <w:color w:val="000000"/>
          <w:lang w:val="en-US"/>
        </w:rPr>
        <w:t xml:space="preserve">Rikke </w:t>
      </w:r>
      <w:proofErr w:type="spellStart"/>
      <w:r w:rsidRPr="00C40664">
        <w:rPr>
          <w:color w:val="000000"/>
          <w:lang w:val="en-US"/>
        </w:rPr>
        <w:t>Linnemann</w:t>
      </w:r>
      <w:proofErr w:type="spellEnd"/>
      <w:r w:rsidRPr="00C40664">
        <w:rPr>
          <w:color w:val="000000"/>
          <w:lang w:val="en-US"/>
        </w:rPr>
        <w:t xml:space="preserve"> Nielsen, Benjamin Ole </w:t>
      </w:r>
      <w:proofErr w:type="spellStart"/>
      <w:r w:rsidRPr="00C40664">
        <w:rPr>
          <w:color w:val="000000"/>
          <w:lang w:val="en-US"/>
        </w:rPr>
        <w:t>Wolthers</w:t>
      </w:r>
      <w:proofErr w:type="spellEnd"/>
      <w:r w:rsidRPr="00C40664">
        <w:rPr>
          <w:color w:val="000000"/>
          <w:lang w:val="en-US"/>
        </w:rPr>
        <w:t xml:space="preserve">, Marianne </w:t>
      </w:r>
      <w:proofErr w:type="spellStart"/>
      <w:r w:rsidRPr="00C40664">
        <w:rPr>
          <w:color w:val="000000"/>
          <w:lang w:val="en-US"/>
        </w:rPr>
        <w:t>Helenius</w:t>
      </w:r>
      <w:proofErr w:type="spellEnd"/>
      <w:r w:rsidRPr="00C40664">
        <w:rPr>
          <w:color w:val="000000"/>
          <w:lang w:val="en-US"/>
        </w:rPr>
        <w:t xml:space="preserve">, </w:t>
      </w:r>
      <w:proofErr w:type="spellStart"/>
      <w:r w:rsidRPr="00C40664">
        <w:rPr>
          <w:color w:val="000000"/>
          <w:lang w:val="en-US"/>
        </w:rPr>
        <w:t>Birgitte</w:t>
      </w:r>
      <w:proofErr w:type="spellEnd"/>
      <w:r w:rsidRPr="00C40664">
        <w:rPr>
          <w:color w:val="000000"/>
          <w:lang w:val="en-US"/>
        </w:rPr>
        <w:t xml:space="preserve"> Klug </w:t>
      </w:r>
      <w:proofErr w:type="spellStart"/>
      <w:r w:rsidRPr="00C40664">
        <w:rPr>
          <w:color w:val="000000"/>
          <w:lang w:val="en-US"/>
        </w:rPr>
        <w:t>Albertsen</w:t>
      </w:r>
      <w:proofErr w:type="spellEnd"/>
      <w:r w:rsidRPr="00C40664">
        <w:rPr>
          <w:color w:val="000000"/>
          <w:lang w:val="en-US"/>
        </w:rPr>
        <w:t xml:space="preserve">, Line </w:t>
      </w:r>
      <w:proofErr w:type="spellStart"/>
      <w:r w:rsidRPr="00C40664">
        <w:rPr>
          <w:color w:val="000000"/>
          <w:lang w:val="en-US"/>
        </w:rPr>
        <w:t>Clemmensen</w:t>
      </w:r>
      <w:proofErr w:type="spellEnd"/>
      <w:r w:rsidRPr="00C40664">
        <w:rPr>
          <w:color w:val="000000"/>
          <w:lang w:val="en-US"/>
        </w:rPr>
        <w:t xml:space="preserve">, Kasper Nielsen, Jukka </w:t>
      </w:r>
      <w:proofErr w:type="spellStart"/>
      <w:r w:rsidRPr="00C40664">
        <w:rPr>
          <w:color w:val="000000"/>
          <w:lang w:val="en-US"/>
        </w:rPr>
        <w:t>Kanerva</w:t>
      </w:r>
      <w:proofErr w:type="spellEnd"/>
      <w:r>
        <w:rPr>
          <w:color w:val="000000"/>
          <w:lang w:val="en-US"/>
        </w:rPr>
        <w:t xml:space="preserve">, </w:t>
      </w:r>
      <w:r w:rsidRPr="00C40664">
        <w:rPr>
          <w:color w:val="000000"/>
          <w:lang w:val="en-US"/>
        </w:rPr>
        <w:t xml:space="preserve">Riitta </w:t>
      </w:r>
      <w:proofErr w:type="spellStart"/>
      <w:r w:rsidRPr="00C40664">
        <w:rPr>
          <w:color w:val="000000"/>
          <w:lang w:val="en-US"/>
        </w:rPr>
        <w:t>Niinimäki</w:t>
      </w:r>
      <w:proofErr w:type="spellEnd"/>
      <w:r w:rsidRPr="00C40664">
        <w:rPr>
          <w:color w:val="000000"/>
          <w:lang w:val="en-US"/>
        </w:rPr>
        <w:t xml:space="preserve">, </w:t>
      </w:r>
      <w:r w:rsidRPr="00C40664">
        <w:rPr>
          <w:lang w:val="en-US"/>
        </w:rPr>
        <w:t xml:space="preserve">Thomas </w:t>
      </w:r>
      <w:proofErr w:type="spellStart"/>
      <w:r w:rsidRPr="00C40664">
        <w:rPr>
          <w:lang w:val="en-US"/>
        </w:rPr>
        <w:t>Leth</w:t>
      </w:r>
      <w:proofErr w:type="spellEnd"/>
      <w:r w:rsidRPr="00C40664">
        <w:rPr>
          <w:lang w:val="en-US"/>
        </w:rPr>
        <w:t xml:space="preserve"> Frandsen, </w:t>
      </w:r>
      <w:proofErr w:type="spellStart"/>
      <w:r w:rsidRPr="00C40664">
        <w:rPr>
          <w:lang w:val="en-US"/>
        </w:rPr>
        <w:t>Andishe</w:t>
      </w:r>
      <w:proofErr w:type="spellEnd"/>
      <w:r w:rsidRPr="00C40664">
        <w:rPr>
          <w:lang w:val="en-US"/>
        </w:rPr>
        <w:t xml:space="preserve"> </w:t>
      </w:r>
      <w:proofErr w:type="spellStart"/>
      <w:r w:rsidRPr="00C40664">
        <w:rPr>
          <w:lang w:val="en-US"/>
        </w:rPr>
        <w:t>Attarbaschi</w:t>
      </w:r>
      <w:proofErr w:type="spellEnd"/>
      <w:r w:rsidRPr="00C40664">
        <w:rPr>
          <w:lang w:val="en-US"/>
        </w:rPr>
        <w:t xml:space="preserve">, </w:t>
      </w:r>
      <w:proofErr w:type="spellStart"/>
      <w:r w:rsidRPr="00C40664">
        <w:rPr>
          <w:lang w:val="en-US"/>
        </w:rPr>
        <w:t>Shlomit</w:t>
      </w:r>
      <w:proofErr w:type="spellEnd"/>
      <w:r w:rsidRPr="00C40664">
        <w:rPr>
          <w:lang w:val="en-US"/>
        </w:rPr>
        <w:t xml:space="preserve"> Barzilai, Antonella </w:t>
      </w:r>
      <w:proofErr w:type="spellStart"/>
      <w:r w:rsidRPr="00C40664">
        <w:rPr>
          <w:lang w:val="en-US"/>
        </w:rPr>
        <w:t>Colombini</w:t>
      </w:r>
      <w:proofErr w:type="spellEnd"/>
      <w:r w:rsidRPr="00C40664">
        <w:rPr>
          <w:lang w:val="en-US"/>
        </w:rPr>
        <w:t xml:space="preserve">, Gabriele </w:t>
      </w:r>
      <w:proofErr w:type="spellStart"/>
      <w:r w:rsidRPr="00C40664">
        <w:rPr>
          <w:lang w:val="en-US"/>
        </w:rPr>
        <w:t>Escherich</w:t>
      </w:r>
      <w:proofErr w:type="spellEnd"/>
      <w:r w:rsidRPr="00C40664">
        <w:rPr>
          <w:lang w:val="en-US"/>
        </w:rPr>
        <w:t xml:space="preserve">, </w:t>
      </w:r>
      <w:proofErr w:type="spellStart"/>
      <w:r w:rsidRPr="00C40664">
        <w:rPr>
          <w:lang w:val="en-US"/>
        </w:rPr>
        <w:t>Derya</w:t>
      </w:r>
      <w:proofErr w:type="spellEnd"/>
      <w:r w:rsidRPr="00C40664">
        <w:rPr>
          <w:lang w:val="en-US"/>
        </w:rPr>
        <w:t xml:space="preserve"> </w:t>
      </w:r>
      <w:proofErr w:type="spellStart"/>
      <w:r w:rsidRPr="00C40664">
        <w:rPr>
          <w:lang w:val="en-US"/>
        </w:rPr>
        <w:t>Aytan</w:t>
      </w:r>
      <w:r w:rsidRPr="00C40664">
        <w:rPr>
          <w:color w:val="000000" w:themeColor="text1"/>
          <w:lang w:val="en-US"/>
        </w:rPr>
        <w:t>-Aktug</w:t>
      </w:r>
      <w:proofErr w:type="spellEnd"/>
      <w:r w:rsidRPr="00C40664">
        <w:rPr>
          <w:lang w:val="en-US"/>
        </w:rPr>
        <w:t xml:space="preserve">, </w:t>
      </w:r>
      <w:proofErr w:type="spellStart"/>
      <w:r w:rsidRPr="00C40664">
        <w:rPr>
          <w:lang w:val="en-US"/>
        </w:rPr>
        <w:t>Hsi</w:t>
      </w:r>
      <w:proofErr w:type="spellEnd"/>
      <w:r w:rsidRPr="00C40664">
        <w:rPr>
          <w:lang w:val="en-US"/>
        </w:rPr>
        <w:t xml:space="preserve">-Che Liu, Anja </w:t>
      </w:r>
      <w:proofErr w:type="spellStart"/>
      <w:r w:rsidRPr="00C40664">
        <w:rPr>
          <w:lang w:val="en-US"/>
        </w:rPr>
        <w:t>Möricke</w:t>
      </w:r>
      <w:proofErr w:type="spellEnd"/>
      <w:r w:rsidRPr="00C40664">
        <w:rPr>
          <w:lang w:val="en-US"/>
        </w:rPr>
        <w:t xml:space="preserve">, Sujith Samarasinghe, Inge M. van der </w:t>
      </w:r>
      <w:proofErr w:type="spellStart"/>
      <w:r w:rsidRPr="00C40664">
        <w:rPr>
          <w:lang w:val="en-US"/>
        </w:rPr>
        <w:t>Sluis</w:t>
      </w:r>
      <w:proofErr w:type="spellEnd"/>
      <w:r w:rsidRPr="00C40664">
        <w:rPr>
          <w:lang w:val="en-US"/>
        </w:rPr>
        <w:t xml:space="preserve">, Martin </w:t>
      </w:r>
      <w:proofErr w:type="spellStart"/>
      <w:r w:rsidRPr="00C40664">
        <w:rPr>
          <w:lang w:val="en-US"/>
        </w:rPr>
        <w:t>Stanulla</w:t>
      </w:r>
      <w:proofErr w:type="spellEnd"/>
      <w:r>
        <w:rPr>
          <w:lang w:val="en-US"/>
        </w:rPr>
        <w:t xml:space="preserve">, </w:t>
      </w:r>
      <w:r w:rsidRPr="00C40664">
        <w:rPr>
          <w:lang w:val="en-US"/>
        </w:rPr>
        <w:t xml:space="preserve">Morten </w:t>
      </w:r>
      <w:proofErr w:type="spellStart"/>
      <w:r w:rsidRPr="00C40664">
        <w:rPr>
          <w:lang w:val="en-US"/>
        </w:rPr>
        <w:t>Tulstrup</w:t>
      </w:r>
      <w:proofErr w:type="spellEnd"/>
      <w:r>
        <w:rPr>
          <w:lang w:val="en-US"/>
        </w:rPr>
        <w:t xml:space="preserve">, </w:t>
      </w:r>
      <w:proofErr w:type="spellStart"/>
      <w:r w:rsidRPr="00C40664">
        <w:rPr>
          <w:lang w:val="en-US"/>
        </w:rPr>
        <w:t>Rachita</w:t>
      </w:r>
      <w:proofErr w:type="spellEnd"/>
      <w:r w:rsidRPr="00C40664">
        <w:rPr>
          <w:lang w:val="en-US"/>
        </w:rPr>
        <w:t xml:space="preserve"> Yadav</w:t>
      </w:r>
      <w:r>
        <w:rPr>
          <w:lang w:val="en-US"/>
        </w:rPr>
        <w:t xml:space="preserve">, </w:t>
      </w:r>
      <w:r w:rsidRPr="00C40664">
        <w:rPr>
          <w:lang w:val="en-US"/>
        </w:rPr>
        <w:t xml:space="preserve">Ester </w:t>
      </w:r>
      <w:proofErr w:type="spellStart"/>
      <w:r w:rsidRPr="00C40664">
        <w:rPr>
          <w:lang w:val="en-US"/>
        </w:rPr>
        <w:t>Zapotocka</w:t>
      </w:r>
      <w:proofErr w:type="spellEnd"/>
      <w:r>
        <w:rPr>
          <w:lang w:val="en-US"/>
        </w:rPr>
        <w:t xml:space="preserve">, </w:t>
      </w:r>
      <w:r w:rsidRPr="00C40664">
        <w:rPr>
          <w:color w:val="000000"/>
          <w:lang w:val="en-US"/>
        </w:rPr>
        <w:t xml:space="preserve">Kjeld </w:t>
      </w:r>
      <w:proofErr w:type="spellStart"/>
      <w:r w:rsidRPr="00C40664">
        <w:rPr>
          <w:color w:val="000000"/>
          <w:lang w:val="en-US"/>
        </w:rPr>
        <w:t>Schmiegelow</w:t>
      </w:r>
      <w:proofErr w:type="spellEnd"/>
      <w:r>
        <w:rPr>
          <w:color w:val="000000"/>
          <w:lang w:val="en-US"/>
        </w:rPr>
        <w:t xml:space="preserve">, </w:t>
      </w:r>
      <w:r w:rsidRPr="00C40664">
        <w:rPr>
          <w:color w:val="000000"/>
          <w:lang w:val="en-US"/>
        </w:rPr>
        <w:t xml:space="preserve">and </w:t>
      </w:r>
      <w:proofErr w:type="spellStart"/>
      <w:r w:rsidRPr="00C40664">
        <w:rPr>
          <w:color w:val="000000"/>
          <w:lang w:val="en-US"/>
        </w:rPr>
        <w:t>Ramneek</w:t>
      </w:r>
      <w:proofErr w:type="spellEnd"/>
      <w:r w:rsidRPr="00C40664">
        <w:rPr>
          <w:color w:val="000000"/>
          <w:lang w:val="en-US"/>
        </w:rPr>
        <w:t xml:space="preserve"> Gupta</w:t>
      </w:r>
      <w:r>
        <w:rPr>
          <w:color w:val="000000"/>
          <w:lang w:val="en-US"/>
        </w:rPr>
        <w:t>.</w:t>
      </w:r>
    </w:p>
    <w:p w14:paraId="37DC9E9B" w14:textId="77777777" w:rsidR="009D7742" w:rsidRPr="004F5079" w:rsidRDefault="009D7742" w:rsidP="004B7C7E">
      <w:pPr>
        <w:spacing w:line="480" w:lineRule="auto"/>
        <w:rPr>
          <w:b/>
          <w:bCs/>
          <w:i/>
          <w:iCs/>
          <w:color w:val="000000"/>
          <w:lang w:val="en-US"/>
        </w:rPr>
      </w:pPr>
      <w:r w:rsidRPr="004F5079">
        <w:rPr>
          <w:b/>
          <w:bCs/>
          <w:i/>
          <w:iCs/>
          <w:color w:val="000000"/>
          <w:lang w:val="en-US"/>
        </w:rPr>
        <w:br w:type="page"/>
      </w:r>
    </w:p>
    <w:p w14:paraId="7234EC63" w14:textId="489FDC8B" w:rsidR="00CB6496" w:rsidRPr="004F5079" w:rsidRDefault="0079098F" w:rsidP="004B7C7E">
      <w:pPr>
        <w:spacing w:line="480" w:lineRule="auto"/>
        <w:jc w:val="both"/>
        <w:rPr>
          <w:b/>
          <w:bCs/>
          <w:i/>
          <w:iCs/>
          <w:color w:val="000000"/>
          <w:lang w:val="en-US"/>
        </w:rPr>
      </w:pPr>
      <w:r w:rsidRPr="004F5079">
        <w:rPr>
          <w:b/>
          <w:bCs/>
          <w:i/>
          <w:iCs/>
          <w:color w:val="000000"/>
          <w:lang w:val="en-US"/>
        </w:rPr>
        <w:lastRenderedPageBreak/>
        <w:t>Supplementary Methods</w:t>
      </w:r>
      <w:r w:rsidR="00DE5821" w:rsidRPr="004F5079">
        <w:rPr>
          <w:b/>
          <w:bCs/>
          <w:i/>
          <w:iCs/>
          <w:color w:val="000000"/>
          <w:lang w:val="en-US"/>
        </w:rPr>
        <w:t xml:space="preserve"> S1</w:t>
      </w:r>
    </w:p>
    <w:p w14:paraId="5C0D9989" w14:textId="72EC7669" w:rsidR="008B7305" w:rsidRPr="004F5079" w:rsidRDefault="008B7305" w:rsidP="004B7C7E">
      <w:pPr>
        <w:spacing w:line="480" w:lineRule="auto"/>
        <w:jc w:val="both"/>
        <w:rPr>
          <w:i/>
          <w:iCs/>
          <w:color w:val="000000"/>
          <w:lang w:val="en-US"/>
        </w:rPr>
      </w:pPr>
    </w:p>
    <w:p w14:paraId="74877C13" w14:textId="179AB131" w:rsidR="008B7305" w:rsidRPr="004F5079" w:rsidRDefault="008B7305" w:rsidP="004B7C7E">
      <w:pPr>
        <w:spacing w:line="480" w:lineRule="auto"/>
        <w:jc w:val="both"/>
        <w:rPr>
          <w:i/>
          <w:iCs/>
          <w:color w:val="000000"/>
          <w:lang w:val="en-US"/>
        </w:rPr>
      </w:pPr>
      <w:r w:rsidRPr="004F5079">
        <w:rPr>
          <w:i/>
          <w:iCs/>
          <w:color w:val="000000"/>
          <w:lang w:val="en-US"/>
        </w:rPr>
        <w:t>Patients</w:t>
      </w:r>
    </w:p>
    <w:p w14:paraId="0C1B96F9" w14:textId="52AAC948" w:rsidR="009C1451" w:rsidRDefault="009C1451" w:rsidP="009C1451">
      <w:pPr>
        <w:spacing w:line="480" w:lineRule="auto"/>
        <w:jc w:val="both"/>
        <w:rPr>
          <w:ins w:id="0" w:author="Rikke Linnemann Nielsen" w:date="2021-04-16T13:56:00Z"/>
          <w:lang w:val="en-GB"/>
        </w:rPr>
      </w:pPr>
      <w:moveToRangeStart w:id="1" w:author="Rikke Linnemann Nielsen" w:date="2021-04-14T11:04:00Z" w:name="move69290668"/>
      <w:moveTo w:id="2" w:author="Rikke Linnemann Nielsen" w:date="2021-04-14T11:04:00Z">
        <w:r w:rsidRPr="004F5079">
          <w:rPr>
            <w:lang w:val="en-US"/>
          </w:rPr>
          <w:t>Prior to training and testing of AAP prediction models, we divided data from the</w:t>
        </w:r>
      </w:moveTo>
      <w:ins w:id="3" w:author="Rikke Linnemann Nielsen" w:date="2021-04-14T16:12:00Z">
        <w:r w:rsidR="004E3B84">
          <w:rPr>
            <w:lang w:val="en-US"/>
          </w:rPr>
          <w:t xml:space="preserve"> CEU</w:t>
        </w:r>
      </w:ins>
      <w:moveTo w:id="4" w:author="Rikke Linnemann Nielsen" w:date="2021-04-14T11:04:00Z">
        <w:r w:rsidRPr="004F5079">
          <w:rPr>
            <w:lang w:val="en-US"/>
          </w:rPr>
          <w:t xml:space="preserve"> </w:t>
        </w:r>
        <w:proofErr w:type="spellStart"/>
        <w:r w:rsidRPr="004F5079">
          <w:rPr>
            <w:lang w:val="en-US"/>
          </w:rPr>
          <w:t>PdL</w:t>
        </w:r>
        <w:proofErr w:type="spellEnd"/>
        <w:r w:rsidRPr="004F5079">
          <w:rPr>
            <w:lang w:val="en-US"/>
          </w:rPr>
          <w:t xml:space="preserve"> cohort into two datasets; one dataset used for training (N=1290) and one dataset used for independent hold-out of the model (N=100). The hold-out validation dataset included 50 cases of AAP and 50 non-AAP cases (controls) where the 37 patients that had re-exposure to asparaginase (hereof 13 with second AAP) were included. </w:t>
        </w:r>
        <w:r w:rsidRPr="004F5079">
          <w:rPr>
            <w:lang w:val="en-GB"/>
          </w:rPr>
          <w:t xml:space="preserve">Thus, the machine learning models were trained on a subset of the study cohort with European ancestry (N=1290, whereof 155 patients developed AAP) and the remaining 100 patients </w:t>
        </w:r>
      </w:moveTo>
      <w:ins w:id="5" w:author="Rikke Linnemann Nielsen" w:date="2021-04-14T16:03:00Z">
        <w:r w:rsidR="004E3B84">
          <w:rPr>
            <w:lang w:val="en-GB"/>
          </w:rPr>
          <w:t xml:space="preserve">with European ancestry </w:t>
        </w:r>
      </w:ins>
      <w:moveTo w:id="6" w:author="Rikke Linnemann Nielsen" w:date="2021-04-14T11:04:00Z">
        <w:r w:rsidRPr="004F5079">
          <w:rPr>
            <w:lang w:val="en-GB"/>
          </w:rPr>
          <w:t>(50 cases and 50 controls)</w:t>
        </w:r>
      </w:moveTo>
      <w:ins w:id="7" w:author="Rikke Linnemann Nielsen" w:date="2021-04-14T16:12:00Z">
        <w:r w:rsidR="004E3B84">
          <w:rPr>
            <w:lang w:val="en-GB"/>
          </w:rPr>
          <w:t xml:space="preserve"> and 174 patients </w:t>
        </w:r>
      </w:ins>
      <w:ins w:id="8" w:author="Rikke Linnemann Nielsen" w:date="2021-04-14T16:13:00Z">
        <w:r w:rsidR="004E3B84">
          <w:rPr>
            <w:lang w:val="en-GB"/>
          </w:rPr>
          <w:t>with non-European ancestry (39 cases and 135 controls)</w:t>
        </w:r>
      </w:ins>
      <w:moveTo w:id="9" w:author="Rikke Linnemann Nielsen" w:date="2021-04-14T11:04:00Z">
        <w:r w:rsidRPr="004F5079">
          <w:rPr>
            <w:lang w:val="en-GB"/>
          </w:rPr>
          <w:t xml:space="preserve"> were used for hold-out validation. </w:t>
        </w:r>
        <w:del w:id="10" w:author="Rikke Linnemann Nielsen" w:date="2021-04-16T14:54:00Z">
          <w:r w:rsidRPr="004F5079" w:rsidDel="003F711C">
            <w:rPr>
              <w:lang w:val="en-GB"/>
            </w:rPr>
            <w:delText xml:space="preserve">The age of patients with AAP was significantly higher than those without in the training and hold-out test dataset (training dataset N=1290: </w:delText>
          </w:r>
        </w:del>
        <w:del w:id="11" w:author="Rikke Linnemann Nielsen" w:date="2021-04-14T16:20:00Z">
          <w:r w:rsidRPr="004F5079" w:rsidDel="009C62AD">
            <w:rPr>
              <w:lang w:val="en-GB"/>
            </w:rPr>
            <w:delText xml:space="preserve">cases: </w:delText>
          </w:r>
        </w:del>
        <w:del w:id="12" w:author="Rikke Linnemann Nielsen" w:date="2021-04-14T16:18:00Z">
          <w:r w:rsidRPr="004F5079" w:rsidDel="009C62AD">
            <w:rPr>
              <w:lang w:val="en-GB"/>
            </w:rPr>
            <w:delText>8.7</w:delText>
          </w:r>
        </w:del>
        <m:oMath>
          <m:r>
            <w:del w:id="13" w:author="Rikke Linnemann Nielsen" w:date="2021-04-14T16:18:00Z">
              <w:rPr>
                <w:rFonts w:ascii="Cambria Math" w:hAnsi="Cambria Math"/>
                <w:lang w:val="en-GB"/>
              </w:rPr>
              <m:t>±</m:t>
            </w:del>
          </m:r>
        </m:oMath>
        <w:moveTo w:id="14" w:author="Rikke Linnemann Nielsen" w:date="2021-04-14T11:04:00Z">
          <w:del w:id="15" w:author="Rikke Linnemann Nielsen" w:date="2021-04-14T16:18:00Z">
            <w:r w:rsidRPr="004F5079" w:rsidDel="009C62AD">
              <w:rPr>
                <w:lang w:val="en-GB"/>
              </w:rPr>
              <w:delText xml:space="preserve">4.8 </w:delText>
            </w:r>
          </w:del>
          <w:del w:id="16" w:author="Rikke Linnemann Nielsen" w:date="2021-04-14T16:20:00Z">
            <w:r w:rsidRPr="004F5079" w:rsidDel="009C62AD">
              <w:rPr>
                <w:lang w:val="en-GB"/>
              </w:rPr>
              <w:delText>controls:</w:delText>
            </w:r>
          </w:del>
          <w:del w:id="17" w:author="Rikke Linnemann Nielsen" w:date="2021-04-14T16:18:00Z">
            <w:r w:rsidRPr="004F5079" w:rsidDel="009C62AD">
              <w:rPr>
                <w:lang w:val="en-GB"/>
              </w:rPr>
              <w:delText xml:space="preserve"> 6.2</w:delText>
            </w:r>
          </w:del>
          <m:oMath>
            <m:r>
              <w:del w:id="18" w:author="Rikke Linnemann Nielsen" w:date="2021-04-14T16:18:00Z">
                <w:rPr>
                  <w:rFonts w:ascii="Cambria Math" w:hAnsi="Cambria Math"/>
                  <w:lang w:val="en-GB"/>
                </w:rPr>
                <m:t>±</m:t>
              </w:del>
            </m:r>
          </m:oMath>
          <w:moveTo w:id="19" w:author="Rikke Linnemann Nielsen" w:date="2021-04-14T11:04:00Z">
            <w:del w:id="20" w:author="Rikke Linnemann Nielsen" w:date="2021-04-14T16:18:00Z">
              <w:r w:rsidRPr="004F5079" w:rsidDel="009C62AD">
                <w:rPr>
                  <w:lang w:val="en-GB"/>
                </w:rPr>
                <w:delText>4.5</w:delText>
              </w:r>
            </w:del>
            <w:del w:id="21" w:author="Rikke Linnemann Nielsen" w:date="2021-04-14T16:20:00Z">
              <w:r w:rsidRPr="004F5079" w:rsidDel="009C62AD">
                <w:rPr>
                  <w:lang w:val="en-GB"/>
                </w:rPr>
                <w:delText xml:space="preserve">, </w:delText>
              </w:r>
            </w:del>
            <w:del w:id="22" w:author="Rikke Linnemann Nielsen" w:date="2021-04-14T16:18:00Z">
              <w:r w:rsidRPr="004F5079" w:rsidDel="009C62AD">
                <w:rPr>
                  <w:lang w:val="en-GB"/>
                </w:rPr>
                <w:delText>P=9.26e-11</w:delText>
              </w:r>
            </w:del>
            <w:del w:id="23" w:author="Rikke Linnemann Nielsen" w:date="2021-04-14T16:20:00Z">
              <w:r w:rsidRPr="004F5079" w:rsidDel="009C62AD">
                <w:rPr>
                  <w:lang w:val="en-GB"/>
                </w:rPr>
                <w:delText xml:space="preserve">, </w:delText>
              </w:r>
            </w:del>
            <w:del w:id="24" w:author="Rikke Linnemann Nielsen" w:date="2021-04-16T14:54:00Z">
              <w:r w:rsidRPr="004F5079" w:rsidDel="003F711C">
                <w:rPr>
                  <w:lang w:val="en-GB"/>
                </w:rPr>
                <w:delText>hold-out test dataset N=100</w:delText>
              </w:r>
            </w:del>
            <w:del w:id="25" w:author="Rikke Linnemann Nielsen" w:date="2021-04-14T16:19:00Z">
              <w:r w:rsidRPr="004F5079" w:rsidDel="009C62AD">
                <w:rPr>
                  <w:lang w:val="en-GB"/>
                </w:rPr>
                <w:delText>: cases:</w:delText>
              </w:r>
            </w:del>
            <w:del w:id="26" w:author="Rikke Linnemann Nielsen" w:date="2021-04-14T16:18:00Z">
              <w:r w:rsidRPr="004F5079" w:rsidDel="009C62AD">
                <w:rPr>
                  <w:lang w:val="en-GB"/>
                </w:rPr>
                <w:delText xml:space="preserve"> 8.7</w:delText>
              </w:r>
            </w:del>
            <m:oMath>
              <m:r>
                <w:del w:id="27" w:author="Rikke Linnemann Nielsen" w:date="2021-04-14T16:18:00Z">
                  <w:rPr>
                    <w:rFonts w:ascii="Cambria Math" w:hAnsi="Cambria Math"/>
                    <w:lang w:val="en-GB"/>
                  </w:rPr>
                  <m:t>±</m:t>
                </w:del>
              </m:r>
            </m:oMath>
            <w:moveTo w:id="28" w:author="Rikke Linnemann Nielsen" w:date="2021-04-14T11:04:00Z">
              <w:del w:id="29" w:author="Rikke Linnemann Nielsen" w:date="2021-04-14T16:18:00Z">
                <w:r w:rsidRPr="004F5079" w:rsidDel="009C62AD">
                  <w:rPr>
                    <w:lang w:val="en-GB"/>
                  </w:rPr>
                  <w:delText>5.0</w:delText>
                </w:r>
              </w:del>
              <w:del w:id="30" w:author="Rikke Linnemann Nielsen" w:date="2021-04-14T16:19:00Z">
                <w:r w:rsidRPr="004F5079" w:rsidDel="009C62AD">
                  <w:rPr>
                    <w:lang w:val="en-GB"/>
                  </w:rPr>
                  <w:delText>, controls: 6.7</w:delText>
                </w:r>
              </w:del>
              <m:oMath>
                <m:r>
                  <w:del w:id="31" w:author="Rikke Linnemann Nielsen" w:date="2021-04-14T16:19:00Z">
                    <w:rPr>
                      <w:rFonts w:ascii="Cambria Math" w:hAnsi="Cambria Math"/>
                      <w:lang w:val="en-GB"/>
                    </w:rPr>
                    <m:t>±</m:t>
                  </w:del>
                </m:r>
              </m:oMath>
              <w:moveTo w:id="32" w:author="Rikke Linnemann Nielsen" w:date="2021-04-14T11:04:00Z">
                <w:del w:id="33" w:author="Rikke Linnemann Nielsen" w:date="2021-04-14T16:19:00Z">
                  <w:r w:rsidRPr="004F5079" w:rsidDel="009C62AD">
                    <w:rPr>
                      <w:lang w:val="en-GB"/>
                    </w:rPr>
                    <w:delText>4.9, P=0.04)</w:delText>
                  </w:r>
                </w:del>
                <w:del w:id="34" w:author="Rikke Linnemann Nielsen" w:date="2021-04-16T14:54:00Z">
                  <w:r w:rsidRPr="004F5079" w:rsidDel="003F711C">
                    <w:rPr>
                      <w:lang w:val="en-GB"/>
                    </w:rPr>
                    <w:delText>, while no significant difference was found for sex (</w:delText>
                  </w:r>
                </w:del>
                <w:del w:id="35" w:author="Rikke Linnemann Nielsen" w:date="2021-04-14T17:02:00Z">
                  <w:r w:rsidRPr="004F5079" w:rsidDel="00456F66">
                    <w:rPr>
                      <w:lang w:val="en-GB"/>
                    </w:rPr>
                    <w:delText>training dataset N=1290</w:delText>
                  </w:r>
                </w:del>
                <w:del w:id="36" w:author="Rikke Linnemann Nielsen" w:date="2021-04-14T16:20:00Z">
                  <w:r w:rsidRPr="004F5079" w:rsidDel="009C62AD">
                    <w:rPr>
                      <w:lang w:val="en-GB"/>
                    </w:rPr>
                    <w:delText>:</w:delText>
                  </w:r>
                </w:del>
                <w:del w:id="37" w:author="Rikke Linnemann Nielsen" w:date="2021-04-14T16:19:00Z">
                  <w:r w:rsidRPr="004F5079" w:rsidDel="009C62AD">
                    <w:rPr>
                      <w:lang w:val="en-GB"/>
                    </w:rPr>
                    <w:delText xml:space="preserve"> P=0.68</w:delText>
                  </w:r>
                </w:del>
                <w:del w:id="38" w:author="Rikke Linnemann Nielsen" w:date="2021-04-14T16:20:00Z">
                  <w:r w:rsidRPr="004F5079" w:rsidDel="009C62AD">
                    <w:rPr>
                      <w:lang w:val="en-GB"/>
                    </w:rPr>
                    <w:delText>,</w:delText>
                  </w:r>
                </w:del>
                <w:del w:id="39" w:author="Rikke Linnemann Nielsen" w:date="2021-04-14T17:02:00Z">
                  <w:r w:rsidRPr="004F5079" w:rsidDel="00456F66">
                    <w:rPr>
                      <w:lang w:val="en-GB"/>
                    </w:rPr>
                    <w:delText xml:space="preserve"> hold-out test dataset N=100</w:delText>
                  </w:r>
                </w:del>
                <w:del w:id="40" w:author="Rikke Linnemann Nielsen" w:date="2021-04-14T16:20:00Z">
                  <w:r w:rsidRPr="004F5079" w:rsidDel="009C62AD">
                    <w:rPr>
                      <w:lang w:val="en-GB"/>
                    </w:rPr>
                    <w:delText>:</w:delText>
                  </w:r>
                </w:del>
                <w:del w:id="41" w:author="Rikke Linnemann Nielsen" w:date="2021-04-14T16:19:00Z">
                  <w:r w:rsidRPr="004F5079" w:rsidDel="009C62AD">
                    <w:rPr>
                      <w:lang w:val="en-GB"/>
                    </w:rPr>
                    <w:delText xml:space="preserve"> P=0.11</w:delText>
                  </w:r>
                </w:del>
                <w:del w:id="42" w:author="Rikke Linnemann Nielsen" w:date="2021-04-16T14:54:00Z">
                  <w:r w:rsidRPr="004F5079" w:rsidDel="003F711C">
                    <w:rPr>
                      <w:lang w:val="en-GB"/>
                    </w:rPr>
                    <w:delText xml:space="preserve">). There was no difference in age </w:delText>
                  </w:r>
                </w:del>
                <w:del w:id="43" w:author="Rikke Linnemann Nielsen" w:date="2021-04-14T17:03:00Z">
                  <w:r w:rsidRPr="004F5079" w:rsidDel="00456F66">
                    <w:rPr>
                      <w:lang w:val="en-GB"/>
                    </w:rPr>
                    <w:delText>(</w:delText>
                  </w:r>
                </w:del>
                <w:del w:id="44" w:author="Rikke Linnemann Nielsen" w:date="2021-04-14T16:19:00Z">
                  <w:r w:rsidRPr="004F5079" w:rsidDel="009C62AD">
                    <w:rPr>
                      <w:lang w:val="en-GB"/>
                    </w:rPr>
                    <w:delText>P=0.32</w:delText>
                  </w:r>
                </w:del>
                <w:del w:id="45" w:author="Rikke Linnemann Nielsen" w:date="2021-04-14T17:03:00Z">
                  <w:r w:rsidRPr="004F5079" w:rsidDel="00456F66">
                    <w:rPr>
                      <w:lang w:val="en-GB"/>
                    </w:rPr>
                    <w:delText>)</w:delText>
                  </w:r>
                </w:del>
                <w:del w:id="46" w:author="Rikke Linnemann Nielsen" w:date="2021-04-16T14:54:00Z">
                  <w:r w:rsidRPr="004F5079" w:rsidDel="003F711C">
                    <w:rPr>
                      <w:lang w:val="en-GB"/>
                    </w:rPr>
                    <w:delText xml:space="preserve"> and sex</w:delText>
                  </w:r>
                </w:del>
                <w:del w:id="47" w:author="Rikke Linnemann Nielsen" w:date="2021-04-14T17:03:00Z">
                  <w:r w:rsidRPr="004F5079" w:rsidDel="00456F66">
                    <w:rPr>
                      <w:lang w:val="en-GB"/>
                    </w:rPr>
                    <w:delText xml:space="preserve"> (</w:delText>
                  </w:r>
                </w:del>
                <w:del w:id="48" w:author="Rikke Linnemann Nielsen" w:date="2021-04-14T16:19:00Z">
                  <w:r w:rsidRPr="004F5079" w:rsidDel="009C62AD">
                    <w:rPr>
                      <w:lang w:val="en-GB"/>
                    </w:rPr>
                    <w:delText>P=0.12</w:delText>
                  </w:r>
                </w:del>
                <w:del w:id="49" w:author="Rikke Linnemann Nielsen" w:date="2021-04-14T17:03:00Z">
                  <w:r w:rsidRPr="004F5079" w:rsidDel="00456F66">
                    <w:rPr>
                      <w:lang w:val="en-GB"/>
                    </w:rPr>
                    <w:delText xml:space="preserve">) </w:delText>
                  </w:r>
                </w:del>
                <w:del w:id="50" w:author="Rikke Linnemann Nielsen" w:date="2021-04-16T14:54:00Z">
                  <w:r w:rsidRPr="004F5079" w:rsidDel="003F711C">
                    <w:rPr>
                      <w:lang w:val="en-GB"/>
                    </w:rPr>
                    <w:delText>distribution of patients with a second AAP (N=37).</w:delText>
                  </w:r>
                </w:del>
              </w:moveTo>
            </w:moveTo>
          </w:moveTo>
        </w:moveTo>
      </w:moveTo>
    </w:p>
    <w:p w14:paraId="0CB6BDDD" w14:textId="6F051ABE" w:rsidR="004E3B84" w:rsidRPr="004F5079" w:rsidDel="003F711C" w:rsidRDefault="004E3B84">
      <w:pPr>
        <w:pStyle w:val="Caption"/>
        <w:rPr>
          <w:del w:id="51" w:author="Rikke Linnemann Nielsen" w:date="2021-04-16T14:54:00Z"/>
          <w:moveTo w:id="52" w:author="Rikke Linnemann Nielsen" w:date="2021-04-14T11:04:00Z"/>
          <w:lang w:val="en-US"/>
        </w:rPr>
        <w:pPrChange w:id="53" w:author="Rikke Linnemann Nielsen" w:date="2021-04-14T16:17:00Z">
          <w:pPr>
            <w:spacing w:line="480" w:lineRule="auto"/>
            <w:jc w:val="both"/>
          </w:pPr>
        </w:pPrChange>
      </w:pPr>
    </w:p>
    <w:moveToRangeEnd w:id="1"/>
    <w:p w14:paraId="53BB8415" w14:textId="5D6184FD" w:rsidR="00CC31CE" w:rsidRPr="004F5079" w:rsidRDefault="00CC31CE" w:rsidP="004B7C7E">
      <w:pPr>
        <w:spacing w:line="480" w:lineRule="auto"/>
        <w:jc w:val="both"/>
        <w:rPr>
          <w:color w:val="000000"/>
          <w:lang w:val="en-US"/>
        </w:rPr>
      </w:pPr>
      <w:r w:rsidRPr="004F5079">
        <w:rPr>
          <w:color w:val="000000"/>
          <w:lang w:val="en-GB"/>
        </w:rPr>
        <w:t xml:space="preserve">A subset of the PTWG cohort originated from the </w:t>
      </w:r>
      <w:r w:rsidRPr="004F5079">
        <w:rPr>
          <w:lang w:val="en-GB"/>
        </w:rPr>
        <w:t xml:space="preserve">Nordic Society of </w:t>
      </w:r>
      <w:proofErr w:type="spellStart"/>
      <w:r w:rsidRPr="004F5079">
        <w:rPr>
          <w:lang w:val="en-GB"/>
        </w:rPr>
        <w:t>Pediatric</w:t>
      </w:r>
      <w:proofErr w:type="spellEnd"/>
      <w:r w:rsidRPr="004F5079">
        <w:rPr>
          <w:lang w:val="en-GB"/>
        </w:rPr>
        <w:t xml:space="preserve"> </w:t>
      </w:r>
      <w:proofErr w:type="spellStart"/>
      <w:r w:rsidRPr="004F5079">
        <w:rPr>
          <w:lang w:val="en-GB"/>
        </w:rPr>
        <w:t>Hematology</w:t>
      </w:r>
      <w:proofErr w:type="spellEnd"/>
      <w:r w:rsidRPr="004F5079">
        <w:rPr>
          <w:lang w:val="en-GB"/>
        </w:rPr>
        <w:t xml:space="preserve"> and Oncology (NOPHO) study group which </w:t>
      </w:r>
      <w:r w:rsidRPr="004F5079">
        <w:rPr>
          <w:color w:val="000000"/>
          <w:lang w:val="en-GB"/>
        </w:rPr>
        <w:t>included 815 controls who had received up to 15 doses of Pegylated asparaginase (1,000 IU/ml intramuscularly) and 77 cases of AAP. For these patients, additional clinical biomarkers such as anthropometrics, ALL risk group (standard (SR), intermediate (IR) or high risk (HR)), white blood cell count at ALL diagnosis, minimal residual disease (MRD), and the cumulative amount of asparaginase dosages were available.</w:t>
      </w:r>
    </w:p>
    <w:p w14:paraId="244D813B" w14:textId="28ABB905" w:rsidR="008B7305" w:rsidRDefault="008B7305" w:rsidP="004B7C7E">
      <w:pPr>
        <w:spacing w:line="480" w:lineRule="auto"/>
        <w:jc w:val="both"/>
        <w:rPr>
          <w:ins w:id="54" w:author="Rikke Linnemann Nielsen" w:date="2021-04-14T11:22:00Z"/>
          <w:color w:val="000000"/>
          <w:lang w:val="en-US"/>
        </w:rPr>
      </w:pPr>
      <w:r w:rsidRPr="004F5079">
        <w:rPr>
          <w:color w:val="000000"/>
          <w:lang w:val="en-US"/>
        </w:rPr>
        <w:t>Figure A gives an overview of the patients available for the study and which features were available in all samples for modelling</w:t>
      </w:r>
      <w:ins w:id="55" w:author="Rikke Linnemann Nielsen" w:date="2021-04-16T13:42:00Z">
        <w:r w:rsidR="00BA4145">
          <w:rPr>
            <w:color w:val="000000"/>
            <w:lang w:val="en-US"/>
          </w:rPr>
          <w:t>.</w:t>
        </w:r>
      </w:ins>
      <w:del w:id="56" w:author="Rikke Linnemann Nielsen" w:date="2021-04-16T11:00:00Z">
        <w:r w:rsidRPr="004F5079" w:rsidDel="003856B7">
          <w:rPr>
            <w:color w:val="000000"/>
            <w:lang w:val="en-US"/>
          </w:rPr>
          <w:delText xml:space="preserve">. </w:delText>
        </w:r>
      </w:del>
    </w:p>
    <w:p w14:paraId="7971F930" w14:textId="75CCC249" w:rsidR="00AD3AB1" w:rsidRPr="00B1254E" w:rsidDel="00BA4145" w:rsidRDefault="00AD3AB1">
      <w:pPr>
        <w:pStyle w:val="Caption"/>
        <w:jc w:val="both"/>
        <w:rPr>
          <w:del w:id="57" w:author="Rikke Linnemann Nielsen" w:date="2021-04-16T13:38:00Z"/>
          <w:color w:val="000000"/>
          <w:lang w:val="en-US"/>
        </w:rPr>
        <w:pPrChange w:id="58" w:author="Rikke Linnemann Nielsen" w:date="2021-04-14T11:22:00Z">
          <w:pPr>
            <w:spacing w:line="480" w:lineRule="auto"/>
            <w:jc w:val="both"/>
          </w:pPr>
        </w:pPrChange>
      </w:pPr>
    </w:p>
    <w:p w14:paraId="13CEA5D4" w14:textId="579CC34B" w:rsidR="008B7305" w:rsidRPr="004F5079" w:rsidRDefault="00180160" w:rsidP="004B7C7E">
      <w:pPr>
        <w:keepNext/>
        <w:spacing w:line="480" w:lineRule="auto"/>
        <w:jc w:val="both"/>
        <w:rPr>
          <w:lang w:val="en-US"/>
        </w:rPr>
      </w:pPr>
      <w:del w:id="59" w:author="Rikke Linnemann Nielsen" w:date="2021-04-14T17:45:00Z">
        <w:r w:rsidRPr="004F5079" w:rsidDel="005A2A83">
          <w:rPr>
            <w:noProof/>
            <w:lang w:val="en-US"/>
          </w:rPr>
          <w:drawing>
            <wp:inline distT="0" distB="0" distL="0" distR="0" wp14:anchorId="7B69EE01" wp14:editId="304144FB">
              <wp:extent cx="6460179" cy="2477387"/>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 for paper.pdf"/>
                      <pic:cNvPicPr/>
                    </pic:nvPicPr>
                    <pic:blipFill rotWithShape="1">
                      <a:blip r:embed="rId8">
                        <a:extLst>
                          <a:ext uri="{28A0092B-C50C-407E-A947-70E740481C1C}">
                            <a14:useLocalDpi xmlns:a14="http://schemas.microsoft.com/office/drawing/2010/main" val="0"/>
                          </a:ext>
                        </a:extLst>
                      </a:blip>
                      <a:srcRect l="1565" t="20397" r="1406" b="13453"/>
                      <a:stretch/>
                    </pic:blipFill>
                    <pic:spPr bwMode="auto">
                      <a:xfrm>
                        <a:off x="0" y="0"/>
                        <a:ext cx="6484537" cy="2486728"/>
                      </a:xfrm>
                      <a:prstGeom prst="rect">
                        <a:avLst/>
                      </a:prstGeom>
                      <a:ln>
                        <a:noFill/>
                      </a:ln>
                      <a:extLst>
                        <a:ext uri="{53640926-AAD7-44D8-BBD7-CCE9431645EC}">
                          <a14:shadowObscured xmlns:a14="http://schemas.microsoft.com/office/drawing/2010/main"/>
                        </a:ext>
                      </a:extLst>
                    </pic:spPr>
                  </pic:pic>
                </a:graphicData>
              </a:graphic>
            </wp:inline>
          </w:drawing>
        </w:r>
      </w:del>
      <w:ins w:id="60" w:author="Rikke Linnemann Nielsen" w:date="2021-04-14T17:45:00Z">
        <w:r w:rsidR="005A2A83">
          <w:rPr>
            <w:noProof/>
            <w:lang w:val="en-US"/>
          </w:rPr>
          <w:drawing>
            <wp:inline distT="0" distB="0" distL="0" distR="0" wp14:anchorId="33FD0397" wp14:editId="21AEFB90">
              <wp:extent cx="6116320" cy="3440430"/>
              <wp:effectExtent l="0" t="0" r="508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
                        <a:extLst>
                          <a:ext uri="{28A0092B-C50C-407E-A947-70E740481C1C}">
                            <a14:useLocalDpi xmlns:a14="http://schemas.microsoft.com/office/drawing/2010/main" val="0"/>
                          </a:ext>
                        </a:extLst>
                      </a:blip>
                      <a:stretch>
                        <a:fillRect/>
                      </a:stretch>
                    </pic:blipFill>
                    <pic:spPr>
                      <a:xfrm>
                        <a:off x="0" y="0"/>
                        <a:ext cx="6116320" cy="3440430"/>
                      </a:xfrm>
                      <a:prstGeom prst="rect">
                        <a:avLst/>
                      </a:prstGeom>
                    </pic:spPr>
                  </pic:pic>
                </a:graphicData>
              </a:graphic>
            </wp:inline>
          </w:drawing>
        </w:r>
      </w:ins>
    </w:p>
    <w:p w14:paraId="79BC6358" w14:textId="7B3936C7" w:rsidR="008B7305" w:rsidRDefault="008B7305" w:rsidP="004B7C7E">
      <w:pPr>
        <w:pStyle w:val="Caption"/>
        <w:spacing w:after="0" w:line="480" w:lineRule="auto"/>
        <w:jc w:val="both"/>
        <w:rPr>
          <w:ins w:id="61" w:author="Rikke Linnemann Nielsen" w:date="2021-04-16T14:05:00Z"/>
          <w:color w:val="000000" w:themeColor="text1"/>
          <w:sz w:val="24"/>
          <w:szCs w:val="24"/>
          <w:lang w:val="en-US"/>
        </w:rPr>
      </w:pPr>
      <w:bookmarkStart w:id="62" w:name="_Ref24361274"/>
      <w:r w:rsidRPr="004F5079">
        <w:rPr>
          <w:b/>
          <w:bCs/>
          <w:color w:val="000000" w:themeColor="text1"/>
          <w:sz w:val="24"/>
          <w:szCs w:val="24"/>
          <w:lang w:val="en-US"/>
        </w:rPr>
        <w:t xml:space="preserve">Figure </w:t>
      </w:r>
      <w:bookmarkEnd w:id="62"/>
      <w:r w:rsidRPr="004F5079">
        <w:rPr>
          <w:b/>
          <w:bCs/>
          <w:color w:val="000000" w:themeColor="text1"/>
          <w:sz w:val="24"/>
          <w:szCs w:val="24"/>
          <w:lang w:val="en-US"/>
        </w:rPr>
        <w:t>A: Overview of number patient cohorts</w:t>
      </w:r>
      <w:r w:rsidRPr="004F5079">
        <w:rPr>
          <w:color w:val="000000" w:themeColor="text1"/>
          <w:sz w:val="24"/>
          <w:szCs w:val="24"/>
          <w:lang w:val="en-US"/>
        </w:rPr>
        <w:t xml:space="preserve"> of AAP cases and controls and data available from the </w:t>
      </w:r>
      <w:proofErr w:type="spellStart"/>
      <w:r w:rsidRPr="004F5079">
        <w:rPr>
          <w:color w:val="000000" w:themeColor="text1"/>
          <w:sz w:val="24"/>
          <w:szCs w:val="24"/>
          <w:lang w:val="en-US"/>
        </w:rPr>
        <w:t>PdL</w:t>
      </w:r>
      <w:proofErr w:type="spellEnd"/>
      <w:r w:rsidRPr="004F5079">
        <w:rPr>
          <w:color w:val="000000" w:themeColor="text1"/>
          <w:sz w:val="24"/>
          <w:szCs w:val="24"/>
          <w:lang w:val="en-US"/>
        </w:rPr>
        <w:t xml:space="preserve"> and NOPHO study</w:t>
      </w:r>
      <w:del w:id="63" w:author="Rikke Linnemann Nielsen" w:date="2021-04-14T17:46:00Z">
        <w:r w:rsidRPr="004F5079" w:rsidDel="005A2A83">
          <w:rPr>
            <w:color w:val="000000" w:themeColor="text1"/>
            <w:sz w:val="24"/>
            <w:szCs w:val="24"/>
            <w:lang w:val="en-US"/>
          </w:rPr>
          <w:delText xml:space="preserve"> with European ethnicity</w:delText>
        </w:r>
      </w:del>
      <w:r w:rsidRPr="004F5079">
        <w:rPr>
          <w:color w:val="000000" w:themeColor="text1"/>
          <w:sz w:val="24"/>
          <w:szCs w:val="24"/>
          <w:lang w:val="en-US"/>
        </w:rPr>
        <w:t xml:space="preserve">. </w:t>
      </w:r>
      <w:ins w:id="64" w:author="Rikke Linnemann Nielsen" w:date="2021-04-16T13:43:00Z">
        <w:r w:rsidR="00BA4145">
          <w:rPr>
            <w:color w:val="000000" w:themeColor="text1"/>
            <w:sz w:val="24"/>
            <w:szCs w:val="24"/>
            <w:lang w:val="en-US"/>
          </w:rPr>
          <w:t>Additional c</w:t>
        </w:r>
      </w:ins>
      <w:ins w:id="65" w:author="Rikke Linnemann Nielsen" w:date="2021-04-16T13:42:00Z">
        <w:r w:rsidR="00BA4145" w:rsidRPr="00BA4145">
          <w:rPr>
            <w:color w:val="000000" w:themeColor="text1"/>
            <w:sz w:val="24"/>
            <w:szCs w:val="24"/>
            <w:lang w:val="en-US"/>
          </w:rPr>
          <w:t>linical features</w:t>
        </w:r>
      </w:ins>
      <w:ins w:id="66" w:author="Rikke Linnemann Nielsen" w:date="2021-04-16T13:43:00Z">
        <w:r w:rsidR="00BA4145">
          <w:rPr>
            <w:color w:val="000000" w:themeColor="text1"/>
            <w:sz w:val="24"/>
            <w:szCs w:val="24"/>
            <w:lang w:val="en-US"/>
          </w:rPr>
          <w:t xml:space="preserve"> in the NOPHO study</w:t>
        </w:r>
      </w:ins>
      <w:ins w:id="67" w:author="Rikke Linnemann Nielsen" w:date="2021-04-22T11:08:00Z">
        <w:r w:rsidR="001316A7">
          <w:rPr>
            <w:color w:val="000000" w:themeColor="text1"/>
            <w:sz w:val="24"/>
            <w:szCs w:val="24"/>
            <w:lang w:val="en-US"/>
          </w:rPr>
          <w:t xml:space="preserve"> (with European genetic background)</w:t>
        </w:r>
      </w:ins>
      <w:ins w:id="68" w:author="Rikke Linnemann Nielsen" w:date="2021-04-16T13:42:00Z">
        <w:r w:rsidR="00BA4145" w:rsidRPr="00BA4145">
          <w:rPr>
            <w:color w:val="000000" w:themeColor="text1"/>
            <w:sz w:val="24"/>
            <w:szCs w:val="24"/>
            <w:lang w:val="en-US"/>
          </w:rPr>
          <w:t xml:space="preserve"> include country, weight, length, immunophenotype, risk stratification group</w:t>
        </w:r>
      </w:ins>
      <w:ins w:id="69" w:author="Rikke Linnemann Nielsen" w:date="2021-04-16T13:43:00Z">
        <w:r w:rsidR="00BA4145">
          <w:rPr>
            <w:color w:val="000000" w:themeColor="text1"/>
            <w:sz w:val="24"/>
            <w:szCs w:val="24"/>
            <w:lang w:val="en-US"/>
          </w:rPr>
          <w:t xml:space="preserve"> (SR: standard risk, IR: intermediate risk, HR: high risk)</w:t>
        </w:r>
      </w:ins>
      <w:ins w:id="70" w:author="Rikke Linnemann Nielsen" w:date="2021-04-16T13:42:00Z">
        <w:r w:rsidR="00BA4145" w:rsidRPr="00BA4145">
          <w:rPr>
            <w:color w:val="000000" w:themeColor="text1"/>
            <w:sz w:val="24"/>
            <w:szCs w:val="24"/>
            <w:lang w:val="en-US"/>
          </w:rPr>
          <w:t>, white blood cell count at diagnosis (WBC), minimal residual disease (MRD, measured with flow cytometry (FC) and polymerase chain reaction (PCR) at day 29</w:t>
        </w:r>
      </w:ins>
      <w:ins w:id="71" w:author="Rikke Linnemann Nielsen" w:date="2021-04-16T13:43:00Z">
        <w:r w:rsidR="00BA4145">
          <w:rPr>
            <w:color w:val="000000" w:themeColor="text1"/>
            <w:sz w:val="24"/>
            <w:szCs w:val="24"/>
            <w:lang w:val="en-US"/>
          </w:rPr>
          <w:t xml:space="preserve"> (d29)</w:t>
        </w:r>
      </w:ins>
      <w:ins w:id="72" w:author="Rikke Linnemann Nielsen" w:date="2021-04-16T13:42:00Z">
        <w:r w:rsidR="00BA4145" w:rsidRPr="00BA4145">
          <w:rPr>
            <w:color w:val="000000" w:themeColor="text1"/>
            <w:sz w:val="24"/>
            <w:szCs w:val="24"/>
            <w:lang w:val="en-US"/>
          </w:rPr>
          <w:t>) and asparaginase dosage information (dosage interval</w:t>
        </w:r>
      </w:ins>
      <w:ins w:id="73" w:author="Rikke Linnemann Nielsen" w:date="2021-04-16T13:43:00Z">
        <w:r w:rsidR="00BA4145">
          <w:rPr>
            <w:color w:val="000000" w:themeColor="text1"/>
            <w:sz w:val="24"/>
            <w:szCs w:val="24"/>
            <w:lang w:val="en-US"/>
          </w:rPr>
          <w:t xml:space="preserve"> of t</w:t>
        </w:r>
      </w:ins>
      <w:ins w:id="74" w:author="Rikke Linnemann Nielsen" w:date="2021-04-16T13:44:00Z">
        <w:r w:rsidR="00BA4145">
          <w:rPr>
            <w:color w:val="000000" w:themeColor="text1"/>
            <w:sz w:val="24"/>
            <w:szCs w:val="24"/>
            <w:lang w:val="en-US"/>
          </w:rPr>
          <w:t>wo or six weeks interval</w:t>
        </w:r>
      </w:ins>
      <w:ins w:id="75" w:author="Rikke Linnemann Nielsen" w:date="2021-04-16T13:42:00Z">
        <w:r w:rsidR="00BA4145" w:rsidRPr="00BA4145">
          <w:rPr>
            <w:color w:val="000000" w:themeColor="text1"/>
            <w:sz w:val="24"/>
            <w:szCs w:val="24"/>
            <w:lang w:val="en-US"/>
          </w:rPr>
          <w:t xml:space="preserve"> and total</w:t>
        </w:r>
      </w:ins>
      <w:ins w:id="76" w:author="Rikke Linnemann Nielsen" w:date="2021-04-16T13:44:00Z">
        <w:r w:rsidR="00BA4145">
          <w:rPr>
            <w:color w:val="000000" w:themeColor="text1"/>
            <w:sz w:val="24"/>
            <w:szCs w:val="24"/>
            <w:lang w:val="en-US"/>
          </w:rPr>
          <w:t xml:space="preserve"> number of asparaginase</w:t>
        </w:r>
      </w:ins>
      <w:ins w:id="77" w:author="Rikke Linnemann Nielsen" w:date="2021-04-16T13:42:00Z">
        <w:r w:rsidR="00BA4145" w:rsidRPr="00BA4145">
          <w:rPr>
            <w:color w:val="000000" w:themeColor="text1"/>
            <w:sz w:val="24"/>
            <w:szCs w:val="24"/>
            <w:lang w:val="en-US"/>
          </w:rPr>
          <w:t xml:space="preserve"> dosages).</w:t>
        </w:r>
      </w:ins>
    </w:p>
    <w:p w14:paraId="576669C8" w14:textId="77777777" w:rsidR="007A047D" w:rsidRPr="007A047D" w:rsidRDefault="007A047D">
      <w:pPr>
        <w:rPr>
          <w:ins w:id="78" w:author="Rikke Linnemann Nielsen" w:date="2021-04-16T14:00:00Z"/>
          <w:lang w:val="en-US"/>
          <w:rPrChange w:id="79" w:author="Rikke Linnemann Nielsen" w:date="2021-04-16T14:05:00Z">
            <w:rPr>
              <w:ins w:id="80" w:author="Rikke Linnemann Nielsen" w:date="2021-04-16T14:00:00Z"/>
              <w:color w:val="000000" w:themeColor="text1"/>
              <w:sz w:val="24"/>
              <w:szCs w:val="24"/>
              <w:lang w:val="en-US"/>
            </w:rPr>
          </w:rPrChange>
        </w:rPr>
        <w:pPrChange w:id="81" w:author="Rikke Linnemann Nielsen" w:date="2021-04-16T14:05:00Z">
          <w:pPr>
            <w:pStyle w:val="Caption"/>
            <w:spacing w:after="0" w:line="480" w:lineRule="auto"/>
            <w:jc w:val="both"/>
          </w:pPr>
        </w:pPrChange>
      </w:pPr>
    </w:p>
    <w:p w14:paraId="1BB10DEF" w14:textId="3045AD36" w:rsidR="007A047D" w:rsidRPr="007A047D" w:rsidDel="003F711C" w:rsidRDefault="007A047D">
      <w:pPr>
        <w:rPr>
          <w:del w:id="82" w:author="Rikke Linnemann Nielsen" w:date="2021-04-16T14:51:00Z"/>
          <w:lang w:val="en-US"/>
          <w:rPrChange w:id="83" w:author="Rikke Linnemann Nielsen" w:date="2021-04-16T14:00:00Z">
            <w:rPr>
              <w:del w:id="84" w:author="Rikke Linnemann Nielsen" w:date="2021-04-16T14:51:00Z"/>
              <w:color w:val="000000" w:themeColor="text1"/>
              <w:sz w:val="24"/>
              <w:szCs w:val="24"/>
              <w:lang w:val="en-US"/>
            </w:rPr>
          </w:rPrChange>
        </w:rPr>
        <w:pPrChange w:id="85" w:author="Rikke Linnemann Nielsen" w:date="2021-04-16T14:00:00Z">
          <w:pPr>
            <w:pStyle w:val="Caption"/>
            <w:spacing w:after="0" w:line="480" w:lineRule="auto"/>
            <w:jc w:val="both"/>
          </w:pPr>
        </w:pPrChange>
      </w:pPr>
    </w:p>
    <w:p w14:paraId="640A1C4C" w14:textId="0A7688FB" w:rsidR="008B7305" w:rsidRPr="004F5079" w:rsidDel="003F711C" w:rsidRDefault="008B7305" w:rsidP="004B7C7E">
      <w:pPr>
        <w:spacing w:line="480" w:lineRule="auto"/>
        <w:jc w:val="both"/>
        <w:rPr>
          <w:del w:id="86" w:author="Rikke Linnemann Nielsen" w:date="2021-04-16T14:51:00Z"/>
          <w:i/>
          <w:iCs/>
          <w:color w:val="000000"/>
          <w:lang w:val="en-US"/>
        </w:rPr>
      </w:pPr>
    </w:p>
    <w:p w14:paraId="755B5293" w14:textId="10C8023A" w:rsidR="0079098F" w:rsidRPr="004F5079" w:rsidRDefault="0079098F" w:rsidP="004B7C7E">
      <w:pPr>
        <w:spacing w:line="480" w:lineRule="auto"/>
        <w:jc w:val="both"/>
        <w:rPr>
          <w:i/>
          <w:iCs/>
          <w:color w:val="000000"/>
          <w:lang w:val="en-US"/>
        </w:rPr>
      </w:pPr>
      <w:r w:rsidRPr="004F5079">
        <w:rPr>
          <w:i/>
          <w:iCs/>
          <w:color w:val="000000"/>
          <w:lang w:val="en-US"/>
        </w:rPr>
        <w:t>Machine learning setup and model parameters</w:t>
      </w:r>
    </w:p>
    <w:p w14:paraId="577A3144" w14:textId="322F7E27" w:rsidR="000C73C2" w:rsidRPr="004F5079" w:rsidDel="009C1451" w:rsidRDefault="00CB6496" w:rsidP="004B7C7E">
      <w:pPr>
        <w:spacing w:line="480" w:lineRule="auto"/>
        <w:jc w:val="both"/>
        <w:rPr>
          <w:moveFrom w:id="87" w:author="Rikke Linnemann Nielsen" w:date="2021-04-14T11:04:00Z"/>
          <w:lang w:val="en-US"/>
        </w:rPr>
      </w:pPr>
      <w:moveFromRangeStart w:id="88" w:author="Rikke Linnemann Nielsen" w:date="2021-04-14T11:04:00Z" w:name="move69290668"/>
      <w:moveFrom w:id="89" w:author="Rikke Linnemann Nielsen" w:date="2021-04-14T11:04:00Z">
        <w:r w:rsidRPr="004F5079" w:rsidDel="009C1451">
          <w:rPr>
            <w:lang w:val="en-US"/>
          </w:rPr>
          <w:t>Prior to training and testing of AAP prediction models, we divided data from the PdL cohort into two datasets; one</w:t>
        </w:r>
        <w:r w:rsidR="0076217C" w:rsidRPr="004F5079" w:rsidDel="009C1451">
          <w:rPr>
            <w:lang w:val="en-US"/>
          </w:rPr>
          <w:t xml:space="preserve"> dataset</w:t>
        </w:r>
        <w:r w:rsidRPr="004F5079" w:rsidDel="009C1451">
          <w:rPr>
            <w:lang w:val="en-US"/>
          </w:rPr>
          <w:t xml:space="preserve"> used for training (N=1290) and one dataset used for</w:t>
        </w:r>
        <w:r w:rsidR="00077A65" w:rsidRPr="004F5079" w:rsidDel="009C1451">
          <w:rPr>
            <w:lang w:val="en-US"/>
          </w:rPr>
          <w:t xml:space="preserve"> independent</w:t>
        </w:r>
        <w:r w:rsidRPr="004F5079" w:rsidDel="009C1451">
          <w:rPr>
            <w:lang w:val="en-US"/>
          </w:rPr>
          <w:t xml:space="preserve"> </w:t>
        </w:r>
        <w:r w:rsidR="00103B04" w:rsidRPr="004F5079" w:rsidDel="009C1451">
          <w:rPr>
            <w:lang w:val="en-US"/>
          </w:rPr>
          <w:t>hold-out</w:t>
        </w:r>
        <w:r w:rsidRPr="004F5079" w:rsidDel="009C1451">
          <w:rPr>
            <w:lang w:val="en-US"/>
          </w:rPr>
          <w:t xml:space="preserve"> of the model (N=100). The hold</w:t>
        </w:r>
        <w:r w:rsidR="00103B04" w:rsidRPr="004F5079" w:rsidDel="009C1451">
          <w:rPr>
            <w:lang w:val="en-US"/>
          </w:rPr>
          <w:t>-</w:t>
        </w:r>
        <w:r w:rsidRPr="004F5079" w:rsidDel="009C1451">
          <w:rPr>
            <w:lang w:val="en-US"/>
          </w:rPr>
          <w:t xml:space="preserve">out </w:t>
        </w:r>
        <w:r w:rsidR="00CB2C51" w:rsidRPr="004F5079" w:rsidDel="009C1451">
          <w:rPr>
            <w:lang w:val="en-US"/>
          </w:rPr>
          <w:t>validation</w:t>
        </w:r>
        <w:r w:rsidRPr="004F5079" w:rsidDel="009C1451">
          <w:rPr>
            <w:lang w:val="en-US"/>
          </w:rPr>
          <w:t xml:space="preserve"> dataset included 50 cases of AAP and 50 non-A</w:t>
        </w:r>
        <w:r w:rsidR="001A1298" w:rsidRPr="004F5079" w:rsidDel="009C1451">
          <w:rPr>
            <w:lang w:val="en-US"/>
          </w:rPr>
          <w:t>A</w:t>
        </w:r>
        <w:r w:rsidRPr="004F5079" w:rsidDel="009C1451">
          <w:rPr>
            <w:lang w:val="en-US"/>
          </w:rPr>
          <w:t>P cases (controls) where the 37 patients that had re-exposure to asparaginase (hereof 13 with second AAP) were included</w:t>
        </w:r>
        <w:r w:rsidR="00A520B7" w:rsidRPr="004F5079" w:rsidDel="009C1451">
          <w:rPr>
            <w:lang w:val="en-US"/>
          </w:rPr>
          <w:t>.</w:t>
        </w:r>
        <w:r w:rsidR="00562C25" w:rsidRPr="004F5079" w:rsidDel="009C1451">
          <w:rPr>
            <w:lang w:val="en-US"/>
          </w:rPr>
          <w:t xml:space="preserve"> </w:t>
        </w:r>
        <w:r w:rsidR="000C73C2" w:rsidRPr="004F5079" w:rsidDel="009C1451">
          <w:rPr>
            <w:lang w:val="en-GB"/>
          </w:rPr>
          <w:t>Thus, the machine learning models were trained on a subset of the study cohort with European ancestry (N=1290, whereof 155 patients developed AAP) and the remaining 100 patients (50 cases and 50 controls) were used for hold-out validation. The age of patients with AAP was significantly higher than those without in the training and hold-out test dataset (training dataset N=1290: cases: 8.7</w:t>
        </w:r>
        <m:oMath>
          <m:r>
            <w:rPr>
              <w:rFonts w:ascii="Cambria Math" w:hAnsi="Cambria Math"/>
              <w:lang w:val="en-GB"/>
            </w:rPr>
            <m:t>±</m:t>
          </m:r>
        </m:oMath>
        <w:moveFrom w:id="90" w:author="Rikke Linnemann Nielsen" w:date="2021-04-14T11:04:00Z">
          <w:r w:rsidR="000C73C2" w:rsidRPr="004F5079" w:rsidDel="009C1451">
            <w:rPr>
              <w:lang w:val="en-GB"/>
            </w:rPr>
            <w:t>4.8 controls: 6.2</w:t>
          </w:r>
          <m:oMath>
            <m:r>
              <w:rPr>
                <w:rFonts w:ascii="Cambria Math" w:hAnsi="Cambria Math"/>
                <w:lang w:val="en-GB"/>
              </w:rPr>
              <m:t>±</m:t>
            </m:r>
          </m:oMath>
          <w:moveFrom w:id="91" w:author="Rikke Linnemann Nielsen" w:date="2021-04-14T11:04:00Z">
            <w:r w:rsidR="000C73C2" w:rsidRPr="004F5079" w:rsidDel="009C1451">
              <w:rPr>
                <w:lang w:val="en-GB"/>
              </w:rPr>
              <w:t>4.5, P=9.26e-11, hold-out test dataset N=100: cases: 8.7</w:t>
            </w:r>
            <m:oMath>
              <m:r>
                <w:rPr>
                  <w:rFonts w:ascii="Cambria Math" w:hAnsi="Cambria Math"/>
                  <w:lang w:val="en-GB"/>
                </w:rPr>
                <m:t>±</m:t>
              </m:r>
            </m:oMath>
            <w:moveFrom w:id="92" w:author="Rikke Linnemann Nielsen" w:date="2021-04-14T11:04:00Z">
              <w:r w:rsidR="000C73C2" w:rsidRPr="004F5079" w:rsidDel="009C1451">
                <w:rPr>
                  <w:lang w:val="en-GB"/>
                </w:rPr>
                <w:t>5.0, controls: 6.7</w:t>
              </w:r>
              <m:oMath>
                <m:r>
                  <w:rPr>
                    <w:rFonts w:ascii="Cambria Math" w:hAnsi="Cambria Math"/>
                    <w:lang w:val="en-GB"/>
                  </w:rPr>
                  <m:t>±</m:t>
                </m:r>
              </m:oMath>
              <w:moveFrom w:id="93" w:author="Rikke Linnemann Nielsen" w:date="2021-04-14T11:04:00Z">
                <w:r w:rsidR="000C73C2" w:rsidRPr="004F5079" w:rsidDel="009C1451">
                  <w:rPr>
                    <w:lang w:val="en-GB"/>
                  </w:rPr>
                  <w:t>4.9, P=0.04), while no significant difference was found for sex (training dataset N=1290: P=0.68, hold-out test dataset N=100: P=0.11). There was no difference in age (P=0.32) and sex (P=0.12) distribution of patients with a second AAP (N=37).</w:t>
                </w:r>
              </w:moveFrom>
            </w:moveFrom>
          </w:moveFrom>
        </w:moveFrom>
      </w:moveFrom>
    </w:p>
    <w:moveFromRangeEnd w:id="88"/>
    <w:p w14:paraId="21041BEB" w14:textId="2909139A" w:rsidR="00CB6496" w:rsidRPr="004F5079" w:rsidRDefault="0079098F" w:rsidP="004B7C7E">
      <w:pPr>
        <w:spacing w:line="480" w:lineRule="auto"/>
        <w:jc w:val="both"/>
        <w:rPr>
          <w:color w:val="000000"/>
          <w:lang w:val="en-US"/>
        </w:rPr>
      </w:pPr>
      <w:r w:rsidRPr="004F5079">
        <w:rPr>
          <w:color w:val="000000"/>
          <w:lang w:val="en-US"/>
        </w:rPr>
        <w:t xml:space="preserve">A five-fold cross-validation with splits stratified by </w:t>
      </w:r>
      <w:r w:rsidR="00CB6496" w:rsidRPr="004F5079">
        <w:rPr>
          <w:color w:val="000000"/>
          <w:lang w:val="en-US"/>
        </w:rPr>
        <w:t xml:space="preserve">AAP case </w:t>
      </w:r>
      <w:r w:rsidRPr="004F5079">
        <w:rPr>
          <w:color w:val="000000"/>
          <w:lang w:val="en-US"/>
        </w:rPr>
        <w:t>classes repeated across 100</w:t>
      </w:r>
      <w:r w:rsidR="001A1298" w:rsidRPr="004F5079">
        <w:rPr>
          <w:color w:val="000000"/>
          <w:lang w:val="en-US"/>
        </w:rPr>
        <w:t xml:space="preserve"> different random</w:t>
      </w:r>
      <w:r w:rsidRPr="004F5079">
        <w:rPr>
          <w:color w:val="000000"/>
          <w:lang w:val="en-US"/>
        </w:rPr>
        <w:t xml:space="preserve"> model initializations was applied</w:t>
      </w:r>
      <w:r w:rsidR="00CB6496" w:rsidRPr="004F5079">
        <w:rPr>
          <w:color w:val="000000"/>
          <w:lang w:val="en-US"/>
        </w:rPr>
        <w:t xml:space="preserve"> on the training set</w:t>
      </w:r>
      <w:r w:rsidRPr="004F5079">
        <w:rPr>
          <w:color w:val="000000"/>
          <w:lang w:val="en-US"/>
        </w:rPr>
        <w:t xml:space="preserve">. The classes based on AAP </w:t>
      </w:r>
      <w:r w:rsidR="00CB6496" w:rsidRPr="004F5079">
        <w:rPr>
          <w:color w:val="000000"/>
          <w:lang w:val="en-US"/>
        </w:rPr>
        <w:t>cases</w:t>
      </w:r>
      <w:r w:rsidRPr="004F5079">
        <w:rPr>
          <w:color w:val="000000"/>
          <w:lang w:val="en-US"/>
        </w:rPr>
        <w:t xml:space="preserve"> were balanced using down-sampling of the controls</w:t>
      </w:r>
      <w:r w:rsidR="00CB6496" w:rsidRPr="004F5079">
        <w:rPr>
          <w:color w:val="000000"/>
          <w:lang w:val="en-US"/>
        </w:rPr>
        <w:t xml:space="preserve"> (no</w:t>
      </w:r>
      <w:r w:rsidR="00345313" w:rsidRPr="004F5079">
        <w:rPr>
          <w:color w:val="000000"/>
          <w:lang w:val="en-US"/>
        </w:rPr>
        <w:t>n-</w:t>
      </w:r>
      <w:r w:rsidR="00CB6496" w:rsidRPr="004F5079">
        <w:rPr>
          <w:color w:val="000000"/>
          <w:lang w:val="en-US"/>
        </w:rPr>
        <w:t>AAP patients)</w:t>
      </w:r>
      <w:r w:rsidRPr="004F5079">
        <w:rPr>
          <w:color w:val="000000"/>
          <w:lang w:val="en-US"/>
        </w:rPr>
        <w:t xml:space="preserve"> in the training set. </w:t>
      </w:r>
      <w:r w:rsidR="00F97FAC" w:rsidRPr="004F5079">
        <w:rPr>
          <w:color w:val="000000"/>
          <w:lang w:val="en-US"/>
        </w:rPr>
        <w:t xml:space="preserve">For patients experiencing a second AAP, a </w:t>
      </w:r>
      <w:r w:rsidR="00F97FAC" w:rsidRPr="004F5079">
        <w:rPr>
          <w:iCs/>
          <w:color w:val="000000"/>
          <w:lang w:val="en-GB"/>
        </w:rPr>
        <w:t>leave-one-out cross-validation was applied.</w:t>
      </w:r>
      <w:r w:rsidRPr="004F5079">
        <w:rPr>
          <w:color w:val="000000"/>
          <w:lang w:val="en-US"/>
        </w:rPr>
        <w:t xml:space="preserve"> Categorical variables are divided into one-out-of-K encoded binary variables, and binary variables remained binary. Age was </w:t>
      </w:r>
      <w:r w:rsidRPr="004F5079">
        <w:rPr>
          <w:color w:val="000000"/>
          <w:lang w:val="en-US"/>
        </w:rPr>
        <w:lastRenderedPageBreak/>
        <w:t>binned into</w:t>
      </w:r>
      <w:r w:rsidR="00A73EAE" w:rsidRPr="004F5079">
        <w:rPr>
          <w:color w:val="000000"/>
          <w:lang w:val="en-US"/>
        </w:rPr>
        <w:t xml:space="preserve"> features of different age groups;</w:t>
      </w:r>
      <w:r w:rsidRPr="004F5079">
        <w:rPr>
          <w:color w:val="000000"/>
          <w:lang w:val="en-US"/>
        </w:rPr>
        <w:t xml:space="preserve"> </w:t>
      </w:r>
      <w:r w:rsidR="00C65D08" w:rsidRPr="004F5079">
        <w:rPr>
          <w:color w:val="000000"/>
          <w:lang w:val="en-US"/>
        </w:rPr>
        <w:t>years 1−7 (</w:t>
      </w:r>
      <w:r w:rsidRPr="004F5079">
        <w:rPr>
          <w:color w:val="000000"/>
          <w:lang w:val="en-US"/>
        </w:rPr>
        <w:t>Y</w:t>
      </w:r>
      <w:r w:rsidR="001A13D4" w:rsidRPr="004F5079">
        <w:rPr>
          <w:color w:val="000000"/>
          <w:lang w:val="en-US"/>
        </w:rPr>
        <w:t>1</w:t>
      </w:r>
      <w:r w:rsidR="00511216" w:rsidRPr="004F5079">
        <w:rPr>
          <w:color w:val="000000"/>
          <w:lang w:val="en-US"/>
        </w:rPr>
        <w:t>−</w:t>
      </w:r>
      <w:r w:rsidRPr="004F5079">
        <w:rPr>
          <w:color w:val="000000"/>
          <w:lang w:val="en-US"/>
        </w:rPr>
        <w:t>Y7</w:t>
      </w:r>
      <w:r w:rsidR="00C65D08" w:rsidRPr="004F5079">
        <w:rPr>
          <w:color w:val="000000"/>
          <w:lang w:val="en-US"/>
        </w:rPr>
        <w:t>)</w:t>
      </w:r>
      <w:r w:rsidRPr="004F5079">
        <w:rPr>
          <w:color w:val="000000"/>
          <w:lang w:val="en-US"/>
        </w:rPr>
        <w:t>,</w:t>
      </w:r>
      <w:r w:rsidR="00C65D08" w:rsidRPr="004F5079">
        <w:rPr>
          <w:color w:val="000000"/>
          <w:lang w:val="en-US"/>
        </w:rPr>
        <w:t xml:space="preserve"> years 7−11</w:t>
      </w:r>
      <w:r w:rsidRPr="004F5079">
        <w:rPr>
          <w:color w:val="000000"/>
          <w:lang w:val="en-US"/>
        </w:rPr>
        <w:t xml:space="preserve"> </w:t>
      </w:r>
      <w:r w:rsidR="00C65D08" w:rsidRPr="004F5079">
        <w:rPr>
          <w:color w:val="000000"/>
          <w:lang w:val="en-US"/>
        </w:rPr>
        <w:t>(</w:t>
      </w:r>
      <w:r w:rsidRPr="004F5079">
        <w:rPr>
          <w:color w:val="000000"/>
          <w:lang w:val="en-US"/>
        </w:rPr>
        <w:t>Y7</w:t>
      </w:r>
      <w:r w:rsidR="00511216" w:rsidRPr="004F5079">
        <w:rPr>
          <w:color w:val="000000"/>
          <w:lang w:val="en-US"/>
        </w:rPr>
        <w:t>−</w:t>
      </w:r>
      <w:r w:rsidRPr="004F5079">
        <w:rPr>
          <w:color w:val="000000"/>
          <w:lang w:val="en-US"/>
        </w:rPr>
        <w:t>Y11</w:t>
      </w:r>
      <w:r w:rsidR="00C65D08" w:rsidRPr="004F5079">
        <w:rPr>
          <w:color w:val="000000"/>
          <w:lang w:val="en-US"/>
        </w:rPr>
        <w:t>)</w:t>
      </w:r>
      <w:r w:rsidRPr="004F5079">
        <w:rPr>
          <w:color w:val="000000"/>
          <w:lang w:val="en-US"/>
        </w:rPr>
        <w:t>,</w:t>
      </w:r>
      <w:r w:rsidR="00C65D08" w:rsidRPr="004F5079">
        <w:rPr>
          <w:color w:val="000000"/>
          <w:lang w:val="en-US"/>
        </w:rPr>
        <w:t xml:space="preserve"> and </w:t>
      </w:r>
      <w:del w:id="94" w:author="Rikke Linnemann Nielsen" w:date="2021-04-16T13:37:00Z">
        <w:r w:rsidRPr="004F5079" w:rsidDel="00BA4145">
          <w:rPr>
            <w:color w:val="000000"/>
            <w:lang w:val="en-US"/>
          </w:rPr>
          <w:delText xml:space="preserve"> </w:delText>
        </w:r>
      </w:del>
      <w:r w:rsidR="00C65D08" w:rsidRPr="004F5079">
        <w:rPr>
          <w:color w:val="000000"/>
          <w:lang w:val="en-US"/>
        </w:rPr>
        <w:t>years 11−17 (</w:t>
      </w:r>
      <w:r w:rsidRPr="004F5079">
        <w:rPr>
          <w:color w:val="000000"/>
          <w:lang w:val="en-US"/>
        </w:rPr>
        <w:t>Y1</w:t>
      </w:r>
      <w:r w:rsidR="001A13D4" w:rsidRPr="004F5079">
        <w:rPr>
          <w:color w:val="000000"/>
          <w:lang w:val="en-US"/>
        </w:rPr>
        <w:t>1</w:t>
      </w:r>
      <w:r w:rsidR="00511216" w:rsidRPr="004F5079">
        <w:rPr>
          <w:color w:val="000000"/>
          <w:lang w:val="en-US"/>
        </w:rPr>
        <w:t>−</w:t>
      </w:r>
      <w:r w:rsidRPr="004F5079">
        <w:rPr>
          <w:color w:val="000000"/>
          <w:lang w:val="en-US"/>
        </w:rPr>
        <w:t>Y17</w:t>
      </w:r>
      <w:r w:rsidR="00C65D08" w:rsidRPr="004F5079">
        <w:rPr>
          <w:color w:val="000000"/>
          <w:lang w:val="en-US"/>
        </w:rPr>
        <w:t>)</w:t>
      </w:r>
      <w:r w:rsidRPr="004F5079">
        <w:rPr>
          <w:color w:val="000000"/>
          <w:lang w:val="en-US"/>
        </w:rPr>
        <w:t xml:space="preserve">. </w:t>
      </w:r>
      <w:r w:rsidR="00A835EB" w:rsidRPr="004F5079">
        <w:rPr>
          <w:color w:val="000000"/>
          <w:lang w:val="en-US"/>
        </w:rPr>
        <w:t xml:space="preserve">Continuous input features for the models were standardized by subtracting the mean and dividing with the standard deviation from the training set. </w:t>
      </w:r>
      <w:r w:rsidR="00CC41D2" w:rsidRPr="004F5079">
        <w:rPr>
          <w:color w:val="000000"/>
          <w:lang w:val="en-US"/>
        </w:rPr>
        <w:t xml:space="preserve">All machine learning models can combine multiple variants with clinical data to </w:t>
      </w:r>
      <w:r w:rsidR="005B4E29" w:rsidRPr="004F5079">
        <w:rPr>
          <w:color w:val="000000"/>
          <w:lang w:val="en-US"/>
        </w:rPr>
        <w:t>improve the predictability of AAP.</w:t>
      </w:r>
      <w:r w:rsidR="00974017" w:rsidRPr="004F5079">
        <w:rPr>
          <w:color w:val="000000"/>
          <w:lang w:val="en-US"/>
        </w:rPr>
        <w:t xml:space="preserve"> </w:t>
      </w:r>
      <w:r w:rsidR="00974017" w:rsidRPr="004F5079">
        <w:rPr>
          <w:lang w:val="en-US"/>
        </w:rPr>
        <w:t xml:space="preserve">Machine learning techniques overcome the need for hypothesis testing and thus multiple test correction. Internal validation and estimation of variability of machine learning models can be </w:t>
      </w:r>
      <w:r w:rsidR="001A1298" w:rsidRPr="004F5079">
        <w:rPr>
          <w:lang w:val="en-US"/>
        </w:rPr>
        <w:t>evaluated</w:t>
      </w:r>
      <w:r w:rsidR="00974017" w:rsidRPr="004F5079">
        <w:rPr>
          <w:lang w:val="en-US"/>
        </w:rPr>
        <w:t xml:space="preserve"> through cross-validation techniques and with different random seeding of the models to establish robustness of the machine learning model</w:t>
      </w:r>
      <w:r w:rsidR="00261FE8" w:rsidRPr="004F5079">
        <w:rPr>
          <w:lang w:val="en-US"/>
        </w:rPr>
        <w:t>s</w:t>
      </w:r>
      <w:r w:rsidR="00974017" w:rsidRPr="004F5079">
        <w:rPr>
          <w:lang w:val="en-US"/>
        </w:rPr>
        <w:t>.</w:t>
      </w:r>
      <w:r w:rsidR="00562C25" w:rsidRPr="004F5079">
        <w:rPr>
          <w:lang w:val="en-US"/>
        </w:rPr>
        <w:t xml:space="preserve"> </w:t>
      </w:r>
      <w:r w:rsidR="00562C25" w:rsidRPr="004F5079">
        <w:rPr>
          <w:color w:val="000000"/>
          <w:lang w:val="en-GB"/>
        </w:rPr>
        <w:t xml:space="preserve">Each model </w:t>
      </w:r>
      <w:r w:rsidR="00562C25" w:rsidRPr="004F5079">
        <w:rPr>
          <w:iCs/>
          <w:color w:val="000000"/>
          <w:lang w:val="en-GB"/>
        </w:rPr>
        <w:t>provides an individual prediction score (0</w:t>
      </w:r>
      <w:r w:rsidR="00562C25" w:rsidRPr="004F5079">
        <w:rPr>
          <w:color w:val="000000"/>
          <w:lang w:val="en-GB"/>
        </w:rPr>
        <w:t>−</w:t>
      </w:r>
      <w:r w:rsidR="00562C25" w:rsidRPr="004F5079">
        <w:rPr>
          <w:iCs/>
          <w:color w:val="000000"/>
          <w:lang w:val="en-GB"/>
        </w:rPr>
        <w:t>1) corresponding to the probability of AAP ranging 0</w:t>
      </w:r>
      <w:r w:rsidR="00562C25" w:rsidRPr="004F5079">
        <w:rPr>
          <w:color w:val="000000"/>
          <w:lang w:val="en-GB"/>
        </w:rPr>
        <w:t>−</w:t>
      </w:r>
      <w:r w:rsidR="00562C25" w:rsidRPr="004F5079">
        <w:rPr>
          <w:iCs/>
          <w:color w:val="000000"/>
          <w:lang w:val="en-GB"/>
        </w:rPr>
        <w:t>100% which was used to identify subgroups of high risk of AAP and low risk of a second AAP with high confidence.</w:t>
      </w:r>
    </w:p>
    <w:p w14:paraId="5CE9BCAF" w14:textId="6CC94906" w:rsidR="007B7AC7" w:rsidRPr="004F5079" w:rsidRDefault="0079098F" w:rsidP="004B7C7E">
      <w:pPr>
        <w:spacing w:line="480" w:lineRule="auto"/>
        <w:jc w:val="both"/>
        <w:rPr>
          <w:color w:val="000000"/>
          <w:lang w:val="en-US"/>
        </w:rPr>
      </w:pPr>
      <w:r w:rsidRPr="004F5079">
        <w:rPr>
          <w:color w:val="000000"/>
          <w:lang w:val="en-US"/>
        </w:rPr>
        <w:t xml:space="preserve">The logistic regression models were made using the Scikit-learn class </w:t>
      </w:r>
      <w:proofErr w:type="spellStart"/>
      <w:proofErr w:type="gramStart"/>
      <w:r w:rsidRPr="004F5079">
        <w:rPr>
          <w:color w:val="000000"/>
          <w:lang w:val="en-US"/>
        </w:rPr>
        <w:t>LogisticRegression</w:t>
      </w:r>
      <w:proofErr w:type="spellEnd"/>
      <w:r w:rsidRPr="004F5079">
        <w:rPr>
          <w:color w:val="000000"/>
          <w:lang w:val="en-US"/>
        </w:rPr>
        <w:t>(</w:t>
      </w:r>
      <w:proofErr w:type="gramEnd"/>
      <w:r w:rsidRPr="004F5079">
        <w:rPr>
          <w:color w:val="000000"/>
          <w:lang w:val="en-US"/>
        </w:rPr>
        <w:t>) with the algorithm extension SAGA of the Stochastic Average Gradient descent algorithm for optimization of the log loss function (solve</w:t>
      </w:r>
      <w:r w:rsidR="001A1298" w:rsidRPr="004F5079">
        <w:rPr>
          <w:color w:val="000000"/>
          <w:lang w:val="en-US"/>
        </w:rPr>
        <w:t>r</w:t>
      </w:r>
      <w:r w:rsidRPr="004F5079">
        <w:rPr>
          <w:color w:val="000000"/>
          <w:lang w:val="en-US"/>
        </w:rPr>
        <w:t xml:space="preserve">='saga') and no penalty (penalty='none'). </w:t>
      </w:r>
    </w:p>
    <w:p w14:paraId="6B281162" w14:textId="2FBE02CA" w:rsidR="007B7AC7" w:rsidRPr="004F5079" w:rsidRDefault="0079098F" w:rsidP="004B7C7E">
      <w:pPr>
        <w:spacing w:line="480" w:lineRule="auto"/>
        <w:jc w:val="both"/>
        <w:rPr>
          <w:color w:val="000000"/>
          <w:lang w:val="en-US"/>
        </w:rPr>
      </w:pPr>
      <w:r w:rsidRPr="004F5079">
        <w:rPr>
          <w:color w:val="000000"/>
          <w:lang w:val="en-US"/>
        </w:rPr>
        <w:t xml:space="preserve">The random forests were created with the Scikit-learn class </w:t>
      </w:r>
      <w:proofErr w:type="spellStart"/>
      <w:proofErr w:type="gramStart"/>
      <w:r w:rsidRPr="004F5079">
        <w:rPr>
          <w:color w:val="000000"/>
          <w:lang w:val="en-US"/>
        </w:rPr>
        <w:t>RandomForestClassifier</w:t>
      </w:r>
      <w:proofErr w:type="spellEnd"/>
      <w:r w:rsidRPr="004F5079">
        <w:rPr>
          <w:color w:val="000000"/>
          <w:lang w:val="en-US"/>
        </w:rPr>
        <w:t>(</w:t>
      </w:r>
      <w:proofErr w:type="gramEnd"/>
      <w:r w:rsidRPr="004F5079">
        <w:rPr>
          <w:color w:val="000000"/>
          <w:lang w:val="en-US"/>
        </w:rPr>
        <w:t>), where the Gini function was used as the measure of impurity (criterion='</w:t>
      </w:r>
      <w:proofErr w:type="spellStart"/>
      <w:r w:rsidRPr="004F5079">
        <w:rPr>
          <w:color w:val="000000"/>
          <w:lang w:val="en-US"/>
        </w:rPr>
        <w:t>gini</w:t>
      </w:r>
      <w:proofErr w:type="spellEnd"/>
      <w:r w:rsidRPr="004F5079">
        <w:rPr>
          <w:color w:val="000000"/>
          <w:lang w:val="en-US"/>
        </w:rPr>
        <w:t>') and minimum decrease in impurity after a split was set to 0.001, i.e. the minimum decrease in Gini impurity for a split to be made (</w:t>
      </w:r>
      <w:proofErr w:type="spellStart"/>
      <w:r w:rsidRPr="004F5079">
        <w:rPr>
          <w:color w:val="000000"/>
          <w:lang w:val="en-US"/>
        </w:rPr>
        <w:t>min_impurity_decrease</w:t>
      </w:r>
      <w:proofErr w:type="spellEnd"/>
      <w:r w:rsidRPr="004F5079">
        <w:rPr>
          <w:color w:val="000000"/>
          <w:lang w:val="en-US"/>
        </w:rPr>
        <w:t>=0.001). Furthermore, the maximum number of features to consider when making each split was set to the square root of the total number of input features (</w:t>
      </w:r>
      <w:proofErr w:type="spellStart"/>
      <w:r w:rsidRPr="004F5079">
        <w:rPr>
          <w:color w:val="000000"/>
          <w:lang w:val="en-US"/>
        </w:rPr>
        <w:t>max_features</w:t>
      </w:r>
      <w:proofErr w:type="spellEnd"/>
      <w:r w:rsidRPr="004F5079">
        <w:rPr>
          <w:color w:val="000000"/>
          <w:lang w:val="en-US"/>
        </w:rPr>
        <w:t>='sqrt'), and the minimum number of samples required to make a split was set to 2.5% of the input samples (</w:t>
      </w:r>
      <w:proofErr w:type="spellStart"/>
      <w:r w:rsidRPr="004F5079">
        <w:rPr>
          <w:color w:val="000000"/>
          <w:lang w:val="en-US"/>
        </w:rPr>
        <w:t>min_samples_split</w:t>
      </w:r>
      <w:proofErr w:type="spellEnd"/>
      <w:r w:rsidRPr="004F5079">
        <w:rPr>
          <w:color w:val="000000"/>
          <w:lang w:val="en-US"/>
        </w:rPr>
        <w:t>=0.025). The random forests were optimized for number of trees in the forest (</w:t>
      </w:r>
      <w:proofErr w:type="spellStart"/>
      <w:r w:rsidRPr="004F5079">
        <w:rPr>
          <w:color w:val="000000"/>
          <w:lang w:val="en-US"/>
        </w:rPr>
        <w:t>n_estimators</w:t>
      </w:r>
      <w:proofErr w:type="spellEnd"/>
      <w:proofErr w:type="gramStart"/>
      <w:r w:rsidRPr="004F5079">
        <w:rPr>
          <w:color w:val="000000"/>
          <w:lang w:val="en-US"/>
        </w:rPr>
        <w:t>=[</w:t>
      </w:r>
      <w:proofErr w:type="gramEnd"/>
      <w:r w:rsidRPr="004F5079">
        <w:rPr>
          <w:color w:val="000000"/>
          <w:lang w:val="en-US"/>
        </w:rPr>
        <w:t xml:space="preserve">5, 10, 15, 20, 25, 50, 100]). </w:t>
      </w:r>
    </w:p>
    <w:p w14:paraId="0E2BE344" w14:textId="5AE135F3" w:rsidR="007B7AC7" w:rsidRPr="004F5079" w:rsidRDefault="007B7AC7" w:rsidP="004B7C7E">
      <w:pPr>
        <w:spacing w:line="480" w:lineRule="auto"/>
        <w:jc w:val="both"/>
        <w:rPr>
          <w:color w:val="000000"/>
          <w:lang w:val="en-US"/>
        </w:rPr>
      </w:pPr>
      <w:r w:rsidRPr="004F5079">
        <w:rPr>
          <w:color w:val="000000"/>
          <w:lang w:val="en-US"/>
        </w:rPr>
        <w:t>AdaBoost</w:t>
      </w:r>
      <w:r w:rsidRPr="004F5079">
        <w:rPr>
          <w:color w:val="000000"/>
          <w:lang w:val="en-US"/>
        </w:rPr>
        <w:fldChar w:fldCharType="begin" w:fldLock="1"/>
      </w:r>
      <w:r w:rsidR="007F56B0" w:rsidRPr="004F5079">
        <w:rPr>
          <w:color w:val="000000"/>
          <w:lang w:val="en-US"/>
        </w:rPr>
        <w:instrText>ADDIN CSL_CITATION {"citationItems":[{"id":"ITEM-1","itemData":{"author":[{"dropping-particle":"","family":"Freund","given":"Yoav","non-dropping-particle":"","parse-names":false,"suffix":""},{"dropping-particle":"","family":"Schapire","given":"Robert E","non-dropping-particle":"","parse-names":false,"suffix":""}],"container-title":"Journal of computer and system sciences","id":"ITEM-1","issued":{"date-parts":[["1997"]]},"page":"119-139","title":"A Decision-Theoretic Generalization of On-Line Learning and an Application to Boosting*","type":"article-journal","volume":"55"},"uris":["http://www.mendeley.com/documents/?uuid=c828d437-cef0-43fb-b5c4-cbd33dbbd29b"]}],"mendeley":{"formattedCitation":"&lt;sup&gt;1&lt;/sup&gt;","plainTextFormattedCitation":"1","previouslyFormattedCitation":"&lt;sup&gt;1&lt;/sup&gt;"},"properties":{"noteIndex":0},"schema":"https://github.com/citation-style-language/schema/raw/master/csl-citation.json"}</w:instrText>
      </w:r>
      <w:r w:rsidRPr="004F5079">
        <w:rPr>
          <w:color w:val="000000"/>
          <w:lang w:val="en-US"/>
        </w:rPr>
        <w:fldChar w:fldCharType="separate"/>
      </w:r>
      <w:r w:rsidR="007F56B0" w:rsidRPr="004F5079">
        <w:rPr>
          <w:noProof/>
          <w:color w:val="000000"/>
          <w:vertAlign w:val="superscript"/>
          <w:lang w:val="en-US"/>
        </w:rPr>
        <w:t>1</w:t>
      </w:r>
      <w:r w:rsidRPr="004F5079">
        <w:rPr>
          <w:color w:val="000000"/>
          <w:lang w:val="en-US"/>
        </w:rPr>
        <w:fldChar w:fldCharType="end"/>
      </w:r>
      <w:r w:rsidR="00DD0267" w:rsidRPr="004F5079">
        <w:rPr>
          <w:color w:val="000000"/>
          <w:lang w:val="en-US"/>
        </w:rPr>
        <w:t xml:space="preserve"> models were trained</w:t>
      </w:r>
      <w:r w:rsidRPr="004F5079">
        <w:rPr>
          <w:color w:val="000000"/>
          <w:lang w:val="en-US"/>
        </w:rPr>
        <w:t xml:space="preserve"> with the Scikit-learn class </w:t>
      </w:r>
      <w:proofErr w:type="spellStart"/>
      <w:r w:rsidRPr="004F5079">
        <w:rPr>
          <w:color w:val="000000"/>
          <w:lang w:val="en-US"/>
        </w:rPr>
        <w:t>AdaBoostClassifier</w:t>
      </w:r>
      <w:proofErr w:type="spellEnd"/>
      <w:r w:rsidRPr="004F5079">
        <w:rPr>
          <w:color w:val="000000"/>
          <w:lang w:val="en-US"/>
        </w:rPr>
        <w:t xml:space="preserve">() to get the models to learn the </w:t>
      </w:r>
      <w:r w:rsidR="00DD0267" w:rsidRPr="004F5079">
        <w:rPr>
          <w:color w:val="000000"/>
          <w:lang w:val="en-US"/>
        </w:rPr>
        <w:t>‘</w:t>
      </w:r>
      <w:r w:rsidRPr="004F5079">
        <w:rPr>
          <w:color w:val="000000"/>
          <w:lang w:val="en-US"/>
        </w:rPr>
        <w:t>hard-to-classify</w:t>
      </w:r>
      <w:r w:rsidR="009463B2" w:rsidRPr="004F5079">
        <w:rPr>
          <w:color w:val="000000"/>
          <w:lang w:val="en-US"/>
        </w:rPr>
        <w:t>’</w:t>
      </w:r>
      <w:r w:rsidRPr="004F5079">
        <w:rPr>
          <w:color w:val="000000"/>
          <w:lang w:val="en-US"/>
        </w:rPr>
        <w:t xml:space="preserve"> observations. This model was optimized for number of random forest base estimators (</w:t>
      </w:r>
      <w:proofErr w:type="spellStart"/>
      <w:r w:rsidRPr="004F5079">
        <w:rPr>
          <w:color w:val="000000"/>
          <w:lang w:val="en-US"/>
        </w:rPr>
        <w:t>n_estimators</w:t>
      </w:r>
      <w:proofErr w:type="spellEnd"/>
      <w:proofErr w:type="gramStart"/>
      <w:r w:rsidRPr="004F5079">
        <w:rPr>
          <w:color w:val="000000"/>
          <w:lang w:val="en-US"/>
        </w:rPr>
        <w:t>=[</w:t>
      </w:r>
      <w:proofErr w:type="gramEnd"/>
      <w:r w:rsidRPr="004F5079">
        <w:rPr>
          <w:lang w:val="en-US"/>
        </w:rPr>
        <w:t xml:space="preserve"> </w:t>
      </w:r>
      <w:r w:rsidRPr="004F5079">
        <w:rPr>
          <w:color w:val="000000"/>
          <w:lang w:val="en-US"/>
        </w:rPr>
        <w:t xml:space="preserve">2, 3, 4, 5, 10, 50]). The algorithm for boosting was the SAMME.R real </w:t>
      </w:r>
      <w:r w:rsidRPr="004F5079">
        <w:rPr>
          <w:color w:val="000000"/>
          <w:lang w:val="en-US"/>
        </w:rPr>
        <w:lastRenderedPageBreak/>
        <w:t xml:space="preserve">boosting algorithm (algorithm='SAMME.R'), which </w:t>
      </w:r>
      <w:proofErr w:type="gramStart"/>
      <w:r w:rsidRPr="004F5079">
        <w:rPr>
          <w:color w:val="000000"/>
          <w:lang w:val="en-US"/>
        </w:rPr>
        <w:t>is able to</w:t>
      </w:r>
      <w:proofErr w:type="gramEnd"/>
      <w:r w:rsidRPr="004F5079">
        <w:rPr>
          <w:color w:val="000000"/>
          <w:lang w:val="en-US"/>
        </w:rPr>
        <w:t xml:space="preserve"> boost the base estimators using the class probabilities instead of the binary classification outcome. </w:t>
      </w:r>
    </w:p>
    <w:p w14:paraId="77728E24" w14:textId="2BF781A3" w:rsidR="0079098F" w:rsidRDefault="0079098F" w:rsidP="004B7C7E">
      <w:pPr>
        <w:spacing w:line="480" w:lineRule="auto"/>
        <w:jc w:val="both"/>
        <w:rPr>
          <w:ins w:id="95" w:author="Rikke Linnemann Nielsen" w:date="2021-04-16T13:27:00Z"/>
          <w:color w:val="000000"/>
          <w:lang w:val="en-US"/>
        </w:rPr>
      </w:pPr>
      <w:r w:rsidRPr="004F5079">
        <w:rPr>
          <w:color w:val="000000"/>
          <w:lang w:val="en-US"/>
        </w:rPr>
        <w:t xml:space="preserve">The Scikit-learn class </w:t>
      </w:r>
      <w:proofErr w:type="spellStart"/>
      <w:proofErr w:type="gramStart"/>
      <w:r w:rsidRPr="004F5079">
        <w:rPr>
          <w:color w:val="000000"/>
          <w:lang w:val="en-US"/>
        </w:rPr>
        <w:t>MLPClassifier</w:t>
      </w:r>
      <w:proofErr w:type="spellEnd"/>
      <w:r w:rsidRPr="004F5079">
        <w:rPr>
          <w:color w:val="000000"/>
          <w:lang w:val="en-US"/>
        </w:rPr>
        <w:t>(</w:t>
      </w:r>
      <w:proofErr w:type="gramEnd"/>
      <w:r w:rsidRPr="004F5079">
        <w:rPr>
          <w:color w:val="000000"/>
          <w:lang w:val="en-US"/>
        </w:rPr>
        <w:t>) was used to build the artificial neural networks (ANN). Two types of ANNs were made with one and two hidden layers, respectively, where the networks with a single hidden layer were optimized for the number of hidden neurons (</w:t>
      </w:r>
      <w:proofErr w:type="spellStart"/>
      <w:r w:rsidRPr="004F5079">
        <w:rPr>
          <w:color w:val="000000"/>
          <w:lang w:val="en-US"/>
        </w:rPr>
        <w:t>hidden_layer_sizes</w:t>
      </w:r>
      <w:proofErr w:type="spellEnd"/>
      <w:proofErr w:type="gramStart"/>
      <w:r w:rsidRPr="004F5079">
        <w:rPr>
          <w:color w:val="000000"/>
          <w:lang w:val="en-US"/>
        </w:rPr>
        <w:t>=[</w:t>
      </w:r>
      <w:proofErr w:type="gramEnd"/>
      <w:r w:rsidRPr="004F5079">
        <w:rPr>
          <w:color w:val="000000"/>
          <w:lang w:val="en-US"/>
        </w:rPr>
        <w:t>(5,), (10,), (15,), (20,), (25,), (50,)]) and the ANNs with two hidden layers always had 25 neurons in each hidden layer (</w:t>
      </w:r>
      <w:proofErr w:type="spellStart"/>
      <w:r w:rsidRPr="004F5079">
        <w:rPr>
          <w:color w:val="000000"/>
          <w:lang w:val="en-US"/>
        </w:rPr>
        <w:t>hidden_layer_sizes</w:t>
      </w:r>
      <w:proofErr w:type="spellEnd"/>
      <w:r w:rsidRPr="004F5079">
        <w:rPr>
          <w:color w:val="000000"/>
          <w:lang w:val="en-US"/>
        </w:rPr>
        <w:t>=(25,25)). The ANNs with a single hidden layer used mostly default parameters from the scikit-learn function, but with the logistic activation function (activation='logistic'), stochastic gradient descent as optimization method (solver='</w:t>
      </w:r>
      <w:proofErr w:type="spellStart"/>
      <w:r w:rsidRPr="004F5079">
        <w:rPr>
          <w:color w:val="000000"/>
          <w:lang w:val="en-US"/>
        </w:rPr>
        <w:t>sgd</w:t>
      </w:r>
      <w:proofErr w:type="spellEnd"/>
      <w:r w:rsidRPr="004F5079">
        <w:rPr>
          <w:color w:val="000000"/>
          <w:lang w:val="en-US"/>
        </w:rPr>
        <w:t>'), batch size of 20 samples (</w:t>
      </w:r>
      <w:proofErr w:type="spellStart"/>
      <w:r w:rsidRPr="004F5079">
        <w:rPr>
          <w:color w:val="000000"/>
          <w:lang w:val="en-US"/>
        </w:rPr>
        <w:t>batch_size</w:t>
      </w:r>
      <w:proofErr w:type="spellEnd"/>
      <w:r w:rsidRPr="004F5079">
        <w:rPr>
          <w:color w:val="000000"/>
          <w:lang w:val="en-US"/>
        </w:rPr>
        <w:t>=20) and the maximum number of iterations to train the model was 500 (</w:t>
      </w:r>
      <w:proofErr w:type="spellStart"/>
      <w:r w:rsidRPr="004F5079">
        <w:rPr>
          <w:color w:val="000000"/>
          <w:lang w:val="en-US"/>
        </w:rPr>
        <w:t>max_iter</w:t>
      </w:r>
      <w:proofErr w:type="spellEnd"/>
      <w:r w:rsidRPr="004F5079">
        <w:rPr>
          <w:color w:val="000000"/>
          <w:lang w:val="en-US"/>
        </w:rPr>
        <w:t>=500). The ANNs with two hidden layers also used default parameters except for logistic activation function (activation='logistic'), batch size of 20 samples (</w:t>
      </w:r>
      <w:proofErr w:type="spellStart"/>
      <w:r w:rsidRPr="004F5079">
        <w:rPr>
          <w:color w:val="000000"/>
          <w:lang w:val="en-US"/>
        </w:rPr>
        <w:t>batch_size</w:t>
      </w:r>
      <w:proofErr w:type="spellEnd"/>
      <w:r w:rsidRPr="004F5079">
        <w:rPr>
          <w:color w:val="000000"/>
          <w:lang w:val="en-US"/>
        </w:rPr>
        <w:t>=20), a learning rate of 0.001 and a maximum number of iterations to train the model was 500 (</w:t>
      </w:r>
      <w:proofErr w:type="spellStart"/>
      <w:r w:rsidRPr="004F5079">
        <w:rPr>
          <w:color w:val="000000"/>
          <w:lang w:val="en-US"/>
        </w:rPr>
        <w:t>max_iter</w:t>
      </w:r>
      <w:proofErr w:type="spellEnd"/>
      <w:r w:rsidRPr="004F5079">
        <w:rPr>
          <w:color w:val="000000"/>
          <w:lang w:val="en-US"/>
        </w:rPr>
        <w:t xml:space="preserve">=500). </w:t>
      </w:r>
    </w:p>
    <w:p w14:paraId="513509FA" w14:textId="2D8041A9" w:rsidR="008173D0" w:rsidRPr="004F5079" w:rsidRDefault="008173D0" w:rsidP="004B7C7E">
      <w:pPr>
        <w:spacing w:line="480" w:lineRule="auto"/>
        <w:jc w:val="both"/>
        <w:rPr>
          <w:color w:val="000000"/>
          <w:lang w:val="en-US"/>
        </w:rPr>
      </w:pPr>
      <w:ins w:id="96" w:author="Rikke Linnemann Nielsen" w:date="2021-04-16T13:27:00Z">
        <w:r>
          <w:rPr>
            <w:color w:val="000000"/>
            <w:lang w:val="en-US"/>
          </w:rPr>
          <w:t>The LASSO (</w:t>
        </w:r>
        <w:r w:rsidRPr="00A13B3A">
          <w:rPr>
            <w:color w:val="000000"/>
            <w:lang w:val="en-US"/>
          </w:rPr>
          <w:t>least absolute shrinkage and selection operator</w:t>
        </w:r>
        <w:r>
          <w:rPr>
            <w:color w:val="000000"/>
            <w:lang w:val="en-US"/>
          </w:rPr>
          <w:t>) model applied same settings as for the logistic regression, but with the addition of L1 penalty (penalty=’l1’), and was optimized for the strength of L1 regularization through cross validation (C</w:t>
        </w:r>
        <w:proofErr w:type="gramStart"/>
        <w:r>
          <w:rPr>
            <w:color w:val="000000"/>
            <w:lang w:val="en-US"/>
          </w:rPr>
          <w:t>=[</w:t>
        </w:r>
        <w:proofErr w:type="gramEnd"/>
        <w:r w:rsidRPr="00EF290C">
          <w:rPr>
            <w:color w:val="000000"/>
            <w:lang w:val="en-US"/>
          </w:rPr>
          <w:t>1e-5, 1e-4, 1e-3, 1e-2, 0.1, 1, 10</w:t>
        </w:r>
        <w:r>
          <w:rPr>
            <w:color w:val="000000"/>
            <w:lang w:val="en-US"/>
          </w:rPr>
          <w:t>]).</w:t>
        </w:r>
      </w:ins>
    </w:p>
    <w:p w14:paraId="19DC3D5F" w14:textId="41CF4DD0" w:rsidR="00F9150A" w:rsidRPr="004F5079" w:rsidRDefault="00F9150A" w:rsidP="004B7C7E">
      <w:pPr>
        <w:spacing w:line="480" w:lineRule="auto"/>
        <w:jc w:val="both"/>
        <w:outlineLvl w:val="0"/>
        <w:rPr>
          <w:i/>
          <w:iCs/>
          <w:color w:val="000000"/>
          <w:lang w:val="en-US"/>
        </w:rPr>
      </w:pPr>
    </w:p>
    <w:p w14:paraId="6D9E7ABE" w14:textId="77777777" w:rsidR="009C65CA" w:rsidRPr="004F5079" w:rsidRDefault="009C65CA" w:rsidP="004B7C7E">
      <w:pPr>
        <w:spacing w:line="480" w:lineRule="auto"/>
        <w:jc w:val="both"/>
        <w:outlineLvl w:val="0"/>
        <w:rPr>
          <w:lang w:val="en-GB"/>
        </w:rPr>
      </w:pPr>
      <w:r w:rsidRPr="004F5079">
        <w:rPr>
          <w:i/>
          <w:iCs/>
          <w:color w:val="000000"/>
          <w:lang w:val="en-GB"/>
        </w:rPr>
        <w:t>Processing and annotation of genetic variants</w:t>
      </w:r>
    </w:p>
    <w:p w14:paraId="73D7CD3F" w14:textId="27FDCF58" w:rsidR="009C65CA" w:rsidRPr="004F5079" w:rsidRDefault="009C65CA" w:rsidP="004B7C7E">
      <w:pPr>
        <w:spacing w:line="480" w:lineRule="auto"/>
        <w:jc w:val="both"/>
        <w:rPr>
          <w:color w:val="000000"/>
          <w:lang w:val="en-GB"/>
        </w:rPr>
      </w:pPr>
      <w:r w:rsidRPr="004F5079">
        <w:rPr>
          <w:color w:val="000000"/>
          <w:lang w:val="en-GB"/>
        </w:rPr>
        <w:t>Data pre-processing of genotypes was done using R (version 3.2.5)</w:t>
      </w:r>
      <w:r w:rsidRPr="004F5079">
        <w:rPr>
          <w:rStyle w:val="FootnoteReference"/>
          <w:color w:val="000000"/>
          <w:lang w:val="en-GB"/>
        </w:rPr>
        <w:fldChar w:fldCharType="begin" w:fldLock="1"/>
      </w:r>
      <w:r w:rsidR="007F56B0" w:rsidRPr="004F5079">
        <w:rPr>
          <w:color w:val="000000"/>
          <w:lang w:val="en-GB"/>
        </w:rPr>
        <w:instrText>ADDIN CSL_CITATION {"citationItems":[{"id":"ITEM-1","itemData":{"URL":"https://www.r-project.org/","accessed":{"date-parts":[["2020","1","6"]]},"author":[{"dropping-particle":"","family":"R Core Team","given":"","non-dropping-particle":"","parse-names":false,"suffix":""}],"id":"ITEM-1","issued":{"date-parts":[["2016"]]},"publisher-place":"Vienna, Austria","title":"R: A Language and Environment for Statistical Computing","type":"webpage"},"uris":["http://www.mendeley.com/documents/?uuid=80cf2afc-4778-4923-8c02-cd4d6fbe2837"]}],"mendeley":{"formattedCitation":"&lt;sup&gt;2&lt;/sup&gt;","plainTextFormattedCitation":"2","previouslyFormattedCitation":"&lt;sup&gt;2&lt;/sup&gt;"},"properties":{"noteIndex":0},"schema":"https://github.com/citation-style-language/schema/raw/master/csl-citation.json"}</w:instrText>
      </w:r>
      <w:r w:rsidRPr="004F5079">
        <w:rPr>
          <w:rStyle w:val="FootnoteReference"/>
          <w:color w:val="000000"/>
          <w:lang w:val="en-GB"/>
        </w:rPr>
        <w:fldChar w:fldCharType="separate"/>
      </w:r>
      <w:r w:rsidR="007F56B0" w:rsidRPr="004F5079">
        <w:rPr>
          <w:noProof/>
          <w:color w:val="000000"/>
          <w:vertAlign w:val="superscript"/>
          <w:lang w:val="en-GB"/>
        </w:rPr>
        <w:t>2</w:t>
      </w:r>
      <w:r w:rsidRPr="004F5079">
        <w:rPr>
          <w:rStyle w:val="FootnoteReference"/>
          <w:color w:val="000000"/>
          <w:lang w:val="en-GB"/>
        </w:rPr>
        <w:fldChar w:fldCharType="end"/>
      </w:r>
      <w:r w:rsidRPr="004F5079">
        <w:rPr>
          <w:color w:val="000000"/>
          <w:lang w:val="en-GB"/>
        </w:rPr>
        <w:t xml:space="preserve"> and PLINK (version plink2/1.90beta3)</w:t>
      </w:r>
      <w:r w:rsidRPr="004F5079">
        <w:rPr>
          <w:rStyle w:val="FootnoteReference"/>
          <w:color w:val="000000"/>
          <w:lang w:val="en-GB"/>
        </w:rPr>
        <w:fldChar w:fldCharType="begin" w:fldLock="1"/>
      </w:r>
      <w:r w:rsidR="007F56B0" w:rsidRPr="004F5079">
        <w:rPr>
          <w:color w:val="000000"/>
          <w:lang w:val="en-GB"/>
        </w:rPr>
        <w:instrText>ADDIN CSL_CITATION {"citationItems":[{"id":"ITEM-1","itemData":{"DOI":"10.1186/s13742-015-0047-8","ISSN":"2047-217X","abstract":"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To address these issues, we are developing a second-generation codebase for PLINK. The first major release from this codebase, PLINK 1.9, introduces extensive use of bit-level parallelism, (n)-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 A 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id":"ITEM-1","issue":"1","issued":{"date-parts":[["2015","2","25"]]},"title":"Second-generation PLINK: rising to the challenge of larger and richer datasets","type":"article-journal","volume":"4"},"uris":["http://www.mendeley.com/documents/?uuid=75950ad6-f9ab-40e0-87d4-fd3e80cd5ce6"]}],"mendeley":{"formattedCitation":"&lt;sup&gt;3&lt;/sup&gt;","plainTextFormattedCitation":"3","previouslyFormattedCitation":"&lt;sup&gt;3&lt;/sup&gt;"},"properties":{"noteIndex":0},"schema":"https://github.com/citation-style-language/schema/raw/master/csl-citation.json"}</w:instrText>
      </w:r>
      <w:r w:rsidRPr="004F5079">
        <w:rPr>
          <w:rStyle w:val="FootnoteReference"/>
          <w:color w:val="000000"/>
          <w:lang w:val="en-GB"/>
        </w:rPr>
        <w:fldChar w:fldCharType="separate"/>
      </w:r>
      <w:r w:rsidR="007F56B0" w:rsidRPr="004F5079">
        <w:rPr>
          <w:bCs/>
          <w:noProof/>
          <w:color w:val="000000"/>
          <w:vertAlign w:val="superscript"/>
          <w:lang w:val="en-GB"/>
        </w:rPr>
        <w:t>3</w:t>
      </w:r>
      <w:r w:rsidRPr="004F5079">
        <w:rPr>
          <w:rStyle w:val="FootnoteReference"/>
          <w:color w:val="000000"/>
          <w:lang w:val="en-GB"/>
        </w:rPr>
        <w:fldChar w:fldCharType="end"/>
      </w:r>
      <w:r w:rsidRPr="004F5079">
        <w:rPr>
          <w:color w:val="000000"/>
          <w:lang w:val="en-GB"/>
        </w:rPr>
        <w:t>. SNPs were annotated to genes ±</w:t>
      </w:r>
      <w:r w:rsidRPr="004F5079">
        <w:rPr>
          <w:color w:val="000000"/>
          <w:lang w:val="en-GB"/>
        </w:rPr>
        <w:fldChar w:fldCharType="begin"/>
      </w:r>
      <w:r w:rsidRPr="004F5079">
        <w:rPr>
          <w:color w:val="000000"/>
          <w:lang w:val="en-GB"/>
        </w:rPr>
        <w:instrText xml:space="preserve"> QUOTE </w:instrText>
      </w:r>
      <w:r w:rsidR="009B42C0">
        <w:rPr>
          <w:noProof/>
          <w:position w:val="-6"/>
          <w:lang w:val="en-GB"/>
        </w:rPr>
        <w:pict w14:anchorId="43F5CF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4pt;height:16.3pt;mso-width-percent:0;mso-height-percent:0;mso-width-percent:0;mso-height-percent:0" equationxml="&lt;?xml version=&quot;1.0&quot; encoding=&quot;UTF-8&quot; standalone=&quot;yes&quot;?&gt;&#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lt;?mso-application progid=&quot;Word.Document&quot;?&gt;&#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13;&#13;&#13;&#13;&#13;&#13;&#13;&#13;&#13;&#13;&#13;&#13;&#13;&#13;&#13;&#13;&#13;&#13;&#13;&#13;&#13;&#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60&quot;/&gt;&lt;w:doNotEmbedSystemFonts/&gt;&lt;w:defaultTabStop w:val=&quot;720&quot;/&gt;&lt;w:punctuationKerning/&gt;&lt;w:characterSpacingControl w:val=&quot;DontCompress&quot;/&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66687&quot;/&gt;&lt;wsp:rsid wsp:val=&quot;00023D6C&quot;/&gt;&lt;wsp:rsid wsp:val=&quot;000547BC&quot;/&gt;&lt;wsp:rsid wsp:val=&quot;00070F5D&quot;/&gt;&lt;wsp:rsid wsp:val=&quot;00086DDF&quot;/&gt;&lt;wsp:rsid wsp:val=&quot;000874BA&quot;/&gt;&lt;wsp:rsid wsp:val=&quot;00096179&quot;/&gt;&lt;wsp:rsid wsp:val=&quot;00097BA1&quot;/&gt;&lt;wsp:rsid wsp:val=&quot;00097C00&quot;/&gt;&lt;wsp:rsid wsp:val=&quot;000C2F4B&quot;/&gt;&lt;wsp:rsid wsp:val=&quot;000C78AA&quot;/&gt;&lt;wsp:rsid wsp:val=&quot;000E4C36&quot;/&gt;&lt;wsp:rsid wsp:val=&quot;001425AC&quot;/&gt;&lt;wsp:rsid wsp:val=&quot;00173915&quot;/&gt;&lt;wsp:rsid wsp:val=&quot;001D0A67&quot;/&gt;&lt;wsp:rsid wsp:val=&quot;001E0C5B&quot;/&gt;&lt;wsp:rsid wsp:val=&quot;00215C97&quot;/&gt;&lt;wsp:rsid wsp:val=&quot;00216B5E&quot;/&gt;&lt;wsp:rsid wsp:val=&quot;0024271D&quot;/&gt;&lt;wsp:rsid wsp:val=&quot;002A2D05&quot;/&gt;&lt;wsp:rsid wsp:val=&quot;002A4C06&quot;/&gt;&lt;wsp:rsid wsp:val=&quot;002D5F0D&quot;/&gt;&lt;wsp:rsid wsp:val=&quot;00337FD7&quot;/&gt;&lt;wsp:rsid wsp:val=&quot;0038699C&quot;/&gt;&lt;wsp:rsid wsp:val=&quot;003B7772&quot;/&gt;&lt;wsp:rsid wsp:val=&quot;003C5EF6&quot;/&gt;&lt;wsp:rsid wsp:val=&quot;003F0AF7&quot;/&gt;&lt;wsp:rsid wsp:val=&quot;003F1544&quot;/&gt;&lt;wsp:rsid wsp:val=&quot;0043351F&quot;/&gt;&lt;wsp:rsid wsp:val=&quot;00442889&quot;/&gt;&lt;wsp:rsid wsp:val=&quot;00447CBC&quot;/&gt;&lt;wsp:rsid wsp:val=&quot;00453596&quot;/&gt;&lt;wsp:rsid wsp:val=&quot;00471609&quot;/&gt;&lt;wsp:rsid wsp:val=&quot;00476204&quot;/&gt;&lt;wsp:rsid wsp:val=&quot;004825CF&quot;/&gt;&lt;wsp:rsid wsp:val=&quot;004B2ADF&quot;/&gt;&lt;wsp:rsid wsp:val=&quot;004B6DBC&quot;/&gt;&lt;wsp:rsid wsp:val=&quot;00510439&quot;/&gt;&lt;wsp:rsid wsp:val=&quot;0052751C&quot;/&gt;&lt;wsp:rsid wsp:val=&quot;00530808&quot;/&gt;&lt;wsp:rsid wsp:val=&quot;00532BCF&quot;/&gt;&lt;wsp:rsid wsp:val=&quot;00542ED8&quot;/&gt;&lt;wsp:rsid wsp:val=&quot;00544E40&quot;/&gt;&lt;wsp:rsid wsp:val=&quot;00551565&quot;/&gt;&lt;wsp:rsid wsp:val=&quot;00565174&quot;/&gt;&lt;wsp:rsid wsp:val=&quot;005B47D3&quot;/&gt;&lt;wsp:rsid wsp:val=&quot;005C0CC3&quot;/&gt;&lt;wsp:rsid wsp:val=&quot;005F3FBD&quot;/&gt;&lt;wsp:rsid wsp:val=&quot;0067090C&quot;/&gt;&lt;wsp:rsid wsp:val=&quot;00697039&quot;/&gt;&lt;wsp:rsid wsp:val=&quot;006A694B&quot;/&gt;&lt;wsp:rsid wsp:val=&quot;006B3E75&quot;/&gt;&lt;wsp:rsid wsp:val=&quot;006D1107&quot;/&gt;&lt;wsp:rsid wsp:val=&quot;006E4AFE&quot;/&gt;&lt;wsp:rsid wsp:val=&quot;00730E5B&quot;/&gt;&lt;wsp:rsid wsp:val=&quot;00763528&quot;/&gt;&lt;wsp:rsid wsp:val=&quot;00766CA4&quot;/&gt;&lt;wsp:rsid wsp:val=&quot;00781339&quot;/&gt;&lt;wsp:rsid wsp:val=&quot;00790FA5&quot;/&gt;&lt;wsp:rsid wsp:val=&quot;007D3C89&quot;/&gt;&lt;wsp:rsid wsp:val=&quot;007F11C8&quot;/&gt;&lt;wsp:rsid wsp:val=&quot;00801767&quot;/&gt;&lt;wsp:rsid wsp:val=&quot;00815D8E&quot;/&gt;&lt;wsp:rsid wsp:val=&quot;00855EB5&quot;/&gt;&lt;wsp:rsid wsp:val=&quot;00857CA6&quot;/&gt;&lt;wsp:rsid wsp:val=&quot;00882D7C&quot;/&gt;&lt;wsp:rsid wsp:val=&quot;008A368B&quot;/&gt;&lt;wsp:rsid wsp:val=&quot;008D0546&quot;/&gt;&lt;wsp:rsid wsp:val=&quot;008D54B3&quot;/&gt;&lt;wsp:rsid wsp:val=&quot;008F5121&quot;/&gt;&lt;wsp:rsid wsp:val=&quot;009173A1&quot;/&gt;&lt;wsp:rsid wsp:val=&quot;009218C8&quot;/&gt;&lt;wsp:rsid wsp:val=&quot;0093203A&quot;/&gt;&lt;wsp:rsid wsp:val=&quot;0093273E&quot;/&gt;&lt;wsp:rsid wsp:val=&quot;00955FE3&quot;/&gt;&lt;wsp:rsid wsp:val=&quot;00987444&quot;/&gt;&lt;wsp:rsid wsp:val=&quot;00A4665B&quot;/&gt;&lt;wsp:rsid wsp:val=&quot;00A523BD&quot;/&gt;&lt;wsp:rsid wsp:val=&quot;00A56724&quot;/&gt;&lt;wsp:rsid wsp:val=&quot;00A81015&quot;/&gt;&lt;wsp:rsid wsp:val=&quot;00AA1DD4&quot;/&gt;&lt;wsp:rsid wsp:val=&quot;00AA5FE7&quot;/&gt;&lt;wsp:rsid wsp:val=&quot;00AB75C8&quot;/&gt;&lt;wsp:rsid wsp:val=&quot;00B0506F&quot;/&gt;&lt;wsp:rsid wsp:val=&quot;00B20364&quot;/&gt;&lt;wsp:rsid wsp:val=&quot;00B445C8&quot;/&gt;&lt;wsp:rsid wsp:val=&quot;00B65406&quot;/&gt;&lt;wsp:rsid wsp:val=&quot;00B701A9&quot;/&gt;&lt;wsp:rsid wsp:val=&quot;00B945DD&quot;/&gt;&lt;wsp:rsid wsp:val=&quot;00BE2BE7&quot;/&gt;&lt;wsp:rsid wsp:val=&quot;00C64213&quot;/&gt;&lt;wsp:rsid wsp:val=&quot;00CA70D7&quot;/&gt;&lt;wsp:rsid wsp:val=&quot;00CC6D7A&quot;/&gt;&lt;wsp:rsid wsp:val=&quot;00CD00CF&quot;/&gt;&lt;wsp:rsid wsp:val=&quot;00CD16DD&quot;/&gt;&lt;wsp:rsid wsp:val=&quot;00CE14F3&quot;/&gt;&lt;wsp:rsid wsp:val=&quot;00CE7580&quot;/&gt;&lt;wsp:rsid wsp:val=&quot;00D03748&quot;/&gt;&lt;wsp:rsid wsp:val=&quot;00D062E1&quot;/&gt;&lt;wsp:rsid wsp:val=&quot;00D11166&quot;/&gt;&lt;wsp:rsid wsp:val=&quot;00D25D27&quot;/&gt;&lt;wsp:rsid wsp:val=&quot;00D26FD8&quot;/&gt;&lt;wsp:rsid wsp:val=&quot;00D52AB7&quot;/&gt;&lt;wsp:rsid wsp:val=&quot;00D65E57&quot;/&gt;&lt;wsp:rsid wsp:val=&quot;00D720CD&quot;/&gt;&lt;wsp:rsid wsp:val=&quot;00D808E3&quot;/&gt;&lt;wsp:rsid wsp:val=&quot;00D82BEB&quot;/&gt;&lt;wsp:rsid wsp:val=&quot;00DB7B6F&quot;/&gt;&lt;wsp:rsid wsp:val=&quot;00E66687&quot;/&gt;&lt;wsp:rsid wsp:val=&quot;00E74811&quot;/&gt;&lt;wsp:rsid wsp:val=&quot;00ED7665&quot;/&gt;&lt;wsp:rsid wsp:val=&quot;00EE7EDA&quot;/&gt;&lt;wsp:rsid wsp:val=&quot;00F02C82&quot;/&gt;&lt;wsp:rsid wsp:val=&quot;00F14730&quot;/&gt;&lt;wsp:rsid wsp:val=&quot;00F214ED&quot;/&gt;&lt;wsp:rsid wsp:val=&quot;00F36BBC&quot;/&gt;&lt;wsp:rsid wsp:val=&quot;00F87E4B&quot;/&gt;&lt;wsp:rsid wsp:val=&quot;00F94077&quot;/&gt;&lt;wsp:rsid wsp:val=&quot;00FB12AB&quot;/&gt;&lt;wsp:rsid wsp:val=&quot;00FB4762&quot;/&gt;&lt;wsp:rsid wsp:val=&quot;00FC0F70&quot;/&gt;&lt;wsp:rsid wsp:val=&quot;00FE38DF&quot;/&gt;&lt;/wsp:rsids&gt;&lt;/w:docPr&gt;&lt;w:body&gt;&lt;wx:sect&gt;&lt;w:p wsp:rsidR=&quot;00000000&quot; wsp:rsidRDefault=&quot;00216B5E&quot; wsp:rsidP=&quot;00216B5E&quot;&gt;&lt;m:oMathPara&gt;&lt;m:oMath&gt;&lt;m:r&gt;&lt;w:rPr&gt;&lt;w:rFonts w:ascii=&quot;Cambria Math&quot; w:h-ansi=&quot;Cambria Math&quot;/&gt;&lt;wx:font wx:val=&quot;Cambria Math&quot;/&gt;&lt;w:i/&gt;&lt;w:color w:val=&quot;000000&quot;/&gt;&lt;w:lang w:val=&quot;EN-US&quot;/&gt;&lt;/w:rPr&gt;&lt;m:t&gt;¬±&lt;/m:t&gt;&lt;/m:r&gt;&lt;/m:oMath&gt;&lt;/m:oMathPara&gt;&lt;/w:p&gt;&lt;w:sectPr wsp:rsidR=&quot;00000000&quot;&gt;&lt;w:pgSz w:w=&quot;12240&quot; w:h=&quot;15840&quot;/&gt;&lt;w:pgMar w:top=&quot;1701&quot; w:right=&quot;1134&quot; w:bottom=&quot;1701&quot; w:left=&quot;1134&quot; w:header=&quot;720&quot; w:footer=&quot;720&quot; w:gutter=&quot;0&quot;/&gt;&lt;w:cols w:space=&quot;720&quot;/&gt;&lt;/w:sectPr&gt;&lt;/wx:sect&gt;&lt;/w:body&gt;&lt;/w:wordDocument&gt;">
            <v:imagedata r:id="rId10" o:title="" chromakey="white"/>
          </v:shape>
        </w:pict>
      </w:r>
      <w:r w:rsidRPr="004F5079">
        <w:rPr>
          <w:color w:val="000000"/>
          <w:lang w:val="en-GB"/>
        </w:rPr>
        <w:instrText xml:space="preserve"> </w:instrText>
      </w:r>
      <w:r w:rsidRPr="004F5079">
        <w:rPr>
          <w:color w:val="000000"/>
          <w:lang w:val="en-GB"/>
        </w:rPr>
        <w:fldChar w:fldCharType="end"/>
      </w:r>
      <w:r w:rsidRPr="004F5079">
        <w:rPr>
          <w:color w:val="000000"/>
          <w:lang w:val="en-GB"/>
        </w:rPr>
        <w:t>50kB of a gene boundary using Variant Effect Predictor GCRCh37</w:t>
      </w:r>
      <w:r w:rsidRPr="004F5079">
        <w:rPr>
          <w:rStyle w:val="FootnoteReference"/>
          <w:color w:val="000000"/>
          <w:lang w:val="en-GB"/>
        </w:rPr>
        <w:fldChar w:fldCharType="begin" w:fldLock="1"/>
      </w:r>
      <w:r w:rsidR="007F56B0" w:rsidRPr="004F5079">
        <w:rPr>
          <w:color w:val="000000"/>
          <w:lang w:val="en-GB"/>
        </w:rPr>
        <w:instrText>ADDIN CSL_CITATION {"citationItems":[{"id":"ITEM-1","itemData":{"DOI":"10.1186/s13059-016-0974-4","ISBN":"1474760X (Electronic)","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page":"1-14","publisher":"Genome Biology","title":"The Ensembl Variant Effect Predictor","type":"article-journal","volume":"17"},"uris":["http://www.mendeley.com/documents/?uuid=9829078c-7e53-4bcb-a2f8-f500d93cc786"]}],"mendeley":{"formattedCitation":"&lt;sup&gt;4&lt;/sup&gt;","plainTextFormattedCitation":"4","previouslyFormattedCitation":"&lt;sup&gt;4&lt;/sup&gt;"},"properties":{"noteIndex":0},"schema":"https://github.com/citation-style-language/schema/raw/master/csl-citation.json"}</w:instrText>
      </w:r>
      <w:r w:rsidRPr="004F5079">
        <w:rPr>
          <w:rStyle w:val="FootnoteReference"/>
          <w:color w:val="000000"/>
          <w:lang w:val="en-GB"/>
        </w:rPr>
        <w:fldChar w:fldCharType="separate"/>
      </w:r>
      <w:r w:rsidR="007F56B0" w:rsidRPr="004F5079">
        <w:rPr>
          <w:bCs/>
          <w:noProof/>
          <w:color w:val="000000"/>
          <w:vertAlign w:val="superscript"/>
          <w:lang w:val="en-GB"/>
        </w:rPr>
        <w:t>4</w:t>
      </w:r>
      <w:r w:rsidRPr="004F5079">
        <w:rPr>
          <w:rStyle w:val="FootnoteReference"/>
          <w:color w:val="000000"/>
          <w:lang w:val="en-GB"/>
        </w:rPr>
        <w:fldChar w:fldCharType="end"/>
      </w:r>
      <w:r w:rsidRPr="004F5079">
        <w:rPr>
          <w:color w:val="000000"/>
          <w:lang w:val="en-GB"/>
        </w:rPr>
        <w:t xml:space="preserve">. </w:t>
      </w:r>
    </w:p>
    <w:p w14:paraId="48E9000D" w14:textId="466F353E" w:rsidR="009C65CA" w:rsidRPr="004F5079" w:rsidRDefault="009C65CA" w:rsidP="004B7C7E">
      <w:pPr>
        <w:spacing w:line="480" w:lineRule="auto"/>
        <w:jc w:val="both"/>
        <w:outlineLvl w:val="0"/>
        <w:rPr>
          <w:i/>
          <w:iCs/>
          <w:color w:val="000000"/>
          <w:lang w:val="en-US"/>
        </w:rPr>
      </w:pPr>
    </w:p>
    <w:p w14:paraId="335A7180" w14:textId="77777777" w:rsidR="009C65CA" w:rsidRPr="004F5079" w:rsidRDefault="009C65CA" w:rsidP="004B7C7E">
      <w:pPr>
        <w:spacing w:line="480" w:lineRule="auto"/>
        <w:jc w:val="both"/>
        <w:outlineLvl w:val="0"/>
        <w:rPr>
          <w:i/>
          <w:iCs/>
          <w:color w:val="000000"/>
          <w:lang w:val="en-US"/>
        </w:rPr>
      </w:pPr>
    </w:p>
    <w:p w14:paraId="3B8DC196" w14:textId="77777777" w:rsidR="007B7AC7" w:rsidRPr="004F5079" w:rsidRDefault="007B7AC7" w:rsidP="004B7C7E">
      <w:pPr>
        <w:spacing w:line="480" w:lineRule="auto"/>
        <w:jc w:val="both"/>
        <w:rPr>
          <w:i/>
          <w:iCs/>
          <w:color w:val="000000"/>
          <w:lang w:val="en-US"/>
        </w:rPr>
      </w:pPr>
      <w:r w:rsidRPr="004F5079">
        <w:rPr>
          <w:i/>
          <w:iCs/>
          <w:color w:val="000000"/>
          <w:lang w:val="en-US"/>
        </w:rPr>
        <w:t>Statistical analyses</w:t>
      </w:r>
    </w:p>
    <w:p w14:paraId="48486890" w14:textId="70655C9B" w:rsidR="007B7AC7" w:rsidRPr="004F5079" w:rsidRDefault="007B7AC7" w:rsidP="004B7C7E">
      <w:pPr>
        <w:spacing w:line="480" w:lineRule="auto"/>
        <w:jc w:val="both"/>
        <w:rPr>
          <w:lang w:val="en-US"/>
        </w:rPr>
      </w:pPr>
      <w:r w:rsidRPr="004F5079">
        <w:rPr>
          <w:color w:val="000000"/>
          <w:lang w:val="en-US"/>
        </w:rPr>
        <w:lastRenderedPageBreak/>
        <w:t xml:space="preserve">Statistical analyses were performed using a t-test or </w:t>
      </w:r>
      <w:r w:rsidRPr="004F5079">
        <w:rPr>
          <w:lang w:val="en-US"/>
        </w:rPr>
        <w:t xml:space="preserve">Wilcoxon rank sum test for continuous variables given a Gaussian or non-gaussian distribution. Categorical variables were analyzed by Pearson's Chi-squared test in </w:t>
      </w:r>
      <w:r w:rsidRPr="004F5079">
        <w:rPr>
          <w:color w:val="000000"/>
          <w:lang w:val="en-US"/>
        </w:rPr>
        <w:t>R (version 3.2.5)</w:t>
      </w:r>
      <w:r w:rsidR="00713368" w:rsidRPr="004F5079">
        <w:rPr>
          <w:color w:val="000000"/>
          <w:lang w:val="en-GB"/>
        </w:rPr>
        <w:fldChar w:fldCharType="begin" w:fldLock="1"/>
      </w:r>
      <w:r w:rsidR="007F56B0" w:rsidRPr="004F5079">
        <w:rPr>
          <w:color w:val="000000"/>
          <w:lang w:val="en-GB"/>
        </w:rPr>
        <w:instrText>ADDIN CSL_CITATION {"citationItems":[{"id":"ITEM-1","itemData":{"URL":"https://www.r-project.org/","accessed":{"date-parts":[["2020","1","6"]]},"author":[{"dropping-particle":"","family":"R Core Team","given":"","non-dropping-particle":"","parse-names":false,"suffix":""}],"id":"ITEM-1","issued":{"date-parts":[["2016"]]},"publisher-place":"Vienna, Austria","title":"R: A Language and Environment for Statistical Computing","type":"webpage"},"uris":["http://www.mendeley.com/documents/?uuid=80cf2afc-4778-4923-8c02-cd4d6fbe2837"]}],"mendeley":{"formattedCitation":"&lt;sup&gt;2&lt;/sup&gt;","plainTextFormattedCitation":"2","previouslyFormattedCitation":"&lt;sup&gt;2&lt;/sup&gt;"},"properties":{"noteIndex":0},"schema":"https://github.com/citation-style-language/schema/raw/master/csl-citation.json"}</w:instrText>
      </w:r>
      <w:r w:rsidR="00713368" w:rsidRPr="004F5079">
        <w:rPr>
          <w:color w:val="000000"/>
          <w:lang w:val="en-GB"/>
        </w:rPr>
        <w:fldChar w:fldCharType="separate"/>
      </w:r>
      <w:r w:rsidR="007F56B0" w:rsidRPr="004F5079">
        <w:rPr>
          <w:noProof/>
          <w:color w:val="000000"/>
          <w:vertAlign w:val="superscript"/>
          <w:lang w:val="en-GB"/>
        </w:rPr>
        <w:t>2</w:t>
      </w:r>
      <w:r w:rsidR="00713368" w:rsidRPr="004F5079">
        <w:rPr>
          <w:color w:val="000000"/>
          <w:lang w:val="en-GB"/>
        </w:rPr>
        <w:fldChar w:fldCharType="end"/>
      </w:r>
      <w:r w:rsidRPr="004F5079">
        <w:rPr>
          <w:color w:val="000000"/>
          <w:lang w:val="en-US"/>
        </w:rPr>
        <w:t>.</w:t>
      </w:r>
    </w:p>
    <w:p w14:paraId="09B59F0D" w14:textId="40DA588B" w:rsidR="00D7602A" w:rsidRPr="004F5079" w:rsidRDefault="00D7602A" w:rsidP="004B7C7E">
      <w:pPr>
        <w:spacing w:line="480" w:lineRule="auto"/>
        <w:jc w:val="both"/>
        <w:rPr>
          <w:color w:val="000000"/>
          <w:lang w:val="en-US"/>
        </w:rPr>
      </w:pPr>
    </w:p>
    <w:p w14:paraId="3D153CF7" w14:textId="6ECC0FF6" w:rsidR="00D7602A" w:rsidRPr="004F5079" w:rsidRDefault="006E0E47" w:rsidP="004B7C7E">
      <w:pPr>
        <w:spacing w:line="480" w:lineRule="auto"/>
        <w:jc w:val="both"/>
        <w:rPr>
          <w:i/>
          <w:iCs/>
          <w:color w:val="000000"/>
          <w:lang w:val="en-US"/>
        </w:rPr>
      </w:pPr>
      <w:r w:rsidRPr="004F5079">
        <w:rPr>
          <w:i/>
          <w:iCs/>
          <w:color w:val="000000"/>
          <w:lang w:val="en-US"/>
        </w:rPr>
        <w:t>Functional c</w:t>
      </w:r>
      <w:r w:rsidR="00D7602A" w:rsidRPr="004F5079">
        <w:rPr>
          <w:i/>
          <w:iCs/>
          <w:color w:val="000000"/>
          <w:lang w:val="en-US"/>
        </w:rPr>
        <w:t>onsequence ranking of genetic variants</w:t>
      </w:r>
    </w:p>
    <w:p w14:paraId="72D0AB5D" w14:textId="2C9291A0" w:rsidR="00D7602A" w:rsidRPr="004F5079" w:rsidRDefault="00D7602A" w:rsidP="004B7C7E">
      <w:pPr>
        <w:spacing w:line="480" w:lineRule="auto"/>
        <w:jc w:val="both"/>
        <w:rPr>
          <w:color w:val="000000"/>
          <w:lang w:val="en-US"/>
        </w:rPr>
      </w:pPr>
      <w:r w:rsidRPr="004F5079">
        <w:rPr>
          <w:color w:val="000000"/>
          <w:lang w:val="en-US"/>
        </w:rPr>
        <w:t>The functional consequences of genetic variants were annotated from Variant Effect Predictor</w:t>
      </w:r>
      <w:r w:rsidR="00713368" w:rsidRPr="004F5079">
        <w:rPr>
          <w:color w:val="000000"/>
          <w:lang w:val="en-US"/>
        </w:rPr>
        <w:fldChar w:fldCharType="begin" w:fldLock="1"/>
      </w:r>
      <w:r w:rsidR="007F56B0" w:rsidRPr="004F5079">
        <w:rPr>
          <w:color w:val="000000"/>
          <w:lang w:val="en-US"/>
        </w:rPr>
        <w:instrText>ADDIN CSL_CITATION {"citationItems":[{"id":"ITEM-1","itemData":{"DOI":"10.1186/s13059-016-0974-4","ISBN":"1474760X (Electronic)","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page":"1-14","publisher":"Genome Biology","title":"The Ensembl Variant Effect Predictor","type":"article-journal","volume":"17"},"uris":["http://www.mendeley.com/documents/?uuid=9829078c-7e53-4bcb-a2f8-f500d93cc786"]}],"mendeley":{"formattedCitation":"&lt;sup&gt;4&lt;/sup&gt;","plainTextFormattedCitation":"4","previouslyFormattedCitation":"&lt;sup&gt;4&lt;/sup&gt;"},"properties":{"noteIndex":0},"schema":"https://github.com/citation-style-language/schema/raw/master/csl-citation.json"}</w:instrText>
      </w:r>
      <w:r w:rsidR="00713368" w:rsidRPr="004F5079">
        <w:rPr>
          <w:color w:val="000000"/>
          <w:lang w:val="en-US"/>
        </w:rPr>
        <w:fldChar w:fldCharType="separate"/>
      </w:r>
      <w:r w:rsidR="007F56B0" w:rsidRPr="004F5079">
        <w:rPr>
          <w:noProof/>
          <w:color w:val="000000"/>
          <w:vertAlign w:val="superscript"/>
          <w:lang w:val="en-US"/>
        </w:rPr>
        <w:t>4</w:t>
      </w:r>
      <w:r w:rsidR="00713368" w:rsidRPr="004F5079">
        <w:rPr>
          <w:color w:val="000000"/>
          <w:lang w:val="en-US"/>
        </w:rPr>
        <w:fldChar w:fldCharType="end"/>
      </w:r>
      <w:r w:rsidRPr="004F5079">
        <w:rPr>
          <w:color w:val="000000"/>
          <w:lang w:val="en-US"/>
        </w:rPr>
        <w:t xml:space="preserve"> (build 37) in order to create a ranking of the magnitude of effect that the presence of a variant would cause. The consequences were ranked from 1</w:t>
      </w:r>
      <w:r w:rsidR="00EE5970" w:rsidRPr="004F5079">
        <w:rPr>
          <w:color w:val="000000"/>
          <w:lang w:val="en-US"/>
        </w:rPr>
        <w:t>−</w:t>
      </w:r>
      <w:r w:rsidRPr="004F5079">
        <w:rPr>
          <w:color w:val="000000"/>
          <w:lang w:val="en-US"/>
        </w:rPr>
        <w:t>4 where 1 is the most severe, such as a variant resulting in a frameshift or a gained stop codon (Table S.</w:t>
      </w:r>
      <w:r w:rsidR="00BE0440" w:rsidRPr="004F5079">
        <w:rPr>
          <w:color w:val="000000"/>
          <w:lang w:val="en-US"/>
        </w:rPr>
        <w:t>A</w:t>
      </w:r>
      <w:r w:rsidRPr="004F5079">
        <w:rPr>
          <w:color w:val="000000"/>
          <w:lang w:val="en-US"/>
        </w:rPr>
        <w:t>). The variants were matched using the chromosome and position, as well as the “</w:t>
      </w:r>
      <w:proofErr w:type="spellStart"/>
      <w:r w:rsidRPr="004F5079">
        <w:rPr>
          <w:color w:val="000000"/>
          <w:lang w:val="en-US"/>
        </w:rPr>
        <w:t>rs</w:t>
      </w:r>
      <w:proofErr w:type="spellEnd"/>
      <w:r w:rsidRPr="004F5079">
        <w:rPr>
          <w:color w:val="000000"/>
          <w:lang w:val="en-US"/>
        </w:rPr>
        <w:t xml:space="preserve">” </w:t>
      </w:r>
      <w:r w:rsidR="00B46021" w:rsidRPr="004F5079">
        <w:rPr>
          <w:color w:val="000000"/>
          <w:lang w:val="en-US"/>
        </w:rPr>
        <w:t>ID</w:t>
      </w:r>
      <w:r w:rsidRPr="004F5079">
        <w:rPr>
          <w:color w:val="000000"/>
          <w:lang w:val="en-US"/>
        </w:rPr>
        <w:t xml:space="preserve"> when available. Only variants with 1 or 2 in severity was prioritized.</w:t>
      </w:r>
    </w:p>
    <w:p w14:paraId="5579C8FF" w14:textId="77777777" w:rsidR="00B46021" w:rsidRPr="004F5079" w:rsidRDefault="00B46021" w:rsidP="004B7C7E">
      <w:pPr>
        <w:spacing w:line="480" w:lineRule="auto"/>
        <w:jc w:val="both"/>
        <w:rPr>
          <w:color w:val="000000"/>
          <w:lang w:val="en-US"/>
        </w:rPr>
      </w:pPr>
    </w:p>
    <w:p w14:paraId="4A4B149B" w14:textId="5EDF2D61" w:rsidR="00D7602A" w:rsidRPr="004F5079" w:rsidRDefault="00D7602A" w:rsidP="004B7C7E">
      <w:pPr>
        <w:spacing w:line="480" w:lineRule="auto"/>
        <w:jc w:val="center"/>
        <w:rPr>
          <w:color w:val="000000"/>
          <w:lang w:val="en-US"/>
        </w:rPr>
      </w:pPr>
      <w:r w:rsidRPr="004F5079">
        <w:rPr>
          <w:i/>
          <w:iCs/>
          <w:color w:val="000000"/>
          <w:lang w:val="en-US"/>
        </w:rPr>
        <w:t>Table S.</w:t>
      </w:r>
      <w:r w:rsidR="00BE0440" w:rsidRPr="004F5079">
        <w:rPr>
          <w:i/>
          <w:iCs/>
          <w:color w:val="000000"/>
          <w:lang w:val="en-US"/>
        </w:rPr>
        <w:t>A</w:t>
      </w:r>
      <w:r w:rsidRPr="004F5079">
        <w:rPr>
          <w:i/>
          <w:iCs/>
          <w:color w:val="000000"/>
          <w:lang w:val="en-US"/>
        </w:rPr>
        <w:t xml:space="preserve">: </w:t>
      </w:r>
      <w:r w:rsidRPr="004F5079">
        <w:rPr>
          <w:color w:val="000000"/>
          <w:lang w:val="en-US"/>
        </w:rPr>
        <w:t xml:space="preserve">Consequences ranked by severity. </w:t>
      </w:r>
    </w:p>
    <w:tbl>
      <w:tblPr>
        <w:tblStyle w:val="TableGrid"/>
        <w:tblW w:w="0" w:type="auto"/>
        <w:tblInd w:w="2910" w:type="dxa"/>
        <w:tblLook w:val="04A0" w:firstRow="1" w:lastRow="0" w:firstColumn="1" w:lastColumn="0" w:noHBand="0" w:noVBand="1"/>
      </w:tblPr>
      <w:tblGrid>
        <w:gridCol w:w="3749"/>
        <w:gridCol w:w="1116"/>
      </w:tblGrid>
      <w:tr w:rsidR="00D7602A" w:rsidRPr="004F5079" w14:paraId="77C98187" w14:textId="77777777" w:rsidTr="009C2C1F">
        <w:trPr>
          <w:trHeight w:val="227"/>
        </w:trPr>
        <w:tc>
          <w:tcPr>
            <w:tcW w:w="0" w:type="auto"/>
            <w:hideMark/>
          </w:tcPr>
          <w:p w14:paraId="3D626808" w14:textId="77777777" w:rsidR="00D7602A" w:rsidRPr="004F5079" w:rsidRDefault="00D7602A" w:rsidP="004B7C7E">
            <w:pPr>
              <w:spacing w:line="480" w:lineRule="auto"/>
              <w:rPr>
                <w:b/>
                <w:bCs/>
                <w:sz w:val="24"/>
                <w:szCs w:val="24"/>
                <w:lang w:val="en-US" w:eastAsia="da-DK"/>
              </w:rPr>
            </w:pPr>
            <w:r w:rsidRPr="004F5079">
              <w:rPr>
                <w:b/>
                <w:bCs/>
                <w:sz w:val="24"/>
                <w:szCs w:val="24"/>
                <w:lang w:val="en-US" w:eastAsia="da-DK"/>
              </w:rPr>
              <w:t>Consequence</w:t>
            </w:r>
          </w:p>
        </w:tc>
        <w:tc>
          <w:tcPr>
            <w:tcW w:w="0" w:type="auto"/>
            <w:hideMark/>
          </w:tcPr>
          <w:p w14:paraId="033DE010" w14:textId="77777777" w:rsidR="00D7602A" w:rsidRPr="004F5079" w:rsidRDefault="00D7602A" w:rsidP="004B7C7E">
            <w:pPr>
              <w:spacing w:line="480" w:lineRule="auto"/>
              <w:rPr>
                <w:b/>
                <w:bCs/>
                <w:sz w:val="24"/>
                <w:szCs w:val="24"/>
                <w:lang w:val="en-US" w:eastAsia="da-DK"/>
              </w:rPr>
            </w:pPr>
            <w:r w:rsidRPr="004F5079">
              <w:rPr>
                <w:b/>
                <w:bCs/>
                <w:sz w:val="24"/>
                <w:szCs w:val="24"/>
                <w:lang w:val="en-US" w:eastAsia="da-DK"/>
              </w:rPr>
              <w:t>Severity </w:t>
            </w:r>
          </w:p>
        </w:tc>
      </w:tr>
      <w:tr w:rsidR="00D7602A" w:rsidRPr="004F5079" w14:paraId="721C3884" w14:textId="77777777" w:rsidTr="009C2C1F">
        <w:trPr>
          <w:trHeight w:val="227"/>
        </w:trPr>
        <w:tc>
          <w:tcPr>
            <w:tcW w:w="0" w:type="auto"/>
          </w:tcPr>
          <w:p w14:paraId="087B0F56"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frameshift_variant</w:t>
            </w:r>
            <w:proofErr w:type="spellEnd"/>
          </w:p>
        </w:tc>
        <w:tc>
          <w:tcPr>
            <w:tcW w:w="0" w:type="auto"/>
          </w:tcPr>
          <w:p w14:paraId="74080106"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1</w:t>
            </w:r>
          </w:p>
        </w:tc>
      </w:tr>
      <w:tr w:rsidR="00D7602A" w:rsidRPr="004F5079" w14:paraId="457B62C4" w14:textId="77777777" w:rsidTr="009C2C1F">
        <w:trPr>
          <w:trHeight w:val="227"/>
        </w:trPr>
        <w:tc>
          <w:tcPr>
            <w:tcW w:w="0" w:type="auto"/>
          </w:tcPr>
          <w:p w14:paraId="3FB10B2D"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splice_acceptor_variant</w:t>
            </w:r>
            <w:proofErr w:type="spellEnd"/>
          </w:p>
        </w:tc>
        <w:tc>
          <w:tcPr>
            <w:tcW w:w="0" w:type="auto"/>
          </w:tcPr>
          <w:p w14:paraId="0606947E"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1</w:t>
            </w:r>
          </w:p>
        </w:tc>
      </w:tr>
      <w:tr w:rsidR="00D7602A" w:rsidRPr="004F5079" w14:paraId="41EBC39A" w14:textId="77777777" w:rsidTr="009C2C1F">
        <w:trPr>
          <w:trHeight w:val="227"/>
        </w:trPr>
        <w:tc>
          <w:tcPr>
            <w:tcW w:w="0" w:type="auto"/>
          </w:tcPr>
          <w:p w14:paraId="2988CD80"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splice_donor_variant</w:t>
            </w:r>
            <w:proofErr w:type="spellEnd"/>
          </w:p>
        </w:tc>
        <w:tc>
          <w:tcPr>
            <w:tcW w:w="0" w:type="auto"/>
          </w:tcPr>
          <w:p w14:paraId="0040683E"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1</w:t>
            </w:r>
          </w:p>
        </w:tc>
      </w:tr>
      <w:tr w:rsidR="00D7602A" w:rsidRPr="004F5079" w14:paraId="1D15FA49" w14:textId="77777777" w:rsidTr="009C2C1F">
        <w:trPr>
          <w:trHeight w:val="227"/>
        </w:trPr>
        <w:tc>
          <w:tcPr>
            <w:tcW w:w="0" w:type="auto"/>
          </w:tcPr>
          <w:p w14:paraId="0CBBC3D1"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splice_region_variant</w:t>
            </w:r>
            <w:proofErr w:type="spellEnd"/>
          </w:p>
        </w:tc>
        <w:tc>
          <w:tcPr>
            <w:tcW w:w="0" w:type="auto"/>
          </w:tcPr>
          <w:p w14:paraId="1A53D4C3"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1</w:t>
            </w:r>
          </w:p>
        </w:tc>
      </w:tr>
      <w:tr w:rsidR="00D7602A" w:rsidRPr="004F5079" w14:paraId="20C2E04D" w14:textId="77777777" w:rsidTr="009C2C1F">
        <w:trPr>
          <w:trHeight w:val="227"/>
        </w:trPr>
        <w:tc>
          <w:tcPr>
            <w:tcW w:w="0" w:type="auto"/>
          </w:tcPr>
          <w:p w14:paraId="6F2F73E5"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start_lost</w:t>
            </w:r>
            <w:proofErr w:type="spellEnd"/>
          </w:p>
        </w:tc>
        <w:tc>
          <w:tcPr>
            <w:tcW w:w="0" w:type="auto"/>
          </w:tcPr>
          <w:p w14:paraId="0A7E0CEF"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1</w:t>
            </w:r>
          </w:p>
        </w:tc>
      </w:tr>
      <w:tr w:rsidR="00D7602A" w:rsidRPr="004F5079" w14:paraId="34AEC52E" w14:textId="77777777" w:rsidTr="009C2C1F">
        <w:trPr>
          <w:trHeight w:val="227"/>
        </w:trPr>
        <w:tc>
          <w:tcPr>
            <w:tcW w:w="0" w:type="auto"/>
          </w:tcPr>
          <w:p w14:paraId="6F23BBA4"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stop_gained</w:t>
            </w:r>
            <w:proofErr w:type="spellEnd"/>
          </w:p>
        </w:tc>
        <w:tc>
          <w:tcPr>
            <w:tcW w:w="0" w:type="auto"/>
          </w:tcPr>
          <w:p w14:paraId="48E28255"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1</w:t>
            </w:r>
          </w:p>
        </w:tc>
      </w:tr>
      <w:tr w:rsidR="00D7602A" w:rsidRPr="004F5079" w14:paraId="1C66CFF8" w14:textId="77777777" w:rsidTr="009C2C1F">
        <w:trPr>
          <w:trHeight w:val="227"/>
        </w:trPr>
        <w:tc>
          <w:tcPr>
            <w:tcW w:w="0" w:type="auto"/>
          </w:tcPr>
          <w:p w14:paraId="2FCF486F"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stop_lost</w:t>
            </w:r>
            <w:proofErr w:type="spellEnd"/>
          </w:p>
        </w:tc>
        <w:tc>
          <w:tcPr>
            <w:tcW w:w="0" w:type="auto"/>
          </w:tcPr>
          <w:p w14:paraId="3E1A922E"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1</w:t>
            </w:r>
          </w:p>
        </w:tc>
      </w:tr>
      <w:tr w:rsidR="00D7602A" w:rsidRPr="004F5079" w14:paraId="5F97526D" w14:textId="77777777" w:rsidTr="009C2C1F">
        <w:trPr>
          <w:trHeight w:val="227"/>
        </w:trPr>
        <w:tc>
          <w:tcPr>
            <w:tcW w:w="0" w:type="auto"/>
          </w:tcPr>
          <w:p w14:paraId="2F452E18"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inframe_deletion</w:t>
            </w:r>
            <w:proofErr w:type="spellEnd"/>
          </w:p>
        </w:tc>
        <w:tc>
          <w:tcPr>
            <w:tcW w:w="0" w:type="auto"/>
          </w:tcPr>
          <w:p w14:paraId="0C060FC3"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2</w:t>
            </w:r>
          </w:p>
        </w:tc>
      </w:tr>
      <w:tr w:rsidR="00D7602A" w:rsidRPr="004F5079" w14:paraId="1B167D4F" w14:textId="77777777" w:rsidTr="009C2C1F">
        <w:trPr>
          <w:trHeight w:val="227"/>
        </w:trPr>
        <w:tc>
          <w:tcPr>
            <w:tcW w:w="0" w:type="auto"/>
          </w:tcPr>
          <w:p w14:paraId="4B420E57"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inframe_insertion</w:t>
            </w:r>
            <w:proofErr w:type="spellEnd"/>
          </w:p>
        </w:tc>
        <w:tc>
          <w:tcPr>
            <w:tcW w:w="0" w:type="auto"/>
          </w:tcPr>
          <w:p w14:paraId="402D0B47"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2</w:t>
            </w:r>
          </w:p>
        </w:tc>
      </w:tr>
      <w:tr w:rsidR="00D7602A" w:rsidRPr="004F5079" w14:paraId="5E310C96" w14:textId="77777777" w:rsidTr="009C2C1F">
        <w:trPr>
          <w:trHeight w:val="227"/>
        </w:trPr>
        <w:tc>
          <w:tcPr>
            <w:tcW w:w="0" w:type="auto"/>
          </w:tcPr>
          <w:p w14:paraId="48D2035C"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missense_variant</w:t>
            </w:r>
            <w:proofErr w:type="spellEnd"/>
          </w:p>
        </w:tc>
        <w:tc>
          <w:tcPr>
            <w:tcW w:w="0" w:type="auto"/>
          </w:tcPr>
          <w:p w14:paraId="3BD7BB16"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2</w:t>
            </w:r>
          </w:p>
        </w:tc>
      </w:tr>
      <w:tr w:rsidR="00D7602A" w:rsidRPr="004F5079" w14:paraId="422D9575" w14:textId="77777777" w:rsidTr="009C2C1F">
        <w:trPr>
          <w:trHeight w:val="227"/>
        </w:trPr>
        <w:tc>
          <w:tcPr>
            <w:tcW w:w="0" w:type="auto"/>
          </w:tcPr>
          <w:p w14:paraId="1ABCCF47"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protein_altering_variant</w:t>
            </w:r>
            <w:proofErr w:type="spellEnd"/>
          </w:p>
        </w:tc>
        <w:tc>
          <w:tcPr>
            <w:tcW w:w="0" w:type="auto"/>
          </w:tcPr>
          <w:p w14:paraId="5868A923"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2</w:t>
            </w:r>
          </w:p>
        </w:tc>
      </w:tr>
      <w:tr w:rsidR="00D7602A" w:rsidRPr="004F5079" w14:paraId="6B49900E" w14:textId="77777777" w:rsidTr="009C2C1F">
        <w:trPr>
          <w:trHeight w:val="227"/>
        </w:trPr>
        <w:tc>
          <w:tcPr>
            <w:tcW w:w="0" w:type="auto"/>
          </w:tcPr>
          <w:p w14:paraId="69CB7900"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lastRenderedPageBreak/>
              <w:t>TF_binding_site_variant</w:t>
            </w:r>
            <w:proofErr w:type="spellEnd"/>
          </w:p>
        </w:tc>
        <w:tc>
          <w:tcPr>
            <w:tcW w:w="0" w:type="auto"/>
          </w:tcPr>
          <w:p w14:paraId="3DEDEA7D"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2</w:t>
            </w:r>
          </w:p>
        </w:tc>
      </w:tr>
      <w:tr w:rsidR="00D7602A" w:rsidRPr="004F5079" w14:paraId="59EEDC20" w14:textId="77777777" w:rsidTr="009C2C1F">
        <w:trPr>
          <w:trHeight w:val="227"/>
        </w:trPr>
        <w:tc>
          <w:tcPr>
            <w:tcW w:w="0" w:type="auto"/>
          </w:tcPr>
          <w:p w14:paraId="00285057" w14:textId="77777777" w:rsidR="00D7602A" w:rsidRPr="004F5079" w:rsidRDefault="00D7602A" w:rsidP="004B7C7E">
            <w:pPr>
              <w:spacing w:line="480" w:lineRule="auto"/>
              <w:rPr>
                <w:sz w:val="24"/>
                <w:szCs w:val="24"/>
                <w:lang w:val="en-US" w:eastAsia="da-DK"/>
              </w:rPr>
            </w:pPr>
            <w:r w:rsidRPr="004F5079">
              <w:rPr>
                <w:sz w:val="24"/>
                <w:szCs w:val="24"/>
                <w:lang w:val="en-US" w:eastAsia="da-DK"/>
              </w:rPr>
              <w:t>3_prime_UTR_variant</w:t>
            </w:r>
          </w:p>
        </w:tc>
        <w:tc>
          <w:tcPr>
            <w:tcW w:w="0" w:type="auto"/>
          </w:tcPr>
          <w:p w14:paraId="259ED8C6"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3</w:t>
            </w:r>
          </w:p>
        </w:tc>
      </w:tr>
      <w:tr w:rsidR="00D7602A" w:rsidRPr="004F5079" w14:paraId="1F6FD86A" w14:textId="77777777" w:rsidTr="009C2C1F">
        <w:trPr>
          <w:trHeight w:val="227"/>
        </w:trPr>
        <w:tc>
          <w:tcPr>
            <w:tcW w:w="0" w:type="auto"/>
          </w:tcPr>
          <w:p w14:paraId="3B7FA8B1" w14:textId="77777777" w:rsidR="00D7602A" w:rsidRPr="004F5079" w:rsidRDefault="00D7602A" w:rsidP="004B7C7E">
            <w:pPr>
              <w:spacing w:line="480" w:lineRule="auto"/>
              <w:rPr>
                <w:sz w:val="24"/>
                <w:szCs w:val="24"/>
                <w:lang w:val="en-US" w:eastAsia="da-DK"/>
              </w:rPr>
            </w:pPr>
            <w:r w:rsidRPr="004F5079">
              <w:rPr>
                <w:sz w:val="24"/>
                <w:szCs w:val="24"/>
                <w:lang w:val="en-US" w:eastAsia="da-DK"/>
              </w:rPr>
              <w:t>5_prime_UTR_variant</w:t>
            </w:r>
          </w:p>
        </w:tc>
        <w:tc>
          <w:tcPr>
            <w:tcW w:w="0" w:type="auto"/>
          </w:tcPr>
          <w:p w14:paraId="2B776BD0"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3</w:t>
            </w:r>
          </w:p>
        </w:tc>
      </w:tr>
      <w:tr w:rsidR="00D7602A" w:rsidRPr="004F5079" w14:paraId="6300092B" w14:textId="77777777" w:rsidTr="009C2C1F">
        <w:trPr>
          <w:trHeight w:val="227"/>
        </w:trPr>
        <w:tc>
          <w:tcPr>
            <w:tcW w:w="0" w:type="auto"/>
          </w:tcPr>
          <w:p w14:paraId="20CE29C9"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mature_miRNA_variant</w:t>
            </w:r>
            <w:proofErr w:type="spellEnd"/>
          </w:p>
        </w:tc>
        <w:tc>
          <w:tcPr>
            <w:tcW w:w="0" w:type="auto"/>
          </w:tcPr>
          <w:p w14:paraId="2025BE3E"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3</w:t>
            </w:r>
          </w:p>
        </w:tc>
      </w:tr>
      <w:tr w:rsidR="00D7602A" w:rsidRPr="004F5079" w14:paraId="77DEED97" w14:textId="77777777" w:rsidTr="009C2C1F">
        <w:trPr>
          <w:trHeight w:val="227"/>
        </w:trPr>
        <w:tc>
          <w:tcPr>
            <w:tcW w:w="0" w:type="auto"/>
          </w:tcPr>
          <w:p w14:paraId="136C9CC0"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NMD_transcript_variant</w:t>
            </w:r>
            <w:proofErr w:type="spellEnd"/>
          </w:p>
        </w:tc>
        <w:tc>
          <w:tcPr>
            <w:tcW w:w="0" w:type="auto"/>
          </w:tcPr>
          <w:p w14:paraId="48C63B54"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3</w:t>
            </w:r>
          </w:p>
        </w:tc>
      </w:tr>
      <w:tr w:rsidR="00D7602A" w:rsidRPr="004F5079" w14:paraId="1AAB36E8" w14:textId="77777777" w:rsidTr="009C2C1F">
        <w:trPr>
          <w:trHeight w:val="227"/>
        </w:trPr>
        <w:tc>
          <w:tcPr>
            <w:tcW w:w="0" w:type="auto"/>
          </w:tcPr>
          <w:p w14:paraId="3E4D9F29"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start_retained_variant</w:t>
            </w:r>
            <w:proofErr w:type="spellEnd"/>
          </w:p>
        </w:tc>
        <w:tc>
          <w:tcPr>
            <w:tcW w:w="0" w:type="auto"/>
          </w:tcPr>
          <w:p w14:paraId="42DFB18D"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3</w:t>
            </w:r>
          </w:p>
        </w:tc>
      </w:tr>
      <w:tr w:rsidR="00D7602A" w:rsidRPr="004F5079" w14:paraId="5DBE657A" w14:textId="77777777" w:rsidTr="009C2C1F">
        <w:trPr>
          <w:trHeight w:val="227"/>
        </w:trPr>
        <w:tc>
          <w:tcPr>
            <w:tcW w:w="0" w:type="auto"/>
          </w:tcPr>
          <w:p w14:paraId="35661D1A"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stop_retained_variant</w:t>
            </w:r>
            <w:proofErr w:type="spellEnd"/>
          </w:p>
        </w:tc>
        <w:tc>
          <w:tcPr>
            <w:tcW w:w="0" w:type="auto"/>
          </w:tcPr>
          <w:p w14:paraId="2977387A"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3</w:t>
            </w:r>
          </w:p>
        </w:tc>
      </w:tr>
      <w:tr w:rsidR="00D7602A" w:rsidRPr="004F5079" w14:paraId="07DA2E84" w14:textId="77777777" w:rsidTr="009C2C1F">
        <w:trPr>
          <w:trHeight w:val="227"/>
        </w:trPr>
        <w:tc>
          <w:tcPr>
            <w:tcW w:w="0" w:type="auto"/>
          </w:tcPr>
          <w:p w14:paraId="6C47EC42"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synonymous_variant</w:t>
            </w:r>
            <w:proofErr w:type="spellEnd"/>
          </w:p>
        </w:tc>
        <w:tc>
          <w:tcPr>
            <w:tcW w:w="0" w:type="auto"/>
          </w:tcPr>
          <w:p w14:paraId="1E3F923F"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3</w:t>
            </w:r>
          </w:p>
        </w:tc>
      </w:tr>
      <w:tr w:rsidR="00D7602A" w:rsidRPr="004F5079" w14:paraId="0AE86BD3" w14:textId="77777777" w:rsidTr="009C2C1F">
        <w:trPr>
          <w:trHeight w:val="227"/>
        </w:trPr>
        <w:tc>
          <w:tcPr>
            <w:tcW w:w="0" w:type="auto"/>
            <w:hideMark/>
          </w:tcPr>
          <w:p w14:paraId="58373732"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downstream_gene_variant</w:t>
            </w:r>
            <w:proofErr w:type="spellEnd"/>
          </w:p>
        </w:tc>
        <w:tc>
          <w:tcPr>
            <w:tcW w:w="0" w:type="auto"/>
            <w:hideMark/>
          </w:tcPr>
          <w:p w14:paraId="594D70AC"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4</w:t>
            </w:r>
          </w:p>
        </w:tc>
      </w:tr>
      <w:tr w:rsidR="00D7602A" w:rsidRPr="004F5079" w14:paraId="5E479FA3" w14:textId="77777777" w:rsidTr="009C2C1F">
        <w:trPr>
          <w:trHeight w:val="227"/>
        </w:trPr>
        <w:tc>
          <w:tcPr>
            <w:tcW w:w="0" w:type="auto"/>
            <w:hideMark/>
          </w:tcPr>
          <w:p w14:paraId="117D425D"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intergenic_variant</w:t>
            </w:r>
            <w:proofErr w:type="spellEnd"/>
          </w:p>
        </w:tc>
        <w:tc>
          <w:tcPr>
            <w:tcW w:w="0" w:type="auto"/>
            <w:hideMark/>
          </w:tcPr>
          <w:p w14:paraId="0D67B2EB"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4</w:t>
            </w:r>
          </w:p>
        </w:tc>
      </w:tr>
      <w:tr w:rsidR="00D7602A" w:rsidRPr="004F5079" w14:paraId="4FA4C91C" w14:textId="77777777" w:rsidTr="009C2C1F">
        <w:trPr>
          <w:trHeight w:val="227"/>
        </w:trPr>
        <w:tc>
          <w:tcPr>
            <w:tcW w:w="0" w:type="auto"/>
            <w:hideMark/>
          </w:tcPr>
          <w:p w14:paraId="7CC407E1"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intron_variant</w:t>
            </w:r>
            <w:proofErr w:type="spellEnd"/>
          </w:p>
        </w:tc>
        <w:tc>
          <w:tcPr>
            <w:tcW w:w="0" w:type="auto"/>
            <w:hideMark/>
          </w:tcPr>
          <w:p w14:paraId="076F3083"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4</w:t>
            </w:r>
          </w:p>
        </w:tc>
      </w:tr>
      <w:tr w:rsidR="00D7602A" w:rsidRPr="004F5079" w14:paraId="097647F6" w14:textId="77777777" w:rsidTr="009C2C1F">
        <w:trPr>
          <w:trHeight w:val="227"/>
        </w:trPr>
        <w:tc>
          <w:tcPr>
            <w:tcW w:w="0" w:type="auto"/>
            <w:hideMark/>
          </w:tcPr>
          <w:p w14:paraId="7FC427DC"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non_coding_transcript_exon_variant</w:t>
            </w:r>
            <w:proofErr w:type="spellEnd"/>
          </w:p>
        </w:tc>
        <w:tc>
          <w:tcPr>
            <w:tcW w:w="0" w:type="auto"/>
            <w:hideMark/>
          </w:tcPr>
          <w:p w14:paraId="233A2A52"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4</w:t>
            </w:r>
          </w:p>
        </w:tc>
      </w:tr>
      <w:tr w:rsidR="00D7602A" w:rsidRPr="004F5079" w14:paraId="3A89EF73" w14:textId="77777777" w:rsidTr="009C2C1F">
        <w:trPr>
          <w:trHeight w:val="227"/>
        </w:trPr>
        <w:tc>
          <w:tcPr>
            <w:tcW w:w="0" w:type="auto"/>
            <w:hideMark/>
          </w:tcPr>
          <w:p w14:paraId="19B35660"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non_coding_transcript_variant</w:t>
            </w:r>
            <w:proofErr w:type="spellEnd"/>
          </w:p>
        </w:tc>
        <w:tc>
          <w:tcPr>
            <w:tcW w:w="0" w:type="auto"/>
            <w:hideMark/>
          </w:tcPr>
          <w:p w14:paraId="10056896"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4</w:t>
            </w:r>
          </w:p>
        </w:tc>
      </w:tr>
      <w:tr w:rsidR="00D7602A" w:rsidRPr="004F5079" w14:paraId="7F8187CD" w14:textId="77777777" w:rsidTr="009C2C1F">
        <w:trPr>
          <w:trHeight w:val="227"/>
        </w:trPr>
        <w:tc>
          <w:tcPr>
            <w:tcW w:w="0" w:type="auto"/>
            <w:hideMark/>
          </w:tcPr>
          <w:p w14:paraId="58B3E804" w14:textId="77777777" w:rsidR="00D7602A" w:rsidRPr="004F5079" w:rsidRDefault="00D7602A" w:rsidP="004B7C7E">
            <w:pPr>
              <w:spacing w:line="480" w:lineRule="auto"/>
              <w:rPr>
                <w:sz w:val="24"/>
                <w:szCs w:val="24"/>
                <w:lang w:val="en-US" w:eastAsia="da-DK"/>
              </w:rPr>
            </w:pPr>
            <w:proofErr w:type="spellStart"/>
            <w:r w:rsidRPr="004F5079">
              <w:rPr>
                <w:sz w:val="24"/>
                <w:szCs w:val="24"/>
                <w:lang w:val="en-US" w:eastAsia="da-DK"/>
              </w:rPr>
              <w:t>upstream_gene_variant</w:t>
            </w:r>
            <w:proofErr w:type="spellEnd"/>
          </w:p>
        </w:tc>
        <w:tc>
          <w:tcPr>
            <w:tcW w:w="0" w:type="auto"/>
            <w:hideMark/>
          </w:tcPr>
          <w:p w14:paraId="08D8C81C" w14:textId="77777777" w:rsidR="00D7602A" w:rsidRPr="004F5079" w:rsidRDefault="00D7602A" w:rsidP="004B7C7E">
            <w:pPr>
              <w:spacing w:line="480" w:lineRule="auto"/>
              <w:jc w:val="right"/>
              <w:rPr>
                <w:sz w:val="24"/>
                <w:szCs w:val="24"/>
                <w:lang w:val="en-US" w:eastAsia="da-DK"/>
              </w:rPr>
            </w:pPr>
            <w:r w:rsidRPr="004F5079">
              <w:rPr>
                <w:sz w:val="24"/>
                <w:szCs w:val="24"/>
                <w:lang w:val="en-US" w:eastAsia="da-DK"/>
              </w:rPr>
              <w:t>4</w:t>
            </w:r>
          </w:p>
        </w:tc>
      </w:tr>
    </w:tbl>
    <w:p w14:paraId="1383A9C9" w14:textId="77777777" w:rsidR="00D7602A" w:rsidRPr="004F5079" w:rsidRDefault="00D7602A" w:rsidP="004B7C7E">
      <w:pPr>
        <w:spacing w:line="480" w:lineRule="auto"/>
        <w:jc w:val="both"/>
        <w:rPr>
          <w:color w:val="000000"/>
          <w:lang w:val="en-US"/>
        </w:rPr>
      </w:pPr>
    </w:p>
    <w:p w14:paraId="011BBA63" w14:textId="77777777" w:rsidR="0079098F" w:rsidRPr="004F5079" w:rsidRDefault="0079098F" w:rsidP="004B7C7E">
      <w:pPr>
        <w:spacing w:line="480" w:lineRule="auto"/>
        <w:jc w:val="both"/>
        <w:rPr>
          <w:i/>
          <w:iCs/>
          <w:color w:val="000000"/>
          <w:lang w:val="en-US"/>
        </w:rPr>
      </w:pPr>
    </w:p>
    <w:p w14:paraId="1FCA2B54" w14:textId="77777777" w:rsidR="0079098F" w:rsidRPr="004F5079" w:rsidRDefault="0079098F" w:rsidP="004B7C7E">
      <w:pPr>
        <w:spacing w:line="480" w:lineRule="auto"/>
        <w:jc w:val="both"/>
        <w:rPr>
          <w:i/>
          <w:iCs/>
          <w:color w:val="000000"/>
          <w:lang w:val="en-US"/>
        </w:rPr>
      </w:pPr>
      <w:r w:rsidRPr="004F5079">
        <w:rPr>
          <w:i/>
          <w:iCs/>
          <w:color w:val="000000"/>
          <w:lang w:val="en-US"/>
        </w:rPr>
        <w:t>Genetic feature selection</w:t>
      </w:r>
    </w:p>
    <w:p w14:paraId="5C01E00E" w14:textId="1CDA9EC3" w:rsidR="000B56D0" w:rsidRPr="004F5079" w:rsidRDefault="007B7AC7" w:rsidP="004B7C7E">
      <w:pPr>
        <w:spacing w:line="480" w:lineRule="auto"/>
        <w:jc w:val="both"/>
        <w:outlineLvl w:val="0"/>
        <w:rPr>
          <w:iCs/>
          <w:color w:val="000000"/>
          <w:lang w:val="en-US"/>
        </w:rPr>
      </w:pPr>
      <w:r w:rsidRPr="004F5079">
        <w:rPr>
          <w:iCs/>
          <w:color w:val="000000"/>
          <w:lang w:val="en-US"/>
        </w:rPr>
        <w:t>W</w:t>
      </w:r>
      <w:r w:rsidR="0079098F" w:rsidRPr="004F5079">
        <w:rPr>
          <w:iCs/>
          <w:color w:val="000000"/>
          <w:lang w:val="en-US"/>
        </w:rPr>
        <w:t>e upfront select</w:t>
      </w:r>
      <w:r w:rsidRPr="004F5079">
        <w:rPr>
          <w:iCs/>
          <w:color w:val="000000"/>
          <w:lang w:val="en-US"/>
        </w:rPr>
        <w:t>ed</w:t>
      </w:r>
      <w:r w:rsidR="0079098F" w:rsidRPr="004F5079">
        <w:rPr>
          <w:iCs/>
          <w:color w:val="000000"/>
          <w:lang w:val="en-US"/>
        </w:rPr>
        <w:t xml:space="preserve"> which genetic features to be included in the models. The following sections describes the name of the dataset and how this was generated. </w:t>
      </w:r>
      <w:r w:rsidR="000B56D0" w:rsidRPr="004F5079">
        <w:rPr>
          <w:iCs/>
          <w:color w:val="000000"/>
          <w:lang w:val="en-US"/>
        </w:rPr>
        <w:t xml:space="preserve">Linkage </w:t>
      </w:r>
      <w:proofErr w:type="spellStart"/>
      <w:r w:rsidR="000B56D0" w:rsidRPr="004F5079">
        <w:rPr>
          <w:iCs/>
          <w:color w:val="000000"/>
          <w:lang w:val="en-US"/>
        </w:rPr>
        <w:t>disequibrillium</w:t>
      </w:r>
      <w:proofErr w:type="spellEnd"/>
      <w:r w:rsidR="000B56D0" w:rsidRPr="004F5079">
        <w:rPr>
          <w:iCs/>
          <w:color w:val="000000"/>
          <w:lang w:val="en-US"/>
        </w:rPr>
        <w:t xml:space="preserve"> (LD) based SNP pruning LD pruning was done using ‘--</w:t>
      </w:r>
      <w:proofErr w:type="spellStart"/>
      <w:r w:rsidR="000B56D0" w:rsidRPr="004F5079">
        <w:rPr>
          <w:iCs/>
          <w:color w:val="000000"/>
          <w:lang w:val="en-US"/>
        </w:rPr>
        <w:t>indep</w:t>
      </w:r>
      <w:proofErr w:type="spellEnd"/>
      <w:r w:rsidR="000B56D0" w:rsidRPr="004F5079">
        <w:rPr>
          <w:iCs/>
          <w:color w:val="000000"/>
          <w:lang w:val="en-US"/>
        </w:rPr>
        <w:t xml:space="preserve"> 50 5 2’ in </w:t>
      </w:r>
      <w:r w:rsidR="00C51B43" w:rsidRPr="004F5079">
        <w:rPr>
          <w:color w:val="000000"/>
          <w:lang w:val="en-US"/>
        </w:rPr>
        <w:t>PLINK (version plink2/1.90beta3)</w:t>
      </w:r>
      <w:r w:rsidR="00C51B43" w:rsidRPr="004F5079">
        <w:rPr>
          <w:color w:val="000000"/>
          <w:lang w:val="en-US"/>
        </w:rPr>
        <w:fldChar w:fldCharType="begin" w:fldLock="1"/>
      </w:r>
      <w:r w:rsidR="007F56B0" w:rsidRPr="004F5079">
        <w:rPr>
          <w:color w:val="000000"/>
          <w:lang w:val="en-US"/>
        </w:rPr>
        <w:instrText>ADDIN CSL_CITATION {"citationItems":[{"id":"ITEM-1","itemData":{"DOI":"10.1186/s13742-015-0047-8","ISSN":"2047-217X","abstract":"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To address these issues, we are developing a second-generation codebase for PLINK. The first major release from this codebase, PLINK 1.9, introduces extensive use of bit-level parallelism, (n)-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 A 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id":"ITEM-1","issue":"1","issued":{"date-parts":[["2015","2","25"]]},"title":"Second-generation PLINK: rising to the challenge of larger and richer datasets","type":"article-journal","volume":"4"},"uris":["http://www.mendeley.com/documents/?uuid=75950ad6-f9ab-40e0-87d4-fd3e80cd5ce6"]}],"mendeley":{"formattedCitation":"&lt;sup&gt;3&lt;/sup&gt;","plainTextFormattedCitation":"3","previouslyFormattedCitation":"&lt;sup&gt;3&lt;/sup&gt;"},"properties":{"noteIndex":0},"schema":"https://github.com/citation-style-language/schema/raw/master/csl-citation.json"}</w:instrText>
      </w:r>
      <w:r w:rsidR="00C51B43" w:rsidRPr="004F5079">
        <w:rPr>
          <w:color w:val="000000"/>
          <w:lang w:val="en-US"/>
        </w:rPr>
        <w:fldChar w:fldCharType="separate"/>
      </w:r>
      <w:r w:rsidR="007F56B0" w:rsidRPr="004F5079">
        <w:rPr>
          <w:noProof/>
          <w:color w:val="000000"/>
          <w:vertAlign w:val="superscript"/>
          <w:lang w:val="en-US"/>
        </w:rPr>
        <w:t>3</w:t>
      </w:r>
      <w:r w:rsidR="00C51B43" w:rsidRPr="004F5079">
        <w:rPr>
          <w:color w:val="000000"/>
          <w:lang w:val="en-US"/>
        </w:rPr>
        <w:fldChar w:fldCharType="end"/>
      </w:r>
      <w:r w:rsidR="00C51B43" w:rsidRPr="004F5079">
        <w:rPr>
          <w:color w:val="000000"/>
          <w:lang w:val="en-US"/>
        </w:rPr>
        <w:t>.</w:t>
      </w:r>
    </w:p>
    <w:p w14:paraId="1243CF5F" w14:textId="6C9FBF3F" w:rsidR="000B56D0" w:rsidRPr="004F5079" w:rsidRDefault="000B56D0" w:rsidP="004B7C7E">
      <w:pPr>
        <w:spacing w:line="480" w:lineRule="auto"/>
        <w:jc w:val="both"/>
        <w:outlineLvl w:val="0"/>
        <w:rPr>
          <w:iCs/>
          <w:color w:val="000000"/>
          <w:lang w:val="en-US"/>
        </w:rPr>
      </w:pPr>
      <w:r w:rsidRPr="004F5079">
        <w:rPr>
          <w:color w:val="000000"/>
          <w:lang w:val="en-US"/>
        </w:rPr>
        <w:t>Genotype-Tissue Expression (</w:t>
      </w:r>
      <w:proofErr w:type="spellStart"/>
      <w:r w:rsidRPr="004F5079">
        <w:rPr>
          <w:color w:val="000000"/>
          <w:lang w:val="en-US"/>
        </w:rPr>
        <w:t>GTEx</w:t>
      </w:r>
      <w:proofErr w:type="spellEnd"/>
      <w:r w:rsidRPr="004F5079">
        <w:rPr>
          <w:color w:val="000000"/>
          <w:lang w:val="en-US"/>
        </w:rPr>
        <w:t>) data</w:t>
      </w:r>
      <w:r w:rsidRPr="004F5079">
        <w:rPr>
          <w:color w:val="000000"/>
          <w:lang w:val="en-US"/>
        </w:rPr>
        <w:fldChar w:fldCharType="begin" w:fldLock="1"/>
      </w:r>
      <w:r w:rsidR="007F56B0" w:rsidRPr="004F5079">
        <w:rPr>
          <w:color w:val="000000"/>
          <w:lang w:val="en-US"/>
        </w:rPr>
        <w:instrText>ADDIN CSL_CITATION {"citationItems":[{"id":"ITEM-1","itemData":{"DOI":"10.1038/ng.2653.The","author":[{"dropping-particle":"","family":"The GTEx Consortium","given":"","non-dropping-particle":"","parse-names":false,"suffix":""}],"container-title":"Nature genetics","id":"ITEM-1","issue":"6","issued":{"date-parts":[["2013"]]},"page":"580-585","title":"The Genotype-Tissue Expression (GTEx) project.","type":"article-journal","volume":"45"},"uris":["http://www.mendeley.com/documents/?uuid=7f69503b-c12b-4b48-8c7a-a7508992610b"]}],"mendeley":{"formattedCitation":"&lt;sup&gt;5&lt;/sup&gt;","plainTextFormattedCitation":"5","previouslyFormattedCitation":"&lt;sup&gt;5&lt;/sup&gt;"},"properties":{"noteIndex":0},"schema":"https://github.com/citation-style-language/schema/raw/master/csl-citation.json"}</w:instrText>
      </w:r>
      <w:r w:rsidRPr="004F5079">
        <w:rPr>
          <w:color w:val="000000"/>
          <w:lang w:val="en-US"/>
        </w:rPr>
        <w:fldChar w:fldCharType="separate"/>
      </w:r>
      <w:r w:rsidR="007F56B0" w:rsidRPr="004F5079">
        <w:rPr>
          <w:noProof/>
          <w:color w:val="000000"/>
          <w:vertAlign w:val="superscript"/>
          <w:lang w:val="en-US"/>
        </w:rPr>
        <w:t>5</w:t>
      </w:r>
      <w:r w:rsidRPr="004F5079">
        <w:rPr>
          <w:color w:val="000000"/>
          <w:lang w:val="en-US"/>
        </w:rPr>
        <w:fldChar w:fldCharType="end"/>
      </w:r>
      <w:r w:rsidRPr="004F5079">
        <w:rPr>
          <w:color w:val="000000"/>
          <w:lang w:val="en-US"/>
        </w:rPr>
        <w:t xml:space="preserve"> [https://gtexportal.org/home/] downloaded by ensemble tools [https://rest.ensembl.org/]</w:t>
      </w:r>
      <w:r w:rsidR="004E0597" w:rsidRPr="004F5079">
        <w:rPr>
          <w:color w:val="000000"/>
          <w:lang w:val="en-US"/>
        </w:rPr>
        <w:fldChar w:fldCharType="begin" w:fldLock="1"/>
      </w:r>
      <w:r w:rsidR="007F56B0" w:rsidRPr="004F5079">
        <w:rPr>
          <w:color w:val="000000"/>
          <w:lang w:val="en-US"/>
        </w:rPr>
        <w:instrText>ADDIN CSL_CITATION {"citationItems":[{"id":"ITEM-1","itemData":{"DOI":"10.1093/bioinformatics/btu613","ISSN":"1367-4803","author":[{"dropping-particle":"","family":"Yates","given":"Andrew","non-dropping-particle":"","parse-names":false,"suffix":""},{"dropping-particle":"","family":"Beal","given":"Kathryn","non-dropping-particle":"","parse-names":false,"suffix":""},{"dropping-particle":"","family":"Keenan","given":"Stephen","non-dropping-particle":"","parse-names":false,"suffix":""},{"dropping-particle":"","family":"McLaren","given":"William","non-dropping-particle":"","parse-names":false,"suffix":""},{"dropping-particle":"","family":"Pignatelli","given":"Miguel","non-dropping-particle":"","parse-names":false,"suffix":""},{"dropping-particle":"","family":"Ritchie","given":"Graham R S","non-dropping-particle":"","parse-names":false,"suffix":""},{"dropping-particle":"","family":"Ruffier","given":"Magali","non-dropping-particle":"","parse-names":false,"suffix":""},{"dropping-particle":"","family":"Taylor","given":"Kieron","non-dropping-particle":"","parse-names":false,"suffix":""},{"dropping-particle":"","family":"Vullo","given":"Alessandro","non-dropping-particle":"","parse-names":false,"suffix":""},{"dropping-particle":"","family":"Flicek","given":"Paul","non-dropping-particle":"","parse-names":false,"suffix":""}],"container-title":"Bioinformatics (Oxford, England)","id":"ITEM-1","issue":"1","issued":{"date-parts":[["2015","1"]]},"page":"143—145","title":"The Ensembl REST API: Ensembl Data for Any Language","type":"article-journal","volume":"31"},"uris":["http://www.mendeley.com/documents/?uuid=713e9ab5-b2be-48d2-9270-172e60058f30"]}],"mendeley":{"formattedCitation":"&lt;sup&gt;6&lt;/sup&gt;","plainTextFormattedCitation":"6","previouslyFormattedCitation":"&lt;sup&gt;6&lt;/sup&gt;"},"properties":{"noteIndex":0},"schema":"https://github.com/citation-style-language/schema/raw/master/csl-citation.json"}</w:instrText>
      </w:r>
      <w:r w:rsidR="004E0597" w:rsidRPr="004F5079">
        <w:rPr>
          <w:color w:val="000000"/>
          <w:lang w:val="en-US"/>
        </w:rPr>
        <w:fldChar w:fldCharType="separate"/>
      </w:r>
      <w:r w:rsidR="007F56B0" w:rsidRPr="004F5079">
        <w:rPr>
          <w:noProof/>
          <w:color w:val="000000"/>
          <w:vertAlign w:val="superscript"/>
          <w:lang w:val="en-US"/>
        </w:rPr>
        <w:t>6</w:t>
      </w:r>
      <w:r w:rsidR="004E0597" w:rsidRPr="004F5079">
        <w:rPr>
          <w:color w:val="000000"/>
          <w:lang w:val="en-US"/>
        </w:rPr>
        <w:fldChar w:fldCharType="end"/>
      </w:r>
      <w:r w:rsidRPr="004F5079">
        <w:rPr>
          <w:color w:val="000000"/>
          <w:lang w:val="en-US"/>
        </w:rPr>
        <w:t xml:space="preserve"> using </w:t>
      </w:r>
      <w:proofErr w:type="spellStart"/>
      <w:r w:rsidRPr="004F5079">
        <w:rPr>
          <w:color w:val="000000"/>
          <w:lang w:val="en-US"/>
        </w:rPr>
        <w:t>GTEx</w:t>
      </w:r>
      <w:proofErr w:type="spellEnd"/>
      <w:r w:rsidRPr="004F5079">
        <w:rPr>
          <w:color w:val="000000"/>
          <w:lang w:val="en-US"/>
        </w:rPr>
        <w:t xml:space="preserve"> version 6pGTEx annotation was selected from pancreatitis tissue and log(p) &gt; 0.75.</w:t>
      </w:r>
    </w:p>
    <w:p w14:paraId="026541EC" w14:textId="77777777" w:rsidR="0079098F" w:rsidRPr="004F5079" w:rsidRDefault="0079098F" w:rsidP="004B7C7E">
      <w:pPr>
        <w:spacing w:line="480" w:lineRule="auto"/>
        <w:jc w:val="both"/>
        <w:outlineLvl w:val="0"/>
        <w:rPr>
          <w:color w:val="000000"/>
          <w:lang w:val="en-US"/>
        </w:rPr>
      </w:pPr>
    </w:p>
    <w:p w14:paraId="7BF68613" w14:textId="65BE9150" w:rsidR="0000230C" w:rsidRPr="004F5079" w:rsidRDefault="004909BA" w:rsidP="004B7C7E">
      <w:pPr>
        <w:spacing w:line="480" w:lineRule="auto"/>
        <w:jc w:val="both"/>
        <w:outlineLvl w:val="0"/>
        <w:rPr>
          <w:i/>
          <w:iCs/>
          <w:color w:val="000000"/>
          <w:lang w:val="en-US"/>
        </w:rPr>
      </w:pPr>
      <w:r w:rsidRPr="004F5079">
        <w:rPr>
          <w:i/>
          <w:iCs/>
          <w:color w:val="000000"/>
          <w:lang w:val="en-US"/>
        </w:rPr>
        <w:lastRenderedPageBreak/>
        <w:t xml:space="preserve">Four </w:t>
      </w:r>
      <w:r w:rsidR="0079098F" w:rsidRPr="004F5079">
        <w:rPr>
          <w:i/>
          <w:iCs/>
          <w:color w:val="000000"/>
          <w:lang w:val="en-US"/>
        </w:rPr>
        <w:t>datasets of SNPs previously associated with AAP</w:t>
      </w:r>
      <w:r w:rsidRPr="004F5079">
        <w:rPr>
          <w:i/>
          <w:iCs/>
          <w:color w:val="000000"/>
          <w:lang w:val="en-US"/>
        </w:rPr>
        <w:t xml:space="preserve"> or pancreatitis</w:t>
      </w:r>
    </w:p>
    <w:p w14:paraId="17738D13" w14:textId="36D09BD2" w:rsidR="004909BA" w:rsidRPr="004F5079" w:rsidRDefault="004909BA" w:rsidP="004B7C7E">
      <w:pPr>
        <w:spacing w:line="480" w:lineRule="auto"/>
        <w:jc w:val="both"/>
        <w:outlineLvl w:val="0"/>
        <w:rPr>
          <w:color w:val="000000"/>
          <w:u w:val="single"/>
          <w:lang w:val="en-US"/>
        </w:rPr>
      </w:pPr>
      <w:r w:rsidRPr="004F5079">
        <w:rPr>
          <w:color w:val="000000"/>
          <w:u w:val="single"/>
          <w:lang w:val="en-US"/>
        </w:rPr>
        <w:t>Previously validated pancreatitis SNPs</w:t>
      </w:r>
    </w:p>
    <w:p w14:paraId="3C4F46BE" w14:textId="0702FB0F" w:rsidR="0010219A" w:rsidRPr="004F5079" w:rsidRDefault="0000230C" w:rsidP="004B7C7E">
      <w:pPr>
        <w:spacing w:line="480" w:lineRule="auto"/>
        <w:jc w:val="both"/>
        <w:outlineLvl w:val="0"/>
        <w:rPr>
          <w:color w:val="000000"/>
          <w:lang w:val="en-US"/>
        </w:rPr>
      </w:pPr>
      <w:r w:rsidRPr="004F5079">
        <w:rPr>
          <w:color w:val="000000"/>
          <w:lang w:val="en-US"/>
        </w:rPr>
        <w:t>We tested how predictive previously identified and validated GWAS SNPs associated with chronic pancreatitis in alcoholic and non-alcoholic pancreatitis</w:t>
      </w:r>
      <w:r w:rsidR="00E10910" w:rsidRPr="004F5079">
        <w:rPr>
          <w:color w:val="000000"/>
          <w:lang w:val="en-US"/>
        </w:rPr>
        <w:t xml:space="preserve"> or AAP</w:t>
      </w:r>
      <w:r w:rsidRPr="004F5079">
        <w:rPr>
          <w:color w:val="000000"/>
          <w:lang w:val="en-US"/>
        </w:rPr>
        <w:t xml:space="preserve"> were within linear and non-linear machine learning models.</w:t>
      </w:r>
      <w:r w:rsidR="00A868D6" w:rsidRPr="004F5079">
        <w:rPr>
          <w:color w:val="000000"/>
          <w:lang w:val="en-US"/>
        </w:rPr>
        <w:t xml:space="preserve"> Not all previously validated SNPs were available in </w:t>
      </w:r>
      <w:r w:rsidR="00423A14" w:rsidRPr="004F5079">
        <w:rPr>
          <w:color w:val="000000"/>
          <w:lang w:val="en-US"/>
        </w:rPr>
        <w:t xml:space="preserve">the </w:t>
      </w:r>
      <w:proofErr w:type="spellStart"/>
      <w:r w:rsidR="00423A14" w:rsidRPr="004F5079">
        <w:rPr>
          <w:color w:val="000000"/>
          <w:lang w:val="en-US"/>
        </w:rPr>
        <w:t>PdL</w:t>
      </w:r>
      <w:proofErr w:type="spellEnd"/>
      <w:r w:rsidR="00A868D6" w:rsidRPr="004F5079">
        <w:rPr>
          <w:color w:val="000000"/>
          <w:lang w:val="en-US"/>
        </w:rPr>
        <w:t xml:space="preserve"> genotype data.</w:t>
      </w:r>
      <w:r w:rsidRPr="004F5079">
        <w:rPr>
          <w:color w:val="000000"/>
          <w:lang w:val="en-US"/>
        </w:rPr>
        <w:t xml:space="preserve"> </w:t>
      </w:r>
      <w:r w:rsidR="00A868D6" w:rsidRPr="004F5079">
        <w:rPr>
          <w:color w:val="000000"/>
          <w:lang w:val="en-US"/>
        </w:rPr>
        <w:t>Included</w:t>
      </w:r>
      <w:r w:rsidRPr="004F5079">
        <w:rPr>
          <w:color w:val="000000"/>
          <w:lang w:val="en-US"/>
        </w:rPr>
        <w:t xml:space="preserve"> SNPs </w:t>
      </w:r>
      <w:r w:rsidR="00A868D6" w:rsidRPr="004F5079">
        <w:rPr>
          <w:color w:val="000000"/>
          <w:lang w:val="en-US"/>
        </w:rPr>
        <w:t>were</w:t>
      </w:r>
      <w:r w:rsidRPr="004F5079">
        <w:rPr>
          <w:color w:val="000000"/>
          <w:lang w:val="en-US"/>
        </w:rPr>
        <w:t xml:space="preserve"> rs13228878 (</w:t>
      </w:r>
      <w:r w:rsidRPr="004F5079">
        <w:rPr>
          <w:i/>
          <w:iCs/>
          <w:color w:val="000000"/>
          <w:lang w:val="en-US"/>
        </w:rPr>
        <w:t>PRSS1/PRSS2</w:t>
      </w:r>
      <w:r w:rsidRPr="004F5079">
        <w:rPr>
          <w:color w:val="000000"/>
          <w:lang w:val="en-US"/>
        </w:rPr>
        <w:t>), rs17107315 (</w:t>
      </w:r>
      <w:r w:rsidRPr="004F5079">
        <w:rPr>
          <w:i/>
          <w:iCs/>
          <w:color w:val="000000"/>
          <w:lang w:val="en-US"/>
        </w:rPr>
        <w:t>SPINK1</w:t>
      </w:r>
      <w:r w:rsidRPr="004F5079">
        <w:rPr>
          <w:color w:val="000000"/>
          <w:lang w:val="en-US"/>
        </w:rPr>
        <w:t>), rs10273639 (</w:t>
      </w:r>
      <w:r w:rsidRPr="004F5079">
        <w:rPr>
          <w:i/>
          <w:iCs/>
          <w:lang w:val="en-US"/>
        </w:rPr>
        <w:t>PRSS1</w:t>
      </w:r>
      <w:r w:rsidR="00361479" w:rsidRPr="004F5079">
        <w:rPr>
          <w:i/>
          <w:iCs/>
          <w:lang w:val="en-US"/>
        </w:rPr>
        <w:t>/</w:t>
      </w:r>
      <w:r w:rsidRPr="004F5079">
        <w:rPr>
          <w:i/>
          <w:iCs/>
          <w:lang w:val="en-US"/>
        </w:rPr>
        <w:t>PRSS2</w:t>
      </w:r>
      <w:r w:rsidRPr="004F5079">
        <w:rPr>
          <w:color w:val="000000"/>
          <w:lang w:val="en-US"/>
        </w:rPr>
        <w:t>) and rs12688220 (</w:t>
      </w:r>
      <w:r w:rsidRPr="004F5079">
        <w:rPr>
          <w:i/>
          <w:iCs/>
          <w:lang w:val="en-US"/>
        </w:rPr>
        <w:t>CLDN2</w:t>
      </w:r>
      <w:r w:rsidR="00361479" w:rsidRPr="004F5079">
        <w:rPr>
          <w:i/>
          <w:iCs/>
          <w:lang w:val="en-US"/>
        </w:rPr>
        <w:t>/</w:t>
      </w:r>
      <w:r w:rsidRPr="004F5079">
        <w:rPr>
          <w:i/>
          <w:iCs/>
          <w:lang w:val="en-US"/>
        </w:rPr>
        <w:t>MORC4</w:t>
      </w:r>
      <w:r w:rsidRPr="004F5079">
        <w:rPr>
          <w:color w:val="000000"/>
          <w:lang w:val="en-US"/>
        </w:rPr>
        <w:t xml:space="preserve">). </w:t>
      </w:r>
      <w:r w:rsidRPr="004F5079">
        <w:rPr>
          <w:rFonts w:eastAsia="Calibri"/>
          <w:lang w:val="en-GB"/>
        </w:rPr>
        <w:t>rs13228878</w:t>
      </w:r>
      <w:r w:rsidR="0010219A" w:rsidRPr="004F5079">
        <w:rPr>
          <w:rFonts w:eastAsia="Calibri"/>
          <w:lang w:val="en-GB"/>
        </w:rPr>
        <w:t xml:space="preserve"> </w:t>
      </w:r>
      <w:r w:rsidR="0010219A" w:rsidRPr="004F5079">
        <w:rPr>
          <w:color w:val="000000"/>
          <w:lang w:val="en-US"/>
        </w:rPr>
        <w:t>(</w:t>
      </w:r>
      <w:r w:rsidR="0010219A" w:rsidRPr="004F5079">
        <w:rPr>
          <w:i/>
          <w:iCs/>
          <w:color w:val="000000"/>
          <w:lang w:val="en-US"/>
        </w:rPr>
        <w:t>PRSS1/PRSS2</w:t>
      </w:r>
      <w:r w:rsidR="0010219A" w:rsidRPr="004F5079">
        <w:rPr>
          <w:color w:val="000000"/>
          <w:lang w:val="en-US"/>
        </w:rPr>
        <w:t>)</w:t>
      </w:r>
      <w:r w:rsidR="00D7697B" w:rsidRPr="004F5079">
        <w:rPr>
          <w:rFonts w:eastAsia="Calibri"/>
          <w:lang w:val="en-US"/>
        </w:rPr>
        <w:t xml:space="preserve"> </w:t>
      </w:r>
      <w:r w:rsidRPr="004F5079">
        <w:rPr>
          <w:rFonts w:eastAsia="Calibri"/>
          <w:lang w:val="en-GB"/>
        </w:rPr>
        <w:t>was previously validated in the Children’s Oncology Group’s AALL0232 cohort</w:t>
      </w:r>
      <w:r w:rsidRPr="004F5079">
        <w:rPr>
          <w:rFonts w:eastAsia="Calibri"/>
          <w:lang w:val="en-GB"/>
        </w:rPr>
        <w:fldChar w:fldCharType="begin" w:fldLock="1"/>
      </w:r>
      <w:r w:rsidR="007F56B0" w:rsidRPr="004F5079">
        <w:rPr>
          <w:rFonts w:eastAsia="Calibri"/>
          <w:lang w:val="en-GB"/>
        </w:rPr>
        <w:instrText>ADDIN CSL_CITATION {"citationItems":[{"id":"ITEM-1","itemData":{"DOI":"10.3324/haematol.2018.199356","ISSN":"15928721","abstract":"Asparaginase-associated pancreatitis is a life-threatening toxicity to childhood acute lymphoblastic leukemia treatment. To elucidate genetic predisposition and asparaginase-associated pancreatitis pathogenesis, ten acute lymphoblastic leukemia trial groups contributed remission samples from patients aged 1.0-17.9 years and treated from 2000-2016. Cases were defined (n=244) by at least two of the following criteria: i) abdominal pain, ii) pancreatic enzymes &gt;3 x upper normal limit, iii) imaging compatible with asparaginase-associated pancreatitis. Controls (n=1320) completed intended asparaginase therapy, 78% receiving ≥8 pegylated-asparaginase injections, without developing aparaginase-associated pancreatitis. rs62228256 on 20q13.2 showed the strongest association (OR=3.75; P=5.2x10-8). Moreover, rs13228878 (OR=0.61; P=7.1x10-6) and rs10273639 (OR=0.62; P=1.1x10-5) on 7q34 showed significant association. A Dana Farber Cancer Institute ALL Consortium cohort consisting of patients treated protocols from 1987-2004 (controls=285, cases=33), and the Children's Oncology Group AALL0232 cohort (controls=2653, cases=76) were available as replication cohorts for the 20q13.2 and 7q34 variants, respectively. While rs62228256 was not validated (P=0.86), both rs13228878 (P=0.03) and rs10273639 (P=0.04) were. rs13228878 and rs10273639 are in high linkage disequilibrium (r2=0.94) and associated with elevated expression of the trypsinogen encoding PRSS1 gene and are known risk variants for alcohol-associated and sporadic pancreatitis in adults. Intra-pancreatic trypsinogen cleavage to proteolytic trypsin induces autodigestion and pancreatitis. Asparaginase-associated pancreatitis and non-asparaginase associated pancreatitis shares genetic predisposition and targeting the trypsinogen activation pathway may enable identification of effective interventions towards asparaginase-associated pancreatitis.","author":[{"dropping-particle":"","family":"Wolthers","given":"Benjamin O.","non-dropping-particle":"","parse-names":false,"suffix":""},{"dropping-particle":"","family":"Frandsen","given":"Thomas L.","non-dropping-particle":"","parse-names":false,"suffix":""},{"dropping-particle":"","family":"Patel","given":"Chirag J.","non-dropping-particle":"","parse-names":false,"suffix":""},{"dropping-particle":"","family":"Abaji","given":"Rachid","non-dropping-particle":"","parse-names":false,"suffix":""},{"dropping-particle":"","family":"Attarbaschi","given":"Andishe","non-dropping-particle":"","parse-names":false,"suffix":""},{"dropping-particle":"","family":"Barzilai","given":"Shlomit","non-dropping-particle":"","parse-names":false,"suffix":""},{"dropping-particle":"","family":"Colombini","given":"Antonella","non-dropping-particle":"","parse-names":false,"suffix":""},{"dropping-particle":"","family":"Escherich","given":"Gabriele","non-dropping-particle":"","parse-names":false,"suffix":""},{"dropping-particle":"","family":"Grosjean","given":"Marie","non-dropping-particle":"","parse-names":false,"suffix":""},{"dropping-particle":"","family":"Krajinovic","given":"Maja","non-dropping-particle":"","parse-names":false,"suffix":""},{"dropping-particle":"","family":"Larse N","given":"Eric","non-dropping-particle":"","parse-names":false,"suffix":""},{"dropping-particle":"","family":"Liang","given":"Der Cherng","non-dropping-particle":"","parse-names":false,"suffix":""},{"dropping-particle":"","family":"Möricke","given":"Anja","non-dropping-particle":"","parse-names":false,"suffix":""},{"dropping-particle":"","family":"Rasmussen","given":"Kirsten K.","non-dropping-particle":"","parse-names":false,"suffix":""},{"dropping-particle":"","family":"Samarasinghe","given":"Sujith","non-dropping-particle":"","parse-names":false,"suffix":""},{"dropping-particle":"","family":"Silverman","given":"Lewis B.","non-dropping-particle":"","parse-names":false,"suffix":""},{"dropping-particle":"","family":"Sluis","given":"Inge M.","non-dropping-particle":"van der","parse-names":false,"suffix":""},{"dropping-particle":"","family":"Stanulla","given":"Martin","non-dropping-particle":"","parse-names":false,"suffix":""},{"dropping-particle":"","family":"Tulstrup","given":"Morten","non-dropping-particle":"","parse-names":false,"suffix":""},{"dropping-particle":"","family":"Yadav","given":"Rachita","non-dropping-particle":"","parse-names":false,"suffix":""},{"dropping-particle":"","family":"Yang","given":"Wenjian","non-dropping-particle":"","parse-names":false,"suffix":""},{"dropping-particle":"","family":"Zapotocka","given":"Ester","non-dropping-particle":"","parse-names":false,"suffix":""},{"dropping-particle":"","family":"Gupta","given":"Ramneek","non-dropping-particle":"","parse-names":false,"suffix":""},{"dropping-particle":"","family":"Schmiegelow","given":"Kjeld","non-dropping-particle":"","parse-names":false,"suffix":""}],"container-title":"Haematologica","id":"ITEM-1","issue":"3","issued":{"date-parts":[["2019"]]},"page":"556-563","title":"Trypsin-encoding PRSS1-PRSS2 variations influence the risk of asparaginase-associated pancreatitis in children with acute lymphoblastic leukemia: A ponte di legno toxicity working group report","type":"article-journal","volume":"104"},"uris":["http://www.mendeley.com/documents/?uuid=f44a5fd0-a3cf-4e2b-93ab-5ed29ab8ee7b"]}],"mendeley":{"formattedCitation":"&lt;sup&gt;7&lt;/sup&gt;","plainTextFormattedCitation":"7","previouslyFormattedCitation":"&lt;sup&gt;7&lt;/sup&gt;"},"properties":{"noteIndex":0},"schema":"https://github.com/citation-style-language/schema/raw/master/csl-citation.json"}</w:instrText>
      </w:r>
      <w:r w:rsidRPr="004F5079">
        <w:rPr>
          <w:rFonts w:eastAsia="Calibri"/>
          <w:lang w:val="en-GB"/>
        </w:rPr>
        <w:fldChar w:fldCharType="separate"/>
      </w:r>
      <w:r w:rsidR="007F56B0" w:rsidRPr="004F5079">
        <w:rPr>
          <w:rFonts w:eastAsia="Calibri"/>
          <w:noProof/>
          <w:vertAlign w:val="superscript"/>
          <w:lang w:val="en-GB"/>
        </w:rPr>
        <w:t>7</w:t>
      </w:r>
      <w:r w:rsidRPr="004F5079">
        <w:rPr>
          <w:rFonts w:eastAsia="Calibri"/>
          <w:lang w:val="en-GB"/>
        </w:rPr>
        <w:fldChar w:fldCharType="end"/>
      </w:r>
      <w:r w:rsidR="0010219A" w:rsidRPr="004F5079">
        <w:rPr>
          <w:rFonts w:eastAsia="Calibri"/>
          <w:lang w:val="en-GB"/>
        </w:rPr>
        <w:t xml:space="preserve">, while </w:t>
      </w:r>
      <w:r w:rsidR="0010219A" w:rsidRPr="004F5079">
        <w:rPr>
          <w:color w:val="000000"/>
          <w:lang w:val="en-US"/>
        </w:rPr>
        <w:t>rs10273639 (</w:t>
      </w:r>
      <w:r w:rsidR="0010219A" w:rsidRPr="004F5079">
        <w:rPr>
          <w:i/>
          <w:iCs/>
          <w:lang w:val="en-US"/>
        </w:rPr>
        <w:t>PRSS1</w:t>
      </w:r>
      <w:r w:rsidR="00361479" w:rsidRPr="004F5079">
        <w:rPr>
          <w:i/>
          <w:iCs/>
          <w:lang w:val="en-US"/>
        </w:rPr>
        <w:t>/</w:t>
      </w:r>
      <w:r w:rsidR="0010219A" w:rsidRPr="004F5079">
        <w:rPr>
          <w:i/>
          <w:iCs/>
          <w:lang w:val="en-US"/>
        </w:rPr>
        <w:t>PRSS2</w:t>
      </w:r>
      <w:r w:rsidR="0010219A" w:rsidRPr="004F5079">
        <w:rPr>
          <w:color w:val="000000"/>
          <w:lang w:val="en-US"/>
        </w:rPr>
        <w:t>) has been identified and validated in several GWAS studies of alcoholic and non-alcoholic pancreatitis</w:t>
      </w:r>
      <w:r w:rsidR="0010219A" w:rsidRPr="004F5079">
        <w:rPr>
          <w:color w:val="000000"/>
          <w:lang w:val="en-US"/>
        </w:rPr>
        <w:fldChar w:fldCharType="begin" w:fldLock="1"/>
      </w:r>
      <w:r w:rsidR="007F56B0" w:rsidRPr="004F5079">
        <w:rPr>
          <w:color w:val="000000"/>
          <w:lang w:val="en-US"/>
        </w:rPr>
        <w:instrText>ADDIN CSL_CITATION {"citationItems":[{"id":"ITEM-1","itemData":{"DOI":"10.1038/ng.2466","ISSN":"1061-4036","author":[{"dropping-particle":"","family":"Whitcomb","given":"David C","non-dropping-particle":"","parse-names":false,"suffix":""},{"dropping-particle":"","family":"Larusch","given":"Jessica","non-dropping-particle":"","parse-names":false,"suffix":""},{"dropping-particle":"","family":"Krasinskas","given":"Alyssa M","non-dropping-particle":"","parse-names":false,"suffix":""},{"dropping-particle":"","family":"Klei","given":"Lambertus","non-dropping-particle":"","parse-names":false,"suffix":""},{"dropping-particle":"","family":"Smith","given":"Jill P","non-dropping-particle":"","parse-names":false,"suffix":""},{"dropping-particle":"","family":"Brand","given":"Randall E","non-dropping-particle":"","parse-names":false,"suffix":""},{"dropping-particle":"","family":"Neoptolemos","given":"John P","non-dropping-particle":"","parse-names":false,"suffix":""},{"dropping-particle":"","family":"Lerch","given":"Markus M","non-dropping-particle":"","parse-names":false,"suffix":""},{"dropping-particle":"","family":"Tector","given":"Matt","non-dropping-particle":"","parse-names":false,"suffix":""},{"dropping-particle":"","family":"Sandhu","given":"Bimaljit S","non-dropping-particle":"","parse-names":false,"suffix":""},{"dropping-particle":"","family":"Guda","given":"Nalini M","non-dropping-particle":"","parse-names":false,"suffix":""},{"dropping-particle":"","family":"Orlichenko","given":"Lidiya","non-dropping-particle":"","parse-names":false,"suffix":""},{"dropping-particle":"","family":"Baillie","given":"John","non-dropping-particle":"","parse-names":false,"suffix":""},{"dropping-particle":"","family":"Banks","given":"Peter A","non-dropping-particle":"","parse-names":false,"suffix":""},{"dropping-particle":"","family":"Conwell","given":"Darwin","non-dropping-particle":"","parse-names":false,"suffix":""},{"dropping-particle":"","family":"Coté","given":"Gregory A","non-dropping-particle":"","parse-names":false,"suffix":""},{"dropping-particle":"","family":"Cotton","given":"Peter B","non-dropping-particle":"","parse-names":false,"suffix":""},{"dropping-particle":"","family":"Disario","given":"James","non-dropping-particle":"","parse-names":false,"suffix":""},{"dropping-particle":"","family":"Farrer","given":"Lindsay A","non-dropping-particle":"","parse-names":false,"suffix":""},{"dropping-particle":"","family":"Forsmark","given":"Chris E","non-dropping-particle":"","parse-names":false,"suffix":""},{"dropping-particle":"","family":"Johnstone","given":"Marianne","non-dropping-particle":"","parse-names":false,"suffix":""},{"dropping-particle":"","family":"Gardner","given":"Timothy B","non-dropping-particle":"","parse-names":false,"suffix":""},{"dropping-particle":"","family":"Gelrud","given":"Andres","non-dropping-particle":"","parse-names":false,"suffix":""},{"dropping-particle":"","family":"Greenhalf","given":"William","non-dropping-particle":"","parse-names":false,"suffix":""},{"dropping-particle":"","family":"Haines","given":"Jonathan L","non-dropping-particle":"","parse-names":false,"suffix":""},{"dropping-particle":"","family":"Hartman","given":"Douglas J","non-dropping-particle":"","parse-names":false,"suffix":""},{"dropping-particle":"","family":"Hawes","given":"Robert A","non-dropping-particle":"","parse-names":false,"suffix":""},{"dropping-particle":"","family":"Lawrence","given":"Christopher","non-dropping-particle":"","parse-names":false,"suffix":""},{"dropping-particle":"","family":"Lewis","given":"Michele","non-dropping-particle":"","parse-names":false,"suffix":""},{"dropping-particle":"","family":"Mayerle","given":"Julia","non-dropping-particle":"","parse-names":false,"suffix":""},{"dropping-particle":"","family":"Mayeux","given":"Richard","non-dropping-particle":"","parse-names":false,"suffix":""},{"dropping-particle":"","family":"Melhem","given":"Nadine M","non-dropping-particle":"","parse-names":false,"suffix":""},{"dropping-particle":"","family":"Money","given":"Mary E","non-dropping-particle":"","parse-names":false,"suffix":""},{"dropping-particle":"","family":"Muniraj","given":"Thiruvengadam","non-dropping-particle":"","parse-names":false,"suffix":""},{"dropping-particle":"","family":"Papachristou","given":"Georgios I","non-dropping-particle":"","parse-names":false,"suffix":""},{"dropping-particle":"","family":"Pericak-vance","given":"Margaret A","non-dropping-particle":"","parse-names":false,"suffix":""},{"dropping-particle":"","family":"Romagnuolo","given":"Joseph","non-dropping-particle":"","parse-names":false,"suffix":""},{"dropping-particle":"","family":"Schellenberg","given":"Gerard D","non-dropping-particle":"","parse-names":false,"suffix":""},{"dropping-particle":"","family":"Sherman","given":"Stuart","non-dropping-particle":"","parse-names":false,"suffix":""},{"dropping-particle":"","family":"Simon","given":"Peter","non-dropping-particle":"","parse-names":false,"suffix":""},{"dropping-particle":"","family":"Singh","given":"Vijay P","non-dropping-particle":"","parse-names":false,"suffix":""},{"dropping-particle":"","family":"Slivka","given":"Adam","non-dropping-particle":"","parse-names":false,"suffix":""},{"dropping-particle":"","family":"Stolz","given":"Donna","non-dropping-particle":"","parse-names":false,"suffix":""},{"dropping-particle":"","family":"Sutton","given":"Robert","non-dropping-particle":"","parse-names":false,"suffix":""},{"dropping-particle":"","family":"Weiss","given":"Frank Ulrich","non-dropping-particle":"","parse-names":false,"suffix":""},{"dropping-particle":"","family":"Wilcox","given":"C Mel","non-dropping-particle":"","parse-names":false,"suffix":""},{"dropping-particle":"","family":"Zarnescu","given":"Narcis Octavian","non-dropping-particle":"","parse-names":false,"suffix":""},{"dropping-particle":"","family":"Wisniewski","given":"Stephen R","non-dropping-particle":"","parse-names":false,"suffix":""},{"dropping-particle":"","family":"Connell","given":"Michael R O","non-dropping-particle":"","parse-names":false,"suffix":""},{"dropping-particle":"","family":"Kienholz","given":"Michelle L","non-dropping-particle":"","parse-names":false,"suffix":""},{"dropping-particle":"","family":"Roeder","given":"Kathryn","non-dropping-particle":"","parse-names":false,"suffix":""},{"dropping-particle":"","family":"Barmada","given":"M Michael","non-dropping-particle":"","parse-names":false,"suffix":""},{"dropping-particle":"","family":"Yadav","given":"Dhiraj","non-dropping-particle":"","parse-names":false,"suffix":""},{"dropping-particle":"","family":"Devlin","given":"Bernie","non-dropping-particle":"","parse-names":false,"suffix":""}],"container-title":"Nature Genetics","id":"ITEM-1","issue":"12","issued":{"date-parts":[["2012"]]},"page":"1349-1354","publisher":"Nature Publishing Group","title":"Common genetic variants in the CLDN2 and PRSS1-PRSS2 loci alter risk for alcohol-related and sporadic pancreatitis","type":"article-journal","volume":"44"},"uris":["http://www.mendeley.com/documents/?uuid=b292ea19-1c75-4aa0-a964-dbce44655992"]},{"id":"ITEM-2","itemData":{"DOI":"10.1136/gutjnl-2017-314454","ISSN":"0017-5749","abstract":"Objective Alcohol-related pancreatitis is associated with a disproportionately large number of hospitalisations among GI disorders. Despite its clinical importance, genetic susceptibility to alcoholic chronic pancreatitis (CP) is poorly characterised. To identify risk genes for alcoholic CP and to evaluate their relevance in non-alcoholic CP, we performed a genome-wide association study and functional characterisation of a new pancreatitis locus.Design 1959 European alcoholic CP patients and population-based controls from the KORA, LIFE and INCIPE studies (n=4708) as well as chronic alcoholics from the GESGA consortium (n=1332) were screened with Illumina technology. For replication, three European cohorts comprising 1650 patients with non-alcoholic CP and 6695 controls originating from the same countries were used.Results We replicated previously reported risk loci CLDN2-MORC4, CTRC, PRSS1-PRSS2 and SPINK1 in alcoholic CP patients. We identified CTRB1-CTRB2 (chymotrypsin B1 and B2) as a new risk locus with lead single-nucleotide polymorphism (SNP) rs8055167 (OR 1.35, 95% CI 1.23 to 1.6). We found that a 16.6 kb inversion in the CTRB1-CTRB2 locus was in linkage disequilibrium with the CP-associated SNPs and was best tagged by rs8048956. The association was replicated in three independent European non-alcoholic CP cohorts of 1650 patients and 6695 controls (OR 1.62, 95% CI 1.42 to 1.86). The inversion changes the expression ratio of the CTRB1 and CTRB2 isoforms and thereby affects protective trypsinogen degradation and ultimately pancreatitis risk.Conclusion An inversion in the CTRB1-CTRB2 locus modifies risk for alcoholic and non-alcoholic CP indicating that common pathomechanisms are involved in these inflammatory disorders.","author":[{"dropping-particle":"","family":"Rosendahl","given":"Jonas","non-dropping-particle":"","parse-names":false,"suffix":""},{"dropping-particle":"","family":"Kirsten","given":"Holger","non-dropping-particle":"","parse-names":false,"suffix":""},{"dropping-particle":"","family":"Hegyi","given":"Eszter","non-dropping-particle":"","parse-names":false,"suffix":""},{"dropping-particle":"","family":"Kovacs","given":"Peter","non-dropping-particle":"","parse-names":false,"suffix":""},{"dropping-particle":"","family":"Weiss","given":"Frank Ulrich","non-dropping-particle":"","parse-names":false,"suffix":""},{"dropping-particle":"","family":"Laumen","given":"Helmut","non-dropping-particle":"","parse-names":false,"suffix":""},{"dropping-particle":"","family":"Lichtner","given":"Peter","non-dropping-particle":"","parse-names":false,"suffix":""},{"dropping-particle":"","family":"Ruffert","given":"Claudia","non-dropping-particle":"","parse-names":false,"suffix":""},{"dropping-particle":"","family":"Chen","given":"Jian-Min","non-dropping-particle":"","parse-names":false,"suffix":""},{"dropping-particle":"","family":"Masson","given":"Emmanuelle","non-dropping-particle":"","parse-names":false,"suffix":""},{"dropping-particle":"","family":"Beer","given":"Sebastian","non-dropping-particle":"","parse-names":false,"suffix":""},{"dropping-particle":"","family":"Zimmer","given":"Constantin","non-dropping-particle":"","parse-names":false,"suffix":""},{"dropping-particle":"","family":"Seltsam","given":"Katharina","non-dropping-particle":"","parse-names":false,"suffix":""},{"dropping-particle":"","family":"Algül","given":"Hana","non-dropping-particle":"","parse-names":false,"suffix":""},{"dropping-particle":"","family":"Bühler","given":"Florence","non-dropping-particle":"","parse-names":false,"suffix":""},{"dropping-particle":"","family":"Bruno","given":"Marco J","non-dropping-particle":"","parse-names":false,"suffix":""},{"dropping-particle":"","family":"Bugert","given":"Peter","non-dropping-particle":"","parse-names":false,"suffix":""},{"dropping-particle":"","family":"Burkhardt","given":"Ralph","non-dropping-particle":"","parse-names":false,"suffix":""},{"dropping-particle":"","family":"Cavestro","given":"Giulia Martina","non-dropping-particle":"","parse-names":false,"suffix":""},{"dropping-particle":"","family":"Cichoz-Lach","given":"Halina","non-dropping-particle":"","parse-names":false,"suffix":""},{"dropping-particle":"","family":"Farré","given":"Antoni","non-dropping-particle":"","parse-names":false,"suffix":""},{"dropping-particle":"","family":"Frank","given":"Josef","non-dropping-particle":"","parse-names":false,"suffix":""},{"dropping-particle":"","family":"Gambaro","given":"Giovanni","non-dropping-particle":"","parse-names":false,"suffix":""},{"dropping-particle":"","family":"Gimpfl","given":"Sebastian","non-dropping-particle":"","parse-names":false,"suffix":""},{"dropping-particle":"","family":"Grallert","given":"Harald","non-dropping-particle":"","parse-names":false,"suffix":""},{"dropping-particle":"","family":"Griesmann","given":"Heidi","non-dropping-particle":"","parse-names":false,"suffix":""},{"dropping-particle":"","family":"Grützmann","given":"Robert","non-dropping-particle":"","parse-names":false,"suffix":""},{"dropping-particle":"","family":"Hellerbrand","given":"Claus","non-dropping-particle":"","parse-names":false,"suffix":""},{"dropping-particle":"","family":"Hegyi","given":"Péter","non-dropping-particle":"","parse-names":false,"suffix":""},{"dropping-particle":"","family":"Hollenbach","given":"Marcus","non-dropping-particle":"","parse-names":false,"suffix":""},{"dropping-particle":"","family":"Iordache","given":"Sevastitia","non-dropping-particle":"","parse-names":false,"suffix":""},{"dropping-particle":"","family":"Jurkowska","given":"Grazyna","non-dropping-particle":"","parse-names":false,"suffix":""},{"dropping-particle":"","family":"Keim","given":"Volker","non-dropping-particle":"","parse-names":false,"suffix":""},{"dropping-particle":"","family":"Kiefer","given":"Falk","non-dropping-particle":"","parse-names":false,"suffix":""},{"dropping-particle":"","family":"Krug","given":"Sebastian","non-dropping-particle":"","parse-names":false,"suffix":""},{"dropping-particle":"","family":"Landt","given":"Olfert","non-dropping-particle":"","parse-names":false,"suffix":""},{"dropping-particle":"Di","family":"Leo","given":"Milena","non-dropping-particle":"","parse-names":false,"suffix":""},{"dropping-particle":"","family":"Lerch","given":"Markus M","non-dropping-particle":"","parse-names":false,"suffix":""},{"dropping-particle":"","family":"Lévy","given":"Philippe","non-dropping-particle":"","parse-names":false,"suffix":""},{"dropping-particle":"","family":"Löffler","given":"Markus","non-dropping-particle":"","parse-names":false,"suffix":""},{"dropping-particle":"","family":"Löhr","given":"Matthias","non-dropping-particle":"","parse-names":false,"suffix":""},{"dropping-particle":"","family":"Ludwig","given":"Maren","non-dropping-particle":"","parse-names":false,"suffix":""},{"dropping-particle":"","family":"Macek","given":"Milan","non-dropping-particle":"","parse-names":false,"suffix":""},{"dropping-particle":"","family":"Malats","given":"Nuria","non-dropping-particle":"","parse-names":false,"suffix":""},{"dropping-particle":"","family":"Malecka-Panas","given":"Ewa","non-dropping-particle":"","parse-names":false,"suffix":""},{"dropping-particle":"","family":"Malerba","given":"Giovanni","non-dropping-particle":"","parse-names":false,"suffix":""},{"dropping-particle":"","family":"Mann","given":"Karl","non-dropping-particle":"","parse-names":false,"suffix":""},{"dropping-particle":"","family":"Mayerle","given":"Julia","non-dropping-particle":"","parse-names":false,"suffix":""},{"dropping-particle":"","family":"Mohr","given":"Sonja","non-dropping-particle":"","parse-names":false,"suffix":""},{"dropping-particle":"","family":"Morsche","given":"Rene H M","non-dropping-particle":"te","parse-names":false,"suffix":""},{"dropping-particle":"","family":"Motyka","given":"Marie","non-dropping-particle":"","parse-names":false,"suffix":""},{"dropping-particle":"","family":"Mueller","given":"Sebastian","non-dropping-particle":"","parse-names":false,"suffix":""},{"dropping-particle":"","family":"Müller","given":"Thomas","non-dropping-particle":"","parse-names":false,"suffix":""},{"dropping-particle":"","family":"Nöthen","given":"Markus M","non-dropping-particle":"","parse-names":false,"suffix":""},{"dropping-particle":"","family":"Pedrazzoli","given":"Sergio","non-dropping-particle":"","parse-names":false,"suffix":""},{"dropping-particle":"","family":"Pereira","given":"Stephen P","non-dropping-particle":"","parse-names":false,"suffix":""},{"dropping-particle":"","family":"Peters","given":"Annette","non-dropping-particle":"","parse-names":false,"suffix":""},{"dropping-particle":"","family":"Pfützer","given":"Roland","non-dropping-particle":"","parse-names":false,"suffix":""},{"dropping-particle":"","family":"Real","given":"Francisco X","non-dropping-particle":"","parse-names":false,"suffix":""},{"dropping-particle":"","family":"Rebours","given":"Vinciane","non-dropping-particle":"","parse-names":false,"suffix":""},{"dropping-particle":"","family":"Ridinger","given":"Monika","non-dropping-particle":"","parse-names":false,"suffix":""},{"dropping-particle":"","family":"Rietschel","given":"Marcella","non-dropping-particle":"","parse-names":false,"suffix":""},{"dropping-particle":"","family":"Rösmann","given":"Eva","non-dropping-particle":"","parse-names":false,"suffix":""},{"dropping-particle":"","family":"Saftoiu","given":"Adrian","non-dropping-particle":"","parse-names":false,"suffix":""},{"dropping-particle":"","family":"Schneider","given":"Alexander","non-dropping-particle":"","parse-names":false,"suffix":""},{"dropping-particle":"","family":"Schulz","given":"Hans-Ulrich","non-dropping-particle":"","parse-names":false,"suffix":""},{"dropping-particle":"","family":"Soranzo","given":"Nicole","non-dropping-particle":"","parse-names":false,"suffix":""},{"dropping-particle":"","family":"Soyka","given":"Michael","non-dropping-particle":"","parse-names":false,"suffix":""},{"dropping-particle":"","family":"Simon","given":"Peter","non-dropping-particle":"","parse-names":false,"suffix":""},{"dropping-particle":"","family":"Skipworth","given":"James","non-dropping-particle":"","parse-names":false,"suffix":""},{"dropping-particle":"","family":"Stickel","given":"Felix","non-dropping-particle":"","parse-names":false,"suffix":""},{"dropping-particle":"","family":"Strauch","given":"Konstantin","non-dropping-particle":"","parse-names":false,"suffix":""},{"dropping-particle":"","family":"Stumvoll","given":"Michael","non-dropping-particle":"","parse-names":false,"suffix":""},{"dropping-particle":"","family":"Testoni","given":"Pier Alberto","non-dropping-particle":"","parse-names":false,"suffix":""},{"dropping-particle":"","family":"Tönjes","given":"Anke","non-dropping-particle":"","parse-names":false,"suffix":""},{"dropping-particle":"","family":"Werner","given":"Lena","non-dropping-particle":"","parse-names":false,"suffix":""},{"dropping-particle":"","family":"Werner","given":"Jens","non-dropping-particle":"","parse-names":false,"suffix":""},{"dropping-particle":"","family":"Wodarz","given":"Norbert","non-dropping-particle":"","parse-names":false,"suffix":""},{"dropping-particle":"","family":"Ziegler","given":"Martin","non-dropping-particle":"","parse-names":false,"suffix":""},{"dropping-particle":"","family":"Masamune","given":"Atsushi","non-dropping-particle":"","parse-names":false,"suffix":""},{"dropping-particle":"","family":"Mössner","given":"Joachim","non-dropping-particle":"","parse-names":false,"suffix":""},{"dropping-particle":"","family":"Férec","given":"Claude","non-dropping-particle":"","parse-names":false,"suffix":""},{"dropping-particle":"","family":"Michl","given":"Patrick","non-dropping-particle":"","parse-names":false,"suffix":""},{"dropping-particle":"","family":"P H Drenth","given":"Joost","non-dropping-particle":"","parse-names":false,"suffix":""},{"dropping-particle":"","family":"Witt","given":"Heiko","non-dropping-particle":"","parse-names":false,"suffix":""},{"dropping-particle":"","family":"Scholz","given":"Markus","non-dropping-particle":"","parse-names":false,"suffix":""},{"dropping-particle":"","family":"Sahin-Tóth","given":"Miklós","non-dropping-particle":"","parse-names":false,"suffix":""}],"container-title":"Gut","id":"ITEM-2","issue":"10","issued":{"date-parts":[["2018"]]},"page":"1855-1863","publisher":"BMJ Publishing Group","title":"Genome-wide association study identifies inversion in the CTRB1-CTRB2 locus to modify risk for alcoholic and non-alcoholic chronic pancreatitis","type":"article-journal","volume":"67"},"uris":["http://www.mendeley.com/documents/?uuid=88ff91fa-8338-4b1d-90c6-814e7be1502b"]},{"id":"ITEM-3","itemData":{"DOI":"10.1136/gutjnl-2014-307453","ISSN":"0017-5749","abstract":"Objective Several genetic risk factors have been identified for non-alcoholic chronic pancreatitis (NACP). A genome-wide association study reported an association of chronic pancreatitis (CP) with variants in PRSS1{\\textendash}PRSS2 (rs10273639; near the gene encoding cationic trypsinogen) and CLDN2{\\textendash}MORC4 loci (rs7057398 in RIPPLY1 and rs12688220 in MORC4). We aimed to refine these findings in a large European cohort.Design We studied 3062 patients with alcohol-related CP (ACP) or NACP and 5107 controls. Also, 1559 German patients with alcohol-associated cirrhosis or alcohol dependence were included for comparison. We performed several meta-analyses to examine genotype{\\textendash}phenotype relationships.Results Association with ACP was found for rs10273639 (OR, 0.63; 95% CI 0.55 to 0.72). ACP was also associated with variants rs7057398 and rs12688220 in men (OR, 2.26; 95% CI 1.94 to 2.63 and OR, 2.66; 95% CI 2.21 to 3.21, respectively) and in women (OR, 1.57; 95% CI 1.14 to 2.18 and OR 1.71; 95% CI 1.41 to 2.07, respectively). Similar results were obtained when German patients with ACP were compared with those with alcohol-associated cirrhosis or alcohol dependence. In the overall population of patients with NACP, association with rs10273639 was absent (OR, 0.93; 95% CI 0.79 to 1.01), whereas rs7057398 of the X chromosomal single nucleotide polymorphisms was associated with NACP in women only (OR, 1.32; 95% CI 1.15 to 1.51).Conclusions The single-nucleotide polymorphisms rs10273639 at the PRSS1{\\textendash}PRSS2 locus and rs7057398 and rs12688220 at the CLDN2{\\textendash}MORC4 locus are associated with CP and strongly associate with ACP, but only rs7057398 with NACP in female patients.","author":[{"dropping-particle":"","family":"Derikx","given":"Monique H","non-dropping-particle":"","parse-names":false,"suffix":""},{"dropping-particle":"","family":"Kovacs","given":"Peter","non-dropping-particle":"","parse-names":false,"suffix":""},{"dropping-particle":"","family":"Scholz","given":"Markus","non-dropping-particle":"","parse-names":false,"suffix":""},{"dropping-particle":"","family":"Masson","given":"Emmanuelle","non-dropping-particle":"","parse-names":false,"suffix":""},{"dropping-particle":"","family":"Chen","given":"Jian-Min","non-dropping-particle":"","parse-names":false,"suffix":""},{"dropping-particle":"","family":"Ruffert","given":"Claudia","non-dropping-particle":"","parse-names":false,"suffix":""},{"dropping-particle":"","family":"Lichtner","given":"Peter","non-dropping-particle":"","parse-names":false,"suffix":""},{"dropping-particle":"","family":"Morsche","given":"Rene H M","non-dropping-particle":"te","parse-names":false,"suffix":""},{"dropping-particle":"","family":"Cavestro","given":"Giulia Martina","non-dropping-particle":"","parse-names":false,"suffix":""},{"dropping-particle":"","family":"Férec","given":"Claude","non-dropping-particle":"","parse-names":false,"suffix":""},{"dropping-particle":"","family":"Drenth","given":"Joost P H","non-dropping-particle":"","parse-names":false,"suffix":""},{"dropping-particle":"","family":"Witt","given":"Heiko","non-dropping-particle":"","parse-names":false,"suffix":""},{"dropping-particle":"","family":"Rosendahl","given":"Jonas","non-dropping-particle":"","parse-names":false,"suffix":""}],"container-title":"Gut","id":"ITEM-3","issue":"9","issued":{"date-parts":[["2015"]]},"page":"1426-1433","publisher":"BMJ Publishing Group","title":"Polymorphisms at PRSS1-PRSS2 and CLDN2-MORC4 loci associate with alcoholic and non-alcoholic chronic pancreatitis in a European replication study","type":"article-journal","volume":"64"},"uris":["http://www.mendeley.com/documents/?uuid=870b51ef-8435-49cb-a874-7084b7369c24"]}],"mendeley":{"formattedCitation":"&lt;sup&gt;8–10&lt;/sup&gt;","plainTextFormattedCitation":"8–10","previouslyFormattedCitation":"&lt;sup&gt;8–10&lt;/sup&gt;"},"properties":{"noteIndex":0},"schema":"https://github.com/citation-style-language/schema/raw/master/csl-citation.json"}</w:instrText>
      </w:r>
      <w:r w:rsidR="0010219A" w:rsidRPr="004F5079">
        <w:rPr>
          <w:color w:val="000000"/>
          <w:lang w:val="en-US"/>
        </w:rPr>
        <w:fldChar w:fldCharType="separate"/>
      </w:r>
      <w:r w:rsidR="007F56B0" w:rsidRPr="004F5079">
        <w:rPr>
          <w:noProof/>
          <w:color w:val="000000"/>
          <w:vertAlign w:val="superscript"/>
          <w:lang w:val="en-US"/>
        </w:rPr>
        <w:t>8–10</w:t>
      </w:r>
      <w:r w:rsidR="0010219A" w:rsidRPr="004F5079">
        <w:rPr>
          <w:color w:val="000000"/>
          <w:lang w:val="en-US"/>
        </w:rPr>
        <w:fldChar w:fldCharType="end"/>
      </w:r>
      <w:r w:rsidR="0010219A" w:rsidRPr="004F5079">
        <w:rPr>
          <w:color w:val="000000"/>
          <w:lang w:val="en-US"/>
        </w:rPr>
        <w:t>. rs17107315 (</w:t>
      </w:r>
      <w:r w:rsidR="0010219A" w:rsidRPr="004F5079">
        <w:rPr>
          <w:i/>
          <w:iCs/>
          <w:color w:val="000000"/>
          <w:lang w:val="en-US"/>
        </w:rPr>
        <w:t>SPINK1</w:t>
      </w:r>
      <w:r w:rsidR="0010219A" w:rsidRPr="004F5079">
        <w:rPr>
          <w:color w:val="000000"/>
          <w:lang w:val="en-US"/>
        </w:rPr>
        <w:t>)</w:t>
      </w:r>
      <w:r w:rsidR="0010219A" w:rsidRPr="004F5079">
        <w:rPr>
          <w:color w:val="000000"/>
          <w:lang w:val="en-US"/>
        </w:rPr>
        <w:fldChar w:fldCharType="begin" w:fldLock="1"/>
      </w:r>
      <w:r w:rsidR="007F56B0" w:rsidRPr="004F5079">
        <w:rPr>
          <w:color w:val="000000"/>
          <w:lang w:val="en-US"/>
        </w:rPr>
        <w:instrText>ADDIN CSL_CITATION {"citationItems":[{"id":"ITEM-1","itemData":{"DOI":"10.1136/gutjnl-2017-314454","ISSN":"0017-5749","abstract":"Objective Alcohol-related pancreatitis is associated with a disproportionately large number of hospitalisations among GI disorders. Despite its clinical importance, genetic susceptibility to alcoholic chronic pancreatitis (CP) is poorly characterised. To identify risk genes for alcoholic CP and to evaluate their relevance in non-alcoholic CP, we performed a genome-wide association study and functional characterisation of a new pancreatitis locus.Design 1959 European alcoholic CP patients and population-based controls from the KORA, LIFE and INCIPE studies (n=4708) as well as chronic alcoholics from the GESGA consortium (n=1332) were screened with Illumina technology. For replication, three European cohorts comprising 1650 patients with non-alcoholic CP and 6695 controls originating from the same countries were used.Results We replicated previously reported risk loci CLDN2-MORC4, CTRC, PRSS1-PRSS2 and SPINK1 in alcoholic CP patients. We identified CTRB1-CTRB2 (chymotrypsin B1 and B2) as a new risk locus with lead single-nucleotide polymorphism (SNP) rs8055167 (OR 1.35, 95% CI 1.23 to 1.6). We found that a 16.6 kb inversion in the CTRB1-CTRB2 locus was in linkage disequilibrium with the CP-associated SNPs and was best tagged by rs8048956. The association was replicated in three independent European non-alcoholic CP cohorts of 1650 patients and 6695 controls (OR 1.62, 95% CI 1.42 to 1.86). The inversion changes the expression ratio of the CTRB1 and CTRB2 isoforms and thereby affects protective trypsinogen degradation and ultimately pancreatitis risk.Conclusion An inversion in the CTRB1-CTRB2 locus modifies risk for alcoholic and non-alcoholic CP indicating that common pathomechanisms are involved in these inflammatory disorders.","author":[{"dropping-particle":"","family":"Rosendahl","given":"Jonas","non-dropping-particle":"","parse-names":false,"suffix":""},{"dropping-particle":"","family":"Kirsten","given":"Holger","non-dropping-particle":"","parse-names":false,"suffix":""},{"dropping-particle":"","family":"Hegyi","given":"Eszter","non-dropping-particle":"","parse-names":false,"suffix":""},{"dropping-particle":"","family":"Kovacs","given":"Peter","non-dropping-particle":"","parse-names":false,"suffix":""},{"dropping-particle":"","family":"Weiss","given":"Frank Ulrich","non-dropping-particle":"","parse-names":false,"suffix":""},{"dropping-particle":"","family":"Laumen","given":"Helmut","non-dropping-particle":"","parse-names":false,"suffix":""},{"dropping-particle":"","family":"Lichtner","given":"Peter","non-dropping-particle":"","parse-names":false,"suffix":""},{"dropping-particle":"","family":"Ruffert","given":"Claudia","non-dropping-particle":"","parse-names":false,"suffix":""},{"dropping-particle":"","family":"Chen","given":"Jian-Min","non-dropping-particle":"","parse-names":false,"suffix":""},{"dropping-particle":"","family":"Masson","given":"Emmanuelle","non-dropping-particle":"","parse-names":false,"suffix":""},{"dropping-particle":"","family":"Beer","given":"Sebastian","non-dropping-particle":"","parse-names":false,"suffix":""},{"dropping-particle":"","family":"Zimmer","given":"Constantin","non-dropping-particle":"","parse-names":false,"suffix":""},{"dropping-particle":"","family":"Seltsam","given":"Katharina","non-dropping-particle":"","parse-names":false,"suffix":""},{"dropping-particle":"","family":"Algül","given":"Hana","non-dropping-particle":"","parse-names":false,"suffix":""},{"dropping-particle":"","family":"Bühler","given":"Florence","non-dropping-particle":"","parse-names":false,"suffix":""},{"dropping-particle":"","family":"Bruno","given":"Marco J","non-dropping-particle":"","parse-names":false,"suffix":""},{"dropping-particle":"","family":"Bugert","given":"Peter","non-dropping-particle":"","parse-names":false,"suffix":""},{"dropping-particle":"","family":"Burkhardt","given":"Ralph","non-dropping-particle":"","parse-names":false,"suffix":""},{"dropping-particle":"","family":"Cavestro","given":"Giulia Martina","non-dropping-particle":"","parse-names":false,"suffix":""},{"dropping-particle":"","family":"Cichoz-Lach","given":"Halina","non-dropping-particle":"","parse-names":false,"suffix":""},{"dropping-particle":"","family":"Farré","given":"Antoni","non-dropping-particle":"","parse-names":false,"suffix":""},{"dropping-particle":"","family":"Frank","given":"Josef","non-dropping-particle":"","parse-names":false,"suffix":""},{"dropping-particle":"","family":"Gambaro","given":"Giovanni","non-dropping-particle":"","parse-names":false,"suffix":""},{"dropping-particle":"","family":"Gimpfl","given":"Sebastian","non-dropping-particle":"","parse-names":false,"suffix":""},{"dropping-particle":"","family":"Grallert","given":"Harald","non-dropping-particle":"","parse-names":false,"suffix":""},{"dropping-particle":"","family":"Griesmann","given":"Heidi","non-dropping-particle":"","parse-names":false,"suffix":""},{"dropping-particle":"","family":"Grützmann","given":"Robert","non-dropping-particle":"","parse-names":false,"suffix":""},{"dropping-particle":"","family":"Hellerbrand","given":"Claus","non-dropping-particle":"","parse-names":false,"suffix":""},{"dropping-particle":"","family":"Hegyi","given":"Péter","non-dropping-particle":"","parse-names":false,"suffix":""},{"dropping-particle":"","family":"Hollenbach","given":"Marcus","non-dropping-particle":"","parse-names":false,"suffix":""},{"dropping-particle":"","family":"Iordache","given":"Sevastitia","non-dropping-particle":"","parse-names":false,"suffix":""},{"dropping-particle":"","family":"Jurkowska","given":"Grazyna","non-dropping-particle":"","parse-names":false,"suffix":""},{"dropping-particle":"","family":"Keim","given":"Volker","non-dropping-particle":"","parse-names":false,"suffix":""},{"dropping-particle":"","family":"Kiefer","given":"Falk","non-dropping-particle":"","parse-names":false,"suffix":""},{"dropping-particle":"","family":"Krug","given":"Sebastian","non-dropping-particle":"","parse-names":false,"suffix":""},{"dropping-particle":"","family":"Landt","given":"Olfert","non-dropping-particle":"","parse-names":false,"suffix":""},{"dropping-particle":"Di","family":"Leo","given":"Milena","non-dropping-particle":"","parse-names":false,"suffix":""},{"dropping-particle":"","family":"Lerch","given":"Markus M","non-dropping-particle":"","parse-names":false,"suffix":""},{"dropping-particle":"","family":"Lévy","given":"Philippe","non-dropping-particle":"","parse-names":false,"suffix":""},{"dropping-particle":"","family":"Löffler","given":"Markus","non-dropping-particle":"","parse-names":false,"suffix":""},{"dropping-particle":"","family":"Löhr","given":"Matthias","non-dropping-particle":"","parse-names":false,"suffix":""},{"dropping-particle":"","family":"Ludwig","given":"Maren","non-dropping-particle":"","parse-names":false,"suffix":""},{"dropping-particle":"","family":"Macek","given":"Milan","non-dropping-particle":"","parse-names":false,"suffix":""},{"dropping-particle":"","family":"Malats","given":"Nuria","non-dropping-particle":"","parse-names":false,"suffix":""},{"dropping-particle":"","family":"Malecka-Panas","given":"Ewa","non-dropping-particle":"","parse-names":false,"suffix":""},{"dropping-particle":"","family":"Malerba","given":"Giovanni","non-dropping-particle":"","parse-names":false,"suffix":""},{"dropping-particle":"","family":"Mann","given":"Karl","non-dropping-particle":"","parse-names":false,"suffix":""},{"dropping-particle":"","family":"Mayerle","given":"Julia","non-dropping-particle":"","parse-names":false,"suffix":""},{"dropping-particle":"","family":"Mohr","given":"Sonja","non-dropping-particle":"","parse-names":false,"suffix":""},{"dropping-particle":"","family":"Morsche","given":"Rene H M","non-dropping-particle":"te","parse-names":false,"suffix":""},{"dropping-particle":"","family":"Motyka","given":"Marie","non-dropping-particle":"","parse-names":false,"suffix":""},{"dropping-particle":"","family":"Mueller","given":"Sebastian","non-dropping-particle":"","parse-names":false,"suffix":""},{"dropping-particle":"","family":"Müller","given":"Thomas","non-dropping-particle":"","parse-names":false,"suffix":""},{"dropping-particle":"","family":"Nöthen","given":"Markus M","non-dropping-particle":"","parse-names":false,"suffix":""},{"dropping-particle":"","family":"Pedrazzoli","given":"Sergio","non-dropping-particle":"","parse-names":false,"suffix":""},{"dropping-particle":"","family":"Pereira","given":"Stephen P","non-dropping-particle":"","parse-names":false,"suffix":""},{"dropping-particle":"","family":"Peters","given":"Annette","non-dropping-particle":"","parse-names":false,"suffix":""},{"dropping-particle":"","family":"Pfützer","given":"Roland","non-dropping-particle":"","parse-names":false,"suffix":""},{"dropping-particle":"","family":"Real","given":"Francisco X","non-dropping-particle":"","parse-names":false,"suffix":""},{"dropping-particle":"","family":"Rebours","given":"Vinciane","non-dropping-particle":"","parse-names":false,"suffix":""},{"dropping-particle":"","family":"Ridinger","given":"Monika","non-dropping-particle":"","parse-names":false,"suffix":""},{"dropping-particle":"","family":"Rietschel","given":"Marcella","non-dropping-particle":"","parse-names":false,"suffix":""},{"dropping-particle":"","family":"Rösmann","given":"Eva","non-dropping-particle":"","parse-names":false,"suffix":""},{"dropping-particle":"","family":"Saftoiu","given":"Adrian","non-dropping-particle":"","parse-names":false,"suffix":""},{"dropping-particle":"","family":"Schneider","given":"Alexander","non-dropping-particle":"","parse-names":false,"suffix":""},{"dropping-particle":"","family":"Schulz","given":"Hans-Ulrich","non-dropping-particle":"","parse-names":false,"suffix":""},{"dropping-particle":"","family":"Soranzo","given":"Nicole","non-dropping-particle":"","parse-names":false,"suffix":""},{"dropping-particle":"","family":"Soyka","given":"Michael","non-dropping-particle":"","parse-names":false,"suffix":""},{"dropping-particle":"","family":"Simon","given":"Peter","non-dropping-particle":"","parse-names":false,"suffix":""},{"dropping-particle":"","family":"Skipworth","given":"James","non-dropping-particle":"","parse-names":false,"suffix":""},{"dropping-particle":"","family":"Stickel","given":"Felix","non-dropping-particle":"","parse-names":false,"suffix":""},{"dropping-particle":"","family":"Strauch","given":"Konstantin","non-dropping-particle":"","parse-names":false,"suffix":""},{"dropping-particle":"","family":"Stumvoll","given":"Michael","non-dropping-particle":"","parse-names":false,"suffix":""},{"dropping-particle":"","family":"Testoni","given":"Pier Alberto","non-dropping-particle":"","parse-names":false,"suffix":""},{"dropping-particle":"","family":"Tönjes","given":"Anke","non-dropping-particle":"","parse-names":false,"suffix":""},{"dropping-particle":"","family":"Werner","given":"Lena","non-dropping-particle":"","parse-names":false,"suffix":""},{"dropping-particle":"","family":"Werner","given":"Jens","non-dropping-particle":"","parse-names":false,"suffix":""},{"dropping-particle":"","family":"Wodarz","given":"Norbert","non-dropping-particle":"","parse-names":false,"suffix":""},{"dropping-particle":"","family":"Ziegler","given":"Martin","non-dropping-particle":"","parse-names":false,"suffix":""},{"dropping-particle":"","family":"Masamune","given":"Atsushi","non-dropping-particle":"","parse-names":false,"suffix":""},{"dropping-particle":"","family":"Mössner","given":"Joachim","non-dropping-particle":"","parse-names":false,"suffix":""},{"dropping-particle":"","family":"Férec","given":"Claude","non-dropping-particle":"","parse-names":false,"suffix":""},{"dropping-particle":"","family":"Michl","given":"Patrick","non-dropping-particle":"","parse-names":false,"suffix":""},{"dropping-particle":"","family":"P H Drenth","given":"Joost","non-dropping-particle":"","parse-names":false,"suffix":""},{"dropping-particle":"","family":"Witt","given":"Heiko","non-dropping-particle":"","parse-names":false,"suffix":""},{"dropping-particle":"","family":"Scholz","given":"Markus","non-dropping-particle":"","parse-names":false,"suffix":""},{"dropping-particle":"","family":"Sahin-Tóth","given":"Miklós","non-dropping-particle":"","parse-names":false,"suffix":""}],"container-title":"Gut","id":"ITEM-1","issue":"10","issued":{"date-parts":[["2018"]]},"page":"1855-1863","publisher":"BMJ Publishing Group","title":"Genome-wide association study identifies inversion in the CTRB1-CTRB2 locus to modify risk for alcoholic and non-alcoholic chronic pancreatitis","type":"article-journal","volume":"67"},"uris":["http://www.mendeley.com/documents/?uuid=88ff91fa-8338-4b1d-90c6-814e7be1502b"]}],"mendeley":{"formattedCitation":"&lt;sup&gt;9&lt;/sup&gt;","plainTextFormattedCitation":"9","previouslyFormattedCitation":"&lt;sup&gt;9&lt;/sup&gt;"},"properties":{"noteIndex":0},"schema":"https://github.com/citation-style-language/schema/raw/master/csl-citation.json"}</w:instrText>
      </w:r>
      <w:r w:rsidR="0010219A" w:rsidRPr="004F5079">
        <w:rPr>
          <w:color w:val="000000"/>
          <w:lang w:val="en-US"/>
        </w:rPr>
        <w:fldChar w:fldCharType="separate"/>
      </w:r>
      <w:r w:rsidR="007F56B0" w:rsidRPr="004F5079">
        <w:rPr>
          <w:noProof/>
          <w:color w:val="000000"/>
          <w:vertAlign w:val="superscript"/>
          <w:lang w:val="en-US"/>
        </w:rPr>
        <w:t>9</w:t>
      </w:r>
      <w:r w:rsidR="0010219A" w:rsidRPr="004F5079">
        <w:rPr>
          <w:color w:val="000000"/>
          <w:lang w:val="en-US"/>
        </w:rPr>
        <w:fldChar w:fldCharType="end"/>
      </w:r>
      <w:r w:rsidR="00715D7B" w:rsidRPr="004F5079">
        <w:rPr>
          <w:color w:val="000000"/>
          <w:lang w:val="en-US"/>
        </w:rPr>
        <w:t xml:space="preserve"> and </w:t>
      </w:r>
      <w:r w:rsidR="0010219A" w:rsidRPr="004F5079">
        <w:rPr>
          <w:color w:val="000000"/>
          <w:lang w:val="en-US"/>
        </w:rPr>
        <w:t>rs12688220 (</w:t>
      </w:r>
      <w:r w:rsidR="0010219A" w:rsidRPr="004F5079">
        <w:rPr>
          <w:i/>
          <w:iCs/>
          <w:lang w:val="en-US"/>
        </w:rPr>
        <w:t>CLDN2</w:t>
      </w:r>
      <w:r w:rsidR="00361479" w:rsidRPr="004F5079">
        <w:rPr>
          <w:i/>
          <w:iCs/>
          <w:lang w:val="en-US"/>
        </w:rPr>
        <w:t>/</w:t>
      </w:r>
      <w:r w:rsidR="0010219A" w:rsidRPr="004F5079">
        <w:rPr>
          <w:i/>
          <w:iCs/>
          <w:lang w:val="en-US"/>
        </w:rPr>
        <w:t>MORC4</w:t>
      </w:r>
      <w:r w:rsidR="0010219A" w:rsidRPr="004F5079">
        <w:rPr>
          <w:color w:val="000000"/>
          <w:lang w:val="en-US"/>
        </w:rPr>
        <w:t>)</w:t>
      </w:r>
      <w:r w:rsidR="0010219A" w:rsidRPr="004F5079">
        <w:rPr>
          <w:color w:val="000000"/>
          <w:lang w:val="en-US"/>
        </w:rPr>
        <w:fldChar w:fldCharType="begin" w:fldLock="1"/>
      </w:r>
      <w:r w:rsidR="007F56B0" w:rsidRPr="004F5079">
        <w:rPr>
          <w:color w:val="000000"/>
          <w:lang w:val="en-US"/>
        </w:rPr>
        <w:instrText>ADDIN CSL_CITATION {"citationItems":[{"id":"ITEM-1","itemData":{"DOI":"10.1038/ng.2466","ISSN":"1061-4036","author":[{"dropping-particle":"","family":"Whitcomb","given":"David C","non-dropping-particle":"","parse-names":false,"suffix":""},{"dropping-particle":"","family":"Larusch","given":"Jessica","non-dropping-particle":"","parse-names":false,"suffix":""},{"dropping-particle":"","family":"Krasinskas","given":"Alyssa M","non-dropping-particle":"","parse-names":false,"suffix":""},{"dropping-particle":"","family":"Klei","given":"Lambertus","non-dropping-particle":"","parse-names":false,"suffix":""},{"dropping-particle":"","family":"Smith","given":"Jill P","non-dropping-particle":"","parse-names":false,"suffix":""},{"dropping-particle":"","family":"Brand","given":"Randall E","non-dropping-particle":"","parse-names":false,"suffix":""},{"dropping-particle":"","family":"Neoptolemos","given":"John P","non-dropping-particle":"","parse-names":false,"suffix":""},{"dropping-particle":"","family":"Lerch","given":"Markus M","non-dropping-particle":"","parse-names":false,"suffix":""},{"dropping-particle":"","family":"Tector","given":"Matt","non-dropping-particle":"","parse-names":false,"suffix":""},{"dropping-particle":"","family":"Sandhu","given":"Bimaljit S","non-dropping-particle":"","parse-names":false,"suffix":""},{"dropping-particle":"","family":"Guda","given":"Nalini M","non-dropping-particle":"","parse-names":false,"suffix":""},{"dropping-particle":"","family":"Orlichenko","given":"Lidiya","non-dropping-particle":"","parse-names":false,"suffix":""},{"dropping-particle":"","family":"Baillie","given":"John","non-dropping-particle":"","parse-names":false,"suffix":""},{"dropping-particle":"","family":"Banks","given":"Peter A","non-dropping-particle":"","parse-names":false,"suffix":""},{"dropping-particle":"","family":"Conwell","given":"Darwin","non-dropping-particle":"","parse-names":false,"suffix":""},{"dropping-particle":"","family":"Coté","given":"Gregory A","non-dropping-particle":"","parse-names":false,"suffix":""},{"dropping-particle":"","family":"Cotton","given":"Peter B","non-dropping-particle":"","parse-names":false,"suffix":""},{"dropping-particle":"","family":"Disario","given":"James","non-dropping-particle":"","parse-names":false,"suffix":""},{"dropping-particle":"","family":"Farrer","given":"Lindsay A","non-dropping-particle":"","parse-names":false,"suffix":""},{"dropping-particle":"","family":"Forsmark","given":"Chris E","non-dropping-particle":"","parse-names":false,"suffix":""},{"dropping-particle":"","family":"Johnstone","given":"Marianne","non-dropping-particle":"","parse-names":false,"suffix":""},{"dropping-particle":"","family":"Gardner","given":"Timothy B","non-dropping-particle":"","parse-names":false,"suffix":""},{"dropping-particle":"","family":"Gelrud","given":"Andres","non-dropping-particle":"","parse-names":false,"suffix":""},{"dropping-particle":"","family":"Greenhalf","given":"William","non-dropping-particle":"","parse-names":false,"suffix":""},{"dropping-particle":"","family":"Haines","given":"Jonathan L","non-dropping-particle":"","parse-names":false,"suffix":""},{"dropping-particle":"","family":"Hartman","given":"Douglas J","non-dropping-particle":"","parse-names":false,"suffix":""},{"dropping-particle":"","family":"Hawes","given":"Robert A","non-dropping-particle":"","parse-names":false,"suffix":""},{"dropping-particle":"","family":"Lawrence","given":"Christopher","non-dropping-particle":"","parse-names":false,"suffix":""},{"dropping-particle":"","family":"Lewis","given":"Michele","non-dropping-particle":"","parse-names":false,"suffix":""},{"dropping-particle":"","family":"Mayerle","given":"Julia","non-dropping-particle":"","parse-names":false,"suffix":""},{"dropping-particle":"","family":"Mayeux","given":"Richard","non-dropping-particle":"","parse-names":false,"suffix":""},{"dropping-particle":"","family":"Melhem","given":"Nadine M","non-dropping-particle":"","parse-names":false,"suffix":""},{"dropping-particle":"","family":"Money","given":"Mary E","non-dropping-particle":"","parse-names":false,"suffix":""},{"dropping-particle":"","family":"Muniraj","given":"Thiruvengadam","non-dropping-particle":"","parse-names":false,"suffix":""},{"dropping-particle":"","family":"Papachristou","given":"Georgios I","non-dropping-particle":"","parse-names":false,"suffix":""},{"dropping-particle":"","family":"Pericak-vance","given":"Margaret A","non-dropping-particle":"","parse-names":false,"suffix":""},{"dropping-particle":"","family":"Romagnuolo","given":"Joseph","non-dropping-particle":"","parse-names":false,"suffix":""},{"dropping-particle":"","family":"Schellenberg","given":"Gerard D","non-dropping-particle":"","parse-names":false,"suffix":""},{"dropping-particle":"","family":"Sherman","given":"Stuart","non-dropping-particle":"","parse-names":false,"suffix":""},{"dropping-particle":"","family":"Simon","given":"Peter","non-dropping-particle":"","parse-names":false,"suffix":""},{"dropping-particle":"","family":"Singh","given":"Vijay P","non-dropping-particle":"","parse-names":false,"suffix":""},{"dropping-particle":"","family":"Slivka","given":"Adam","non-dropping-particle":"","parse-names":false,"suffix":""},{"dropping-particle":"","family":"Stolz","given":"Donna","non-dropping-particle":"","parse-names":false,"suffix":""},{"dropping-particle":"","family":"Sutton","given":"Robert","non-dropping-particle":"","parse-names":false,"suffix":""},{"dropping-particle":"","family":"Weiss","given":"Frank Ulrich","non-dropping-particle":"","parse-names":false,"suffix":""},{"dropping-particle":"","family":"Wilcox","given":"C Mel","non-dropping-particle":"","parse-names":false,"suffix":""},{"dropping-particle":"","family":"Zarnescu","given":"Narcis Octavian","non-dropping-particle":"","parse-names":false,"suffix":""},{"dropping-particle":"","family":"Wisniewski","given":"Stephen R","non-dropping-particle":"","parse-names":false,"suffix":""},{"dropping-particle":"","family":"Connell","given":"Michael R O","non-dropping-particle":"","parse-names":false,"suffix":""},{"dropping-particle":"","family":"Kienholz","given":"Michelle L","non-dropping-particle":"","parse-names":false,"suffix":""},{"dropping-particle":"","family":"Roeder","given":"Kathryn","non-dropping-particle":"","parse-names":false,"suffix":""},{"dropping-particle":"","family":"Barmada","given":"M Michael","non-dropping-particle":"","parse-names":false,"suffix":""},{"dropping-particle":"","family":"Yadav","given":"Dhiraj","non-dropping-particle":"","parse-names":false,"suffix":""},{"dropping-particle":"","family":"Devlin","given":"Bernie","non-dropping-particle":"","parse-names":false,"suffix":""}],"container-title":"Nature Genetics","id":"ITEM-1","issue":"12","issued":{"date-parts":[["2012"]]},"page":"1349-1354","publisher":"Nature Publishing Group","title":"Common genetic variants in the CLDN2 and PRSS1-PRSS2 loci alter risk for alcohol-related and sporadic pancreatitis","type":"article-journal","volume":"44"},"uris":["http://www.mendeley.com/documents/?uuid=b292ea19-1c75-4aa0-a964-dbce44655992"]},{"id":"ITEM-2","itemData":{"DOI":"10.1136/gutjnl-2017-314454","ISSN":"0017-5749","abstract":"Objective Alcohol-related pancreatitis is associated with a disproportionately large number of hospitalisations among GI disorders. Despite its clinical importance, genetic susceptibility to alcoholic chronic pancreatitis (CP) is poorly characterised. To identify risk genes for alcoholic CP and to evaluate their relevance in non-alcoholic CP, we performed a genome-wide association study and functional characterisation of a new pancreatitis locus.Design 1959 European alcoholic CP patients and population-based controls from the KORA, LIFE and INCIPE studies (n=4708) as well as chronic alcoholics from the GESGA consortium (n=1332) were screened with Illumina technology. For replication, three European cohorts comprising 1650 patients with non-alcoholic CP and 6695 controls originating from the same countries were used.Results We replicated previously reported risk loci CLDN2-MORC4, CTRC, PRSS1-PRSS2 and SPINK1 in alcoholic CP patients. We identified CTRB1-CTRB2 (chymotrypsin B1 and B2) as a new risk locus with lead single-nucleotide polymorphism (SNP) rs8055167 (OR 1.35, 95% CI 1.23 to 1.6). We found that a 16.6 kb inversion in the CTRB1-CTRB2 locus was in linkage disequilibrium with the CP-associated SNPs and was best tagged by rs8048956. The association was replicated in three independent European non-alcoholic CP cohorts of 1650 patients and 6695 controls (OR 1.62, 95% CI 1.42 to 1.86). The inversion changes the expression ratio of the CTRB1 and CTRB2 isoforms and thereby affects protective trypsinogen degradation and ultimately pancreatitis risk.Conclusion An inversion in the CTRB1-CTRB2 locus modifies risk for alcoholic and non-alcoholic CP indicating that common pathomechanisms are involved in these inflammatory disorders.","author":[{"dropping-particle":"","family":"Rosendahl","given":"Jonas","non-dropping-particle":"","parse-names":false,"suffix":""},{"dropping-particle":"","family":"Kirsten","given":"Holger","non-dropping-particle":"","parse-names":false,"suffix":""},{"dropping-particle":"","family":"Hegyi","given":"Eszter","non-dropping-particle":"","parse-names":false,"suffix":""},{"dropping-particle":"","family":"Kovacs","given":"Peter","non-dropping-particle":"","parse-names":false,"suffix":""},{"dropping-particle":"","family":"Weiss","given":"Frank Ulrich","non-dropping-particle":"","parse-names":false,"suffix":""},{"dropping-particle":"","family":"Laumen","given":"Helmut","non-dropping-particle":"","parse-names":false,"suffix":""},{"dropping-particle":"","family":"Lichtner","given":"Peter","non-dropping-particle":"","parse-names":false,"suffix":""},{"dropping-particle":"","family":"Ruffert","given":"Claudia","non-dropping-particle":"","parse-names":false,"suffix":""},{"dropping-particle":"","family":"Chen","given":"Jian-Min","non-dropping-particle":"","parse-names":false,"suffix":""},{"dropping-particle":"","family":"Masson","given":"Emmanuelle","non-dropping-particle":"","parse-names":false,"suffix":""},{"dropping-particle":"","family":"Beer","given":"Sebastian","non-dropping-particle":"","parse-names":false,"suffix":""},{"dropping-particle":"","family":"Zimmer","given":"Constantin","non-dropping-particle":"","parse-names":false,"suffix":""},{"dropping-particle":"","family":"Seltsam","given":"Katharina","non-dropping-particle":"","parse-names":false,"suffix":""},{"dropping-particle":"","family":"Algül","given":"Hana","non-dropping-particle":"","parse-names":false,"suffix":""},{"dropping-particle":"","family":"Bühler","given":"Florence","non-dropping-particle":"","parse-names":false,"suffix":""},{"dropping-particle":"","family":"Bruno","given":"Marco J","non-dropping-particle":"","parse-names":false,"suffix":""},{"dropping-particle":"","family":"Bugert","given":"Peter","non-dropping-particle":"","parse-names":false,"suffix":""},{"dropping-particle":"","family":"Burkhardt","given":"Ralph","non-dropping-particle":"","parse-names":false,"suffix":""},{"dropping-particle":"","family":"Cavestro","given":"Giulia Martina","non-dropping-particle":"","parse-names":false,"suffix":""},{"dropping-particle":"","family":"Cichoz-Lach","given":"Halina","non-dropping-particle":"","parse-names":false,"suffix":""},{"dropping-particle":"","family":"Farré","given":"Antoni","non-dropping-particle":"","parse-names":false,"suffix":""},{"dropping-particle":"","family":"Frank","given":"Josef","non-dropping-particle":"","parse-names":false,"suffix":""},{"dropping-particle":"","family":"Gambaro","given":"Giovanni","non-dropping-particle":"","parse-names":false,"suffix":""},{"dropping-particle":"","family":"Gimpfl","given":"Sebastian","non-dropping-particle":"","parse-names":false,"suffix":""},{"dropping-particle":"","family":"Grallert","given":"Harald","non-dropping-particle":"","parse-names":false,"suffix":""},{"dropping-particle":"","family":"Griesmann","given":"Heidi","non-dropping-particle":"","parse-names":false,"suffix":""},{"dropping-particle":"","family":"Grützmann","given":"Robert","non-dropping-particle":"","parse-names":false,"suffix":""},{"dropping-particle":"","family":"Hellerbrand","given":"Claus","non-dropping-particle":"","parse-names":false,"suffix":""},{"dropping-particle":"","family":"Hegyi","given":"Péter","non-dropping-particle":"","parse-names":false,"suffix":""},{"dropping-particle":"","family":"Hollenbach","given":"Marcus","non-dropping-particle":"","parse-names":false,"suffix":""},{"dropping-particle":"","family":"Iordache","given":"Sevastitia","non-dropping-particle":"","parse-names":false,"suffix":""},{"dropping-particle":"","family":"Jurkowska","given":"Grazyna","non-dropping-particle":"","parse-names":false,"suffix":""},{"dropping-particle":"","family":"Keim","given":"Volker","non-dropping-particle":"","parse-names":false,"suffix":""},{"dropping-particle":"","family":"Kiefer","given":"Falk","non-dropping-particle":"","parse-names":false,"suffix":""},{"dropping-particle":"","family":"Krug","given":"Sebastian","non-dropping-particle":"","parse-names":false,"suffix":""},{"dropping-particle":"","family":"Landt","given":"Olfert","non-dropping-particle":"","parse-names":false,"suffix":""},{"dropping-particle":"Di","family":"Leo","given":"Milena","non-dropping-particle":"","parse-names":false,"suffix":""},{"dropping-particle":"","family":"Lerch","given":"Markus M","non-dropping-particle":"","parse-names":false,"suffix":""},{"dropping-particle":"","family":"Lévy","given":"Philippe","non-dropping-particle":"","parse-names":false,"suffix":""},{"dropping-particle":"","family":"Löffler","given":"Markus","non-dropping-particle":"","parse-names":false,"suffix":""},{"dropping-particle":"","family":"Löhr","given":"Matthias","non-dropping-particle":"","parse-names":false,"suffix":""},{"dropping-particle":"","family":"Ludwig","given":"Maren","non-dropping-particle":"","parse-names":false,"suffix":""},{"dropping-particle":"","family":"Macek","given":"Milan","non-dropping-particle":"","parse-names":false,"suffix":""},{"dropping-particle":"","family":"Malats","given":"Nuria","non-dropping-particle":"","parse-names":false,"suffix":""},{"dropping-particle":"","family":"Malecka-Panas","given":"Ewa","non-dropping-particle":"","parse-names":false,"suffix":""},{"dropping-particle":"","family":"Malerba","given":"Giovanni","non-dropping-particle":"","parse-names":false,"suffix":""},{"dropping-particle":"","family":"Mann","given":"Karl","non-dropping-particle":"","parse-names":false,"suffix":""},{"dropping-particle":"","family":"Mayerle","given":"Julia","non-dropping-particle":"","parse-names":false,"suffix":""},{"dropping-particle":"","family":"Mohr","given":"Sonja","non-dropping-particle":"","parse-names":false,"suffix":""},{"dropping-particle":"","family":"Morsche","given":"Rene H M","non-dropping-particle":"te","parse-names":false,"suffix":""},{"dropping-particle":"","family":"Motyka","given":"Marie","non-dropping-particle":"","parse-names":false,"suffix":""},{"dropping-particle":"","family":"Mueller","given":"Sebastian","non-dropping-particle":"","parse-names":false,"suffix":""},{"dropping-particle":"","family":"Müller","given":"Thomas","non-dropping-particle":"","parse-names":false,"suffix":""},{"dropping-particle":"","family":"Nöthen","given":"Markus M","non-dropping-particle":"","parse-names":false,"suffix":""},{"dropping-particle":"","family":"Pedrazzoli","given":"Sergio","non-dropping-particle":"","parse-names":false,"suffix":""},{"dropping-particle":"","family":"Pereira","given":"Stephen P","non-dropping-particle":"","parse-names":false,"suffix":""},{"dropping-particle":"","family":"Peters","given":"Annette","non-dropping-particle":"","parse-names":false,"suffix":""},{"dropping-particle":"","family":"Pfützer","given":"Roland","non-dropping-particle":"","parse-names":false,"suffix":""},{"dropping-particle":"","family":"Real","given":"Francisco X","non-dropping-particle":"","parse-names":false,"suffix":""},{"dropping-particle":"","family":"Rebours","given":"Vinciane","non-dropping-particle":"","parse-names":false,"suffix":""},{"dropping-particle":"","family":"Ridinger","given":"Monika","non-dropping-particle":"","parse-names":false,"suffix":""},{"dropping-particle":"","family":"Rietschel","given":"Marcella","non-dropping-particle":"","parse-names":false,"suffix":""},{"dropping-particle":"","family":"Rösmann","given":"Eva","non-dropping-particle":"","parse-names":false,"suffix":""},{"dropping-particle":"","family":"Saftoiu","given":"Adrian","non-dropping-particle":"","parse-names":false,"suffix":""},{"dropping-particle":"","family":"Schneider","given":"Alexander","non-dropping-particle":"","parse-names":false,"suffix":""},{"dropping-particle":"","family":"Schulz","given":"Hans-Ulrich","non-dropping-particle":"","parse-names":false,"suffix":""},{"dropping-particle":"","family":"Soranzo","given":"Nicole","non-dropping-particle":"","parse-names":false,"suffix":""},{"dropping-particle":"","family":"Soyka","given":"Michael","non-dropping-particle":"","parse-names":false,"suffix":""},{"dropping-particle":"","family":"Simon","given":"Peter","non-dropping-particle":"","parse-names":false,"suffix":""},{"dropping-particle":"","family":"Skipworth","given":"James","non-dropping-particle":"","parse-names":false,"suffix":""},{"dropping-particle":"","family":"Stickel","given":"Felix","non-dropping-particle":"","parse-names":false,"suffix":""},{"dropping-particle":"","family":"Strauch","given":"Konstantin","non-dropping-particle":"","parse-names":false,"suffix":""},{"dropping-particle":"","family":"Stumvoll","given":"Michael","non-dropping-particle":"","parse-names":false,"suffix":""},{"dropping-particle":"","family":"Testoni","given":"Pier Alberto","non-dropping-particle":"","parse-names":false,"suffix":""},{"dropping-particle":"","family":"Tönjes","given":"Anke","non-dropping-particle":"","parse-names":false,"suffix":""},{"dropping-particle":"","family":"Werner","given":"Lena","non-dropping-particle":"","parse-names":false,"suffix":""},{"dropping-particle":"","family":"Werner","given":"Jens","non-dropping-particle":"","parse-names":false,"suffix":""},{"dropping-particle":"","family":"Wodarz","given":"Norbert","non-dropping-particle":"","parse-names":false,"suffix":""},{"dropping-particle":"","family":"Ziegler","given":"Martin","non-dropping-particle":"","parse-names":false,"suffix":""},{"dropping-particle":"","family":"Masamune","given":"Atsushi","non-dropping-particle":"","parse-names":false,"suffix":""},{"dropping-particle":"","family":"Mössner","given":"Joachim","non-dropping-particle":"","parse-names":false,"suffix":""},{"dropping-particle":"","family":"Férec","given":"Claude","non-dropping-particle":"","parse-names":false,"suffix":""},{"dropping-particle":"","family":"Michl","given":"Patrick","non-dropping-particle":"","parse-names":false,"suffix":""},{"dropping-particle":"","family":"P H Drenth","given":"Joost","non-dropping-particle":"","parse-names":false,"suffix":""},{"dropping-particle":"","family":"Witt","given":"Heiko","non-dropping-particle":"","parse-names":false,"suffix":""},{"dropping-particle":"","family":"Scholz","given":"Markus","non-dropping-particle":"","parse-names":false,"suffix":""},{"dropping-particle":"","family":"Sahin-Tóth","given":"Miklós","non-dropping-particle":"","parse-names":false,"suffix":""}],"container-title":"Gut","id":"ITEM-2","issue":"10","issued":{"date-parts":[["2018"]]},"page":"1855-1863","publisher":"BMJ Publishing Group","title":"Genome-wide association study identifies inversion in the CTRB1-CTRB2 locus to modify risk for alcoholic and non-alcoholic chronic pancreatitis","type":"article-journal","volume":"67"},"uris":["http://www.mendeley.com/documents/?uuid=88ff91fa-8338-4b1d-90c6-814e7be1502b"]},{"id":"ITEM-3","itemData":{"DOI":"10.1136/gutjnl-2014-307453","ISSN":"0017-5749","abstract":"Objective Several genetic risk factors have been identified for non-alcoholic chronic pancreatitis (NACP). A genome-wide association study reported an association of chronic pancreatitis (CP) with variants in PRSS1{\\textendash}PRSS2 (rs10273639; near the gene encoding cationic trypsinogen) and CLDN2{\\textendash}MORC4 loci (rs7057398 in RIPPLY1 and rs12688220 in MORC4). We aimed to refine these findings in a large European cohort.Design We studied 3062 patients with alcohol-related CP (ACP) or NACP and 5107 controls. Also, 1559 German patients with alcohol-associated cirrhosis or alcohol dependence were included for comparison. We performed several meta-analyses to examine genotype{\\textendash}phenotype relationships.Results Association with ACP was found for rs10273639 (OR, 0.63; 95% CI 0.55 to 0.72). ACP was also associated with variants rs7057398 and rs12688220 in men (OR, 2.26; 95% CI 1.94 to 2.63 and OR, 2.66; 95% CI 2.21 to 3.21, respectively) and in women (OR, 1.57; 95% CI 1.14 to 2.18 and OR 1.71; 95% CI 1.41 to 2.07, respectively). Similar results were obtained when German patients with ACP were compared with those with alcohol-associated cirrhosis or alcohol dependence. In the overall population of patients with NACP, association with rs10273639 was absent (OR, 0.93; 95% CI 0.79 to 1.01), whereas rs7057398 of the X chromosomal single nucleotide polymorphisms was associated with NACP in women only (OR, 1.32; 95% CI 1.15 to 1.51).Conclusions The single-nucleotide polymorphisms rs10273639 at the PRSS1{\\textendash}PRSS2 locus and rs7057398 and rs12688220 at the CLDN2{\\textendash}MORC4 locus are associated with CP and strongly associate with ACP, but only rs7057398 with NACP in female patients.","author":[{"dropping-particle":"","family":"Derikx","given":"Monique H","non-dropping-particle":"","parse-names":false,"suffix":""},{"dropping-particle":"","family":"Kovacs","given":"Peter","non-dropping-particle":"","parse-names":false,"suffix":""},{"dropping-particle":"","family":"Scholz","given":"Markus","non-dropping-particle":"","parse-names":false,"suffix":""},{"dropping-particle":"","family":"Masson","given":"Emmanuelle","non-dropping-particle":"","parse-names":false,"suffix":""},{"dropping-particle":"","family":"Chen","given":"Jian-Min","non-dropping-particle":"","parse-names":false,"suffix":""},{"dropping-particle":"","family":"Ruffert","given":"Claudia","non-dropping-particle":"","parse-names":false,"suffix":""},{"dropping-particle":"","family":"Lichtner","given":"Peter","non-dropping-particle":"","parse-names":false,"suffix":""},{"dropping-particle":"","family":"Morsche","given":"Rene H M","non-dropping-particle":"te","parse-names":false,"suffix":""},{"dropping-particle":"","family":"Cavestro","given":"Giulia Martina","non-dropping-particle":"","parse-names":false,"suffix":""},{"dropping-particle":"","family":"Férec","given":"Claude","non-dropping-particle":"","parse-names":false,"suffix":""},{"dropping-particle":"","family":"Drenth","given":"Joost P H","non-dropping-particle":"","parse-names":false,"suffix":""},{"dropping-particle":"","family":"Witt","given":"Heiko","non-dropping-particle":"","parse-names":false,"suffix":""},{"dropping-particle":"","family":"Rosendahl","given":"Jonas","non-dropping-particle":"","parse-names":false,"suffix":""}],"container-title":"Gut","id":"ITEM-3","issue":"9","issued":{"date-parts":[["2015"]]},"page":"1426-1433","publisher":"BMJ Publishing Group","title":"Polymorphisms at PRSS1-PRSS2 and CLDN2-MORC4 loci associate with alcoholic and non-alcoholic chronic pancreatitis in a European replication study","type":"article-journal","volume":"64"},"uris":["http://www.mendeley.com/documents/?uuid=870b51ef-8435-49cb-a874-7084b7369c24"]}],"mendeley":{"formattedCitation":"&lt;sup&gt;8–10&lt;/sup&gt;","plainTextFormattedCitation":"8–10","previouslyFormattedCitation":"&lt;sup&gt;8–10&lt;/sup&gt;"},"properties":{"noteIndex":0},"schema":"https://github.com/citation-style-language/schema/raw/master/csl-citation.json"}</w:instrText>
      </w:r>
      <w:r w:rsidR="0010219A" w:rsidRPr="004F5079">
        <w:rPr>
          <w:color w:val="000000"/>
          <w:lang w:val="en-US"/>
        </w:rPr>
        <w:fldChar w:fldCharType="separate"/>
      </w:r>
      <w:r w:rsidR="007F56B0" w:rsidRPr="004F5079">
        <w:rPr>
          <w:noProof/>
          <w:color w:val="000000"/>
          <w:vertAlign w:val="superscript"/>
          <w:lang w:val="en-US"/>
        </w:rPr>
        <w:t>8–10</w:t>
      </w:r>
      <w:r w:rsidR="0010219A" w:rsidRPr="004F5079">
        <w:rPr>
          <w:color w:val="000000"/>
          <w:lang w:val="en-US"/>
        </w:rPr>
        <w:fldChar w:fldCharType="end"/>
      </w:r>
      <w:r w:rsidR="0010219A" w:rsidRPr="004F5079">
        <w:rPr>
          <w:color w:val="000000"/>
          <w:lang w:val="en-US"/>
        </w:rPr>
        <w:t xml:space="preserve"> w</w:t>
      </w:r>
      <w:r w:rsidR="00715D7B" w:rsidRPr="004F5079">
        <w:rPr>
          <w:color w:val="000000"/>
          <w:lang w:val="en-US"/>
        </w:rPr>
        <w:t>ere</w:t>
      </w:r>
      <w:r w:rsidR="0010219A" w:rsidRPr="004F5079">
        <w:rPr>
          <w:color w:val="000000"/>
          <w:lang w:val="en-US"/>
        </w:rPr>
        <w:t xml:space="preserve"> identified as hits or hits in LD with previous findings of alcoholic and non-alcoholic pancreatitis.</w:t>
      </w:r>
    </w:p>
    <w:p w14:paraId="375AE62B" w14:textId="77777777" w:rsidR="0010219A" w:rsidRPr="004F5079" w:rsidRDefault="0010219A" w:rsidP="004B7C7E">
      <w:pPr>
        <w:spacing w:line="480" w:lineRule="auto"/>
        <w:jc w:val="both"/>
        <w:outlineLvl w:val="0"/>
        <w:rPr>
          <w:color w:val="000000"/>
          <w:lang w:val="en-US"/>
        </w:rPr>
      </w:pPr>
    </w:p>
    <w:p w14:paraId="659DFA4C" w14:textId="77777777" w:rsidR="0000230C" w:rsidRPr="004F5079" w:rsidRDefault="0000230C" w:rsidP="004B7C7E">
      <w:pPr>
        <w:spacing w:line="480" w:lineRule="auto"/>
        <w:jc w:val="both"/>
        <w:outlineLvl w:val="0"/>
        <w:rPr>
          <w:color w:val="000000"/>
          <w:u w:val="single"/>
          <w:lang w:val="en-US"/>
        </w:rPr>
      </w:pPr>
    </w:p>
    <w:p w14:paraId="406A0566" w14:textId="34DEE257" w:rsidR="0079098F" w:rsidRPr="004F5079" w:rsidRDefault="007B7AC7" w:rsidP="004B7C7E">
      <w:pPr>
        <w:spacing w:line="480" w:lineRule="auto"/>
        <w:jc w:val="both"/>
        <w:outlineLvl w:val="0"/>
        <w:rPr>
          <w:color w:val="000000"/>
          <w:u w:val="single"/>
          <w:lang w:val="en-US"/>
        </w:rPr>
      </w:pPr>
      <w:proofErr w:type="spellStart"/>
      <w:r w:rsidRPr="004F5079">
        <w:rPr>
          <w:color w:val="000000"/>
          <w:u w:val="single"/>
          <w:lang w:val="en-US"/>
        </w:rPr>
        <w:t>Wolthers</w:t>
      </w:r>
      <w:proofErr w:type="spellEnd"/>
      <w:r w:rsidRPr="004F5079">
        <w:rPr>
          <w:color w:val="000000"/>
          <w:u w:val="single"/>
          <w:lang w:val="en-US"/>
        </w:rPr>
        <w:t xml:space="preserve"> </w:t>
      </w:r>
      <w:r w:rsidRPr="004F5079">
        <w:rPr>
          <w:i/>
          <w:iCs/>
          <w:color w:val="000000"/>
          <w:u w:val="single"/>
          <w:lang w:val="en-US"/>
        </w:rPr>
        <w:t>et al</w:t>
      </w:r>
      <w:r w:rsidRPr="004F5079">
        <w:rPr>
          <w:color w:val="000000"/>
          <w:u w:val="single"/>
          <w:lang w:val="en-US"/>
        </w:rPr>
        <w:t xml:space="preserve"> 2019</w:t>
      </w:r>
    </w:p>
    <w:p w14:paraId="61044296" w14:textId="55489993" w:rsidR="00336125" w:rsidRPr="004F5079" w:rsidRDefault="0079098F" w:rsidP="004B7C7E">
      <w:pPr>
        <w:spacing w:line="480" w:lineRule="auto"/>
        <w:jc w:val="both"/>
        <w:outlineLvl w:val="0"/>
        <w:rPr>
          <w:rFonts w:eastAsia="Calibri"/>
          <w:lang w:val="en-GB"/>
        </w:rPr>
      </w:pPr>
      <w:r w:rsidRPr="004F5079">
        <w:rPr>
          <w:color w:val="000000"/>
          <w:lang w:val="en-US"/>
        </w:rPr>
        <w:t xml:space="preserve">In 2019, </w:t>
      </w:r>
      <w:proofErr w:type="spellStart"/>
      <w:r w:rsidRPr="004F5079">
        <w:rPr>
          <w:color w:val="000000"/>
          <w:lang w:val="en-US"/>
        </w:rPr>
        <w:t>Wolthers</w:t>
      </w:r>
      <w:proofErr w:type="spellEnd"/>
      <w:r w:rsidRPr="004F5079">
        <w:rPr>
          <w:color w:val="000000"/>
          <w:lang w:val="en-US"/>
        </w:rPr>
        <w:t xml:space="preserve"> </w:t>
      </w:r>
      <w:r w:rsidRPr="004F5079">
        <w:rPr>
          <w:i/>
          <w:iCs/>
          <w:color w:val="000000"/>
          <w:lang w:val="en-US"/>
        </w:rPr>
        <w:t>et al</w:t>
      </w:r>
      <w:r w:rsidRPr="004F5079">
        <w:rPr>
          <w:color w:val="000000"/>
          <w:lang w:val="en-US"/>
        </w:rPr>
        <w:t xml:space="preserve"> identified SNPs associated with </w:t>
      </w:r>
      <w:r w:rsidR="001339BC" w:rsidRPr="004F5079">
        <w:rPr>
          <w:color w:val="000000"/>
          <w:lang w:val="en-US"/>
        </w:rPr>
        <w:t xml:space="preserve">AAP </w:t>
      </w:r>
      <w:r w:rsidRPr="004F5079">
        <w:rPr>
          <w:color w:val="000000"/>
          <w:lang w:val="en-US"/>
        </w:rPr>
        <w:t xml:space="preserve">in the </w:t>
      </w:r>
      <w:proofErr w:type="spellStart"/>
      <w:r w:rsidRPr="004F5079">
        <w:rPr>
          <w:color w:val="000000"/>
          <w:lang w:val="en-US"/>
        </w:rPr>
        <w:t>PdL</w:t>
      </w:r>
      <w:proofErr w:type="spellEnd"/>
      <w:r w:rsidRPr="004F5079">
        <w:rPr>
          <w:color w:val="000000"/>
          <w:lang w:val="en-US"/>
        </w:rPr>
        <w:t xml:space="preserve"> cohort, where no genetic background was used to subset the data (</w:t>
      </w:r>
      <w:r w:rsidRPr="004F5079">
        <w:rPr>
          <w:rFonts w:eastAsia="Calibri"/>
          <w:lang w:val="en-GB"/>
        </w:rPr>
        <w:t>n=244 cases of AAP, n=1320 controls)</w:t>
      </w:r>
      <w:r w:rsidRPr="004F5079">
        <w:rPr>
          <w:rFonts w:eastAsia="Calibri"/>
          <w:lang w:val="en-GB"/>
        </w:rPr>
        <w:fldChar w:fldCharType="begin" w:fldLock="1"/>
      </w:r>
      <w:r w:rsidR="007F56B0" w:rsidRPr="004F5079">
        <w:rPr>
          <w:rFonts w:eastAsia="Calibri"/>
          <w:lang w:val="en-GB"/>
        </w:rPr>
        <w:instrText>ADDIN CSL_CITATION {"citationItems":[{"id":"ITEM-1","itemData":{"DOI":"10.3324/haematol.2018.199356","ISSN":"15928721","abstract":"Asparaginase-associated pancreatitis is a life-threatening toxicity to childhood acute lymphoblastic leukemia treatment. To elucidate genetic predisposition and asparaginase-associated pancreatitis pathogenesis, ten acute lymphoblastic leukemia trial groups contributed remission samples from patients aged 1.0-17.9 years and treated from 2000-2016. Cases were defined (n=244) by at least two of the following criteria: i) abdominal pain, ii) pancreatic enzymes &gt;3 x upper normal limit, iii) imaging compatible with asparaginase-associated pancreatitis. Controls (n=1320) completed intended asparaginase therapy, 78% receiving ≥8 pegylated-asparaginase injections, without developing aparaginase-associated pancreatitis. rs62228256 on 20q13.2 showed the strongest association (OR=3.75; P=5.2x10-8). Moreover, rs13228878 (OR=0.61; P=7.1x10-6) and rs10273639 (OR=0.62; P=1.1x10-5) on 7q34 showed significant association. A Dana Farber Cancer Institute ALL Consortium cohort consisting of patients treated protocols from 1987-2004 (controls=285, cases=33), and the Children's Oncology Group AALL0232 cohort (controls=2653, cases=76) were available as replication cohorts for the 20q13.2 and 7q34 variants, respectively. While rs62228256 was not validated (P=0.86), both rs13228878 (P=0.03) and rs10273639 (P=0.04) were. rs13228878 and rs10273639 are in high linkage disequilibrium (r2=0.94) and associated with elevated expression of the trypsinogen encoding PRSS1 gene and are known risk variants for alcohol-associated and sporadic pancreatitis in adults. Intra-pancreatic trypsinogen cleavage to proteolytic trypsin induces autodigestion and pancreatitis. Asparaginase-associated pancreatitis and non-asparaginase associated pancreatitis shares genetic predisposition and targeting the trypsinogen activation pathway may enable identification of effective interventions towards asparaginase-associated pancreatitis.","author":[{"dropping-particle":"","family":"Wolthers","given":"Benjamin O.","non-dropping-particle":"","parse-names":false,"suffix":""},{"dropping-particle":"","family":"Frandsen","given":"Thomas L.","non-dropping-particle":"","parse-names":false,"suffix":""},{"dropping-particle":"","family":"Patel","given":"Chirag J.","non-dropping-particle":"","parse-names":false,"suffix":""},{"dropping-particle":"","family":"Abaji","given":"Rachid","non-dropping-particle":"","parse-names":false,"suffix":""},{"dropping-particle":"","family":"Attarbaschi","given":"Andishe","non-dropping-particle":"","parse-names":false,"suffix":""},{"dropping-particle":"","family":"Barzilai","given":"Shlomit","non-dropping-particle":"","parse-names":false,"suffix":""},{"dropping-particle":"","family":"Colombini","given":"Antonella","non-dropping-particle":"","parse-names":false,"suffix":""},{"dropping-particle":"","family":"Escherich","given":"Gabriele","non-dropping-particle":"","parse-names":false,"suffix":""},{"dropping-particle":"","family":"Grosjean","given":"Marie","non-dropping-particle":"","parse-names":false,"suffix":""},{"dropping-particle":"","family":"Krajinovic","given":"Maja","non-dropping-particle":"","parse-names":false,"suffix":""},{"dropping-particle":"","family":"Larse N","given":"Eric","non-dropping-particle":"","parse-names":false,"suffix":""},{"dropping-particle":"","family":"Liang","given":"Der Cherng","non-dropping-particle":"","parse-names":false,"suffix":""},{"dropping-particle":"","family":"Möricke","given":"Anja","non-dropping-particle":"","parse-names":false,"suffix":""},{"dropping-particle":"","family":"Rasmussen","given":"Kirsten K.","non-dropping-particle":"","parse-names":false,"suffix":""},{"dropping-particle":"","family":"Samarasinghe","given":"Sujith","non-dropping-particle":"","parse-names":false,"suffix":""},{"dropping-particle":"","family":"Silverman","given":"Lewis B.","non-dropping-particle":"","parse-names":false,"suffix":""},{"dropping-particle":"","family":"Sluis","given":"Inge M.","non-dropping-particle":"van der","parse-names":false,"suffix":""},{"dropping-particle":"","family":"Stanulla","given":"Martin","non-dropping-particle":"","parse-names":false,"suffix":""},{"dropping-particle":"","family":"Tulstrup","given":"Morten","non-dropping-particle":"","parse-names":false,"suffix":""},{"dropping-particle":"","family":"Yadav","given":"Rachita","non-dropping-particle":"","parse-names":false,"suffix":""},{"dropping-particle":"","family":"Yang","given":"Wenjian","non-dropping-particle":"","parse-names":false,"suffix":""},{"dropping-particle":"","family":"Zapotocka","given":"Ester","non-dropping-particle":"","parse-names":false,"suffix":""},{"dropping-particle":"","family":"Gupta","given":"Ramneek","non-dropping-particle":"","parse-names":false,"suffix":""},{"dropping-particle":"","family":"Schmiegelow","given":"Kjeld","non-dropping-particle":"","parse-names":false,"suffix":""}],"container-title":"Haematologica","id":"ITEM-1","issue":"3","issued":{"date-parts":[["2019"]]},"page":"556-563","title":"Trypsin-encoding PRSS1-PRSS2 variations influence the risk of asparaginase-associated pancreatitis in children with acute lymphoblastic leukemia: A ponte di legno toxicity working group report","type":"article-journal","volume":"104"},"uris":["http://www.mendeley.com/documents/?uuid=f44a5fd0-a3cf-4e2b-93ab-5ed29ab8ee7b"]}],"mendeley":{"formattedCitation":"&lt;sup&gt;7&lt;/sup&gt;","plainTextFormattedCitation":"7","previouslyFormattedCitation":"&lt;sup&gt;7&lt;/sup&gt;"},"properties":{"noteIndex":0},"schema":"https://github.com/citation-style-language/schema/raw/master/csl-citation.json"}</w:instrText>
      </w:r>
      <w:r w:rsidRPr="004F5079">
        <w:rPr>
          <w:rFonts w:eastAsia="Calibri"/>
          <w:lang w:val="en-GB"/>
        </w:rPr>
        <w:fldChar w:fldCharType="separate"/>
      </w:r>
      <w:r w:rsidR="007F56B0" w:rsidRPr="004F5079">
        <w:rPr>
          <w:rFonts w:eastAsia="Calibri"/>
          <w:noProof/>
          <w:vertAlign w:val="superscript"/>
          <w:lang w:val="en-GB"/>
        </w:rPr>
        <w:t>7</w:t>
      </w:r>
      <w:r w:rsidRPr="004F5079">
        <w:rPr>
          <w:rFonts w:eastAsia="Calibri"/>
          <w:lang w:val="en-GB"/>
        </w:rPr>
        <w:fldChar w:fldCharType="end"/>
      </w:r>
      <w:r w:rsidRPr="004F5079">
        <w:rPr>
          <w:rFonts w:eastAsia="Calibri"/>
          <w:lang w:val="en-GB"/>
        </w:rPr>
        <w:t>.</w:t>
      </w:r>
      <w:r w:rsidR="004909BA" w:rsidRPr="004F5079">
        <w:rPr>
          <w:rFonts w:eastAsia="Calibri"/>
          <w:lang w:val="en-GB"/>
        </w:rPr>
        <w:t xml:space="preserve"> This is genotype data used for modelling of the machine learning models.</w:t>
      </w:r>
      <w:r w:rsidRPr="004F5079">
        <w:rPr>
          <w:rFonts w:eastAsia="Calibri"/>
          <w:lang w:val="en-GB"/>
        </w:rPr>
        <w:t xml:space="preserve"> The top </w:t>
      </w:r>
      <w:r w:rsidR="00336125" w:rsidRPr="004F5079">
        <w:rPr>
          <w:rFonts w:eastAsia="Calibri"/>
          <w:lang w:val="en-GB"/>
        </w:rPr>
        <w:t>thirty</w:t>
      </w:r>
      <w:r w:rsidRPr="004F5079">
        <w:rPr>
          <w:rFonts w:eastAsia="Calibri"/>
          <w:lang w:val="en-GB"/>
        </w:rPr>
        <w:t xml:space="preserve"> </w:t>
      </w:r>
      <w:r w:rsidR="00336125" w:rsidRPr="004F5079">
        <w:rPr>
          <w:rFonts w:eastAsia="Calibri"/>
          <w:lang w:val="en-GB"/>
        </w:rPr>
        <w:t>P</w:t>
      </w:r>
      <w:r w:rsidRPr="004F5079">
        <w:rPr>
          <w:rFonts w:eastAsia="Calibri"/>
          <w:lang w:val="en-GB"/>
        </w:rPr>
        <w:t xml:space="preserve">-value SNPs associated with AAP </w:t>
      </w:r>
      <w:r w:rsidR="007B7AC7" w:rsidRPr="004F5079">
        <w:rPr>
          <w:rFonts w:eastAsia="Calibri"/>
          <w:lang w:val="en-GB"/>
        </w:rPr>
        <w:t>were</w:t>
      </w:r>
      <w:r w:rsidRPr="004F5079">
        <w:rPr>
          <w:rFonts w:eastAsia="Calibri"/>
          <w:lang w:val="en-GB"/>
        </w:rPr>
        <w:t xml:space="preserve"> included </w:t>
      </w:r>
      <w:r w:rsidR="007B7AC7" w:rsidRPr="004F5079">
        <w:rPr>
          <w:rFonts w:eastAsia="Calibri"/>
          <w:lang w:val="en-GB"/>
        </w:rPr>
        <w:t xml:space="preserve">for </w:t>
      </w:r>
      <w:proofErr w:type="gramStart"/>
      <w:r w:rsidR="007B7AC7" w:rsidRPr="004F5079">
        <w:rPr>
          <w:rFonts w:eastAsia="Calibri"/>
          <w:lang w:val="en-GB"/>
        </w:rPr>
        <w:t>modelling</w:t>
      </w:r>
      <w:r w:rsidRPr="004F5079">
        <w:rPr>
          <w:rFonts w:eastAsia="Calibri"/>
          <w:lang w:val="en-GB"/>
        </w:rPr>
        <w:t>;</w:t>
      </w:r>
      <w:proofErr w:type="gramEnd"/>
      <w:r w:rsidRPr="004F5079">
        <w:rPr>
          <w:rFonts w:eastAsia="Calibri"/>
          <w:lang w:val="en-GB"/>
        </w:rPr>
        <w:t xml:space="preserve"> </w:t>
      </w:r>
      <w:r w:rsidR="007B214B" w:rsidRPr="004F5079">
        <w:rPr>
          <w:rFonts w:eastAsia="Calibri"/>
          <w:lang w:val="en-GB"/>
        </w:rPr>
        <w:t>rs10273639, rs12494164, rs12582343, rs13228878, rs1505495, rs16848986, rs16996276, rs170623, rs1791520, rs2167730, rs34375180, rs368819120, rs4655107, rs4769201, rs5010616, rs5563434</w:t>
      </w:r>
      <w:ins w:id="97" w:author="Rikke Linnemann Nielsen" w:date="2021-04-16T13:26:00Z">
        <w:r w:rsidR="0011438B">
          <w:rPr>
            <w:rFonts w:eastAsia="Calibri"/>
            <w:lang w:val="en-GB"/>
          </w:rPr>
          <w:t>5</w:t>
        </w:r>
      </w:ins>
      <w:r w:rsidR="007B214B" w:rsidRPr="004F5079">
        <w:rPr>
          <w:rFonts w:eastAsia="Calibri"/>
          <w:lang w:val="en-GB"/>
        </w:rPr>
        <w:t xml:space="preserve">, rs61734424, rs62228228, rs62228230, rs62228256, rs6477109, rs7139808, rs7155612, rs7270119, rs74109922, rs75245362, rs7851954, rs80170196, rs934350, rs9912225. </w:t>
      </w:r>
      <w:r w:rsidR="00336125" w:rsidRPr="004F5079">
        <w:rPr>
          <w:rFonts w:eastAsia="Calibri"/>
          <w:lang w:val="en-GB"/>
        </w:rPr>
        <w:t>Of these 30 SNPs, rs13228878 and rs10273639 were significantly associated with the risk of developing pancreatitis in the AALL0232 cohort</w:t>
      </w:r>
      <w:r w:rsidR="00336125" w:rsidRPr="004F5079">
        <w:rPr>
          <w:rFonts w:eastAsia="Calibri"/>
          <w:lang w:val="en-GB"/>
        </w:rPr>
        <w:fldChar w:fldCharType="begin" w:fldLock="1"/>
      </w:r>
      <w:r w:rsidR="007F56B0" w:rsidRPr="004F5079">
        <w:rPr>
          <w:rFonts w:eastAsia="Calibri"/>
          <w:lang w:val="en-GB"/>
        </w:rPr>
        <w:instrText>ADDIN CSL_CITATION {"citationItems":[{"id":"ITEM-1","itemData":{"DOI":"10.3324/haematol.2018.199356","ISSN":"15928721","abstract":"Asparaginase-associated pancreatitis is a life-threatening toxicity to childhood acute lymphoblastic leukemia treatment. To elucidate genetic predisposition and asparaginase-associated pancreatitis pathogenesis, ten acute lymphoblastic leukemia trial groups contributed remission samples from patients aged 1.0-17.9 years and treated from 2000-2016. Cases were defined (n=244) by at least two of the following criteria: i) abdominal pain, ii) pancreatic enzymes &gt;3 x upper normal limit, iii) imaging compatible with asparaginase-associated pancreatitis. Controls (n=1320) completed intended asparaginase therapy, 78% receiving ≥8 pegylated-asparaginase injections, without developing aparaginase-associated pancreatitis. rs62228256 on 20q13.2 showed the strongest association (OR=3.75; P=5.2x10-8). Moreover, rs13228878 (OR=0.61; P=7.1x10-6) and rs10273639 (OR=0.62; P=1.1x10-5) on 7q34 showed significant association. A Dana Farber Cancer Institute ALL Consortium cohort consisting of patients treated protocols from 1987-2004 (controls=285, cases=33), and the Children's Oncology Group AALL0232 cohort (controls=2653, cases=76) were available as replication cohorts for the 20q13.2 and 7q34 variants, respectively. While rs62228256 was not validated (P=0.86), both rs13228878 (P=0.03) and rs10273639 (P=0.04) were. rs13228878 and rs10273639 are in high linkage disequilibrium (r2=0.94) and associated with elevated expression of the trypsinogen encoding PRSS1 gene and are known risk variants for alcohol-associated and sporadic pancreatitis in adults. Intra-pancreatic trypsinogen cleavage to proteolytic trypsin induces autodigestion and pancreatitis. Asparaginase-associated pancreatitis and non-asparaginase associated pancreatitis shares genetic predisposition and targeting the trypsinogen activation pathway may enable identification of effective interventions towards asparaginase-associated pancreatitis.","author":[{"dropping-particle":"","family":"Wolthers","given":"Benjamin O.","non-dropping-particle":"","parse-names":false,"suffix":""},{"dropping-particle":"","family":"Frandsen","given":"Thomas L.","non-dropping-particle":"","parse-names":false,"suffix":""},{"dropping-particle":"","family":"Patel","given":"Chirag J.","non-dropping-particle":"","parse-names":false,"suffix":""},{"dropping-particle":"","family":"Abaji","given":"Rachid","non-dropping-particle":"","parse-names":false,"suffix":""},{"dropping-particle":"","family":"Attarbaschi","given":"Andishe","non-dropping-particle":"","parse-names":false,"suffix":""},{"dropping-particle":"","family":"Barzilai","given":"Shlomit","non-dropping-particle":"","parse-names":false,"suffix":""},{"dropping-particle":"","family":"Colombini","given":"Antonella","non-dropping-particle":"","parse-names":false,"suffix":""},{"dropping-particle":"","family":"Escherich","given":"Gabriele","non-dropping-particle":"","parse-names":false,"suffix":""},{"dropping-particle":"","family":"Grosjean","given":"Marie","non-dropping-particle":"","parse-names":false,"suffix":""},{"dropping-particle":"","family":"Krajinovic","given":"Maja","non-dropping-particle":"","parse-names":false,"suffix":""},{"dropping-particle":"","family":"Larse N","given":"Eric","non-dropping-particle":"","parse-names":false,"suffix":""},{"dropping-particle":"","family":"Liang","given":"Der Cherng","non-dropping-particle":"","parse-names":false,"suffix":""},{"dropping-particle":"","family":"Möricke","given":"Anja","non-dropping-particle":"","parse-names":false,"suffix":""},{"dropping-particle":"","family":"Rasmussen","given":"Kirsten K.","non-dropping-particle":"","parse-names":false,"suffix":""},{"dropping-particle":"","family":"Samarasinghe","given":"Sujith","non-dropping-particle":"","parse-names":false,"suffix":""},{"dropping-particle":"","family":"Silverman","given":"Lewis B.","non-dropping-particle":"","parse-names":false,"suffix":""},{"dropping-particle":"","family":"Sluis","given":"Inge M.","non-dropping-particle":"van der","parse-names":false,"suffix":""},{"dropping-particle":"","family":"Stanulla","given":"Martin","non-dropping-particle":"","parse-names":false,"suffix":""},{"dropping-particle":"","family":"Tulstrup","given":"Morten","non-dropping-particle":"","parse-names":false,"suffix":""},{"dropping-particle":"","family":"Yadav","given":"Rachita","non-dropping-particle":"","parse-names":false,"suffix":""},{"dropping-particle":"","family":"Yang","given":"Wenjian","non-dropping-particle":"","parse-names":false,"suffix":""},{"dropping-particle":"","family":"Zapotocka","given":"Ester","non-dropping-particle":"","parse-names":false,"suffix":""},{"dropping-particle":"","family":"Gupta","given":"Ramneek","non-dropping-particle":"","parse-names":false,"suffix":""},{"dropping-particle":"","family":"Schmiegelow","given":"Kjeld","non-dropping-particle":"","parse-names":false,"suffix":""}],"container-title":"Haematologica","id":"ITEM-1","issue":"3","issued":{"date-parts":[["2019"]]},"page":"556-563","title":"Trypsin-encoding PRSS1-PRSS2 variations influence the risk of asparaginase-associated pancreatitis in children with acute lymphoblastic leukemia: A ponte di legno toxicity working group report","type":"article-journal","volume":"104"},"uris":["http://www.mendeley.com/documents/?uuid=f44a5fd0-a3cf-4e2b-93ab-5ed29ab8ee7b"]}],"mendeley":{"formattedCitation":"&lt;sup&gt;7&lt;/sup&gt;","plainTextFormattedCitation":"7","previouslyFormattedCitation":"&lt;sup&gt;7&lt;/sup&gt;"},"properties":{"noteIndex":0},"schema":"https://github.com/citation-style-language/schema/raw/master/csl-citation.json"}</w:instrText>
      </w:r>
      <w:r w:rsidR="00336125" w:rsidRPr="004F5079">
        <w:rPr>
          <w:rFonts w:eastAsia="Calibri"/>
          <w:lang w:val="en-GB"/>
        </w:rPr>
        <w:fldChar w:fldCharType="separate"/>
      </w:r>
      <w:r w:rsidR="007F56B0" w:rsidRPr="004F5079">
        <w:rPr>
          <w:rFonts w:eastAsia="Calibri"/>
          <w:noProof/>
          <w:vertAlign w:val="superscript"/>
          <w:lang w:val="en-GB"/>
        </w:rPr>
        <w:t>7</w:t>
      </w:r>
      <w:r w:rsidR="00336125" w:rsidRPr="004F5079">
        <w:rPr>
          <w:rFonts w:eastAsia="Calibri"/>
          <w:lang w:val="en-GB"/>
        </w:rPr>
        <w:fldChar w:fldCharType="end"/>
      </w:r>
      <w:r w:rsidR="00336125" w:rsidRPr="004F5079">
        <w:rPr>
          <w:rFonts w:eastAsia="Calibri"/>
          <w:lang w:val="en-GB"/>
        </w:rPr>
        <w:t>.</w:t>
      </w:r>
    </w:p>
    <w:p w14:paraId="6D9B6E33" w14:textId="77777777" w:rsidR="0079098F" w:rsidRPr="004F5079" w:rsidRDefault="0079098F" w:rsidP="004B7C7E">
      <w:pPr>
        <w:spacing w:line="480" w:lineRule="auto"/>
        <w:jc w:val="both"/>
        <w:outlineLvl w:val="0"/>
        <w:rPr>
          <w:rFonts w:eastAsia="Calibri"/>
          <w:lang w:val="en-GB"/>
        </w:rPr>
      </w:pPr>
    </w:p>
    <w:p w14:paraId="7EDF9A80" w14:textId="403C34C1" w:rsidR="0079098F" w:rsidRPr="004F5079" w:rsidRDefault="0079098F" w:rsidP="004B7C7E">
      <w:pPr>
        <w:spacing w:line="480" w:lineRule="auto"/>
        <w:jc w:val="both"/>
        <w:outlineLvl w:val="0"/>
        <w:rPr>
          <w:color w:val="000000"/>
          <w:u w:val="single"/>
          <w:lang w:val="en-US"/>
        </w:rPr>
      </w:pPr>
      <w:r w:rsidRPr="004F5079">
        <w:rPr>
          <w:color w:val="000000"/>
          <w:u w:val="single"/>
          <w:lang w:val="en-US"/>
        </w:rPr>
        <w:lastRenderedPageBreak/>
        <w:t>Liu</w:t>
      </w:r>
      <w:r w:rsidR="007B7AC7" w:rsidRPr="004F5079">
        <w:rPr>
          <w:color w:val="000000"/>
          <w:u w:val="single"/>
          <w:lang w:val="en-US"/>
        </w:rPr>
        <w:t xml:space="preserve"> </w:t>
      </w:r>
      <w:r w:rsidR="007B7AC7" w:rsidRPr="004F5079">
        <w:rPr>
          <w:i/>
          <w:iCs/>
          <w:color w:val="000000"/>
          <w:u w:val="single"/>
          <w:lang w:val="en-US"/>
        </w:rPr>
        <w:t>et al</w:t>
      </w:r>
      <w:r w:rsidR="007B7AC7" w:rsidRPr="004F5079">
        <w:rPr>
          <w:color w:val="000000"/>
          <w:u w:val="single"/>
          <w:lang w:val="en-US"/>
        </w:rPr>
        <w:t xml:space="preserve"> </w:t>
      </w:r>
      <w:r w:rsidRPr="004F5079">
        <w:rPr>
          <w:color w:val="000000"/>
          <w:u w:val="single"/>
          <w:lang w:val="en-US"/>
        </w:rPr>
        <w:t>2016</w:t>
      </w:r>
    </w:p>
    <w:p w14:paraId="633729FE" w14:textId="1B5CB04D" w:rsidR="0079098F" w:rsidRPr="004F5079" w:rsidRDefault="0079098F" w:rsidP="004B7C7E">
      <w:pPr>
        <w:spacing w:line="480" w:lineRule="auto"/>
        <w:jc w:val="both"/>
        <w:outlineLvl w:val="0"/>
        <w:rPr>
          <w:color w:val="000000"/>
          <w:lang w:val="en-US"/>
        </w:rPr>
      </w:pPr>
      <w:r w:rsidRPr="004F5079">
        <w:rPr>
          <w:color w:val="000000"/>
          <w:lang w:val="en-US"/>
        </w:rPr>
        <w:t xml:space="preserve">In 2016, Liu </w:t>
      </w:r>
      <w:r w:rsidRPr="004F5079">
        <w:rPr>
          <w:i/>
          <w:iCs/>
          <w:color w:val="000000"/>
          <w:lang w:val="en-US"/>
        </w:rPr>
        <w:t>et al</w:t>
      </w:r>
      <w:r w:rsidRPr="004F5079">
        <w:rPr>
          <w:color w:val="000000"/>
          <w:lang w:val="en-US"/>
        </w:rPr>
        <w:t xml:space="preserve"> identified SNPs associated with acute pancreatitis in patients diagnosed with ALL in 117 cases and 5068 controls</w:t>
      </w:r>
      <w:r w:rsidR="00BF3DDE" w:rsidRPr="004F5079">
        <w:rPr>
          <w:i/>
          <w:iCs/>
          <w:color w:val="000000"/>
          <w:lang w:val="en-US"/>
        </w:rPr>
        <w:fldChar w:fldCharType="begin" w:fldLock="1"/>
      </w:r>
      <w:r w:rsidR="007F56B0" w:rsidRPr="004F5079">
        <w:rPr>
          <w:i/>
          <w:iCs/>
          <w:color w:val="000000"/>
          <w:lang w:val="en-US"/>
        </w:rPr>
        <w:instrText>ADDIN CSL_CITATION {"citationItems":[{"id":"ITEM-1","itemData":{"DOI":"10.1200/JCO.2015.64.5812","ISBN":"1527-7755 (Electronic)\\r0732-183X (Linking)","ISSN":"15277755","PMID":"27114598","abstract":"Purpose Acute pancreatitis is one of the common causes of asparaginase intolerance. The mechanism is unknown, and genetic predisposition to asparaginase-induced pancreatitis has not been previously identified. Methods To determine clinical risk factors for asparaginase-induced pancreatitis, we studied a cohort of 5,185 children and young adults with acute lymphoblastic leukemia, including 117 (2.3%) who were diagnosed with at least one episode of acute pancreatitis during therapy. A genome-wide asso-ciation study was performed in the cohort and in an independent case-control group of 213 patients to identify genetic risk factors. Results Risk factors associated with pancreatitis included genetically defined Native American ancestry (P , .001), older age (P , .001), and higher cumulative dose of asparaginase (P , .001). No common variants reached genome-wide significance in the genome-wide association study, but a rare nonsense variant rs199695765 in CPA2, encoding carboxypeptidase A2, was highly associated with pancreatitis (hazard ratio, 587; 95% CI, 66.8 to 5166; P = 9.0 3 10 29). A gene-level analysis showed an excess of additional CPA2 variants in patients who did versus those who did not develop pancreatitis (P = .001). Sixteen CPA2 single-nucleotide polymorphisms were associated (P , .05) with pancreatitis, and 13 of 24 patients who carried at least one of these variants developed pancreatitis. Biologic functions that were overrepresented by common variants modestly associated with pancreatitis included purine metabolism and cytoskeleton regulation. Conclusion Older age, higher exposure to asparaginase, and higher Native American ancestry were independent risk factors for pancreatitis in patients with acute lymphoblastic leukemia. Those who inherit a nonsense rare variant in the CPA2 gene had a markedly increased risk of asparaginase-induced pancreatitis.","author":[{"dropping-particle":"","family":"Liu","given":"Chengcheng","non-dropping-particle":"","parse-names":false,"suffix":""},{"dropping-particle":"","family":"Yang","given":"Wenjian","non-dropping-particle":"","parse-names":false,"suffix":""},{"dropping-particle":"","family":"Devidas","given":"Meenakshi","non-dropping-particle":"","parse-names":false,"suffix":""},{"dropping-particle":"","family":"Cheng","given":"Cheng","non-dropping-particle":"","parse-names":false,"suffix":""},{"dropping-particle":"","family":"Pei","given":"Deqing","non-dropping-particle":"","parse-names":false,"suffix":""},{"dropping-particle":"","family":"Smith","given":"Colton","non-dropping-particle":"","parse-names":false,"suffix":""},{"dropping-particle":"","family":"Carroll","given":"William L.","non-dropping-particle":"","parse-names":false,"suffix":""},{"dropping-particle":"","family":"Raetz","given":"Elizabeth A.","non-dropping-particle":"","parse-names":false,"suffix":""},{"dropping-particle":"","family":"Bowman","given":"W. Paul","non-dropping-particle":"","parse-names":false,"suffix":""},{"dropping-particle":"","family":"Larsen","given":"Eric C.","non-dropping-particle":"","parse-names":false,"suffix":""},{"dropping-particle":"","family":"Maloney","given":"Kelly W.","non-dropping-particle":"","parse-names":false,"suffix":""},{"dropping-particle":"","family":"Martin","given":"Paul L.","non-dropping-particle":"","parse-names":false,"suffix":""},{"dropping-particle":"","family":"Mattano","given":"Leonard A.","non-dropping-particle":"","parse-names":false,"suffix":""},{"dropping-particle":"","family":"Winick","given":"Naomi J.","non-dropping-particle":"","parse-names":false,"suffix":""},{"dropping-particle":"","family":"Mardis","given":"Elaine R.","non-dropping-particle":"","parse-names":false,"suffix":""},{"dropping-particle":"","family":"Fulton","given":"Robert S.","non-dropping-particle":"","parse-names":false,"suffix":""},{"dropping-particle":"","family":"Bhojwani","given":"Deepa","non-dropping-particle":"","parse-names":false,"suffix":""},{"dropping-particle":"","family":"Howard","given":"Scott C.","non-dropping-particle":"","parse-names":false,"suffix":""},{"dropping-particle":"","family":"Jeha","given":"Sima","non-dropping-particle":"","parse-names":false,"suffix":""},{"dropping-particle":"","family":"Pui","given":"Ching Hon","non-dropping-particle":"","parse-names":false,"suffix":""},{"dropping-particle":"","family":"Hunger","given":"Stephen P.","non-dropping-particle":"","parse-names":false,"suffix":""},{"dropping-particle":"","family":"Evans","given":"William E.","non-dropping-particle":"","parse-names":false,"suffix":""},{"dropping-particle":"","family":"Loh","given":"Mignon L.","non-dropping-particle":"","parse-names":false,"suffix":""},{"dropping-particle":"V.","family":"Relling","given":"Mary","non-dropping-particle":"","parse-names":false,"suffix":""}],"container-title":"Journal of Clinical Oncology","id":"ITEM-1","issue":"18","issued":{"date-parts":[["2016"]]},"page":"2133-2140","title":"Clinical and genetic risk factors for acute pancreatitis in patients with acute lymphoblastic leukemia","type":"article-journal","volume":"34"},"uris":["http://www.mendeley.com/documents/?uuid=9444c575-664d-47e0-97ae-056b877ea1df"]}],"mendeley":{"formattedCitation":"&lt;sup&gt;11&lt;/sup&gt;","plainTextFormattedCitation":"11","previouslyFormattedCitation":"&lt;sup&gt;11&lt;/sup&gt;"},"properties":{"noteIndex":0},"schema":"https://github.com/citation-style-language/schema/raw/master/csl-citation.json"}</w:instrText>
      </w:r>
      <w:r w:rsidR="00BF3DDE" w:rsidRPr="004F5079">
        <w:rPr>
          <w:i/>
          <w:iCs/>
          <w:color w:val="000000"/>
          <w:lang w:val="en-US"/>
        </w:rPr>
        <w:fldChar w:fldCharType="separate"/>
      </w:r>
      <w:r w:rsidR="007F56B0" w:rsidRPr="004F5079">
        <w:rPr>
          <w:iCs/>
          <w:noProof/>
          <w:color w:val="000000"/>
          <w:vertAlign w:val="superscript"/>
          <w:lang w:val="en-US"/>
        </w:rPr>
        <w:t>11</w:t>
      </w:r>
      <w:r w:rsidR="00BF3DDE" w:rsidRPr="004F5079">
        <w:rPr>
          <w:i/>
          <w:iCs/>
          <w:color w:val="000000"/>
          <w:lang w:val="en-US"/>
        </w:rPr>
        <w:fldChar w:fldCharType="end"/>
      </w:r>
      <w:r w:rsidRPr="004F5079">
        <w:rPr>
          <w:color w:val="000000"/>
          <w:lang w:val="en-US"/>
        </w:rPr>
        <w:t xml:space="preserve">. 49 SNPs were reported with an </w:t>
      </w:r>
      <w:proofErr w:type="spellStart"/>
      <w:r w:rsidRPr="004F5079">
        <w:rPr>
          <w:color w:val="000000"/>
          <w:lang w:val="en-US"/>
        </w:rPr>
        <w:t>rsID</w:t>
      </w:r>
      <w:proofErr w:type="spellEnd"/>
      <w:r w:rsidRPr="004F5079">
        <w:rPr>
          <w:color w:val="000000"/>
          <w:lang w:val="en-US"/>
        </w:rPr>
        <w:t xml:space="preserve"> by Liu </w:t>
      </w:r>
      <w:r w:rsidRPr="004F5079">
        <w:rPr>
          <w:i/>
          <w:iCs/>
          <w:color w:val="000000"/>
          <w:lang w:val="en-US"/>
        </w:rPr>
        <w:t>et al</w:t>
      </w:r>
      <w:r w:rsidRPr="004F5079">
        <w:rPr>
          <w:color w:val="000000"/>
          <w:lang w:val="en-US"/>
        </w:rPr>
        <w:t xml:space="preserve"> were available in the </w:t>
      </w:r>
      <w:proofErr w:type="spellStart"/>
      <w:r w:rsidRPr="004F5079">
        <w:rPr>
          <w:color w:val="000000"/>
          <w:lang w:val="en-US"/>
        </w:rPr>
        <w:t>PdL</w:t>
      </w:r>
      <w:proofErr w:type="spellEnd"/>
      <w:r w:rsidRPr="004F5079">
        <w:rPr>
          <w:color w:val="000000"/>
          <w:lang w:val="en-US"/>
        </w:rPr>
        <w:t xml:space="preserve"> genotype data. These included; </w:t>
      </w:r>
      <w:r w:rsidR="007B214B" w:rsidRPr="004F5079">
        <w:rPr>
          <w:color w:val="000000"/>
          <w:lang w:val="en-US"/>
        </w:rPr>
        <w:t>rs1023840, rs1034347, rs10831758, rs10979693, rs112141546, rs113207856, rs11606424, rs116191233, rs11961305, rs12589386, rs1341861, rs139875564, rs141452852, rs141708090, rs142728074, rs143348702, rs144556038, rs146053779, rs146796996, rs147501499, rs15176341, rs1564947, rs16892294, rs16907254, rs16945382, rs16953067, rs16955095, rs17053225, rs17117423, rs17377657, rs1768056, rs18247836, rs19187532, rs199695765, rs200495769, rs2010463, rs201734206, rs202124287, rs41463245, rs45461499, rs67047829, rs6721376, rs6724701, rs7544262, rs7826058, rs78283108, rs79537388, rs9849262, rs9859201</w:t>
      </w:r>
      <w:r w:rsidRPr="004F5079">
        <w:rPr>
          <w:color w:val="000000"/>
          <w:lang w:val="en-US"/>
        </w:rPr>
        <w:t xml:space="preserve">. This set was further reduced by pruning of SNPs, resulting in 10 SNPs included for modelling: </w:t>
      </w:r>
      <w:r w:rsidR="007B214B" w:rsidRPr="004F5079">
        <w:rPr>
          <w:color w:val="000000"/>
          <w:lang w:val="en-US"/>
        </w:rPr>
        <w:t>rs1023840, rs10831758, rs1564947, rs16892294, rs16907254, rs16945382, rs17053225, rs17117423, rs41463245, rs67047829</w:t>
      </w:r>
      <w:r w:rsidRPr="004F5079">
        <w:rPr>
          <w:color w:val="000000"/>
          <w:lang w:val="en-US"/>
        </w:rPr>
        <w:t>.</w:t>
      </w:r>
    </w:p>
    <w:p w14:paraId="5652DB1A" w14:textId="77777777" w:rsidR="0079098F" w:rsidRPr="004F5079" w:rsidRDefault="0079098F" w:rsidP="004B7C7E">
      <w:pPr>
        <w:spacing w:line="480" w:lineRule="auto"/>
        <w:jc w:val="both"/>
        <w:outlineLvl w:val="0"/>
        <w:rPr>
          <w:color w:val="000000"/>
          <w:lang w:val="en-US"/>
        </w:rPr>
      </w:pPr>
    </w:p>
    <w:p w14:paraId="43AC4884" w14:textId="08C545BD" w:rsidR="0079098F" w:rsidRPr="004F5079" w:rsidRDefault="0079098F" w:rsidP="004B7C7E">
      <w:pPr>
        <w:spacing w:line="480" w:lineRule="auto"/>
        <w:jc w:val="both"/>
        <w:outlineLvl w:val="0"/>
        <w:rPr>
          <w:color w:val="000000"/>
          <w:u w:val="single"/>
          <w:lang w:val="en-US"/>
        </w:rPr>
      </w:pPr>
      <w:proofErr w:type="spellStart"/>
      <w:r w:rsidRPr="004F5079">
        <w:rPr>
          <w:color w:val="000000"/>
          <w:u w:val="single"/>
          <w:lang w:val="en-US"/>
        </w:rPr>
        <w:t>Abaji</w:t>
      </w:r>
      <w:proofErr w:type="spellEnd"/>
      <w:r w:rsidR="007B7AC7" w:rsidRPr="004F5079">
        <w:rPr>
          <w:color w:val="000000"/>
          <w:u w:val="single"/>
          <w:lang w:val="en-US"/>
        </w:rPr>
        <w:t xml:space="preserve"> </w:t>
      </w:r>
      <w:r w:rsidR="007B7AC7" w:rsidRPr="004F5079">
        <w:rPr>
          <w:i/>
          <w:iCs/>
          <w:color w:val="000000"/>
          <w:u w:val="single"/>
          <w:lang w:val="en-US"/>
        </w:rPr>
        <w:t>et al</w:t>
      </w:r>
      <w:r w:rsidRPr="004F5079">
        <w:rPr>
          <w:color w:val="000000"/>
          <w:u w:val="single"/>
          <w:lang w:val="en-US"/>
        </w:rPr>
        <w:t xml:space="preserve"> 2017</w:t>
      </w:r>
    </w:p>
    <w:p w14:paraId="4366C226" w14:textId="315298CB" w:rsidR="0079098F" w:rsidRPr="004F5079" w:rsidRDefault="0079098F" w:rsidP="004B7C7E">
      <w:pPr>
        <w:spacing w:line="480" w:lineRule="auto"/>
        <w:jc w:val="both"/>
        <w:outlineLvl w:val="0"/>
        <w:rPr>
          <w:color w:val="000000"/>
          <w:lang w:val="en-US"/>
        </w:rPr>
      </w:pPr>
      <w:r w:rsidRPr="004F5079">
        <w:rPr>
          <w:color w:val="000000"/>
          <w:lang w:val="en-US"/>
        </w:rPr>
        <w:t xml:space="preserve">In 2017, </w:t>
      </w:r>
      <w:proofErr w:type="spellStart"/>
      <w:r w:rsidRPr="004F5079">
        <w:rPr>
          <w:color w:val="000000"/>
          <w:lang w:val="en-US"/>
        </w:rPr>
        <w:t>Abaji</w:t>
      </w:r>
      <w:proofErr w:type="spellEnd"/>
      <w:r w:rsidRPr="004F5079">
        <w:rPr>
          <w:color w:val="000000"/>
          <w:lang w:val="en-US"/>
        </w:rPr>
        <w:t xml:space="preserve"> </w:t>
      </w:r>
      <w:r w:rsidRPr="004F5079">
        <w:rPr>
          <w:i/>
          <w:iCs/>
          <w:color w:val="000000"/>
          <w:lang w:val="en-US"/>
        </w:rPr>
        <w:t>et al</w:t>
      </w:r>
      <w:r w:rsidRPr="004F5079">
        <w:rPr>
          <w:color w:val="000000"/>
          <w:lang w:val="en-US"/>
        </w:rPr>
        <w:t xml:space="preserve"> identified genetic risk factors by whole exome sequencing associated with AAP in the Quebec childhood ALL cohort</w:t>
      </w:r>
      <w:r w:rsidRPr="004F5079">
        <w:rPr>
          <w:color w:val="000000"/>
          <w:lang w:val="en-US"/>
        </w:rPr>
        <w:fldChar w:fldCharType="begin" w:fldLock="1"/>
      </w:r>
      <w:r w:rsidR="007F56B0" w:rsidRPr="004F5079">
        <w:rPr>
          <w:color w:val="000000"/>
          <w:lang w:val="en-US"/>
        </w:rPr>
        <w:instrText>ADDIN CSL_CITATION {"citationItems":[{"id":"ITEM-1","itemData":{"ISBN":"4375243767","author":[{"dropping-particle":"","family":"Abaji","given":"Rachid","non-dropping-particle":"","parse-names":false,"suffix":""},{"dropping-particle":"","family":"Gagné","given":"Vincent","non-dropping-particle":"","parse-names":false,"suffix":""},{"dropping-particle":"","family":"Xu","given":"Chang Jiang","non-dropping-particle":"","parse-names":false,"suffix":""},{"dropping-particle":"","family":"Spinella","given":"Jean-françois","non-dropping-particle":"","parse-names":false,"suffix":""},{"dropping-particle":"","family":"Ceppi","given":"Francesco","non-dropping-particle":"","parse-names":false,"suffix":""},{"dropping-particle":"","family":"Laverdière","given":"Caroline","non-dropping-particle":"","parse-names":false,"suffix":""},{"dropping-particle":"","family":"Leclerc","given":"Jean-marie","non-dropping-particle":"","parse-names":false,"suffix":""},{"dropping-particle":"","family":"Sallan","given":"Stephen E","non-dropping-particle":"","parse-names":false,"suffix":""},{"dropping-particle":"","family":"Neuberg","given":"Donna","non-dropping-particle":"","parse-names":false,"suffix":""},{"dropping-particle":"","family":"Kutok","given":"Jeffery L","non-dropping-particle":"","parse-names":false,"suffix":""},{"dropping-particle":"","family":"Silverman","given":"Lewis B","non-dropping-particle":"","parse-names":false,"suffix":""},{"dropping-particle":"","family":"Sinnett","given":"Daniel","non-dropping-particle":"","parse-names":false,"suffix":""},{"dropping-particle":"","family":"Krajinovic","given":"Maja","non-dropping-particle":"","parse-names":false,"suffix":""}],"container-title":"Oncotarget","id":"ITEM-1","issue":"27","issued":{"date-parts":[["2017"]]},"page":"43752-43767","title":"Whole-exome sequencing identified genetic risk factors for asparaginase-related complications in childhood ALL patients","type":"article-journal","volume":"8"},"uris":["http://www.mendeley.com/documents/?uuid=ebb77949-b8af-4c35-a33b-2fa94f584db5"]}],"mendeley":{"formattedCitation":"&lt;sup&gt;12&lt;/sup&gt;","plainTextFormattedCitation":"12","previouslyFormattedCitation":"&lt;sup&gt;12&lt;/sup&gt;"},"properties":{"noteIndex":0},"schema":"https://github.com/citation-style-language/schema/raw/master/csl-citation.json"}</w:instrText>
      </w:r>
      <w:r w:rsidRPr="004F5079">
        <w:rPr>
          <w:color w:val="000000"/>
          <w:lang w:val="en-US"/>
        </w:rPr>
        <w:fldChar w:fldCharType="separate"/>
      </w:r>
      <w:r w:rsidR="007F56B0" w:rsidRPr="004F5079">
        <w:rPr>
          <w:noProof/>
          <w:color w:val="000000"/>
          <w:vertAlign w:val="superscript"/>
          <w:lang w:val="en-US"/>
        </w:rPr>
        <w:t>12</w:t>
      </w:r>
      <w:r w:rsidRPr="004F5079">
        <w:rPr>
          <w:color w:val="000000"/>
          <w:lang w:val="en-US"/>
        </w:rPr>
        <w:fldChar w:fldCharType="end"/>
      </w:r>
      <w:r w:rsidRPr="004F5079">
        <w:rPr>
          <w:color w:val="000000"/>
          <w:lang w:val="en-US"/>
        </w:rPr>
        <w:t xml:space="preserve">. Five SNPs were significant associated with </w:t>
      </w:r>
      <w:proofErr w:type="gramStart"/>
      <w:r w:rsidRPr="004F5079">
        <w:rPr>
          <w:color w:val="000000"/>
          <w:lang w:val="en-US"/>
        </w:rPr>
        <w:t>AAP</w:t>
      </w:r>
      <w:r w:rsidR="007B214B" w:rsidRPr="004F5079">
        <w:rPr>
          <w:color w:val="000000"/>
          <w:lang w:val="en-US"/>
        </w:rPr>
        <w:t>;  rs</w:t>
      </w:r>
      <w:proofErr w:type="gramEnd"/>
      <w:r w:rsidR="007B214B" w:rsidRPr="004F5079">
        <w:rPr>
          <w:color w:val="000000"/>
          <w:lang w:val="en-US"/>
        </w:rPr>
        <w:t>11556218, rs34708521, rs3809849, rs72755233, rs9908032.</w:t>
      </w:r>
      <w:r w:rsidRPr="004F5079">
        <w:rPr>
          <w:color w:val="000000"/>
          <w:lang w:val="en-US"/>
        </w:rPr>
        <w:t xml:space="preserve"> </w:t>
      </w:r>
      <w:r w:rsidR="009748B3" w:rsidRPr="004F5079">
        <w:rPr>
          <w:color w:val="000000"/>
          <w:lang w:val="en-US"/>
        </w:rPr>
        <w:t>I</w:t>
      </w:r>
      <w:r w:rsidRPr="004F5079">
        <w:rPr>
          <w:color w:val="000000"/>
          <w:lang w:val="en-US"/>
        </w:rPr>
        <w:t xml:space="preserve">n our dataset four SNPs were available: </w:t>
      </w:r>
      <w:r w:rsidR="007B214B" w:rsidRPr="004F5079">
        <w:rPr>
          <w:color w:val="000000"/>
          <w:lang w:val="en-US"/>
        </w:rPr>
        <w:t>rs11556218, rs34708521, rs72755233 and rs9908032.</w:t>
      </w:r>
    </w:p>
    <w:p w14:paraId="58330F9C" w14:textId="77777777" w:rsidR="0079098F" w:rsidRPr="004F5079" w:rsidRDefault="0079098F" w:rsidP="004B7C7E">
      <w:pPr>
        <w:spacing w:line="480" w:lineRule="auto"/>
        <w:jc w:val="both"/>
        <w:outlineLvl w:val="0"/>
        <w:rPr>
          <w:color w:val="000000"/>
          <w:lang w:val="en-US"/>
        </w:rPr>
      </w:pPr>
    </w:p>
    <w:p w14:paraId="79C4DFAB" w14:textId="39DCE925" w:rsidR="00A76F02" w:rsidRPr="004F5079" w:rsidRDefault="00536898" w:rsidP="004B7C7E">
      <w:pPr>
        <w:spacing w:line="480" w:lineRule="auto"/>
        <w:jc w:val="both"/>
        <w:outlineLvl w:val="0"/>
        <w:rPr>
          <w:i/>
          <w:iCs/>
          <w:color w:val="000000"/>
          <w:lang w:val="en-US"/>
        </w:rPr>
      </w:pPr>
      <w:r w:rsidRPr="004F5079">
        <w:rPr>
          <w:i/>
          <w:iCs/>
          <w:color w:val="000000"/>
          <w:lang w:val="en-US"/>
        </w:rPr>
        <w:t xml:space="preserve">Six datasets of </w:t>
      </w:r>
      <w:r w:rsidR="0079098F" w:rsidRPr="004F5079">
        <w:rPr>
          <w:i/>
          <w:iCs/>
          <w:color w:val="000000"/>
          <w:lang w:val="en-US"/>
        </w:rPr>
        <w:t>SNPs</w:t>
      </w:r>
      <w:r w:rsidR="009748B3" w:rsidRPr="004F5079">
        <w:rPr>
          <w:i/>
          <w:iCs/>
          <w:color w:val="000000"/>
          <w:lang w:val="en-US"/>
        </w:rPr>
        <w:t xml:space="preserve"> annotated to eight genes</w:t>
      </w:r>
      <w:r w:rsidR="0079098F" w:rsidRPr="004F5079">
        <w:rPr>
          <w:i/>
          <w:iCs/>
          <w:color w:val="000000"/>
          <w:lang w:val="en-US"/>
        </w:rPr>
        <w:t xml:space="preserve"> in</w:t>
      </w:r>
      <w:r w:rsidR="009748B3" w:rsidRPr="004F5079">
        <w:rPr>
          <w:i/>
          <w:iCs/>
          <w:color w:val="000000"/>
          <w:lang w:val="en-US"/>
        </w:rPr>
        <w:t>volved in</w:t>
      </w:r>
      <w:r w:rsidR="0079098F" w:rsidRPr="004F5079">
        <w:rPr>
          <w:i/>
          <w:iCs/>
          <w:color w:val="000000"/>
          <w:lang w:val="en-US"/>
        </w:rPr>
        <w:t xml:space="preserve"> pancreatitis pathway</w:t>
      </w:r>
    </w:p>
    <w:p w14:paraId="67BBDF16" w14:textId="1541F391" w:rsidR="0025238C" w:rsidRPr="004F5079" w:rsidRDefault="00536898" w:rsidP="004B7C7E">
      <w:pPr>
        <w:spacing w:line="480" w:lineRule="auto"/>
        <w:jc w:val="both"/>
        <w:outlineLvl w:val="0"/>
        <w:rPr>
          <w:i/>
          <w:iCs/>
          <w:color w:val="000000"/>
          <w:lang w:val="en-US"/>
        </w:rPr>
      </w:pPr>
      <w:r w:rsidRPr="004F5079">
        <w:rPr>
          <w:color w:val="000000"/>
          <w:lang w:val="en-GB"/>
        </w:rPr>
        <w:t xml:space="preserve">Six datasets of </w:t>
      </w:r>
      <w:r w:rsidR="0025238C" w:rsidRPr="004F5079">
        <w:rPr>
          <w:color w:val="000000"/>
          <w:lang w:val="en-GB"/>
        </w:rPr>
        <w:t>SNPs annotated to the genes involved in pancreatitis (</w:t>
      </w:r>
      <w:r w:rsidR="0025238C" w:rsidRPr="004F5079">
        <w:rPr>
          <w:i/>
          <w:iCs/>
          <w:color w:val="000000"/>
          <w:lang w:val="en-GB"/>
        </w:rPr>
        <w:t>PRSS1, PRSS2, SPINK1, CTRC, CASR, CFTR, CPA1,</w:t>
      </w:r>
      <w:r w:rsidR="0025238C" w:rsidRPr="004F5079">
        <w:rPr>
          <w:color w:val="000000"/>
          <w:lang w:val="en-GB"/>
        </w:rPr>
        <w:t xml:space="preserve"> and </w:t>
      </w:r>
      <w:r w:rsidR="0025238C" w:rsidRPr="004F5079">
        <w:rPr>
          <w:i/>
          <w:iCs/>
          <w:color w:val="000000"/>
          <w:lang w:val="en-GB"/>
        </w:rPr>
        <w:t xml:space="preserve">CLDN2) </w:t>
      </w:r>
      <w:r w:rsidR="0025238C" w:rsidRPr="004F5079">
        <w:rPr>
          <w:color w:val="000000"/>
          <w:lang w:val="en-GB"/>
        </w:rPr>
        <w:t xml:space="preserve">were </w:t>
      </w:r>
      <w:r w:rsidRPr="004F5079">
        <w:rPr>
          <w:color w:val="000000"/>
          <w:lang w:val="en-GB"/>
        </w:rPr>
        <w:t>used for modelling. The datasets were</w:t>
      </w:r>
      <w:r w:rsidR="0051279E" w:rsidRPr="004F5079">
        <w:rPr>
          <w:color w:val="000000"/>
          <w:lang w:val="en-GB"/>
        </w:rPr>
        <w:t xml:space="preserve"> by different strategies. One dataset was</w:t>
      </w:r>
      <w:r w:rsidR="0025238C" w:rsidRPr="004F5079">
        <w:rPr>
          <w:color w:val="000000"/>
          <w:lang w:val="en-GB"/>
        </w:rPr>
        <w:t xml:space="preserve"> reduced by linkage disequilibrium-pruning </w:t>
      </w:r>
      <w:r w:rsidR="0051279E" w:rsidRPr="004F5079">
        <w:rPr>
          <w:color w:val="000000"/>
          <w:lang w:val="en-GB"/>
        </w:rPr>
        <w:t xml:space="preserve">of all SNPs annotated to the eight </w:t>
      </w:r>
      <w:r w:rsidR="0051279E" w:rsidRPr="004F5079">
        <w:rPr>
          <w:color w:val="000000"/>
          <w:lang w:val="en-GB"/>
        </w:rPr>
        <w:lastRenderedPageBreak/>
        <w:t xml:space="preserve">pancreatitis genes </w:t>
      </w:r>
      <w:r w:rsidR="0025238C" w:rsidRPr="004F5079">
        <w:rPr>
          <w:color w:val="000000"/>
          <w:lang w:val="en-GB"/>
        </w:rPr>
        <w:t>(</w:t>
      </w:r>
      <w:r w:rsidR="0025238C" w:rsidRPr="004F5079">
        <w:rPr>
          <w:color w:val="000000" w:themeColor="text1"/>
          <w:lang w:val="en-GB"/>
        </w:rPr>
        <w:t>Eight candidate genes</w:t>
      </w:r>
      <w:r w:rsidR="0025238C" w:rsidRPr="004F5079" w:rsidDel="003C3B19">
        <w:rPr>
          <w:color w:val="000000"/>
          <w:lang w:val="en-GB"/>
        </w:rPr>
        <w:t xml:space="preserve"> </w:t>
      </w:r>
      <w:r w:rsidR="0025238C" w:rsidRPr="004F5079">
        <w:rPr>
          <w:color w:val="000000"/>
          <w:lang w:val="en-GB"/>
        </w:rPr>
        <w:t>dataset) and</w:t>
      </w:r>
      <w:r w:rsidR="0051279E" w:rsidRPr="004F5079">
        <w:rPr>
          <w:color w:val="000000"/>
          <w:lang w:val="en-GB"/>
        </w:rPr>
        <w:t xml:space="preserve"> was further reduced by</w:t>
      </w:r>
      <w:r w:rsidR="0025238C" w:rsidRPr="004F5079">
        <w:rPr>
          <w:color w:val="000000"/>
          <w:lang w:val="en-GB"/>
        </w:rPr>
        <w:t xml:space="preserve"> the SNPs with the predicted most severe consequence (Eight candidate genes (functional consequence prioritized) dataset). Genetic variants were further expanded by significant </w:t>
      </w:r>
      <w:proofErr w:type="spellStart"/>
      <w:r w:rsidR="0025238C" w:rsidRPr="004F5079">
        <w:rPr>
          <w:color w:val="000000"/>
          <w:lang w:val="en-GB"/>
        </w:rPr>
        <w:t>eQTLs</w:t>
      </w:r>
      <w:proofErr w:type="spellEnd"/>
      <w:r w:rsidR="0025238C" w:rsidRPr="004F5079">
        <w:rPr>
          <w:color w:val="000000"/>
          <w:lang w:val="en-GB"/>
        </w:rPr>
        <w:t xml:space="preserve"> of these eight genes in pancreatic tissue (</w:t>
      </w:r>
      <w:r w:rsidR="0025238C" w:rsidRPr="004F5079">
        <w:rPr>
          <w:color w:val="000000" w:themeColor="text1"/>
          <w:lang w:val="en-GB"/>
        </w:rPr>
        <w:t xml:space="preserve">Eight candidate genes - </w:t>
      </w:r>
      <w:proofErr w:type="spellStart"/>
      <w:r w:rsidR="0025238C" w:rsidRPr="004F5079">
        <w:rPr>
          <w:color w:val="000000" w:themeColor="text1"/>
          <w:lang w:val="en-GB"/>
        </w:rPr>
        <w:t>GTEx</w:t>
      </w:r>
      <w:proofErr w:type="spellEnd"/>
      <w:r w:rsidR="0025238C" w:rsidRPr="004F5079">
        <w:rPr>
          <w:color w:val="000000" w:themeColor="text1"/>
          <w:lang w:val="en-GB"/>
        </w:rPr>
        <w:t xml:space="preserve"> </w:t>
      </w:r>
      <w:proofErr w:type="spellStart"/>
      <w:r w:rsidR="0025238C" w:rsidRPr="004F5079">
        <w:rPr>
          <w:color w:val="000000" w:themeColor="text1"/>
          <w:lang w:val="en-GB"/>
        </w:rPr>
        <w:t>eQTL</w:t>
      </w:r>
      <w:proofErr w:type="spellEnd"/>
      <w:r w:rsidR="0025238C" w:rsidRPr="004F5079" w:rsidDel="003C3B19">
        <w:rPr>
          <w:color w:val="000000"/>
          <w:lang w:val="en-GB"/>
        </w:rPr>
        <w:t xml:space="preserve"> </w:t>
      </w:r>
      <w:r w:rsidR="0025238C" w:rsidRPr="004F5079">
        <w:rPr>
          <w:color w:val="000000"/>
          <w:lang w:val="en-GB"/>
        </w:rPr>
        <w:t xml:space="preserve">dataset) which were also ranked by most severe functional consequence (Eight candidate genes - </w:t>
      </w:r>
      <w:proofErr w:type="spellStart"/>
      <w:r w:rsidR="0025238C" w:rsidRPr="004F5079">
        <w:rPr>
          <w:color w:val="000000"/>
          <w:lang w:val="en-GB"/>
        </w:rPr>
        <w:t>GTEx</w:t>
      </w:r>
      <w:proofErr w:type="spellEnd"/>
      <w:r w:rsidR="0025238C" w:rsidRPr="004F5079">
        <w:rPr>
          <w:color w:val="000000"/>
          <w:lang w:val="en-GB"/>
        </w:rPr>
        <w:t xml:space="preserve"> </w:t>
      </w:r>
      <w:proofErr w:type="spellStart"/>
      <w:r w:rsidR="0025238C" w:rsidRPr="004F5079">
        <w:rPr>
          <w:color w:val="000000"/>
          <w:lang w:val="en-GB"/>
        </w:rPr>
        <w:t>eQTL</w:t>
      </w:r>
      <w:proofErr w:type="spellEnd"/>
      <w:r w:rsidR="0025238C" w:rsidRPr="004F5079">
        <w:rPr>
          <w:color w:val="000000"/>
          <w:lang w:val="en-GB"/>
        </w:rPr>
        <w:t xml:space="preserve"> (functional consequence prioritized) dataset). Another dataset was based on reducing the variance of all SNPs to three principal components (</w:t>
      </w:r>
      <w:r w:rsidR="0025238C" w:rsidRPr="004F5079">
        <w:rPr>
          <w:color w:val="000000" w:themeColor="text1"/>
          <w:lang w:val="en-GB"/>
        </w:rPr>
        <w:t>Three principal components of eight pancreatitis SNP-annotated genes</w:t>
      </w:r>
      <w:r w:rsidR="0025238C" w:rsidRPr="004F5079">
        <w:rPr>
          <w:color w:val="000000"/>
          <w:lang w:val="en-GB"/>
        </w:rPr>
        <w:t xml:space="preserve"> dataset). Finally, within the eight genes in the pancreatitis pathway, six SNPs that were most strongly associated with AAP in the PTWG AAP GWAS cohort</w:t>
      </w:r>
      <w:r w:rsidR="0025238C" w:rsidRPr="004F5079">
        <w:rPr>
          <w:rStyle w:val="FootnoteReference"/>
          <w:color w:val="000000"/>
          <w:lang w:val="en-GB"/>
        </w:rPr>
        <w:fldChar w:fldCharType="begin" w:fldLock="1"/>
      </w:r>
      <w:r w:rsidR="007F56B0" w:rsidRPr="004F5079">
        <w:rPr>
          <w:color w:val="000000"/>
          <w:lang w:val="en-GB"/>
        </w:rPr>
        <w:instrText>ADDIN CSL_CITATION {"citationItems":[{"id":"ITEM-1","itemData":{"DOI":"10.3324/haematol.2018.199356","ISSN":"15928721","abstract":"Asparaginase-associated pancreatitis is a life-threatening toxicity to childhood acute lymphoblastic leukemia treatment. To elucidate genetic predisposition and asparaginase-associated pancreatitis pathogenesis, ten acute lymphoblastic leukemia trial groups contributed remission samples from patients aged 1.0-17.9 years and treated from 2000-2016. Cases were defined (n=244) by at least two of the following criteria: i) abdominal pain, ii) pancreatic enzymes &gt;3 x upper normal limit, iii) imaging compatible with asparaginase-associated pancreatitis. Controls (n=1320) completed intended asparaginase therapy, 78% receiving ≥8 pegylated-asparaginase injections, without developing aparaginase-associated pancreatitis. rs62228256 on 20q13.2 showed the strongest association (OR=3.75; P=5.2x10-8). Moreover, rs13228878 (OR=0.61; P=7.1x10-6) and rs10273639 (OR=0.62; P=1.1x10-5) on 7q34 showed significant association. A Dana Farber Cancer Institute ALL Consortium cohort consisting of patients treated protocols from 1987-2004 (controls=285, cases=33), and the Children's Oncology Group AALL0232 cohort (controls=2653, cases=76) were available as replication cohorts for the 20q13.2 and 7q34 variants, respectively. While rs62228256 was not validated (P=0.86), both rs13228878 (P=0.03) and rs10273639 (P=0.04) were. rs13228878 and rs10273639 are in high linkage disequilibrium (r2=0.94) and associated with elevated expression of the trypsinogen encoding PRSS1 gene and are known risk variants for alcohol-associated and sporadic pancreatitis in adults. Intra-pancreatic trypsinogen cleavage to proteolytic trypsin induces autodigestion and pancreatitis. Asparaginase-associated pancreatitis and non-asparaginase associated pancreatitis shares genetic predisposition and targeting the trypsinogen activation pathway may enable identification of effective interventions towards asparaginase-associated pancreatitis.","author":[{"dropping-particle":"","family":"Wolthers","given":"Benjamin O.","non-dropping-particle":"","parse-names":false,"suffix":""},{"dropping-particle":"","family":"Frandsen","given":"Thomas L.","non-dropping-particle":"","parse-names":false,"suffix":""},{"dropping-particle":"","family":"Patel","given":"Chirag J.","non-dropping-particle":"","parse-names":false,"suffix":""},{"dropping-particle":"","family":"Abaji","given":"Rachid","non-dropping-particle":"","parse-names":false,"suffix":""},{"dropping-particle":"","family":"Attarbaschi","given":"Andishe","non-dropping-particle":"","parse-names":false,"suffix":""},{"dropping-particle":"","family":"Barzilai","given":"Shlomit","non-dropping-particle":"","parse-names":false,"suffix":""},{"dropping-particle":"","family":"Colombini","given":"Antonella","non-dropping-particle":"","parse-names":false,"suffix":""},{"dropping-particle":"","family":"Escherich","given":"Gabriele","non-dropping-particle":"","parse-names":false,"suffix":""},{"dropping-particle":"","family":"Grosjean","given":"Marie","non-dropping-particle":"","parse-names":false,"suffix":""},{"dropping-particle":"","family":"Krajinovic","given":"Maja","non-dropping-particle":"","parse-names":false,"suffix":""},{"dropping-particle":"","family":"Larse N","given":"Eric","non-dropping-particle":"","parse-names":false,"suffix":""},{"dropping-particle":"","family":"Liang","given":"Der Cherng","non-dropping-particle":"","parse-names":false,"suffix":""},{"dropping-particle":"","family":"Möricke","given":"Anja","non-dropping-particle":"","parse-names":false,"suffix":""},{"dropping-particle":"","family":"Rasmussen","given":"Kirsten K.","non-dropping-particle":"","parse-names":false,"suffix":""},{"dropping-particle":"","family":"Samarasinghe","given":"Sujith","non-dropping-particle":"","parse-names":false,"suffix":""},{"dropping-particle":"","family":"Silverman","given":"Lewis B.","non-dropping-particle":"","parse-names":false,"suffix":""},{"dropping-particle":"","family":"Sluis","given":"Inge M.","non-dropping-particle":"van der","parse-names":false,"suffix":""},{"dropping-particle":"","family":"Stanulla","given":"Martin","non-dropping-particle":"","parse-names":false,"suffix":""},{"dropping-particle":"","family":"Tulstrup","given":"Morten","non-dropping-particle":"","parse-names":false,"suffix":""},{"dropping-particle":"","family":"Yadav","given":"Rachita","non-dropping-particle":"","parse-names":false,"suffix":""},{"dropping-particle":"","family":"Yang","given":"Wenjian","non-dropping-particle":"","parse-names":false,"suffix":""},{"dropping-particle":"","family":"Zapotocka","given":"Ester","non-dropping-particle":"","parse-names":false,"suffix":""},{"dropping-particle":"","family":"Gupta","given":"Ramneek","non-dropping-particle":"","parse-names":false,"suffix":""},{"dropping-particle":"","family":"Schmiegelow","given":"Kjeld","non-dropping-particle":"","parse-names":false,"suffix":""}],"container-title":"Haematologica","id":"ITEM-1","issue":"3","issued":{"date-parts":[["2019"]]},"page":"556-563","title":"Trypsin-encoding PRSS1-PRSS2 variations influence the risk of asparaginase-associated pancreatitis in children with acute lymphoblastic leukemia: A ponte di legno toxicity working group report","type":"article-journal","volume":"104"},"uris":["http://www.mendeley.com/documents/?uuid=f44a5fd0-a3cf-4e2b-93ab-5ed29ab8ee7b"]}],"mendeley":{"formattedCitation":"&lt;sup&gt;7&lt;/sup&gt;","plainTextFormattedCitation":"7","previouslyFormattedCitation":"&lt;sup&gt;7&lt;/sup&gt;"},"properties":{"noteIndex":0},"schema":"https://github.com/citation-style-language/schema/raw/master/csl-citation.json"}</w:instrText>
      </w:r>
      <w:r w:rsidR="0025238C" w:rsidRPr="004F5079">
        <w:rPr>
          <w:rStyle w:val="FootnoteReference"/>
          <w:color w:val="000000"/>
          <w:lang w:val="en-GB"/>
        </w:rPr>
        <w:fldChar w:fldCharType="separate"/>
      </w:r>
      <w:r w:rsidR="007F56B0" w:rsidRPr="004F5079">
        <w:rPr>
          <w:noProof/>
          <w:color w:val="000000"/>
          <w:vertAlign w:val="superscript"/>
          <w:lang w:val="en-GB"/>
        </w:rPr>
        <w:t>7</w:t>
      </w:r>
      <w:r w:rsidR="0025238C" w:rsidRPr="004F5079">
        <w:rPr>
          <w:rStyle w:val="FootnoteReference"/>
          <w:color w:val="000000"/>
          <w:lang w:val="en-GB"/>
        </w:rPr>
        <w:fldChar w:fldCharType="end"/>
      </w:r>
      <w:r w:rsidR="0025238C" w:rsidRPr="004F5079">
        <w:rPr>
          <w:color w:val="000000"/>
          <w:lang w:val="en-GB"/>
        </w:rPr>
        <w:t xml:space="preserve"> were selected for modelling as separate SNPs (six candidate SNPs dataset).</w:t>
      </w:r>
      <w:r w:rsidR="0051279E" w:rsidRPr="004F5079">
        <w:rPr>
          <w:color w:val="000000"/>
          <w:lang w:val="en-GB"/>
        </w:rPr>
        <w:t xml:space="preserve"> The datasets are described in further details below. </w:t>
      </w:r>
    </w:p>
    <w:p w14:paraId="01328579" w14:textId="77777777" w:rsidR="0025238C" w:rsidRPr="004F5079" w:rsidRDefault="0025238C" w:rsidP="004B7C7E">
      <w:pPr>
        <w:spacing w:line="480" w:lineRule="auto"/>
        <w:jc w:val="both"/>
        <w:outlineLvl w:val="0"/>
        <w:rPr>
          <w:i/>
          <w:iCs/>
          <w:color w:val="000000"/>
          <w:lang w:val="en-US"/>
        </w:rPr>
      </w:pPr>
    </w:p>
    <w:p w14:paraId="5506FD2F" w14:textId="25EBEA72" w:rsidR="0079098F" w:rsidRPr="004F5079" w:rsidRDefault="00DE5821" w:rsidP="004B7C7E">
      <w:pPr>
        <w:spacing w:line="480" w:lineRule="auto"/>
        <w:jc w:val="both"/>
        <w:outlineLvl w:val="0"/>
        <w:rPr>
          <w:color w:val="000000"/>
          <w:u w:val="single"/>
          <w:lang w:val="en-US"/>
        </w:rPr>
      </w:pPr>
      <w:r w:rsidRPr="004F5079">
        <w:rPr>
          <w:color w:val="000000"/>
          <w:u w:val="single"/>
          <w:lang w:val="en-US"/>
        </w:rPr>
        <w:t>Eight candidate</w:t>
      </w:r>
      <w:r w:rsidR="0079098F" w:rsidRPr="004F5079">
        <w:rPr>
          <w:color w:val="000000"/>
          <w:u w:val="single"/>
          <w:lang w:val="en-US"/>
        </w:rPr>
        <w:t xml:space="preserve"> genes</w:t>
      </w:r>
    </w:p>
    <w:p w14:paraId="16CEB5EB" w14:textId="3674D727" w:rsidR="0079098F" w:rsidRPr="004F5079" w:rsidRDefault="0079098F" w:rsidP="004B7C7E">
      <w:pPr>
        <w:spacing w:line="480" w:lineRule="auto"/>
        <w:jc w:val="both"/>
        <w:outlineLvl w:val="0"/>
        <w:rPr>
          <w:color w:val="000000"/>
          <w:lang w:val="en-US"/>
        </w:rPr>
      </w:pPr>
      <w:r w:rsidRPr="004F5079">
        <w:rPr>
          <w:color w:val="000000"/>
          <w:lang w:val="en-US"/>
        </w:rPr>
        <w:t xml:space="preserve">Zator et al described genes involved in pancreatic disease; </w:t>
      </w:r>
      <w:r w:rsidRPr="004F5079">
        <w:rPr>
          <w:i/>
          <w:iCs/>
          <w:color w:val="000000"/>
          <w:lang w:val="en-US"/>
        </w:rPr>
        <w:t xml:space="preserve">PRSS1, PRSS2, SPINK1, CTRC, CASR, CFTR, CPA1 </w:t>
      </w:r>
      <w:r w:rsidRPr="004F5079">
        <w:rPr>
          <w:color w:val="000000"/>
          <w:lang w:val="en-US"/>
        </w:rPr>
        <w:t>and</w:t>
      </w:r>
      <w:r w:rsidRPr="004F5079">
        <w:rPr>
          <w:i/>
          <w:iCs/>
          <w:color w:val="000000"/>
          <w:lang w:val="en-US"/>
        </w:rPr>
        <w:t xml:space="preserve"> CLDN2</w:t>
      </w:r>
      <w:r w:rsidRPr="004F5079">
        <w:rPr>
          <w:color w:val="000000"/>
          <w:lang w:val="en-US"/>
        </w:rPr>
        <w:fldChar w:fldCharType="begin" w:fldLock="1"/>
      </w:r>
      <w:r w:rsidR="007F56B0" w:rsidRPr="004F5079">
        <w:rPr>
          <w:color w:val="000000"/>
          <w:lang w:val="en-US"/>
        </w:rPr>
        <w:instrText>ADDIN CSL_CITATION {"citationItems":[{"id":"ITEM-1","itemData":{"DOI":"10.1177/1756283X16684687","ISSN":"17562848","PMID":"28246549","abstract":"Diseases of the exocrine pancreas such as recurrent acute pancreatitis (RAP), chronic pancreatitis (CP) and pancreatic ductal adenocarcinoma (PDAC) represent syndromes defined according to traditional clinicopathologic criteria. The failure of traditional approaches to identify primary mechanisms underlying these progressive disorders illustrates a greater problem of failure of the germ theory of disease for complex disorders. Multiple genetic discoveries and new complex disease models force consideration of a new paradigm of 'precision medicine', requiring a new mechanistic definition of CP. Recognizing the advances in understanding complex gene and environment interactions, as well as the development of new strategies that limit or prevent the development of devastating end-stage diseases of the pancreas may lead to substantial improvements in patient care.","author":[{"dropping-particle":"","family":"Zator","given":"Zachary","non-dropping-particle":"","parse-names":false,"suffix":""},{"dropping-particle":"","family":"Whitcomb","given":"David C.","non-dropping-particle":"","parse-names":false,"suffix":""}],"container-title":"Therapeutic Advances in Gastroenterology","id":"ITEM-1","issue":"3","issued":{"date-parts":[["2017"]]},"page":"323-336","title":"Insights into the genetic risk factors for the development of pancreatic disease","type":"article-journal","volume":"10"},"uris":["http://www.mendeley.com/documents/?uuid=45990627-edc1-4859-8688-a62c570208fb"]}],"mendeley":{"formattedCitation":"&lt;sup&gt;13&lt;/sup&gt;","plainTextFormattedCitation":"13","previouslyFormattedCitation":"&lt;sup&gt;13&lt;/sup&gt;"},"properties":{"noteIndex":0},"schema":"https://github.com/citation-style-language/schema/raw/master/csl-citation.json"}</w:instrText>
      </w:r>
      <w:r w:rsidRPr="004F5079">
        <w:rPr>
          <w:color w:val="000000"/>
          <w:lang w:val="en-US"/>
        </w:rPr>
        <w:fldChar w:fldCharType="separate"/>
      </w:r>
      <w:r w:rsidR="007F56B0" w:rsidRPr="004F5079">
        <w:rPr>
          <w:noProof/>
          <w:color w:val="000000"/>
          <w:vertAlign w:val="superscript"/>
          <w:lang w:val="en-US"/>
        </w:rPr>
        <w:t>13</w:t>
      </w:r>
      <w:r w:rsidRPr="004F5079">
        <w:rPr>
          <w:color w:val="000000"/>
          <w:lang w:val="en-US"/>
        </w:rPr>
        <w:fldChar w:fldCharType="end"/>
      </w:r>
      <w:r w:rsidRPr="004F5079">
        <w:rPr>
          <w:color w:val="000000"/>
          <w:lang w:val="en-US"/>
        </w:rPr>
        <w:t xml:space="preserve">. We annotated SNPs to these genes in our dataset resulting in 1517 SNPs. These were pruned and resulted in 377 SNPs for modelling; </w:t>
      </w:r>
      <w:r w:rsidR="007B214B" w:rsidRPr="004F5079">
        <w:rPr>
          <w:color w:val="000000"/>
          <w:lang w:val="en-US"/>
        </w:rPr>
        <w:t xml:space="preserve">exm1651845, exm1651859, exm2262902, kgp22732487, kgp22736019, kgp22804168, kgp22819526, kgp22829942, rs1008248, rs10226236, rs10230435, rs10239213, rs10247427, rs10256541, rs10272052, rs10273043, rs10488188, rs10511409, rs10803377, rs10927713, rs10927749, rs10927751, rs10927797, rs10954269, rs111278301, rs111793536, rs1119800, rs112627346, rs112861203, rs112896741, rs112977751, rs1136995, rs113741816, rs114175678, rs114433626, rs114531821, rs114571236, rs114658781, rs114697189, rs114796420, rs114959849, rs115020348, rs115153864, rs115182091, rs115243436, rs115251799, rs1153084, rs115324868, rs115395979, rs1154729, rs116027795, rs116190983, rs116576422, rs116688903, rs116900477, rs117052523, rs117080455, rs117099609, rs117141465, rs117220554, rs11765940, rs117700687, rs117913533, rs118021467, rs11924218, </w:t>
      </w:r>
      <w:r w:rsidR="007B214B" w:rsidRPr="004F5079">
        <w:rPr>
          <w:color w:val="000000"/>
          <w:lang w:val="en-US"/>
        </w:rPr>
        <w:lastRenderedPageBreak/>
        <w:t xml:space="preserve">rs12014762, rs12038868, rs12058287, rs12070915, rs12106790, rs12123804, rs12136606, rs12486849, rs12534580, rs12562216, rs12562412, rs12669592, rs12672166, rs12672889, rs12673576, rs12706936, rs12853674, rs1285712, rs12857932, rs13154671, rs13154930, rs1316277, rs13221882, rs13222308, rs13226446, rs13229221, rs13230593, rs13239073, rs13244661, rs13320117, rs1368412, rs1393198, rs1422990, rs1432823, rs1432975, rs143955465, rs144142335, rs1467513, rs149960437, rs1524140, rs16833165, rs16851387, rs16851463, rs16851662, rs16851665, rs16851946, rs17106906, rs17106994, rs17106995, rs17107315, rs17133172, rs17139584, rs17139774, rs17139904, rs17140425, rs17164720, rs17164729, rs17203488, rs17253746, rs17266628, rs17281995, rs17330912, rs17388190, rs17405463, rs17415991, rs17494960, rs1751998, rs17538716, rs17547485, rs17561784, rs17703848, rs17718041, rs17774502, rs1780595, rs1800076, rs1800095, rs1800907, rs1862329, rs1883757, rs189486222, rs189800017, rs200747551, rs201477143, rs201691901, rs202012741, rs2067080, rs2116766, rs213938, rs2141329, rs2193264, rs2242337, rs2253372, rs2285544, rs2287371, rs2291457, rs2308941, rs2308950, rs2367618, rs2400439, rs2402268, rs2436340, rs2496313, rs2496328, rs2496331, rs2681401, rs2681420, rs2681425, rs2715259, rs2734060, rs28743073, rs2880013, rs33914662, rs34042920, rs34094595, rs34122809, rs34137539, rs34178491, rs34206873, rs34345120, rs34474469, rs34548758, rs34587783, rs35014830, rs35018893, rs35320768, rs35453239, rs35549389, rs35562243, rs35766781, rs35795032, rs35815704, rs35986679, rs36072711, rs36105551, rs361487, rs367603516, rs367791466, rs367920631, rs3734122, rs3753314, rs3765370, rs3800562, rs3800563, rs3806925, rs3807340, rs3816830, rs3817599, rs3823582, rs38895, rs38896, rs38901, rs38903, rs38904, rs38913, rs4059, rs4100170, rs41269443, rs4252372, rs4252522, rs4363128, rs4470444, rs4498456, rs4661330, rs4661599, rs4731674, rs4731678, rs4974398, rs504775, rs558251, rs55847691, rs55875822, rs55899454, rs55930828, rs56219492, rs56227115, rs56273492, rs57339232, rs5962770, rs60310027, rs60394478, </w:t>
      </w:r>
      <w:r w:rsidR="007B214B" w:rsidRPr="004F5079">
        <w:rPr>
          <w:color w:val="000000"/>
          <w:lang w:val="en-US"/>
        </w:rPr>
        <w:lastRenderedPageBreak/>
        <w:t>rs62469442, rs62473589, rs62491331, rs62617115, rs6438692, rs6438707, rs6466615, rs6622104, rs6658612, rs66697073, rs6680738, rs66839817, rs66850376, rs6693417, rs67003441, rs67023840, rs6769765, rs6803240, rs6871771, rs6884703, rs6889194, rs6942670, rs6947134, rs6972479, rs6975391, rs71579229, rs71579242, rs72643647, rs72643677, rs72835117, rs72835141, rs72835180, rs72875728, rs73170640, rs73181898, rs73184032, rs73186075, rs73186082, rs73211993, rs73213827, rs73215983, rs73269110, rs73274040, rs7355209, rs73724326, rs739693, rs74668887, rs74974914, rs74993149, rs75118026, rs7512971, rs75222399, rs7525279, rs7533567, rs7536482, rs7549759, rs75598696, rs75700249, rs75793153, rs75911963, rs75945259, rs75980868, rs76039184, rs76124003, rs7618747, rs76249487, rs76368460, rs7637874, rs7647405, rs76509354, rs76516385, rs76613504, rs76659336, rs76707403, rs76788357, rs76860590, rs76908136, rs76919727, rs77041199, rs77045691, rs7704889, rs7713010, rs7725292, rs7729260, rs77385877, rs77448606, rs77688344, rs77808099, rs77859819, rs7786419, rs7789559, rs7796359, rs78000398, rs7800765, rs78074583, rs78113236, rs78135358, rs78641803, rs78660569, rs78681108, rs79042346, rs79156986, rs79190650, rs79243435, rs79280654, rs79463568, rs79736961, rs79845433, rs80009321, rs80099942, rs80213789, rs80221012, rs80298935, rs8175963, rs8176044, rs8176058, rs8176063, rs8177107, rs8177146, rs8177171, rs874742, rs901799, rs9282641, rs9289191, rs937629, rs949425, rs975494, rs9817571, rs9826770, rs9829181, rs9839875, rs9867460.</w:t>
      </w:r>
    </w:p>
    <w:p w14:paraId="0D9500C1" w14:textId="77777777" w:rsidR="00A76F02" w:rsidRPr="004F5079" w:rsidRDefault="00A76F02" w:rsidP="004B7C7E">
      <w:pPr>
        <w:spacing w:line="480" w:lineRule="auto"/>
        <w:jc w:val="both"/>
        <w:outlineLvl w:val="0"/>
        <w:rPr>
          <w:color w:val="000000"/>
          <w:lang w:val="en-US"/>
        </w:rPr>
      </w:pPr>
    </w:p>
    <w:p w14:paraId="47A065AE" w14:textId="7A34D3CF" w:rsidR="003E0939" w:rsidRPr="004F5079" w:rsidRDefault="00DE5821" w:rsidP="004B7C7E">
      <w:pPr>
        <w:spacing w:line="480" w:lineRule="auto"/>
        <w:jc w:val="both"/>
        <w:outlineLvl w:val="0"/>
        <w:rPr>
          <w:color w:val="000000"/>
          <w:u w:val="single"/>
          <w:lang w:val="en-US"/>
        </w:rPr>
      </w:pPr>
      <w:r w:rsidRPr="004F5079">
        <w:rPr>
          <w:color w:val="000000"/>
          <w:u w:val="single"/>
          <w:lang w:val="en-US"/>
        </w:rPr>
        <w:t xml:space="preserve">Eight candidate genes </w:t>
      </w:r>
      <w:r w:rsidR="003E0939" w:rsidRPr="004F5079">
        <w:rPr>
          <w:color w:val="000000"/>
          <w:u w:val="single"/>
          <w:lang w:val="en-US"/>
        </w:rPr>
        <w:t>(</w:t>
      </w:r>
      <w:r w:rsidR="00842FBD" w:rsidRPr="004F5079">
        <w:rPr>
          <w:color w:val="000000"/>
          <w:u w:val="single"/>
          <w:lang w:val="en-US"/>
        </w:rPr>
        <w:t xml:space="preserve">functional consequence </w:t>
      </w:r>
      <w:r w:rsidR="003E0939" w:rsidRPr="004F5079">
        <w:rPr>
          <w:color w:val="000000"/>
          <w:u w:val="single"/>
          <w:lang w:val="en-US"/>
        </w:rPr>
        <w:t>prioritized)</w:t>
      </w:r>
    </w:p>
    <w:p w14:paraId="1325C3AD" w14:textId="48F4A3D0" w:rsidR="0079098F" w:rsidRPr="004F5079" w:rsidRDefault="003B1B47" w:rsidP="004B7C7E">
      <w:pPr>
        <w:spacing w:line="480" w:lineRule="auto"/>
        <w:jc w:val="both"/>
        <w:outlineLvl w:val="0"/>
        <w:rPr>
          <w:color w:val="000000"/>
          <w:lang w:val="en-US"/>
        </w:rPr>
      </w:pPr>
      <w:r w:rsidRPr="004F5079">
        <w:rPr>
          <w:color w:val="000000"/>
          <w:lang w:val="en-US"/>
        </w:rPr>
        <w:t xml:space="preserve">We prioritized </w:t>
      </w:r>
      <w:r w:rsidR="00F73B34" w:rsidRPr="004F5079">
        <w:rPr>
          <w:color w:val="000000"/>
          <w:lang w:val="en-US"/>
        </w:rPr>
        <w:t xml:space="preserve">genetic </w:t>
      </w:r>
      <w:r w:rsidRPr="004F5079">
        <w:rPr>
          <w:color w:val="000000"/>
          <w:lang w:val="en-US"/>
        </w:rPr>
        <w:t xml:space="preserve">variants with the most severe consequence; therefore, we selected the variants with consequences ranked at 1 and 2 of all SNPs annotated to the </w:t>
      </w:r>
      <w:r w:rsidR="006E0E47" w:rsidRPr="004F5079">
        <w:rPr>
          <w:color w:val="000000"/>
          <w:lang w:val="en-US"/>
        </w:rPr>
        <w:t>eight</w:t>
      </w:r>
      <w:r w:rsidRPr="004F5079">
        <w:rPr>
          <w:color w:val="000000"/>
          <w:lang w:val="en-US"/>
        </w:rPr>
        <w:t xml:space="preserve"> genes involved in adult pancreatitis (See Supplementary Methods). </w:t>
      </w:r>
      <w:r w:rsidR="0079098F" w:rsidRPr="004F5079">
        <w:rPr>
          <w:color w:val="000000"/>
          <w:lang w:val="en-US"/>
        </w:rPr>
        <w:t xml:space="preserve">This resulted in </w:t>
      </w:r>
      <w:r w:rsidR="003E0939" w:rsidRPr="004F5079">
        <w:rPr>
          <w:color w:val="000000"/>
          <w:lang w:val="en-US"/>
        </w:rPr>
        <w:t xml:space="preserve">a prioritized set of 60 SNPs; </w:t>
      </w:r>
      <w:r w:rsidR="007B214B" w:rsidRPr="004F5079">
        <w:rPr>
          <w:color w:val="000000"/>
          <w:lang w:val="en-US"/>
        </w:rPr>
        <w:t xml:space="preserve">rs1010294, rs1029396, rs1042077, rs1042636, rs10489962, rs1052571, rs1129055, rs1132312, rs113966492, </w:t>
      </w:r>
      <w:r w:rsidR="007B214B" w:rsidRPr="004F5079">
        <w:rPr>
          <w:color w:val="000000"/>
          <w:lang w:val="en-US"/>
        </w:rPr>
        <w:lastRenderedPageBreak/>
        <w:t>rs11580170, rs11583306, rs11761888, rs11979330, rs12126178, rs12706927, rs17107315, rs17164867, rs17208, rs17248, rs17260, rs17267, rs17388190, rs17589, rs17854248, rs1800076, rs1800095, rs1801725, rs1801726, rs2020902, rs213950, rs2171492, rs2250145, rs2308941, rs2308950, rs2681417, rs34173813, rs34474469, rs34587586, rs35795032, rs361359, rs361439, rs3765356, rs3766163, rs4252372, rs4252499, rs4661330, rs4728190, rs4731668 rs3915061, rs486557, rs4987667, rs4987682, rs55709813, rs62617115, rs6429757, rs763821, rs7722926, rs8176058, rs8177146, rs9282641.</w:t>
      </w:r>
    </w:p>
    <w:p w14:paraId="1DA6387C" w14:textId="77777777" w:rsidR="0079098F" w:rsidRPr="004F5079" w:rsidRDefault="0079098F" w:rsidP="004B7C7E">
      <w:pPr>
        <w:spacing w:line="480" w:lineRule="auto"/>
        <w:jc w:val="both"/>
        <w:outlineLvl w:val="0"/>
        <w:rPr>
          <w:color w:val="000000"/>
          <w:lang w:val="en-US"/>
        </w:rPr>
      </w:pPr>
    </w:p>
    <w:p w14:paraId="0CD1BF52" w14:textId="74F758B1" w:rsidR="0079098F" w:rsidRPr="004F5079" w:rsidRDefault="00DE5821" w:rsidP="004B7C7E">
      <w:pPr>
        <w:spacing w:line="480" w:lineRule="auto"/>
        <w:jc w:val="both"/>
        <w:outlineLvl w:val="0"/>
        <w:rPr>
          <w:color w:val="000000"/>
          <w:u w:val="single"/>
          <w:lang w:val="en-US"/>
        </w:rPr>
      </w:pPr>
      <w:r w:rsidRPr="004F5079">
        <w:rPr>
          <w:color w:val="000000"/>
          <w:u w:val="single"/>
          <w:lang w:val="en-US"/>
        </w:rPr>
        <w:t xml:space="preserve">Eight candidate genes - </w:t>
      </w:r>
      <w:proofErr w:type="spellStart"/>
      <w:r w:rsidR="0079098F" w:rsidRPr="004F5079">
        <w:rPr>
          <w:color w:val="000000"/>
          <w:u w:val="single"/>
          <w:lang w:val="en-US"/>
        </w:rPr>
        <w:t>GTEx</w:t>
      </w:r>
      <w:proofErr w:type="spellEnd"/>
      <w:r w:rsidR="0079098F" w:rsidRPr="004F5079">
        <w:rPr>
          <w:color w:val="000000"/>
          <w:u w:val="single"/>
          <w:lang w:val="en-US"/>
        </w:rPr>
        <w:t xml:space="preserve"> </w:t>
      </w:r>
      <w:proofErr w:type="spellStart"/>
      <w:r w:rsidR="0079098F" w:rsidRPr="004F5079">
        <w:rPr>
          <w:color w:val="000000"/>
          <w:u w:val="single"/>
          <w:lang w:val="en-US"/>
        </w:rPr>
        <w:t>eQTL</w:t>
      </w:r>
      <w:proofErr w:type="spellEnd"/>
    </w:p>
    <w:p w14:paraId="065852E1" w14:textId="4DDA3493" w:rsidR="007B214B" w:rsidRPr="004F5079" w:rsidRDefault="0079098F" w:rsidP="004B7C7E">
      <w:pPr>
        <w:spacing w:line="480" w:lineRule="auto"/>
        <w:jc w:val="both"/>
        <w:outlineLvl w:val="0"/>
        <w:rPr>
          <w:b/>
          <w:bCs/>
          <w:color w:val="000000"/>
          <w:lang w:val="en-US"/>
        </w:rPr>
      </w:pPr>
      <w:r w:rsidRPr="004F5079">
        <w:rPr>
          <w:color w:val="000000"/>
          <w:lang w:val="en-US"/>
        </w:rPr>
        <w:t xml:space="preserve">The </w:t>
      </w:r>
      <w:r w:rsidR="00511216" w:rsidRPr="004F5079">
        <w:rPr>
          <w:color w:val="000000"/>
          <w:lang w:val="en-US"/>
        </w:rPr>
        <w:t>eight</w:t>
      </w:r>
      <w:r w:rsidRPr="004F5079">
        <w:rPr>
          <w:color w:val="000000"/>
          <w:lang w:val="en-US"/>
        </w:rPr>
        <w:t xml:space="preserve"> genes associated </w:t>
      </w:r>
      <w:r w:rsidR="003E0939" w:rsidRPr="004F5079">
        <w:rPr>
          <w:color w:val="000000"/>
          <w:lang w:val="en-US"/>
        </w:rPr>
        <w:t>involved</w:t>
      </w:r>
      <w:r w:rsidRPr="004F5079">
        <w:rPr>
          <w:color w:val="000000"/>
          <w:lang w:val="en-US"/>
        </w:rPr>
        <w:t xml:space="preserve"> in pancreatic disease pathways were used a basis to expand the </w:t>
      </w:r>
      <w:proofErr w:type="spellStart"/>
      <w:r w:rsidRPr="004F5079">
        <w:rPr>
          <w:color w:val="000000"/>
          <w:lang w:val="en-US"/>
        </w:rPr>
        <w:t>eQTL</w:t>
      </w:r>
      <w:proofErr w:type="spellEnd"/>
      <w:r w:rsidRPr="004F5079">
        <w:rPr>
          <w:color w:val="000000"/>
          <w:lang w:val="en-US"/>
        </w:rPr>
        <w:t xml:space="preserve"> variants associated with these genes in pancreatic tissue from</w:t>
      </w:r>
      <w:r w:rsidR="000B56D0" w:rsidRPr="004F5079">
        <w:rPr>
          <w:color w:val="000000"/>
          <w:lang w:val="en-US"/>
        </w:rPr>
        <w:t xml:space="preserve"> </w:t>
      </w:r>
      <w:proofErr w:type="spellStart"/>
      <w:r w:rsidR="000B56D0" w:rsidRPr="004F5079">
        <w:rPr>
          <w:color w:val="000000"/>
          <w:lang w:val="en-US"/>
        </w:rPr>
        <w:t>GTEx</w:t>
      </w:r>
      <w:proofErr w:type="spellEnd"/>
      <w:r w:rsidR="000B56D0" w:rsidRPr="004F5079">
        <w:rPr>
          <w:color w:val="000000"/>
          <w:lang w:val="en-US"/>
        </w:rPr>
        <w:t xml:space="preserve"> given the selected parameters described previously</w:t>
      </w:r>
      <w:r w:rsidRPr="004F5079">
        <w:rPr>
          <w:color w:val="000000"/>
          <w:lang w:val="en-US"/>
        </w:rPr>
        <w:t xml:space="preserve">. This resulted 7176 SNPs, where 1197 were available in our genotype data. These were further </w:t>
      </w:r>
      <w:r w:rsidR="006E0E47" w:rsidRPr="004F5079">
        <w:rPr>
          <w:color w:val="000000"/>
          <w:lang w:val="en-US"/>
        </w:rPr>
        <w:t>LD-</w:t>
      </w:r>
      <w:r w:rsidRPr="004F5079">
        <w:rPr>
          <w:color w:val="000000"/>
          <w:lang w:val="en-US"/>
        </w:rPr>
        <w:t xml:space="preserve">pruned to 449 SNPs; </w:t>
      </w:r>
      <w:r w:rsidR="007B214B" w:rsidRPr="004F5079">
        <w:rPr>
          <w:color w:val="000000"/>
          <w:lang w:val="en-US"/>
        </w:rPr>
        <w:t xml:space="preserve">rs10064194, rs10068916, rs1008248, rs10084650, rs10215972, rs10216068, rs10216140, rs10224011, rs10245094, rs10253715, rs1025489, rs10256541, rs10256879, rs10258170, rs10265693, rs10266621, rs10266895, rs10270056, rs10270974, rs10273043, rs10273639, rs10276606, rs1042720, rs10477360, rs10487372, rs10487399, rs10489962, rs10491403, rs1049334, rs10511414, rs10515588, rs10754866, rs10755876, rs1079221, rs10803309, rs10927452, rs10927530, rs10927543, rs10927571, rs10927578, rs10927632, rs10927670, rs10927676, rs10927765, rs10934612, rs1114086, rs11167957, rs11168048, rs111850617, rs1119800, rs1124213, rs112445433, rs11260738, rs1127343, rs1136995, rs114340813, rs114433626, rs1144986, rs1153084, rs115324868, rs115395979, rs1155458, rs115618685, rs11585810, rs116752872, rs11709496, rs11760434, rs11760909, rs11764066, rs11766819, rs11770721, rs11771082, rs117780183, rs118046556, rs11921048, rs11950634, rs11958839, rs11973084, rs11973869, rs11975899, </w:t>
      </w:r>
      <w:r w:rsidR="007B214B" w:rsidRPr="004F5079">
        <w:rPr>
          <w:color w:val="000000"/>
          <w:lang w:val="en-US"/>
        </w:rPr>
        <w:lastRenderedPageBreak/>
        <w:t xml:space="preserve">rs11978185, rs11982223, rs11982376, rs11983414, rs11983741, rs12057512, rs12085004, rs12117872, rs12127407, rs12129618, rs12130370, rs12141069, rs12409399, rs12486849, rs12489855, rs12494271, rs12521378, rs12532165, rs12533442, rs12537777, rs12539323, rs12654852, rs12655663, rs12660014, rs12667732, rs12671578, rs12673576, rs12695429, rs12738424, rs12757909, rs1285965, rs13064281, rs13073767, rs13074706, rs13099843, rs13154930, rs13157587, rs13159091, rs1316257, rs13186402, rs13222576, rs13223756, rs13224443, rs13229581, rs13231609, rs13234660, rs13357143, rs1346945, rs1354162, rs1395249, rs1404061, rs1422636, rs1424414, rs1432654, rs1432691, rs1432823, rs1480163, rs149107492, rs157933, rs1588770, rs160971, rs1665105, rs16850907, rs16851358, rs16851463, rs16873935, rs16873941, rs17106850, rs17139364, rs17139904, rs17140425, rs17160984, rs17162946, rs17165134, rs17209173, rs1721831, rs17262, rs17266628, rs17333054, rs17495305, rs1752021, rs17538716, rs17589, rs1763611, rs1763612, rs1763632, rs17639329, rs17639735, rs17688079, rs17691111, rs17704764, rs17718041, rs1864944, rs1867530, rs1877377, rs1881995, rs1909808, rs1919554, rs1966438, rs1976714, rs199688150, rs2040369, rs2049819, rs205725, rs205763, rs2074136, rs2082395, rs2111209, rs2137639, rs213969, rs2140904, rs2152458, rs2178158, rs2178313, rs221035, rs2253372, rs2271545, rs2272256, rs2280680, rs2285544, rs2293748, rs2305327, rs2312535, rs2332240, rs2402993, rs2436410, rs2473357, rs2480057, rs2486774, rs2570407, rs2670494, rs2803397, rs2807555, rs28491601, rs28497047, rs2855896, rs2862154, rs28743073, rs287624, rs2913326, rs2949766, rs2960760, rs2963075, rs2966701, rs30312, rs31031, rs31033, rs319143, rs3213858, rs34206873, rs34407651, rs34654409, rs34785444, rs34861031, rs34941082, rs35023707, rs350638, rs35182759, rs35196193, rs35230862, rs35233872, rs35441766, rs35653352, rs35903225, rs36003690, rs3792390, rs3800567, rs3800990, rs3807994, rs3823483, rs3823577, rs3823582, rs3845598, rs38825, rs3909553, rs40238, rs41782, rs4252372, rs4269476, rs4338012, rs4341084, rs4363128, rs4385705, rs4441917, rs4443601, rs4445168, rs4454229, </w:t>
      </w:r>
      <w:r w:rsidR="007B214B" w:rsidRPr="004F5079">
        <w:rPr>
          <w:color w:val="000000"/>
          <w:lang w:val="en-US"/>
        </w:rPr>
        <w:lastRenderedPageBreak/>
        <w:t>rs4469397, rs4574533, rs4607527, rs4661293, rs4661543, rs4661667, rs4661702, rs4676683, rs4676686, rs4678013, rs4705036, rs4705045, rs4725617, rs4726642, rs4731771, rs486958, rs514370, rs542008, rs55699789, rs55837101, rs55899454, rs56219258, rs56234747, rs56284241, rs56289897, rs56358766, rs56409029, rs58212949, rs586362, rs58720091, rs58740854, rs60207331, rs60300478, rs60395301, rs60465931, rs60875013, rs61772194, rs61772283, rs61773640, rs61782448, rs62261554, rs62263867, rs62387740, rs62471584, rs62471973, rs62473545, rs62477619, rs62489337, rs62491280, rs6429661, rs6464544, rs6467293, rs6467327, rs6467347, rs6580582, rs6681120, rs66850376, rs6764971, rs6786208, rs68056147, rs68056161, rs6863426, rs6880853, rs6881655, rs6943541, rs6945268, rs6949709, rs6963381, rs6965643, rs6967528, rs6971551, rs6971899, rs6973013, rs6975771, rs702019, rs71545384, rs71594546, rs72640776, rs72643677, rs72833326, rs72834757, rs72862082, rs73146781, rs73152868, rs73157670, rs73159891, rs73159900, rs73170664, rs73179904, rs73181898, rs73195652, rs73211994, rs73213827, rs732470, rs73452827, rs73452898, rs73523902, rs73722742, rs73855492, rs739557, rs742362, rs742363, rs742662, rs74558393, rs74564230, rs74801905, rs74827221, rs75098848, rs7514440, rs75147459, rs7515681, rs75258377, rs7525851, rs7529561, rs7530236, rs7531035, rs7534010, rs7539884, rs7553794, rs75570697, rs75631290, rs75932939, rs7628062, rs7637874, rs7645033, rs76706972, rs7707452, rs7714069, rs77153860, rs7715716, rs7726085, rs7731196, rs7734352, rs7783273, rs7794533, rs7799105, rs7800811, rs7802940, rs7803075, rs7805545, rs7806322, rs7807308, rs7812207, rs78336569, rs78403305, rs78425975, rs78592190, rs78618574, rs78696877, rs79853540, rs80117059, rs80156131, rs80221012, rs80227654, rs80298935, rs804132, rs8175963, rs863219, rs867522, rs869839, rs8713, rs877741, rs879003, rs879211, rs887574, rs8935, rs895072, rs895074, rs896153, rs910104, rs916725, rs9325026, rs9325057, rs9429230, rs9641562, rs970472, rs970952, rs974558, rs9812472, rs9839593, rs9839656, rs9848900.</w:t>
      </w:r>
    </w:p>
    <w:p w14:paraId="16F48526" w14:textId="4009BF9B" w:rsidR="0079098F" w:rsidRPr="004F5079" w:rsidRDefault="0079098F" w:rsidP="004B7C7E">
      <w:pPr>
        <w:spacing w:line="480" w:lineRule="auto"/>
        <w:jc w:val="both"/>
        <w:outlineLvl w:val="0"/>
        <w:rPr>
          <w:color w:val="000000"/>
          <w:lang w:val="en-US"/>
        </w:rPr>
      </w:pPr>
    </w:p>
    <w:p w14:paraId="51086829" w14:textId="7BDD5EC2" w:rsidR="003E0939" w:rsidRPr="004F5079" w:rsidRDefault="00DE5821" w:rsidP="004B7C7E">
      <w:pPr>
        <w:spacing w:line="480" w:lineRule="auto"/>
        <w:jc w:val="both"/>
        <w:outlineLvl w:val="0"/>
        <w:rPr>
          <w:color w:val="000000"/>
          <w:u w:val="single"/>
          <w:lang w:val="en-US"/>
        </w:rPr>
      </w:pPr>
      <w:r w:rsidRPr="004F5079">
        <w:rPr>
          <w:color w:val="000000"/>
          <w:u w:val="single"/>
          <w:lang w:val="en-US"/>
        </w:rPr>
        <w:lastRenderedPageBreak/>
        <w:t xml:space="preserve">Eight candidate genes - </w:t>
      </w:r>
      <w:proofErr w:type="spellStart"/>
      <w:r w:rsidR="003E0939" w:rsidRPr="004F5079">
        <w:rPr>
          <w:color w:val="000000"/>
          <w:u w:val="single"/>
          <w:lang w:val="en-US"/>
        </w:rPr>
        <w:t>GTEx</w:t>
      </w:r>
      <w:proofErr w:type="spellEnd"/>
      <w:r w:rsidR="003E0939" w:rsidRPr="004F5079">
        <w:rPr>
          <w:color w:val="000000"/>
          <w:u w:val="single"/>
          <w:lang w:val="en-US"/>
        </w:rPr>
        <w:t xml:space="preserve"> </w:t>
      </w:r>
      <w:proofErr w:type="spellStart"/>
      <w:r w:rsidR="003E0939" w:rsidRPr="004F5079">
        <w:rPr>
          <w:color w:val="000000"/>
          <w:u w:val="single"/>
          <w:lang w:val="en-US"/>
        </w:rPr>
        <w:t>eQTL</w:t>
      </w:r>
      <w:proofErr w:type="spellEnd"/>
      <w:r w:rsidR="003E0939" w:rsidRPr="004F5079">
        <w:rPr>
          <w:color w:val="000000"/>
          <w:u w:val="single"/>
          <w:lang w:val="en-US"/>
        </w:rPr>
        <w:t xml:space="preserve"> (</w:t>
      </w:r>
      <w:r w:rsidR="00842FBD" w:rsidRPr="004F5079">
        <w:rPr>
          <w:color w:val="000000"/>
          <w:u w:val="single"/>
          <w:lang w:val="en-US"/>
        </w:rPr>
        <w:t xml:space="preserve">functional consequence </w:t>
      </w:r>
      <w:r w:rsidR="003E0939" w:rsidRPr="004F5079">
        <w:rPr>
          <w:color w:val="000000"/>
          <w:u w:val="single"/>
          <w:lang w:val="en-US"/>
        </w:rPr>
        <w:t>prioritized)</w:t>
      </w:r>
    </w:p>
    <w:p w14:paraId="1DDFA171" w14:textId="762C3AC7" w:rsidR="00166647" w:rsidRPr="004F5079" w:rsidRDefault="00723C68" w:rsidP="004B7C7E">
      <w:pPr>
        <w:spacing w:line="480" w:lineRule="auto"/>
        <w:jc w:val="both"/>
        <w:outlineLvl w:val="0"/>
        <w:rPr>
          <w:color w:val="000000"/>
          <w:lang w:val="en-US"/>
        </w:rPr>
      </w:pPr>
      <w:r w:rsidRPr="004F5079">
        <w:rPr>
          <w:color w:val="000000"/>
          <w:lang w:val="en-US"/>
        </w:rPr>
        <w:t xml:space="preserve">We prioritized the most variants with the most severe consequence; therefore, we selected the variants with consequences ranked at 1 and 2 of all </w:t>
      </w:r>
      <w:proofErr w:type="spellStart"/>
      <w:r w:rsidRPr="004F5079">
        <w:rPr>
          <w:color w:val="000000"/>
          <w:lang w:val="en-US"/>
        </w:rPr>
        <w:t>eQTLs</w:t>
      </w:r>
      <w:proofErr w:type="spellEnd"/>
      <w:r w:rsidRPr="004F5079">
        <w:rPr>
          <w:color w:val="000000"/>
          <w:lang w:val="en-US"/>
        </w:rPr>
        <w:t xml:space="preserve"> to the </w:t>
      </w:r>
      <w:r w:rsidR="00DE5821" w:rsidRPr="004F5079">
        <w:rPr>
          <w:color w:val="000000"/>
          <w:lang w:val="en-US"/>
        </w:rPr>
        <w:t>eight</w:t>
      </w:r>
      <w:r w:rsidRPr="004F5079">
        <w:rPr>
          <w:color w:val="000000"/>
          <w:lang w:val="en-US"/>
        </w:rPr>
        <w:t xml:space="preserve"> genes involved in adult pancreatitis (See Supplementary Methods).  This r</w:t>
      </w:r>
      <w:r w:rsidR="00166647" w:rsidRPr="004F5079">
        <w:rPr>
          <w:color w:val="000000"/>
          <w:lang w:val="en-US"/>
        </w:rPr>
        <w:t xml:space="preserve">esulted in 27 SNPs; </w:t>
      </w:r>
      <w:r w:rsidR="007B214B" w:rsidRPr="004F5079">
        <w:rPr>
          <w:color w:val="000000"/>
          <w:lang w:val="en-US"/>
        </w:rPr>
        <w:t>rs10043775, rs1010294, rs10489962, rs1076726, rs10803354, rs12186491, rs12669721, rs12706927, rs1464890, rs17208, rs17589, rs17849995, rs1801726, rs2070179, rs2171492, rs2234001, rs2234002, rs35196193, rs35903225, rs3777134, rs4252372, rs4725617, rs4808, rs6948695, rs7645033, rs8940, rs9968193.</w:t>
      </w:r>
    </w:p>
    <w:p w14:paraId="299E10D8" w14:textId="77777777" w:rsidR="0079098F" w:rsidRPr="004F5079" w:rsidRDefault="0079098F" w:rsidP="004B7C7E">
      <w:pPr>
        <w:spacing w:line="480" w:lineRule="auto"/>
        <w:jc w:val="both"/>
        <w:outlineLvl w:val="0"/>
        <w:rPr>
          <w:color w:val="000000"/>
          <w:lang w:val="en-US"/>
        </w:rPr>
      </w:pPr>
    </w:p>
    <w:p w14:paraId="5DDAB32F" w14:textId="32AB1E50" w:rsidR="00AF1FE8" w:rsidRPr="004F5079" w:rsidRDefault="00DE5821" w:rsidP="004B7C7E">
      <w:pPr>
        <w:spacing w:line="480" w:lineRule="auto"/>
        <w:jc w:val="both"/>
        <w:outlineLvl w:val="0"/>
        <w:rPr>
          <w:color w:val="000000"/>
          <w:u w:val="single"/>
          <w:lang w:val="en-US"/>
        </w:rPr>
      </w:pPr>
      <w:r w:rsidRPr="004F5079">
        <w:rPr>
          <w:color w:val="000000" w:themeColor="text1"/>
          <w:u w:val="single"/>
          <w:lang w:val="en-US"/>
        </w:rPr>
        <w:t xml:space="preserve">Three </w:t>
      </w:r>
      <w:r w:rsidR="00AF1FE8" w:rsidRPr="004F5079">
        <w:rPr>
          <w:color w:val="000000" w:themeColor="text1"/>
          <w:u w:val="single"/>
          <w:lang w:val="en-US"/>
        </w:rPr>
        <w:t xml:space="preserve">principal components of </w:t>
      </w:r>
      <w:r w:rsidR="00BE0440" w:rsidRPr="004F5079">
        <w:rPr>
          <w:color w:val="000000" w:themeColor="text1"/>
          <w:u w:val="single"/>
          <w:lang w:val="en-US"/>
        </w:rPr>
        <w:t>eight</w:t>
      </w:r>
      <w:r w:rsidR="00AF1FE8" w:rsidRPr="004F5079">
        <w:rPr>
          <w:color w:val="000000" w:themeColor="text1"/>
          <w:u w:val="single"/>
          <w:lang w:val="en-US"/>
        </w:rPr>
        <w:t xml:space="preserve"> pancreatitis SNP-annotated genes</w:t>
      </w:r>
      <w:r w:rsidR="00AF1FE8" w:rsidRPr="004F5079">
        <w:rPr>
          <w:color w:val="000000"/>
          <w:u w:val="single"/>
          <w:lang w:val="en-US"/>
        </w:rPr>
        <w:t xml:space="preserve"> </w:t>
      </w:r>
    </w:p>
    <w:p w14:paraId="752537C7" w14:textId="196B1262" w:rsidR="0079098F" w:rsidRPr="004F5079" w:rsidRDefault="0079098F" w:rsidP="004B7C7E">
      <w:pPr>
        <w:spacing w:line="480" w:lineRule="auto"/>
        <w:jc w:val="both"/>
        <w:outlineLvl w:val="0"/>
        <w:rPr>
          <w:color w:val="000000"/>
          <w:lang w:val="en-US"/>
        </w:rPr>
      </w:pPr>
      <w:r w:rsidRPr="004F5079">
        <w:rPr>
          <w:color w:val="000000"/>
          <w:lang w:val="en-US"/>
        </w:rPr>
        <w:t xml:space="preserve">In order to reduce the high-dimensional data set containing all SNPs </w:t>
      </w:r>
      <w:r w:rsidR="00166647" w:rsidRPr="004F5079">
        <w:rPr>
          <w:color w:val="000000"/>
          <w:lang w:val="en-US"/>
        </w:rPr>
        <w:t>annotated</w:t>
      </w:r>
      <w:r w:rsidRPr="004F5079">
        <w:rPr>
          <w:color w:val="000000"/>
          <w:lang w:val="en-US"/>
        </w:rPr>
        <w:t xml:space="preserve"> to the </w:t>
      </w:r>
      <w:r w:rsidR="00BE0440" w:rsidRPr="004F5079">
        <w:rPr>
          <w:color w:val="000000"/>
          <w:lang w:val="en-US"/>
        </w:rPr>
        <w:t>eight</w:t>
      </w:r>
      <w:r w:rsidRPr="004F5079">
        <w:rPr>
          <w:color w:val="000000"/>
          <w:lang w:val="en-US"/>
        </w:rPr>
        <w:t xml:space="preserve"> genes associated with AAP but still capture the variation of these, a </w:t>
      </w:r>
      <w:proofErr w:type="gramStart"/>
      <w:r w:rsidRPr="004F5079">
        <w:rPr>
          <w:color w:val="000000"/>
          <w:lang w:val="en-US"/>
        </w:rPr>
        <w:t>principle</w:t>
      </w:r>
      <w:proofErr w:type="gramEnd"/>
      <w:r w:rsidRPr="004F5079">
        <w:rPr>
          <w:color w:val="000000"/>
          <w:lang w:val="en-US"/>
        </w:rPr>
        <w:t xml:space="preserve"> component analysis (PCA) was performed</w:t>
      </w:r>
      <w:r w:rsidR="000827E8" w:rsidRPr="004F5079">
        <w:rPr>
          <w:color w:val="000000"/>
          <w:lang w:val="en-US"/>
        </w:rPr>
        <w:t xml:space="preserve"> to reduce the feature input space that was available for modelling</w:t>
      </w:r>
      <w:r w:rsidRPr="004F5079">
        <w:rPr>
          <w:color w:val="000000"/>
          <w:lang w:val="en-US"/>
        </w:rPr>
        <w:t>. We implemented the PCA in</w:t>
      </w:r>
      <w:r w:rsidR="00F57977" w:rsidRPr="004F5079">
        <w:rPr>
          <w:color w:val="000000"/>
          <w:lang w:val="en-US"/>
        </w:rPr>
        <w:t xml:space="preserve"> the models in </w:t>
      </w:r>
      <w:r w:rsidRPr="004F5079">
        <w:rPr>
          <w:color w:val="000000"/>
          <w:lang w:val="en-US"/>
        </w:rPr>
        <w:t xml:space="preserve">the machine learning setup, such that the PCA was performed on the training and test sets separately within the </w:t>
      </w:r>
      <w:r w:rsidR="00BE0440" w:rsidRPr="004F5079">
        <w:rPr>
          <w:color w:val="000000"/>
          <w:lang w:val="en-US"/>
        </w:rPr>
        <w:t>five</w:t>
      </w:r>
      <w:r w:rsidRPr="004F5079">
        <w:rPr>
          <w:color w:val="000000"/>
          <w:lang w:val="en-US"/>
        </w:rPr>
        <w:t>-fold cross-validation.</w:t>
      </w:r>
      <w:r w:rsidR="005C5D70" w:rsidRPr="004F5079">
        <w:rPr>
          <w:color w:val="000000"/>
          <w:lang w:val="en-US"/>
        </w:rPr>
        <w:t xml:space="preserve"> A filter was set to capture only SNPs with minor allele frequencies of 5% (--MAF 0.05). The PCA </w:t>
      </w:r>
      <w:r w:rsidRPr="004F5079">
        <w:rPr>
          <w:color w:val="000000"/>
          <w:lang w:val="en-US"/>
        </w:rPr>
        <w:t>was implemented using the plink "--</w:t>
      </w:r>
      <w:proofErr w:type="spellStart"/>
      <w:r w:rsidRPr="004F5079">
        <w:rPr>
          <w:color w:val="000000"/>
          <w:lang w:val="en-US"/>
        </w:rPr>
        <w:t>pca</w:t>
      </w:r>
      <w:proofErr w:type="spellEnd"/>
      <w:r w:rsidRPr="004F5079">
        <w:rPr>
          <w:color w:val="000000"/>
          <w:lang w:val="en-US"/>
        </w:rPr>
        <w:t>" flag</w:t>
      </w:r>
      <w:r w:rsidR="00166647" w:rsidRPr="004F5079">
        <w:rPr>
          <w:color w:val="000000"/>
          <w:lang w:val="en-US"/>
        </w:rPr>
        <w:t xml:space="preserve"> that</w:t>
      </w:r>
      <w:r w:rsidRPr="004F5079">
        <w:rPr>
          <w:color w:val="000000"/>
          <w:lang w:val="en-US"/>
        </w:rPr>
        <w:t xml:space="preserve"> by default creates 20 components of which we extracted the first three.  </w:t>
      </w:r>
    </w:p>
    <w:p w14:paraId="3BAD09B3" w14:textId="3DEE96AC" w:rsidR="00842FBD" w:rsidRPr="004F5079" w:rsidRDefault="00842FBD" w:rsidP="004B7C7E">
      <w:pPr>
        <w:spacing w:line="480" w:lineRule="auto"/>
        <w:jc w:val="both"/>
        <w:outlineLvl w:val="0"/>
        <w:rPr>
          <w:color w:val="000000"/>
          <w:lang w:val="en-US"/>
        </w:rPr>
      </w:pPr>
    </w:p>
    <w:p w14:paraId="5BB04EE9" w14:textId="77777777" w:rsidR="00842FBD" w:rsidRPr="004F5079" w:rsidRDefault="00842FBD" w:rsidP="004B7C7E">
      <w:pPr>
        <w:spacing w:line="480" w:lineRule="auto"/>
        <w:jc w:val="both"/>
        <w:outlineLvl w:val="0"/>
        <w:rPr>
          <w:color w:val="000000"/>
          <w:u w:val="single"/>
          <w:lang w:val="en-US"/>
        </w:rPr>
      </w:pPr>
      <w:r w:rsidRPr="004F5079">
        <w:rPr>
          <w:color w:val="000000"/>
          <w:u w:val="single"/>
          <w:lang w:val="en-US"/>
        </w:rPr>
        <w:t>Six candidate SNPs</w:t>
      </w:r>
    </w:p>
    <w:p w14:paraId="05170B85" w14:textId="27006C0C" w:rsidR="00842FBD" w:rsidRPr="004F5079" w:rsidRDefault="00842FBD" w:rsidP="004B7C7E">
      <w:pPr>
        <w:spacing w:line="480" w:lineRule="auto"/>
        <w:jc w:val="both"/>
        <w:outlineLvl w:val="0"/>
        <w:rPr>
          <w:color w:val="000000"/>
          <w:lang w:val="en-US"/>
        </w:rPr>
      </w:pPr>
      <w:r w:rsidRPr="004F5079">
        <w:rPr>
          <w:color w:val="000000"/>
          <w:lang w:val="en-US"/>
        </w:rPr>
        <w:t xml:space="preserve">Finally, </w:t>
      </w:r>
      <w:r w:rsidR="001F2B48" w:rsidRPr="004F5079">
        <w:rPr>
          <w:color w:val="000000"/>
          <w:lang w:val="en-GB"/>
        </w:rPr>
        <w:t>six SNPs rs17107315 (</w:t>
      </w:r>
      <w:r w:rsidR="001F2B48" w:rsidRPr="004F5079">
        <w:rPr>
          <w:i/>
          <w:iCs/>
          <w:color w:val="000000"/>
          <w:lang w:val="en-GB"/>
        </w:rPr>
        <w:t xml:space="preserve">SPINK1, </w:t>
      </w:r>
      <w:r w:rsidR="001F2B48" w:rsidRPr="004F5079">
        <w:rPr>
          <w:color w:val="000000"/>
          <w:lang w:val="en-GB"/>
        </w:rPr>
        <w:t>OR=2.849, P=0.004235), rs56296320 (</w:t>
      </w:r>
      <w:r w:rsidR="001F2B48" w:rsidRPr="004F5079">
        <w:rPr>
          <w:i/>
          <w:iCs/>
          <w:color w:val="000000"/>
          <w:lang w:val="en-GB"/>
        </w:rPr>
        <w:t xml:space="preserve">CFTR, </w:t>
      </w:r>
      <w:r w:rsidR="001F2B48" w:rsidRPr="004F5079">
        <w:rPr>
          <w:color w:val="000000"/>
          <w:lang w:val="en-GB"/>
        </w:rPr>
        <w:t>OR=0.2995, P=0.04325), rs12853674 (</w:t>
      </w:r>
      <w:r w:rsidR="001F2B48" w:rsidRPr="004F5079">
        <w:rPr>
          <w:i/>
          <w:iCs/>
          <w:color w:val="000000"/>
          <w:lang w:val="en-GB"/>
        </w:rPr>
        <w:t xml:space="preserve">CLDN2, </w:t>
      </w:r>
      <w:r w:rsidR="001F2B48" w:rsidRPr="004F5079">
        <w:rPr>
          <w:color w:val="000000"/>
          <w:lang w:val="en-GB"/>
        </w:rPr>
        <w:t>OR=1.687, P=0.008564), rs13228878 (</w:t>
      </w:r>
      <w:r w:rsidR="001F2B48" w:rsidRPr="004F5079">
        <w:rPr>
          <w:i/>
          <w:iCs/>
          <w:color w:val="000000"/>
          <w:lang w:val="en-GB"/>
        </w:rPr>
        <w:t xml:space="preserve">PRSS1/PRSS2, </w:t>
      </w:r>
      <w:r w:rsidR="001F2B48" w:rsidRPr="004F5079">
        <w:rPr>
          <w:color w:val="000000"/>
          <w:lang w:val="en-GB"/>
        </w:rPr>
        <w:t>OR=0.6261, P=1.275e-05), rs16832787 (</w:t>
      </w:r>
      <w:r w:rsidR="001F2B48" w:rsidRPr="004F5079">
        <w:rPr>
          <w:i/>
          <w:iCs/>
          <w:color w:val="000000"/>
          <w:lang w:val="en-GB"/>
        </w:rPr>
        <w:t xml:space="preserve">CASR, </w:t>
      </w:r>
      <w:r w:rsidR="001F2B48" w:rsidRPr="004F5079">
        <w:rPr>
          <w:color w:val="000000"/>
          <w:lang w:val="en-GB"/>
        </w:rPr>
        <w:t>OR=</w:t>
      </w:r>
      <w:r w:rsidR="001F2B48" w:rsidRPr="004F5079">
        <w:rPr>
          <w:lang w:val="en-GB"/>
        </w:rPr>
        <w:t xml:space="preserve"> </w:t>
      </w:r>
      <w:r w:rsidR="001F2B48" w:rsidRPr="004F5079">
        <w:rPr>
          <w:color w:val="000000"/>
          <w:lang w:val="en-GB"/>
        </w:rPr>
        <w:t>0.7662, P=</w:t>
      </w:r>
      <w:r w:rsidR="001F2B48" w:rsidRPr="004F5079">
        <w:rPr>
          <w:lang w:val="en-GB"/>
        </w:rPr>
        <w:t xml:space="preserve"> </w:t>
      </w:r>
      <w:r w:rsidR="001F2B48" w:rsidRPr="004F5079">
        <w:rPr>
          <w:color w:val="000000"/>
          <w:lang w:val="en-GB"/>
        </w:rPr>
        <w:t>0.04101) and rs10436957 (</w:t>
      </w:r>
      <w:r w:rsidR="001F2B48" w:rsidRPr="004F5079">
        <w:rPr>
          <w:i/>
          <w:iCs/>
          <w:color w:val="000000"/>
          <w:lang w:val="en-GB"/>
        </w:rPr>
        <w:t xml:space="preserve">CTRC, </w:t>
      </w:r>
      <w:r w:rsidR="001F2B48" w:rsidRPr="004F5079">
        <w:rPr>
          <w:color w:val="000000"/>
          <w:lang w:val="en-GB"/>
        </w:rPr>
        <w:t>OR=</w:t>
      </w:r>
      <w:r w:rsidR="001F2B48" w:rsidRPr="004F5079">
        <w:rPr>
          <w:lang w:val="en-GB"/>
        </w:rPr>
        <w:t xml:space="preserve"> </w:t>
      </w:r>
      <w:r w:rsidR="001F2B48" w:rsidRPr="004F5079">
        <w:rPr>
          <w:color w:val="000000"/>
          <w:lang w:val="en-GB"/>
        </w:rPr>
        <w:t>0.6643, P=0.00199) were identified as most significant SNPs in candidate genes of pancreatitis</w:t>
      </w:r>
      <w:r w:rsidR="001F2B48" w:rsidRPr="004F5079">
        <w:rPr>
          <w:rStyle w:val="FootnoteReference"/>
          <w:color w:val="000000"/>
          <w:lang w:val="en-GB"/>
        </w:rPr>
        <w:fldChar w:fldCharType="begin" w:fldLock="1"/>
      </w:r>
      <w:r w:rsidR="007F56B0" w:rsidRPr="004F5079">
        <w:rPr>
          <w:color w:val="000000"/>
          <w:lang w:val="en-GB"/>
        </w:rPr>
        <w:instrText>ADDIN CSL_CITATION {"citationItems":[{"id":"ITEM-1","itemData":{"DOI":"10.1177/1756283X16684687","ISSN":"17562848","PMID":"28246549","abstract":"Diseases of the exocrine pancreas such as recurrent acute pancreatitis (RAP), chronic pancreatitis (CP) and pancreatic ductal adenocarcinoma (PDAC) represent syndromes defined according to traditional clinicopathologic criteria. The failure of traditional approaches to identify primary mechanisms underlying these progressive disorders illustrates a greater problem of failure of the germ theory of disease for complex disorders. Multiple genetic discoveries and new complex disease models force consideration of a new paradigm of 'precision medicine', requiring a new mechanistic definition of CP. Recognizing the advances in understanding complex gene and environment interactions, as well as the development of new strategies that limit or prevent the development of devastating end-stage diseases of the pancreas may lead to substantial improvements in patient care.","author":[{"dropping-particle":"","family":"Zator","given":"Zachary","non-dropping-particle":"","parse-names":false,"suffix":""},{"dropping-particle":"","family":"Whitcomb","given":"David C.","non-dropping-particle":"","parse-names":false,"suffix":""}],"container-title":"Therapeutic Advances in Gastroenterology","id":"ITEM-1","issue":"3","issued":{"date-parts":[["2017"]]},"page":"323-336","title":"Insights into the genetic risk factors for the development of pancreatic disease","type":"article-journal","volume":"10"},"uris":["http://www.mendeley.com/documents/?uuid=45990627-edc1-4859-8688-a62c570208fb"]}],"mendeley":{"formattedCitation":"&lt;sup&gt;13&lt;/sup&gt;","plainTextFormattedCitation":"13","previouslyFormattedCitation":"&lt;sup&gt;13&lt;/sup&gt;"},"properties":{"noteIndex":0},"schema":"https://github.com/citation-style-language/schema/raw/master/csl-citation.json"}</w:instrText>
      </w:r>
      <w:r w:rsidR="001F2B48" w:rsidRPr="004F5079">
        <w:rPr>
          <w:rStyle w:val="FootnoteReference"/>
          <w:color w:val="000000"/>
          <w:lang w:val="en-GB"/>
        </w:rPr>
        <w:fldChar w:fldCharType="separate"/>
      </w:r>
      <w:r w:rsidR="007F56B0" w:rsidRPr="004F5079">
        <w:rPr>
          <w:noProof/>
          <w:color w:val="000000"/>
          <w:vertAlign w:val="superscript"/>
          <w:lang w:val="en-GB"/>
        </w:rPr>
        <w:t>13</w:t>
      </w:r>
      <w:r w:rsidR="001F2B48" w:rsidRPr="004F5079">
        <w:rPr>
          <w:rStyle w:val="FootnoteReference"/>
          <w:color w:val="000000"/>
          <w:lang w:val="en-GB"/>
        </w:rPr>
        <w:fldChar w:fldCharType="end"/>
      </w:r>
      <w:r w:rsidR="001F2B48" w:rsidRPr="004F5079">
        <w:rPr>
          <w:color w:val="000000"/>
          <w:lang w:val="en-GB"/>
        </w:rPr>
        <w:t xml:space="preserve"> in the </w:t>
      </w:r>
      <w:proofErr w:type="spellStart"/>
      <w:r w:rsidR="001F2B48" w:rsidRPr="004F5079">
        <w:rPr>
          <w:color w:val="000000"/>
          <w:lang w:val="en-GB"/>
        </w:rPr>
        <w:t>PdL</w:t>
      </w:r>
      <w:proofErr w:type="spellEnd"/>
      <w:r w:rsidR="001F2B48" w:rsidRPr="004F5079">
        <w:rPr>
          <w:color w:val="000000"/>
          <w:lang w:val="en-GB"/>
        </w:rPr>
        <w:t xml:space="preserve"> AAP genome-wide association study (GWAS)</w:t>
      </w:r>
      <w:r w:rsidR="001F2B48" w:rsidRPr="004F5079">
        <w:rPr>
          <w:rStyle w:val="FootnoteReference"/>
          <w:color w:val="000000"/>
          <w:lang w:val="en-GB"/>
        </w:rPr>
        <w:fldChar w:fldCharType="begin" w:fldLock="1"/>
      </w:r>
      <w:r w:rsidR="007F56B0" w:rsidRPr="004F5079">
        <w:rPr>
          <w:color w:val="000000"/>
          <w:lang w:val="en-GB"/>
        </w:rPr>
        <w:instrText>ADDIN CSL_CITATION {"citationItems":[{"id":"ITEM-1","itemData":{"DOI":"10.3324/haematol.2018.199356","ISSN":"15928721","abstract":"Asparaginase-associated pancreatitis is a life-threatening toxicity to childhood acute lymphoblastic leukemia treatment. To elucidate genetic predisposition and asparaginase-associated pancreatitis pathogenesis, ten acute lymphoblastic leukemia trial groups contributed remission samples from patients aged 1.0-17.9 years and treated from 2000-2016. Cases were defined (n=244) by at least two of the following criteria: i) abdominal pain, ii) pancreatic enzymes &gt;3 x upper normal limit, iii) imaging compatible with asparaginase-associated pancreatitis. Controls (n=1320) completed intended asparaginase therapy, 78% receiving ≥8 pegylated-asparaginase injections, without developing aparaginase-associated pancreatitis. rs62228256 on 20q13.2 showed the strongest association (OR=3.75; P=5.2x10-8). Moreover, rs13228878 (OR=0.61; P=7.1x10-6) and rs10273639 (OR=0.62; P=1.1x10-5) on 7q34 showed significant association. A Dana Farber Cancer Institute ALL Consortium cohort consisting of patients treated protocols from 1987-2004 (controls=285, cases=33), and the Children's Oncology Group AALL0232 cohort (controls=2653, cases=76) were available as replication cohorts for the 20q13.2 and 7q34 variants, respectively. While rs62228256 was not validated (P=0.86), both rs13228878 (P=0.03) and rs10273639 (P=0.04) were. rs13228878 and rs10273639 are in high linkage disequilibrium (r2=0.94) and associated with elevated expression of the trypsinogen encoding PRSS1 gene and are known risk variants for alcohol-associated and sporadic pancreatitis in adults. Intra-pancreatic trypsinogen cleavage to proteolytic trypsin induces autodigestion and pancreatitis. Asparaginase-associated pancreatitis and non-asparaginase associated pancreatitis shares genetic predisposition and targeting the trypsinogen activation pathway may enable identification of effective interventions towards asparaginase-associated pancreatitis.","author":[{"dropping-particle":"","family":"Wolthers","given":"Benjamin O.","non-dropping-particle":"","parse-names":false,"suffix":""},{"dropping-particle":"","family":"Frandsen","given":"Thomas L.","non-dropping-particle":"","parse-names":false,"suffix":""},{"dropping-particle":"","family":"Patel","given":"Chirag J.","non-dropping-particle":"","parse-names":false,"suffix":""},{"dropping-particle":"","family":"Abaji","given":"Rachid","non-dropping-particle":"","parse-names":false,"suffix":""},{"dropping-particle":"","family":"Attarbaschi","given":"Andishe","non-dropping-particle":"","parse-names":false,"suffix":""},{"dropping-particle":"","family":"Barzilai","given":"Shlomit","non-dropping-particle":"","parse-names":false,"suffix":""},{"dropping-particle":"","family":"Colombini","given":"Antonella","non-dropping-particle":"","parse-names":false,"suffix":""},{"dropping-particle":"","family":"Escherich","given":"Gabriele","non-dropping-particle":"","parse-names":false,"suffix":""},{"dropping-particle":"","family":"Grosjean","given":"Marie","non-dropping-particle":"","parse-names":false,"suffix":""},{"dropping-particle":"","family":"Krajinovic","given":"Maja","non-dropping-particle":"","parse-names":false,"suffix":""},{"dropping-particle":"","family":"Larse N","given":"Eric","non-dropping-particle":"","parse-names":false,"suffix":""},{"dropping-particle":"","family":"Liang","given":"Der Cherng","non-dropping-particle":"","parse-names":false,"suffix":""},{"dropping-particle":"","family":"Möricke","given":"Anja","non-dropping-particle":"","parse-names":false,"suffix":""},{"dropping-particle":"","family":"Rasmussen","given":"Kirsten K.","non-dropping-particle":"","parse-names":false,"suffix":""},{"dropping-particle":"","family":"Samarasinghe","given":"Sujith","non-dropping-particle":"","parse-names":false,"suffix":""},{"dropping-particle":"","family":"Silverman","given":"Lewis B.","non-dropping-particle":"","parse-names":false,"suffix":""},{"dropping-particle":"","family":"Sluis","given":"Inge M.","non-dropping-particle":"van der","parse-names":false,"suffix":""},{"dropping-particle":"","family":"Stanulla","given":"Martin","non-dropping-particle":"","parse-names":false,"suffix":""},{"dropping-particle":"","family":"Tulstrup","given":"Morten","non-dropping-particle":"","parse-names":false,"suffix":""},{"dropping-particle":"","family":"Yadav","given":"Rachita","non-dropping-particle":"","parse-names":false,"suffix":""},{"dropping-particle":"","family":"Yang","given":"Wenjian","non-dropping-particle":"","parse-names":false,"suffix":""},{"dropping-particle":"","family":"Zapotocka","given":"Ester","non-dropping-particle":"","parse-names":false,"suffix":""},{"dropping-particle":"","family":"Gupta","given":"Ramneek","non-dropping-particle":"","parse-names":false,"suffix":""},{"dropping-particle":"","family":"Schmiegelow","given":"Kjeld","non-dropping-particle":"","parse-names":false,"suffix":""}],"container-title":"Haematologica","id":"ITEM-1","issue":"3","issued":{"date-parts":[["2019"]]},"page":"556-563","title":"Trypsin-encoding PRSS1-PRSS2 variations influence the risk of asparaginase-associated pancreatitis in children with acute lymphoblastic leukemia: A ponte di legno toxicity working group report","type":"article-journal","volume":"104"},"uris":["http://www.mendeley.com/documents/?uuid=f44a5fd0-a3cf-4e2b-93ab-5ed29ab8ee7b"]}],"mendeley":{"formattedCitation":"&lt;sup&gt;7&lt;/sup&gt;","plainTextFormattedCitation":"7","previouslyFormattedCitation":"&lt;sup&gt;7&lt;/sup&gt;"},"properties":{"noteIndex":0},"schema":"https://github.com/citation-style-language/schema/raw/master/csl-citation.json"}</w:instrText>
      </w:r>
      <w:r w:rsidR="001F2B48" w:rsidRPr="004F5079">
        <w:rPr>
          <w:rStyle w:val="FootnoteReference"/>
          <w:color w:val="000000"/>
          <w:lang w:val="en-GB"/>
        </w:rPr>
        <w:fldChar w:fldCharType="separate"/>
      </w:r>
      <w:r w:rsidR="007F56B0" w:rsidRPr="004F5079">
        <w:rPr>
          <w:noProof/>
          <w:color w:val="000000"/>
          <w:vertAlign w:val="superscript"/>
          <w:lang w:val="en-GB"/>
        </w:rPr>
        <w:t>7</w:t>
      </w:r>
      <w:r w:rsidR="001F2B48" w:rsidRPr="004F5079">
        <w:rPr>
          <w:rStyle w:val="FootnoteReference"/>
          <w:color w:val="000000"/>
          <w:lang w:val="en-GB"/>
        </w:rPr>
        <w:fldChar w:fldCharType="end"/>
      </w:r>
      <w:r w:rsidRPr="004F5079">
        <w:rPr>
          <w:color w:val="000000"/>
          <w:lang w:val="en-US"/>
        </w:rPr>
        <w:t>.</w:t>
      </w:r>
    </w:p>
    <w:p w14:paraId="20BC854A" w14:textId="77777777" w:rsidR="005C5D70" w:rsidRPr="004F5079" w:rsidRDefault="005C5D70" w:rsidP="004B7C7E">
      <w:pPr>
        <w:spacing w:line="480" w:lineRule="auto"/>
        <w:jc w:val="both"/>
        <w:outlineLvl w:val="0"/>
        <w:rPr>
          <w:color w:val="000000"/>
          <w:lang w:val="en-US"/>
        </w:rPr>
      </w:pPr>
    </w:p>
    <w:p w14:paraId="2FD9B1D9" w14:textId="77777777" w:rsidR="0079098F" w:rsidRPr="004F5079" w:rsidRDefault="0079098F" w:rsidP="004B7C7E">
      <w:pPr>
        <w:spacing w:line="480" w:lineRule="auto"/>
        <w:jc w:val="both"/>
        <w:outlineLvl w:val="0"/>
        <w:rPr>
          <w:i/>
          <w:iCs/>
          <w:color w:val="000000"/>
          <w:lang w:val="en-US"/>
        </w:rPr>
      </w:pPr>
      <w:r w:rsidRPr="004F5079">
        <w:rPr>
          <w:i/>
          <w:iCs/>
          <w:color w:val="000000"/>
          <w:lang w:val="en-US"/>
        </w:rPr>
        <w:lastRenderedPageBreak/>
        <w:t>Feature representation of genetic variants</w:t>
      </w:r>
    </w:p>
    <w:p w14:paraId="4D88A2AE" w14:textId="526411A8" w:rsidR="0079098F" w:rsidRPr="004F5079" w:rsidRDefault="0079098F" w:rsidP="004B7C7E">
      <w:pPr>
        <w:spacing w:line="480" w:lineRule="auto"/>
        <w:jc w:val="both"/>
        <w:rPr>
          <w:color w:val="000000"/>
          <w:lang w:val="en-US"/>
        </w:rPr>
      </w:pPr>
      <w:r w:rsidRPr="004F5079">
        <w:rPr>
          <w:iCs/>
          <w:color w:val="000000"/>
          <w:lang w:val="en-US"/>
        </w:rPr>
        <w:t>Genetic variants were encoded following the additive, dominant and recessive genetic models</w:t>
      </w:r>
      <w:r w:rsidRPr="004F5079">
        <w:rPr>
          <w:iCs/>
          <w:color w:val="000000"/>
          <w:lang w:val="en-US"/>
        </w:rPr>
        <w:fldChar w:fldCharType="begin" w:fldLock="1"/>
      </w:r>
      <w:r w:rsidR="007F56B0" w:rsidRPr="004F5079">
        <w:rPr>
          <w:iCs/>
          <w:color w:val="000000"/>
          <w:lang w:val="en-US"/>
        </w:rPr>
        <w:instrText>ADDIN CSL_CITATION {"citationItems":[{"id":"ITEM-1","itemData":{"DOI":"DOI 10.1007/978-1-4419-7338-2","ISBN":"978-1-4419-7337-5","author":[{"dropping-particle":"","family":"Laird","given":"Nan M.","non-dropping-particle":"","parse-names":false,"suffix":""},{"dropping-particle":"","family":"Lange","given":"Christoph","non-dropping-particle":"","parse-names":false,"suffix":""}],"id":"ITEM-1","issued":{"date-parts":[["2011"]]},"number-of-pages":"15-28","title":"The Fundamentals of Modern Statistical Genetics","type":"book"},"uris":["http://www.mendeley.com/documents/?uuid=ac1b993b-729d-44e7-9c26-a2a9374f80ef"]}],"mendeley":{"formattedCitation":"&lt;sup&gt;14&lt;/sup&gt;","plainTextFormattedCitation":"14","previouslyFormattedCitation":"&lt;sup&gt;14&lt;/sup&gt;"},"properties":{"noteIndex":0},"schema":"https://github.com/citation-style-language/schema/raw/master/csl-citation.json"}</w:instrText>
      </w:r>
      <w:r w:rsidRPr="004F5079">
        <w:rPr>
          <w:iCs/>
          <w:color w:val="000000"/>
          <w:lang w:val="en-US"/>
        </w:rPr>
        <w:fldChar w:fldCharType="separate"/>
      </w:r>
      <w:r w:rsidR="007F56B0" w:rsidRPr="004F5079">
        <w:rPr>
          <w:iCs/>
          <w:noProof/>
          <w:color w:val="000000"/>
          <w:vertAlign w:val="superscript"/>
          <w:lang w:val="en-US"/>
        </w:rPr>
        <w:t>14</w:t>
      </w:r>
      <w:r w:rsidRPr="004F5079">
        <w:rPr>
          <w:iCs/>
          <w:color w:val="000000"/>
          <w:lang w:val="en-US"/>
        </w:rPr>
        <w:fldChar w:fldCharType="end"/>
      </w:r>
      <w:r w:rsidRPr="004F5079">
        <w:rPr>
          <w:iCs/>
          <w:color w:val="000000"/>
          <w:lang w:val="en-US"/>
        </w:rPr>
        <w:t xml:space="preserve">, and by a </w:t>
      </w:r>
      <w:r w:rsidRPr="004F5079">
        <w:rPr>
          <w:color w:val="000000"/>
          <w:lang w:val="en-US"/>
        </w:rPr>
        <w:t>binary non-additive manner according to the presence of the major allele or minor allele</w:t>
      </w:r>
      <w:r w:rsidR="00AF1FE8" w:rsidRPr="004F5079">
        <w:rPr>
          <w:color w:val="000000"/>
          <w:lang w:val="en-US"/>
        </w:rPr>
        <w:t xml:space="preserve"> </w:t>
      </w:r>
      <w:r w:rsidR="00F631C7" w:rsidRPr="004F5079">
        <w:rPr>
          <w:color w:val="000000"/>
          <w:lang w:val="en-US"/>
        </w:rPr>
        <w:t xml:space="preserve">(‘binary allele’) </w:t>
      </w:r>
      <w:r w:rsidR="00AF1FE8" w:rsidRPr="004F5079">
        <w:rPr>
          <w:color w:val="000000"/>
          <w:lang w:val="en-US"/>
        </w:rPr>
        <w:t>(Tables S</w:t>
      </w:r>
      <w:r w:rsidR="00BE0440" w:rsidRPr="004F5079">
        <w:rPr>
          <w:color w:val="000000"/>
          <w:lang w:val="en-US"/>
        </w:rPr>
        <w:t>.B</w:t>
      </w:r>
      <w:r w:rsidR="00AF1FE8" w:rsidRPr="004F5079">
        <w:rPr>
          <w:color w:val="000000"/>
          <w:lang w:val="en-US"/>
        </w:rPr>
        <w:t xml:space="preserve"> and S</w:t>
      </w:r>
      <w:r w:rsidR="00BE0440" w:rsidRPr="004F5079">
        <w:rPr>
          <w:color w:val="000000"/>
          <w:lang w:val="en-US"/>
        </w:rPr>
        <w:t>.C</w:t>
      </w:r>
      <w:r w:rsidR="00AF1FE8" w:rsidRPr="004F5079">
        <w:rPr>
          <w:color w:val="000000"/>
          <w:lang w:val="en-US"/>
        </w:rPr>
        <w:t>)</w:t>
      </w:r>
      <w:r w:rsidRPr="004F5079">
        <w:rPr>
          <w:color w:val="000000"/>
          <w:lang w:val="en-US"/>
        </w:rPr>
        <w:t xml:space="preserve">. </w:t>
      </w:r>
      <w:r w:rsidRPr="004F5079">
        <w:rPr>
          <w:iCs/>
          <w:color w:val="000000"/>
          <w:lang w:val="en-US"/>
        </w:rPr>
        <w:t xml:space="preserve">The minor allele was assumed to be the allele of effect in the genetic model representations. </w:t>
      </w:r>
    </w:p>
    <w:p w14:paraId="0DD5C6AE" w14:textId="77777777" w:rsidR="0079098F" w:rsidRPr="004F5079" w:rsidRDefault="0079098F" w:rsidP="004B7C7E">
      <w:pPr>
        <w:spacing w:line="480" w:lineRule="auto"/>
        <w:rPr>
          <w:i/>
          <w:iCs/>
          <w:color w:val="000000"/>
          <w:lang w:val="en-US"/>
        </w:rPr>
      </w:pPr>
    </w:p>
    <w:p w14:paraId="5D33B00A" w14:textId="4E15BF22" w:rsidR="0079098F" w:rsidRPr="004F5079" w:rsidRDefault="0079098F" w:rsidP="004B7C7E">
      <w:pPr>
        <w:spacing w:line="480" w:lineRule="auto"/>
        <w:rPr>
          <w:color w:val="000000"/>
          <w:lang w:val="en-US"/>
        </w:rPr>
      </w:pPr>
      <w:r w:rsidRPr="004F5079">
        <w:rPr>
          <w:i/>
          <w:iCs/>
          <w:color w:val="000000"/>
          <w:lang w:val="en-US"/>
        </w:rPr>
        <w:t>Table S.</w:t>
      </w:r>
      <w:r w:rsidR="00BE0440" w:rsidRPr="004F5079">
        <w:rPr>
          <w:i/>
          <w:iCs/>
          <w:color w:val="000000"/>
          <w:lang w:val="en-US"/>
        </w:rPr>
        <w:t>B</w:t>
      </w:r>
      <w:r w:rsidRPr="004F5079">
        <w:rPr>
          <w:i/>
          <w:iCs/>
          <w:color w:val="000000"/>
          <w:lang w:val="en-US"/>
        </w:rPr>
        <w:t xml:space="preserve">: </w:t>
      </w:r>
      <w:r w:rsidRPr="004F5079">
        <w:rPr>
          <w:color w:val="000000"/>
          <w:lang w:val="en-US"/>
        </w:rPr>
        <w:t xml:space="preserve">Encoding representations </w:t>
      </w:r>
      <w:r w:rsidR="00804302" w:rsidRPr="004F5079">
        <w:rPr>
          <w:color w:val="000000"/>
          <w:lang w:val="en-US"/>
        </w:rPr>
        <w:t xml:space="preserve">for </w:t>
      </w:r>
      <w:r w:rsidRPr="004F5079">
        <w:rPr>
          <w:color w:val="000000"/>
          <w:lang w:val="en-US"/>
        </w:rPr>
        <w:t xml:space="preserve">genetic models. </w:t>
      </w:r>
    </w:p>
    <w:tbl>
      <w:tblPr>
        <w:tblStyle w:val="TableGrid"/>
        <w:tblW w:w="6458" w:type="dxa"/>
        <w:tblInd w:w="1621" w:type="dxa"/>
        <w:tblLook w:val="0420" w:firstRow="1" w:lastRow="0" w:firstColumn="0" w:lastColumn="0" w:noHBand="0" w:noVBand="1"/>
      </w:tblPr>
      <w:tblGrid>
        <w:gridCol w:w="2835"/>
        <w:gridCol w:w="1189"/>
        <w:gridCol w:w="1243"/>
        <w:gridCol w:w="1191"/>
      </w:tblGrid>
      <w:tr w:rsidR="0079098F" w:rsidRPr="004F5079" w14:paraId="191B03BB" w14:textId="77777777" w:rsidTr="00707BA2">
        <w:trPr>
          <w:trHeight w:val="584"/>
        </w:trPr>
        <w:tc>
          <w:tcPr>
            <w:tcW w:w="2835" w:type="dxa"/>
            <w:hideMark/>
          </w:tcPr>
          <w:p w14:paraId="22F55DA1" w14:textId="77777777" w:rsidR="0079098F" w:rsidRPr="004F5079" w:rsidRDefault="0079098F" w:rsidP="004B7C7E">
            <w:pPr>
              <w:pStyle w:val="NormalWeb"/>
              <w:spacing w:before="0" w:beforeAutospacing="0" w:after="0" w:afterAutospacing="0" w:line="480" w:lineRule="auto"/>
              <w:rPr>
                <w:color w:val="000000" w:themeColor="text1"/>
                <w:sz w:val="24"/>
                <w:szCs w:val="24"/>
                <w:lang w:val="en-US"/>
              </w:rPr>
            </w:pPr>
            <w:r w:rsidRPr="004F5079">
              <w:rPr>
                <w:b/>
                <w:bCs/>
                <w:color w:val="000000" w:themeColor="text1"/>
                <w:kern w:val="24"/>
                <w:sz w:val="24"/>
                <w:szCs w:val="24"/>
                <w:lang w:val="en-US"/>
              </w:rPr>
              <w:t>Encoding of genetics\</w:t>
            </w:r>
          </w:p>
          <w:p w14:paraId="3A15B5D7" w14:textId="77777777" w:rsidR="0079098F" w:rsidRPr="004F5079" w:rsidRDefault="0079098F" w:rsidP="004B7C7E">
            <w:pPr>
              <w:pStyle w:val="NormalWeb"/>
              <w:spacing w:before="0" w:beforeAutospacing="0" w:after="0" w:afterAutospacing="0" w:line="480" w:lineRule="auto"/>
              <w:rPr>
                <w:color w:val="000000" w:themeColor="text1"/>
                <w:sz w:val="24"/>
                <w:szCs w:val="24"/>
                <w:lang w:val="en-US"/>
              </w:rPr>
            </w:pPr>
            <w:r w:rsidRPr="004F5079">
              <w:rPr>
                <w:b/>
                <w:bCs/>
                <w:color w:val="000000" w:themeColor="text1"/>
                <w:kern w:val="24"/>
                <w:sz w:val="24"/>
                <w:szCs w:val="24"/>
                <w:lang w:val="en-US"/>
              </w:rPr>
              <w:t>Genotype</w:t>
            </w:r>
          </w:p>
        </w:tc>
        <w:tc>
          <w:tcPr>
            <w:tcW w:w="1189" w:type="dxa"/>
            <w:hideMark/>
          </w:tcPr>
          <w:p w14:paraId="6DEDD677" w14:textId="77777777" w:rsidR="0079098F" w:rsidRPr="004F5079" w:rsidRDefault="0079098F" w:rsidP="004B7C7E">
            <w:pPr>
              <w:pStyle w:val="NormalWeb"/>
              <w:spacing w:before="0" w:beforeAutospacing="0" w:after="0" w:afterAutospacing="0" w:line="480" w:lineRule="auto"/>
              <w:rPr>
                <w:color w:val="000000" w:themeColor="text1"/>
                <w:sz w:val="24"/>
                <w:szCs w:val="24"/>
                <w:lang w:val="en-US"/>
              </w:rPr>
            </w:pPr>
            <w:r w:rsidRPr="004F5079">
              <w:rPr>
                <w:b/>
                <w:bCs/>
                <w:color w:val="000000" w:themeColor="text1"/>
                <w:kern w:val="24"/>
                <w:sz w:val="24"/>
                <w:szCs w:val="24"/>
                <w:lang w:val="en-US"/>
              </w:rPr>
              <w:t>Additive</w:t>
            </w:r>
          </w:p>
        </w:tc>
        <w:tc>
          <w:tcPr>
            <w:tcW w:w="1243" w:type="dxa"/>
            <w:hideMark/>
          </w:tcPr>
          <w:p w14:paraId="58497982" w14:textId="77777777" w:rsidR="0079098F" w:rsidRPr="004F5079" w:rsidRDefault="0079098F" w:rsidP="004B7C7E">
            <w:pPr>
              <w:pStyle w:val="NormalWeb"/>
              <w:spacing w:before="0" w:beforeAutospacing="0" w:after="0" w:afterAutospacing="0" w:line="480" w:lineRule="auto"/>
              <w:rPr>
                <w:color w:val="000000" w:themeColor="text1"/>
                <w:sz w:val="24"/>
                <w:szCs w:val="24"/>
                <w:lang w:val="en-US"/>
              </w:rPr>
            </w:pPr>
            <w:r w:rsidRPr="004F5079">
              <w:rPr>
                <w:b/>
                <w:bCs/>
                <w:color w:val="000000" w:themeColor="text1"/>
                <w:kern w:val="24"/>
                <w:sz w:val="24"/>
                <w:szCs w:val="24"/>
                <w:lang w:val="en-US"/>
              </w:rPr>
              <w:t>Dominant</w:t>
            </w:r>
          </w:p>
        </w:tc>
        <w:tc>
          <w:tcPr>
            <w:tcW w:w="1191" w:type="dxa"/>
            <w:hideMark/>
          </w:tcPr>
          <w:p w14:paraId="15C747D2" w14:textId="77777777" w:rsidR="0079098F" w:rsidRPr="004F5079" w:rsidRDefault="0079098F" w:rsidP="004B7C7E">
            <w:pPr>
              <w:pStyle w:val="NormalWeb"/>
              <w:spacing w:before="0" w:beforeAutospacing="0" w:after="0" w:afterAutospacing="0" w:line="480" w:lineRule="auto"/>
              <w:rPr>
                <w:color w:val="000000" w:themeColor="text1"/>
                <w:sz w:val="24"/>
                <w:szCs w:val="24"/>
                <w:lang w:val="en-US"/>
              </w:rPr>
            </w:pPr>
            <w:r w:rsidRPr="004F5079">
              <w:rPr>
                <w:b/>
                <w:bCs/>
                <w:color w:val="000000" w:themeColor="text1"/>
                <w:kern w:val="24"/>
                <w:sz w:val="24"/>
                <w:szCs w:val="24"/>
                <w:lang w:val="en-US"/>
              </w:rPr>
              <w:t>Recessive</w:t>
            </w:r>
          </w:p>
        </w:tc>
      </w:tr>
      <w:tr w:rsidR="0079098F" w:rsidRPr="004F5079" w14:paraId="52DD8F45" w14:textId="77777777" w:rsidTr="00707BA2">
        <w:trPr>
          <w:trHeight w:val="283"/>
        </w:trPr>
        <w:tc>
          <w:tcPr>
            <w:tcW w:w="2835" w:type="dxa"/>
            <w:hideMark/>
          </w:tcPr>
          <w:p w14:paraId="3C6AD881" w14:textId="77777777" w:rsidR="0079098F" w:rsidRPr="004F5079" w:rsidRDefault="0079098F" w:rsidP="004B7C7E">
            <w:pPr>
              <w:pStyle w:val="NormalWeb"/>
              <w:spacing w:before="0" w:beforeAutospacing="0" w:after="0" w:afterAutospacing="0" w:line="480" w:lineRule="auto"/>
              <w:rPr>
                <w:sz w:val="24"/>
                <w:szCs w:val="24"/>
                <w:lang w:val="en-US"/>
              </w:rPr>
            </w:pPr>
            <w:r w:rsidRPr="004F5079">
              <w:rPr>
                <w:color w:val="000000"/>
                <w:kern w:val="24"/>
                <w:sz w:val="24"/>
                <w:szCs w:val="24"/>
                <w:lang w:val="en-US"/>
              </w:rPr>
              <w:t>Homozygotes major allele</w:t>
            </w:r>
          </w:p>
        </w:tc>
        <w:tc>
          <w:tcPr>
            <w:tcW w:w="1189" w:type="dxa"/>
            <w:hideMark/>
          </w:tcPr>
          <w:p w14:paraId="6A008FD9" w14:textId="77777777" w:rsidR="0079098F" w:rsidRPr="004F5079" w:rsidRDefault="0079098F" w:rsidP="004B7C7E">
            <w:pPr>
              <w:pStyle w:val="NormalWeb"/>
              <w:spacing w:before="0" w:beforeAutospacing="0" w:after="0" w:afterAutospacing="0" w:line="480" w:lineRule="auto"/>
              <w:jc w:val="center"/>
              <w:rPr>
                <w:sz w:val="24"/>
                <w:szCs w:val="24"/>
                <w:lang w:val="en-US"/>
              </w:rPr>
            </w:pPr>
            <w:r w:rsidRPr="004F5079">
              <w:rPr>
                <w:color w:val="000000"/>
                <w:kern w:val="24"/>
                <w:sz w:val="24"/>
                <w:szCs w:val="24"/>
                <w:lang w:val="en-US"/>
              </w:rPr>
              <w:t>0</w:t>
            </w:r>
          </w:p>
        </w:tc>
        <w:tc>
          <w:tcPr>
            <w:tcW w:w="1243" w:type="dxa"/>
            <w:hideMark/>
          </w:tcPr>
          <w:p w14:paraId="329B6082" w14:textId="77777777" w:rsidR="0079098F" w:rsidRPr="004F5079" w:rsidRDefault="0079098F" w:rsidP="004B7C7E">
            <w:pPr>
              <w:pStyle w:val="NormalWeb"/>
              <w:spacing w:before="0" w:beforeAutospacing="0" w:after="0" w:afterAutospacing="0" w:line="480" w:lineRule="auto"/>
              <w:jc w:val="center"/>
              <w:rPr>
                <w:sz w:val="24"/>
                <w:szCs w:val="24"/>
                <w:lang w:val="en-US"/>
              </w:rPr>
            </w:pPr>
            <w:r w:rsidRPr="004F5079">
              <w:rPr>
                <w:color w:val="000000"/>
                <w:kern w:val="24"/>
                <w:sz w:val="24"/>
                <w:szCs w:val="24"/>
                <w:lang w:val="en-US"/>
              </w:rPr>
              <w:t>0</w:t>
            </w:r>
          </w:p>
        </w:tc>
        <w:tc>
          <w:tcPr>
            <w:tcW w:w="1191" w:type="dxa"/>
            <w:hideMark/>
          </w:tcPr>
          <w:p w14:paraId="0DD22B8E" w14:textId="77777777" w:rsidR="0079098F" w:rsidRPr="004F5079" w:rsidRDefault="0079098F" w:rsidP="004B7C7E">
            <w:pPr>
              <w:pStyle w:val="NormalWeb"/>
              <w:spacing w:before="0" w:beforeAutospacing="0" w:after="0" w:afterAutospacing="0" w:line="480" w:lineRule="auto"/>
              <w:jc w:val="center"/>
              <w:rPr>
                <w:sz w:val="24"/>
                <w:szCs w:val="24"/>
                <w:lang w:val="en-US"/>
              </w:rPr>
            </w:pPr>
            <w:r w:rsidRPr="004F5079">
              <w:rPr>
                <w:color w:val="000000"/>
                <w:kern w:val="24"/>
                <w:sz w:val="24"/>
                <w:szCs w:val="24"/>
                <w:lang w:val="en-US"/>
              </w:rPr>
              <w:t>0</w:t>
            </w:r>
          </w:p>
        </w:tc>
      </w:tr>
      <w:tr w:rsidR="0079098F" w:rsidRPr="004F5079" w14:paraId="5F01B35D" w14:textId="77777777" w:rsidTr="00707BA2">
        <w:trPr>
          <w:trHeight w:val="283"/>
        </w:trPr>
        <w:tc>
          <w:tcPr>
            <w:tcW w:w="2835" w:type="dxa"/>
            <w:hideMark/>
          </w:tcPr>
          <w:p w14:paraId="18CE3C1C" w14:textId="77777777" w:rsidR="0079098F" w:rsidRPr="004F5079" w:rsidRDefault="0079098F" w:rsidP="004B7C7E">
            <w:pPr>
              <w:pStyle w:val="NormalWeb"/>
              <w:spacing w:before="0" w:beforeAutospacing="0" w:after="0" w:afterAutospacing="0" w:line="480" w:lineRule="auto"/>
              <w:rPr>
                <w:sz w:val="24"/>
                <w:szCs w:val="24"/>
                <w:lang w:val="en-US"/>
              </w:rPr>
            </w:pPr>
            <w:r w:rsidRPr="004F5079">
              <w:rPr>
                <w:color w:val="000000"/>
                <w:kern w:val="24"/>
                <w:sz w:val="24"/>
                <w:szCs w:val="24"/>
                <w:lang w:val="en-US"/>
              </w:rPr>
              <w:t xml:space="preserve">Heterozygotes </w:t>
            </w:r>
          </w:p>
        </w:tc>
        <w:tc>
          <w:tcPr>
            <w:tcW w:w="1189" w:type="dxa"/>
            <w:hideMark/>
          </w:tcPr>
          <w:p w14:paraId="3AE4C32E" w14:textId="77777777" w:rsidR="0079098F" w:rsidRPr="004F5079" w:rsidRDefault="0079098F" w:rsidP="004B7C7E">
            <w:pPr>
              <w:pStyle w:val="NormalWeb"/>
              <w:spacing w:before="0" w:beforeAutospacing="0" w:after="0" w:afterAutospacing="0" w:line="480" w:lineRule="auto"/>
              <w:jc w:val="center"/>
              <w:rPr>
                <w:sz w:val="24"/>
                <w:szCs w:val="24"/>
                <w:lang w:val="en-US"/>
              </w:rPr>
            </w:pPr>
            <w:r w:rsidRPr="004F5079">
              <w:rPr>
                <w:color w:val="000000"/>
                <w:kern w:val="24"/>
                <w:sz w:val="24"/>
                <w:szCs w:val="24"/>
                <w:lang w:val="en-US"/>
              </w:rPr>
              <w:t>1</w:t>
            </w:r>
          </w:p>
        </w:tc>
        <w:tc>
          <w:tcPr>
            <w:tcW w:w="1243" w:type="dxa"/>
            <w:hideMark/>
          </w:tcPr>
          <w:p w14:paraId="7520A0B6" w14:textId="77777777" w:rsidR="0079098F" w:rsidRPr="004F5079" w:rsidRDefault="0079098F" w:rsidP="004B7C7E">
            <w:pPr>
              <w:pStyle w:val="NormalWeb"/>
              <w:spacing w:before="0" w:beforeAutospacing="0" w:after="0" w:afterAutospacing="0" w:line="480" w:lineRule="auto"/>
              <w:jc w:val="center"/>
              <w:rPr>
                <w:sz w:val="24"/>
                <w:szCs w:val="24"/>
                <w:lang w:val="en-US"/>
              </w:rPr>
            </w:pPr>
            <w:r w:rsidRPr="004F5079">
              <w:rPr>
                <w:color w:val="000000"/>
                <w:kern w:val="24"/>
                <w:sz w:val="24"/>
                <w:szCs w:val="24"/>
                <w:lang w:val="en-US"/>
              </w:rPr>
              <w:t>1</w:t>
            </w:r>
          </w:p>
        </w:tc>
        <w:tc>
          <w:tcPr>
            <w:tcW w:w="1191" w:type="dxa"/>
            <w:hideMark/>
          </w:tcPr>
          <w:p w14:paraId="7FC2609F" w14:textId="77777777" w:rsidR="0079098F" w:rsidRPr="004F5079" w:rsidRDefault="0079098F" w:rsidP="004B7C7E">
            <w:pPr>
              <w:pStyle w:val="NormalWeb"/>
              <w:spacing w:before="0" w:beforeAutospacing="0" w:after="0" w:afterAutospacing="0" w:line="480" w:lineRule="auto"/>
              <w:jc w:val="center"/>
              <w:rPr>
                <w:sz w:val="24"/>
                <w:szCs w:val="24"/>
                <w:lang w:val="en-US"/>
              </w:rPr>
            </w:pPr>
            <w:r w:rsidRPr="004F5079">
              <w:rPr>
                <w:color w:val="000000"/>
                <w:kern w:val="24"/>
                <w:sz w:val="24"/>
                <w:szCs w:val="24"/>
                <w:lang w:val="en-US"/>
              </w:rPr>
              <w:t>0</w:t>
            </w:r>
          </w:p>
        </w:tc>
      </w:tr>
      <w:tr w:rsidR="0079098F" w:rsidRPr="004F5079" w14:paraId="5E69B4CA" w14:textId="77777777" w:rsidTr="00707BA2">
        <w:trPr>
          <w:trHeight w:val="283"/>
        </w:trPr>
        <w:tc>
          <w:tcPr>
            <w:tcW w:w="2835" w:type="dxa"/>
            <w:hideMark/>
          </w:tcPr>
          <w:p w14:paraId="5F4ADD83" w14:textId="77777777" w:rsidR="0079098F" w:rsidRPr="004F5079" w:rsidRDefault="0079098F" w:rsidP="004B7C7E">
            <w:pPr>
              <w:pStyle w:val="NormalWeb"/>
              <w:spacing w:before="0" w:beforeAutospacing="0" w:after="0" w:afterAutospacing="0" w:line="480" w:lineRule="auto"/>
              <w:rPr>
                <w:sz w:val="24"/>
                <w:szCs w:val="24"/>
                <w:lang w:val="en-US"/>
              </w:rPr>
            </w:pPr>
            <w:r w:rsidRPr="004F5079">
              <w:rPr>
                <w:color w:val="000000"/>
                <w:kern w:val="24"/>
                <w:sz w:val="24"/>
                <w:szCs w:val="24"/>
                <w:lang w:val="en-US"/>
              </w:rPr>
              <w:t>Homozygotes minor allele</w:t>
            </w:r>
          </w:p>
        </w:tc>
        <w:tc>
          <w:tcPr>
            <w:tcW w:w="1189" w:type="dxa"/>
            <w:hideMark/>
          </w:tcPr>
          <w:p w14:paraId="5620C58D" w14:textId="77777777" w:rsidR="0079098F" w:rsidRPr="004F5079" w:rsidRDefault="0079098F" w:rsidP="004B7C7E">
            <w:pPr>
              <w:pStyle w:val="NormalWeb"/>
              <w:spacing w:before="0" w:beforeAutospacing="0" w:after="0" w:afterAutospacing="0" w:line="480" w:lineRule="auto"/>
              <w:jc w:val="center"/>
              <w:rPr>
                <w:sz w:val="24"/>
                <w:szCs w:val="24"/>
                <w:lang w:val="en-US"/>
              </w:rPr>
            </w:pPr>
            <w:r w:rsidRPr="004F5079">
              <w:rPr>
                <w:color w:val="000000"/>
                <w:kern w:val="24"/>
                <w:sz w:val="24"/>
                <w:szCs w:val="24"/>
                <w:lang w:val="en-US"/>
              </w:rPr>
              <w:t>2</w:t>
            </w:r>
          </w:p>
        </w:tc>
        <w:tc>
          <w:tcPr>
            <w:tcW w:w="1243" w:type="dxa"/>
            <w:hideMark/>
          </w:tcPr>
          <w:p w14:paraId="42479FB1" w14:textId="77777777" w:rsidR="0079098F" w:rsidRPr="004F5079" w:rsidRDefault="0079098F" w:rsidP="004B7C7E">
            <w:pPr>
              <w:pStyle w:val="NormalWeb"/>
              <w:spacing w:before="0" w:beforeAutospacing="0" w:after="0" w:afterAutospacing="0" w:line="480" w:lineRule="auto"/>
              <w:jc w:val="center"/>
              <w:rPr>
                <w:sz w:val="24"/>
                <w:szCs w:val="24"/>
                <w:lang w:val="en-US"/>
              </w:rPr>
            </w:pPr>
            <w:r w:rsidRPr="004F5079">
              <w:rPr>
                <w:color w:val="000000"/>
                <w:kern w:val="24"/>
                <w:sz w:val="24"/>
                <w:szCs w:val="24"/>
                <w:lang w:val="en-US"/>
              </w:rPr>
              <w:t>1</w:t>
            </w:r>
          </w:p>
        </w:tc>
        <w:tc>
          <w:tcPr>
            <w:tcW w:w="1191" w:type="dxa"/>
            <w:hideMark/>
          </w:tcPr>
          <w:p w14:paraId="50C6319A" w14:textId="77777777" w:rsidR="0079098F" w:rsidRPr="004F5079" w:rsidRDefault="0079098F" w:rsidP="004B7C7E">
            <w:pPr>
              <w:pStyle w:val="NormalWeb"/>
              <w:spacing w:before="0" w:beforeAutospacing="0" w:after="0" w:afterAutospacing="0" w:line="480" w:lineRule="auto"/>
              <w:jc w:val="center"/>
              <w:rPr>
                <w:sz w:val="24"/>
                <w:szCs w:val="24"/>
                <w:lang w:val="en-US"/>
              </w:rPr>
            </w:pPr>
            <w:r w:rsidRPr="004F5079">
              <w:rPr>
                <w:color w:val="000000"/>
                <w:kern w:val="24"/>
                <w:sz w:val="24"/>
                <w:szCs w:val="24"/>
                <w:lang w:val="en-US"/>
              </w:rPr>
              <w:t>1</w:t>
            </w:r>
          </w:p>
        </w:tc>
      </w:tr>
    </w:tbl>
    <w:p w14:paraId="18498D0A" w14:textId="77777777" w:rsidR="0079098F" w:rsidRPr="004F5079" w:rsidRDefault="0079098F" w:rsidP="004B7C7E">
      <w:pPr>
        <w:spacing w:line="480" w:lineRule="auto"/>
        <w:rPr>
          <w:color w:val="000000"/>
          <w:lang w:val="en-US"/>
        </w:rPr>
      </w:pPr>
    </w:p>
    <w:p w14:paraId="58B48270" w14:textId="6375124D" w:rsidR="0079098F" w:rsidRPr="004F5079" w:rsidRDefault="0079098F" w:rsidP="004B7C7E">
      <w:pPr>
        <w:spacing w:line="480" w:lineRule="auto"/>
        <w:rPr>
          <w:color w:val="000000"/>
          <w:lang w:val="en-US"/>
        </w:rPr>
      </w:pPr>
      <w:r w:rsidRPr="004F5079">
        <w:rPr>
          <w:i/>
          <w:iCs/>
          <w:color w:val="000000"/>
          <w:lang w:val="en-US"/>
        </w:rPr>
        <w:t>Table S.</w:t>
      </w:r>
      <w:r w:rsidR="00BE0440" w:rsidRPr="004F5079">
        <w:rPr>
          <w:i/>
          <w:iCs/>
          <w:color w:val="000000"/>
          <w:lang w:val="en-US"/>
        </w:rPr>
        <w:t>C</w:t>
      </w:r>
      <w:r w:rsidRPr="004F5079">
        <w:rPr>
          <w:i/>
          <w:iCs/>
          <w:color w:val="000000"/>
          <w:lang w:val="en-US"/>
        </w:rPr>
        <w:t xml:space="preserve">: </w:t>
      </w:r>
      <w:r w:rsidR="006341EB" w:rsidRPr="004F5079">
        <w:rPr>
          <w:color w:val="000000"/>
          <w:lang w:val="en-US"/>
        </w:rPr>
        <w:t xml:space="preserve">Binary </w:t>
      </w:r>
      <w:r w:rsidRPr="004F5079">
        <w:rPr>
          <w:color w:val="000000"/>
          <w:lang w:val="en-US"/>
        </w:rPr>
        <w:t>encoding of genetic features</w:t>
      </w:r>
      <w:r w:rsidR="00804302" w:rsidRPr="004F5079">
        <w:rPr>
          <w:color w:val="000000"/>
          <w:lang w:val="en-US"/>
        </w:rPr>
        <w:t>.</w:t>
      </w:r>
    </w:p>
    <w:tbl>
      <w:tblPr>
        <w:tblStyle w:val="TableGrid"/>
        <w:tblW w:w="6463" w:type="dxa"/>
        <w:tblInd w:w="1621" w:type="dxa"/>
        <w:tblLook w:val="0420" w:firstRow="1" w:lastRow="0" w:firstColumn="0" w:lastColumn="0" w:noHBand="0" w:noVBand="1"/>
      </w:tblPr>
      <w:tblGrid>
        <w:gridCol w:w="2835"/>
        <w:gridCol w:w="1814"/>
        <w:gridCol w:w="1814"/>
      </w:tblGrid>
      <w:tr w:rsidR="0079098F" w:rsidRPr="004F5079" w14:paraId="59DA7D0B" w14:textId="77777777" w:rsidTr="00707BA2">
        <w:trPr>
          <w:trHeight w:val="584"/>
        </w:trPr>
        <w:tc>
          <w:tcPr>
            <w:tcW w:w="2835" w:type="dxa"/>
            <w:hideMark/>
          </w:tcPr>
          <w:p w14:paraId="1FFCD94F" w14:textId="77777777" w:rsidR="0079098F" w:rsidRPr="004F5079" w:rsidRDefault="0079098F" w:rsidP="004B7C7E">
            <w:pPr>
              <w:pStyle w:val="NormalWeb"/>
              <w:spacing w:before="0" w:beforeAutospacing="0" w:after="0" w:afterAutospacing="0" w:line="480" w:lineRule="auto"/>
              <w:rPr>
                <w:color w:val="000000" w:themeColor="text1"/>
                <w:sz w:val="24"/>
                <w:szCs w:val="24"/>
                <w:lang w:val="en-US"/>
              </w:rPr>
            </w:pPr>
            <w:r w:rsidRPr="004F5079">
              <w:rPr>
                <w:b/>
                <w:bCs/>
                <w:color w:val="000000" w:themeColor="text1"/>
                <w:kern w:val="24"/>
                <w:sz w:val="24"/>
                <w:szCs w:val="24"/>
                <w:lang w:val="en-US"/>
              </w:rPr>
              <w:t>Encoding of genetics\</w:t>
            </w:r>
          </w:p>
          <w:p w14:paraId="42295E47" w14:textId="77777777" w:rsidR="0079098F" w:rsidRPr="004F5079" w:rsidRDefault="0079098F" w:rsidP="004B7C7E">
            <w:pPr>
              <w:pStyle w:val="NormalWeb"/>
              <w:spacing w:before="0" w:beforeAutospacing="0" w:after="0" w:afterAutospacing="0" w:line="480" w:lineRule="auto"/>
              <w:rPr>
                <w:color w:val="000000" w:themeColor="text1"/>
                <w:sz w:val="24"/>
                <w:szCs w:val="24"/>
                <w:lang w:val="en-US"/>
              </w:rPr>
            </w:pPr>
            <w:r w:rsidRPr="004F5079">
              <w:rPr>
                <w:b/>
                <w:bCs/>
                <w:color w:val="000000" w:themeColor="text1"/>
                <w:kern w:val="24"/>
                <w:sz w:val="24"/>
                <w:szCs w:val="24"/>
                <w:lang w:val="en-US"/>
              </w:rPr>
              <w:t>Genotype</w:t>
            </w:r>
          </w:p>
        </w:tc>
        <w:tc>
          <w:tcPr>
            <w:tcW w:w="1814" w:type="dxa"/>
            <w:hideMark/>
          </w:tcPr>
          <w:p w14:paraId="48129492" w14:textId="77777777" w:rsidR="0079098F" w:rsidRPr="004F5079" w:rsidRDefault="0079098F" w:rsidP="004B7C7E">
            <w:pPr>
              <w:pStyle w:val="NormalWeb"/>
              <w:spacing w:before="0" w:beforeAutospacing="0" w:after="0" w:afterAutospacing="0" w:line="480" w:lineRule="auto"/>
              <w:rPr>
                <w:color w:val="000000" w:themeColor="text1"/>
                <w:sz w:val="24"/>
                <w:szCs w:val="24"/>
                <w:lang w:val="en-US"/>
              </w:rPr>
            </w:pPr>
            <w:r w:rsidRPr="004F5079">
              <w:rPr>
                <w:b/>
                <w:bCs/>
                <w:color w:val="000000" w:themeColor="text1"/>
                <w:kern w:val="24"/>
                <w:sz w:val="24"/>
                <w:szCs w:val="24"/>
                <w:lang w:val="en-US"/>
              </w:rPr>
              <w:t>SNP minor allele</w:t>
            </w:r>
          </w:p>
        </w:tc>
        <w:tc>
          <w:tcPr>
            <w:tcW w:w="1814" w:type="dxa"/>
            <w:hideMark/>
          </w:tcPr>
          <w:p w14:paraId="0BDA8985" w14:textId="77777777" w:rsidR="0079098F" w:rsidRPr="004F5079" w:rsidRDefault="0079098F" w:rsidP="004B7C7E">
            <w:pPr>
              <w:pStyle w:val="NormalWeb"/>
              <w:spacing w:before="0" w:beforeAutospacing="0" w:after="0" w:afterAutospacing="0" w:line="480" w:lineRule="auto"/>
              <w:rPr>
                <w:color w:val="000000" w:themeColor="text1"/>
                <w:sz w:val="24"/>
                <w:szCs w:val="24"/>
                <w:lang w:val="en-US"/>
              </w:rPr>
            </w:pPr>
            <w:r w:rsidRPr="004F5079">
              <w:rPr>
                <w:b/>
                <w:bCs/>
                <w:color w:val="000000" w:themeColor="text1"/>
                <w:kern w:val="24"/>
                <w:sz w:val="24"/>
                <w:szCs w:val="24"/>
                <w:lang w:val="en-US"/>
              </w:rPr>
              <w:t>SNP major allele</w:t>
            </w:r>
          </w:p>
        </w:tc>
      </w:tr>
      <w:tr w:rsidR="0079098F" w:rsidRPr="004F5079" w14:paraId="5277C405" w14:textId="77777777" w:rsidTr="00707BA2">
        <w:trPr>
          <w:trHeight w:val="283"/>
        </w:trPr>
        <w:tc>
          <w:tcPr>
            <w:tcW w:w="2835" w:type="dxa"/>
            <w:hideMark/>
          </w:tcPr>
          <w:p w14:paraId="2DFC0502" w14:textId="77777777" w:rsidR="0079098F" w:rsidRPr="004F5079" w:rsidRDefault="0079098F" w:rsidP="004B7C7E">
            <w:pPr>
              <w:pStyle w:val="NormalWeb"/>
              <w:spacing w:before="0" w:beforeAutospacing="0" w:after="0" w:afterAutospacing="0" w:line="480" w:lineRule="auto"/>
              <w:rPr>
                <w:sz w:val="24"/>
                <w:szCs w:val="24"/>
                <w:lang w:val="en-US"/>
              </w:rPr>
            </w:pPr>
            <w:r w:rsidRPr="004F5079">
              <w:rPr>
                <w:color w:val="000000"/>
                <w:kern w:val="24"/>
                <w:sz w:val="24"/>
                <w:szCs w:val="24"/>
                <w:lang w:val="en-US"/>
              </w:rPr>
              <w:t>Homozygotes major allele</w:t>
            </w:r>
          </w:p>
        </w:tc>
        <w:tc>
          <w:tcPr>
            <w:tcW w:w="1814" w:type="dxa"/>
            <w:hideMark/>
          </w:tcPr>
          <w:p w14:paraId="3858FACA" w14:textId="77777777" w:rsidR="0079098F" w:rsidRPr="004F5079" w:rsidRDefault="0079098F" w:rsidP="004B7C7E">
            <w:pPr>
              <w:pStyle w:val="NormalWeb"/>
              <w:spacing w:before="0" w:beforeAutospacing="0" w:after="0" w:afterAutospacing="0" w:line="480" w:lineRule="auto"/>
              <w:jc w:val="center"/>
              <w:rPr>
                <w:sz w:val="24"/>
                <w:szCs w:val="24"/>
                <w:lang w:val="en-US"/>
              </w:rPr>
            </w:pPr>
            <w:r w:rsidRPr="004F5079">
              <w:rPr>
                <w:color w:val="000000"/>
                <w:kern w:val="24"/>
                <w:sz w:val="24"/>
                <w:szCs w:val="24"/>
                <w:lang w:val="en-US"/>
              </w:rPr>
              <w:t>0</w:t>
            </w:r>
          </w:p>
        </w:tc>
        <w:tc>
          <w:tcPr>
            <w:tcW w:w="1814" w:type="dxa"/>
            <w:hideMark/>
          </w:tcPr>
          <w:p w14:paraId="4899E1C9" w14:textId="77777777" w:rsidR="0079098F" w:rsidRPr="004F5079" w:rsidRDefault="0079098F" w:rsidP="004B7C7E">
            <w:pPr>
              <w:pStyle w:val="NormalWeb"/>
              <w:spacing w:before="0" w:beforeAutospacing="0" w:after="0" w:afterAutospacing="0" w:line="480" w:lineRule="auto"/>
              <w:jc w:val="center"/>
              <w:rPr>
                <w:sz w:val="24"/>
                <w:szCs w:val="24"/>
                <w:lang w:val="en-US"/>
              </w:rPr>
            </w:pPr>
            <w:r w:rsidRPr="004F5079">
              <w:rPr>
                <w:sz w:val="24"/>
                <w:szCs w:val="24"/>
                <w:lang w:val="en-US"/>
              </w:rPr>
              <w:t>1</w:t>
            </w:r>
          </w:p>
        </w:tc>
      </w:tr>
      <w:tr w:rsidR="0079098F" w:rsidRPr="004F5079" w14:paraId="4C7A4C0C" w14:textId="77777777" w:rsidTr="00707BA2">
        <w:trPr>
          <w:trHeight w:val="283"/>
        </w:trPr>
        <w:tc>
          <w:tcPr>
            <w:tcW w:w="2835" w:type="dxa"/>
            <w:hideMark/>
          </w:tcPr>
          <w:p w14:paraId="57A7D226" w14:textId="77777777" w:rsidR="0079098F" w:rsidRPr="004F5079" w:rsidRDefault="0079098F" w:rsidP="004B7C7E">
            <w:pPr>
              <w:pStyle w:val="NormalWeb"/>
              <w:spacing w:before="0" w:beforeAutospacing="0" w:after="0" w:afterAutospacing="0" w:line="480" w:lineRule="auto"/>
              <w:rPr>
                <w:sz w:val="24"/>
                <w:szCs w:val="24"/>
                <w:lang w:val="en-US"/>
              </w:rPr>
            </w:pPr>
            <w:r w:rsidRPr="004F5079">
              <w:rPr>
                <w:color w:val="000000"/>
                <w:kern w:val="24"/>
                <w:sz w:val="24"/>
                <w:szCs w:val="24"/>
                <w:lang w:val="en-US"/>
              </w:rPr>
              <w:t xml:space="preserve">Heterozygotes </w:t>
            </w:r>
          </w:p>
        </w:tc>
        <w:tc>
          <w:tcPr>
            <w:tcW w:w="1814" w:type="dxa"/>
            <w:hideMark/>
          </w:tcPr>
          <w:p w14:paraId="5C35EFF1" w14:textId="77777777" w:rsidR="0079098F" w:rsidRPr="004F5079" w:rsidRDefault="0079098F" w:rsidP="004B7C7E">
            <w:pPr>
              <w:pStyle w:val="NormalWeb"/>
              <w:spacing w:before="0" w:beforeAutospacing="0" w:after="0" w:afterAutospacing="0" w:line="480" w:lineRule="auto"/>
              <w:jc w:val="center"/>
              <w:rPr>
                <w:sz w:val="24"/>
                <w:szCs w:val="24"/>
                <w:lang w:val="en-US"/>
              </w:rPr>
            </w:pPr>
            <w:r w:rsidRPr="004F5079">
              <w:rPr>
                <w:color w:val="000000"/>
                <w:kern w:val="24"/>
                <w:sz w:val="24"/>
                <w:szCs w:val="24"/>
                <w:lang w:val="en-US"/>
              </w:rPr>
              <w:t>1</w:t>
            </w:r>
          </w:p>
        </w:tc>
        <w:tc>
          <w:tcPr>
            <w:tcW w:w="1814" w:type="dxa"/>
            <w:hideMark/>
          </w:tcPr>
          <w:p w14:paraId="1C42DF39" w14:textId="77777777" w:rsidR="0079098F" w:rsidRPr="004F5079" w:rsidRDefault="0079098F" w:rsidP="004B7C7E">
            <w:pPr>
              <w:pStyle w:val="NormalWeb"/>
              <w:spacing w:before="0" w:beforeAutospacing="0" w:after="0" w:afterAutospacing="0" w:line="480" w:lineRule="auto"/>
              <w:jc w:val="center"/>
              <w:rPr>
                <w:sz w:val="24"/>
                <w:szCs w:val="24"/>
                <w:lang w:val="en-US"/>
              </w:rPr>
            </w:pPr>
            <w:r w:rsidRPr="004F5079">
              <w:rPr>
                <w:color w:val="000000"/>
                <w:kern w:val="24"/>
                <w:sz w:val="24"/>
                <w:szCs w:val="24"/>
                <w:lang w:val="en-US"/>
              </w:rPr>
              <w:t>1</w:t>
            </w:r>
          </w:p>
        </w:tc>
      </w:tr>
      <w:tr w:rsidR="0079098F" w:rsidRPr="004F5079" w14:paraId="26D76B93" w14:textId="77777777" w:rsidTr="00707BA2">
        <w:trPr>
          <w:trHeight w:val="283"/>
        </w:trPr>
        <w:tc>
          <w:tcPr>
            <w:tcW w:w="2835" w:type="dxa"/>
            <w:hideMark/>
          </w:tcPr>
          <w:p w14:paraId="0AC446FF" w14:textId="77777777" w:rsidR="0079098F" w:rsidRPr="004F5079" w:rsidRDefault="0079098F" w:rsidP="004B7C7E">
            <w:pPr>
              <w:pStyle w:val="NormalWeb"/>
              <w:spacing w:before="0" w:beforeAutospacing="0" w:after="0" w:afterAutospacing="0" w:line="480" w:lineRule="auto"/>
              <w:rPr>
                <w:sz w:val="24"/>
                <w:szCs w:val="24"/>
                <w:lang w:val="en-US"/>
              </w:rPr>
            </w:pPr>
            <w:r w:rsidRPr="004F5079">
              <w:rPr>
                <w:color w:val="000000"/>
                <w:kern w:val="24"/>
                <w:sz w:val="24"/>
                <w:szCs w:val="24"/>
                <w:lang w:val="en-US"/>
              </w:rPr>
              <w:t>Homozygotes minor allele</w:t>
            </w:r>
          </w:p>
        </w:tc>
        <w:tc>
          <w:tcPr>
            <w:tcW w:w="1814" w:type="dxa"/>
            <w:hideMark/>
          </w:tcPr>
          <w:p w14:paraId="26E467ED" w14:textId="77777777" w:rsidR="0079098F" w:rsidRPr="004F5079" w:rsidRDefault="0079098F" w:rsidP="004B7C7E">
            <w:pPr>
              <w:pStyle w:val="NormalWeb"/>
              <w:spacing w:before="0" w:beforeAutospacing="0" w:after="0" w:afterAutospacing="0" w:line="480" w:lineRule="auto"/>
              <w:jc w:val="center"/>
              <w:rPr>
                <w:sz w:val="24"/>
                <w:szCs w:val="24"/>
                <w:lang w:val="en-US"/>
              </w:rPr>
            </w:pPr>
            <w:r w:rsidRPr="004F5079">
              <w:rPr>
                <w:sz w:val="24"/>
                <w:szCs w:val="24"/>
                <w:lang w:val="en-US"/>
              </w:rPr>
              <w:t>1</w:t>
            </w:r>
          </w:p>
        </w:tc>
        <w:tc>
          <w:tcPr>
            <w:tcW w:w="1814" w:type="dxa"/>
            <w:hideMark/>
          </w:tcPr>
          <w:p w14:paraId="2373A6EC" w14:textId="77777777" w:rsidR="0079098F" w:rsidRPr="004F5079" w:rsidRDefault="0079098F" w:rsidP="004B7C7E">
            <w:pPr>
              <w:pStyle w:val="NormalWeb"/>
              <w:spacing w:before="0" w:beforeAutospacing="0" w:after="0" w:afterAutospacing="0" w:line="480" w:lineRule="auto"/>
              <w:jc w:val="center"/>
              <w:rPr>
                <w:sz w:val="24"/>
                <w:szCs w:val="24"/>
                <w:lang w:val="en-US"/>
              </w:rPr>
            </w:pPr>
            <w:r w:rsidRPr="004F5079">
              <w:rPr>
                <w:sz w:val="24"/>
                <w:szCs w:val="24"/>
                <w:lang w:val="en-US"/>
              </w:rPr>
              <w:t>0</w:t>
            </w:r>
          </w:p>
        </w:tc>
      </w:tr>
    </w:tbl>
    <w:p w14:paraId="3146B6F4" w14:textId="77777777" w:rsidR="0079098F" w:rsidRPr="004F5079" w:rsidRDefault="0079098F" w:rsidP="004B7C7E">
      <w:pPr>
        <w:spacing w:line="480" w:lineRule="auto"/>
        <w:rPr>
          <w:color w:val="000000"/>
          <w:lang w:val="en-US"/>
        </w:rPr>
      </w:pPr>
    </w:p>
    <w:p w14:paraId="00E56C3C" w14:textId="450D7FCB" w:rsidR="0079098F" w:rsidRPr="004F5079" w:rsidRDefault="0079098F" w:rsidP="004B7C7E">
      <w:pPr>
        <w:spacing w:line="480" w:lineRule="auto"/>
        <w:jc w:val="both"/>
        <w:rPr>
          <w:i/>
          <w:iCs/>
          <w:color w:val="000000"/>
          <w:lang w:val="en-US"/>
        </w:rPr>
      </w:pPr>
      <w:r w:rsidRPr="004F5079">
        <w:rPr>
          <w:iCs/>
          <w:color w:val="000000"/>
          <w:lang w:val="en-US"/>
        </w:rPr>
        <w:t xml:space="preserve">The additive genetic encoding was </w:t>
      </w:r>
      <w:r w:rsidRPr="004F5079">
        <w:rPr>
          <w:color w:val="000000"/>
          <w:lang w:val="en-US"/>
        </w:rPr>
        <w:t xml:space="preserve">{0,1,2} according to the number of minor alleles. For the dominant and recessive genetic encodings, variants </w:t>
      </w:r>
      <w:proofErr w:type="gramStart"/>
      <w:r w:rsidRPr="004F5079">
        <w:rPr>
          <w:color w:val="000000"/>
          <w:lang w:val="en-US"/>
        </w:rPr>
        <w:t>where</w:t>
      </w:r>
      <w:proofErr w:type="gramEnd"/>
      <w:r w:rsidRPr="004F5079">
        <w:rPr>
          <w:color w:val="000000"/>
          <w:lang w:val="en-US"/>
        </w:rPr>
        <w:t xml:space="preserve"> encoded with {0, 1} according to genotype. Using dominant encoding, homozygotes for the major allele received 0, and heterozygotes or homozygotes for the minor allele received 1. Using recessive encoding, homozygotes for the major allele or </w:t>
      </w:r>
      <w:r w:rsidRPr="004F5079">
        <w:rPr>
          <w:color w:val="000000"/>
          <w:lang w:val="en-US"/>
        </w:rPr>
        <w:lastRenderedPageBreak/>
        <w:t>heterozygotes received 0, and homozygotes for the minor allele received 1. Missing values for genotype</w:t>
      </w:r>
      <w:r w:rsidR="00804302" w:rsidRPr="004F5079">
        <w:rPr>
          <w:color w:val="000000"/>
          <w:lang w:val="en-US"/>
        </w:rPr>
        <w:t xml:space="preserve"> features</w:t>
      </w:r>
      <w:r w:rsidRPr="004F5079">
        <w:rPr>
          <w:color w:val="000000"/>
          <w:lang w:val="en-US"/>
        </w:rPr>
        <w:t xml:space="preserve"> were imputed with -1.</w:t>
      </w:r>
    </w:p>
    <w:p w14:paraId="7C75F91C" w14:textId="77777777" w:rsidR="0079098F" w:rsidRPr="004F5079" w:rsidRDefault="0079098F" w:rsidP="004B7C7E">
      <w:pPr>
        <w:spacing w:line="480" w:lineRule="auto"/>
        <w:rPr>
          <w:i/>
          <w:iCs/>
          <w:color w:val="000000"/>
          <w:lang w:val="en-US"/>
        </w:rPr>
      </w:pPr>
    </w:p>
    <w:p w14:paraId="54E293AB" w14:textId="77777777" w:rsidR="0079098F" w:rsidRPr="004F5079" w:rsidRDefault="0079098F" w:rsidP="004B7C7E">
      <w:pPr>
        <w:spacing w:line="480" w:lineRule="auto"/>
        <w:jc w:val="both"/>
        <w:rPr>
          <w:i/>
          <w:color w:val="000000"/>
          <w:lang w:val="en-US"/>
        </w:rPr>
      </w:pPr>
      <w:r w:rsidRPr="004F5079">
        <w:rPr>
          <w:i/>
          <w:color w:val="000000"/>
          <w:lang w:val="en-US"/>
        </w:rPr>
        <w:t>Model performance evaluation</w:t>
      </w:r>
    </w:p>
    <w:p w14:paraId="717C4748" w14:textId="77777777" w:rsidR="006341EB" w:rsidRPr="004F5079" w:rsidRDefault="0079098F" w:rsidP="004B7C7E">
      <w:pPr>
        <w:spacing w:line="480" w:lineRule="auto"/>
        <w:jc w:val="both"/>
        <w:rPr>
          <w:color w:val="000000"/>
          <w:lang w:val="en-US"/>
        </w:rPr>
      </w:pPr>
      <w:r w:rsidRPr="004F5079">
        <w:rPr>
          <w:color w:val="000000"/>
          <w:lang w:val="en-US"/>
        </w:rPr>
        <w:t>Results of the machine learning models were evaluated using ROC-AUC, sensitivity and specificity, positive predictive value</w:t>
      </w:r>
      <w:r w:rsidR="00804302" w:rsidRPr="004F5079">
        <w:rPr>
          <w:color w:val="000000"/>
          <w:lang w:val="en-US"/>
        </w:rPr>
        <w:t xml:space="preserve"> (PPV)</w:t>
      </w:r>
      <w:r w:rsidRPr="004F5079">
        <w:rPr>
          <w:color w:val="000000"/>
          <w:lang w:val="en-US"/>
        </w:rPr>
        <w:t xml:space="preserve"> and negative predictive value</w:t>
      </w:r>
      <w:r w:rsidR="00804302" w:rsidRPr="004F5079">
        <w:rPr>
          <w:color w:val="000000"/>
          <w:lang w:val="en-US"/>
        </w:rPr>
        <w:t xml:space="preserve"> (NPV)</w:t>
      </w:r>
      <w:r w:rsidRPr="004F5079">
        <w:rPr>
          <w:color w:val="000000"/>
          <w:lang w:val="en-US"/>
        </w:rPr>
        <w:t xml:space="preserve">. </w:t>
      </w:r>
    </w:p>
    <w:p w14:paraId="227F3C74" w14:textId="77777777" w:rsidR="006341EB" w:rsidRPr="004F5079" w:rsidRDefault="006341EB" w:rsidP="004B7C7E">
      <w:pPr>
        <w:spacing w:line="480" w:lineRule="auto"/>
        <w:jc w:val="both"/>
      </w:pPr>
      <m:oMathPara>
        <m:oMath>
          <m:r>
            <w:rPr>
              <w:rFonts w:ascii="Cambria Math" w:hAnsi="Cambria Math"/>
            </w:rPr>
            <m:t xml:space="preserve">Sensitivity=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063F03CA" w14:textId="77777777" w:rsidR="006341EB" w:rsidRPr="004F5079" w:rsidRDefault="006341EB" w:rsidP="004B7C7E">
      <w:pPr>
        <w:spacing w:line="480" w:lineRule="auto"/>
        <w:jc w:val="both"/>
      </w:pPr>
    </w:p>
    <w:p w14:paraId="3A810119" w14:textId="77777777" w:rsidR="006341EB" w:rsidRPr="004F5079" w:rsidRDefault="006341EB" w:rsidP="004B7C7E">
      <w:pPr>
        <w:spacing w:line="480" w:lineRule="auto"/>
        <w:jc w:val="both"/>
      </w:pPr>
      <m:oMathPara>
        <m:oMath>
          <m:r>
            <w:rPr>
              <w:rFonts w:ascii="Cambria Math" w:hAnsi="Cambria Math"/>
            </w:rPr>
            <m:t xml:space="preserve">Specificity= </m:t>
          </m:r>
          <m:f>
            <m:fPr>
              <m:ctrlPr>
                <w:rPr>
                  <w:rFonts w:ascii="Cambria Math" w:hAnsi="Cambria Math"/>
                  <w:i/>
                </w:rPr>
              </m:ctrlPr>
            </m:fPr>
            <m:num>
              <m:r>
                <w:rPr>
                  <w:rFonts w:ascii="Cambria Math" w:hAnsi="Cambria Math"/>
                </w:rPr>
                <m:t>TN</m:t>
              </m:r>
            </m:num>
            <m:den>
              <m:r>
                <w:rPr>
                  <w:rFonts w:ascii="Cambria Math" w:hAnsi="Cambria Math"/>
                </w:rPr>
                <m:t>TN+FP</m:t>
              </m:r>
            </m:den>
          </m:f>
        </m:oMath>
      </m:oMathPara>
    </w:p>
    <w:p w14:paraId="3EC62F68" w14:textId="77777777" w:rsidR="006341EB" w:rsidRPr="004F5079" w:rsidRDefault="006341EB" w:rsidP="004B7C7E">
      <w:pPr>
        <w:spacing w:line="480" w:lineRule="auto"/>
        <w:jc w:val="both"/>
      </w:pPr>
    </w:p>
    <w:p w14:paraId="541572BC" w14:textId="77777777" w:rsidR="006341EB" w:rsidRPr="004F5079" w:rsidRDefault="006341EB" w:rsidP="004B7C7E">
      <w:pPr>
        <w:spacing w:line="480" w:lineRule="auto"/>
        <w:jc w:val="both"/>
        <w:rPr>
          <w:lang w:val="en-US"/>
        </w:rPr>
      </w:pPr>
    </w:p>
    <w:p w14:paraId="55DF7ADA" w14:textId="76A4AED1" w:rsidR="006341EB" w:rsidRPr="004F5079" w:rsidRDefault="006341EB" w:rsidP="004B7C7E">
      <w:pPr>
        <w:spacing w:line="480" w:lineRule="auto"/>
        <w:jc w:val="both"/>
        <w:rPr>
          <w:rFonts w:eastAsiaTheme="minorEastAsia"/>
          <w:lang w:val="en-US"/>
        </w:rPr>
      </w:pPr>
      <m:oMathPara>
        <m:oMath>
          <m:r>
            <w:rPr>
              <w:rFonts w:ascii="Cambria Math" w:hAnsi="Cambria Math"/>
              <w:lang w:val="en-US"/>
            </w:rPr>
            <m:t xml:space="preserve">Positive predictive value </m:t>
          </m:r>
          <m:d>
            <m:dPr>
              <m:ctrlPr>
                <w:rPr>
                  <w:rFonts w:ascii="Cambria Math" w:hAnsi="Cambria Math"/>
                  <w:i/>
                  <w:lang w:val="en-US"/>
                </w:rPr>
              </m:ctrlPr>
            </m:dPr>
            <m:e>
              <m:r>
                <w:rPr>
                  <w:rFonts w:ascii="Cambria Math" w:hAnsi="Cambria Math"/>
                  <w:lang w:val="en-US"/>
                </w:rPr>
                <m:t>PPV</m:t>
              </m:r>
            </m:e>
          </m:d>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p w14:paraId="26D37EC4" w14:textId="77777777" w:rsidR="006341EB" w:rsidRPr="004F5079" w:rsidRDefault="006341EB" w:rsidP="004B7C7E">
      <w:pPr>
        <w:spacing w:line="480" w:lineRule="auto"/>
        <w:jc w:val="both"/>
        <w:rPr>
          <w:rFonts w:eastAsiaTheme="minorEastAsia"/>
          <w:lang w:val="en-US"/>
        </w:rPr>
      </w:pPr>
    </w:p>
    <w:p w14:paraId="7978CDE4" w14:textId="77777777" w:rsidR="006341EB" w:rsidRPr="004F5079" w:rsidRDefault="006341EB" w:rsidP="004B7C7E">
      <w:pPr>
        <w:spacing w:line="480" w:lineRule="auto"/>
        <w:jc w:val="both"/>
        <w:rPr>
          <w:lang w:val="en-US"/>
        </w:rPr>
      </w:pPr>
      <m:oMathPara>
        <m:oMath>
          <m:r>
            <w:rPr>
              <w:rFonts w:ascii="Cambria Math" w:hAnsi="Cambria Math"/>
              <w:lang w:val="en-US"/>
            </w:rPr>
            <m:t xml:space="preserve">Negative predictive value </m:t>
          </m:r>
          <m:d>
            <m:dPr>
              <m:ctrlPr>
                <w:rPr>
                  <w:rFonts w:ascii="Cambria Math" w:hAnsi="Cambria Math"/>
                  <w:i/>
                  <w:lang w:val="en-US"/>
                </w:rPr>
              </m:ctrlPr>
            </m:dPr>
            <m:e>
              <m:r>
                <w:rPr>
                  <w:rFonts w:ascii="Cambria Math" w:hAnsi="Cambria Math"/>
                  <w:lang w:val="en-US"/>
                </w:rPr>
                <m:t>NPV</m:t>
              </m:r>
            </m:e>
          </m:d>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TN</m:t>
              </m:r>
            </m:num>
            <m:den>
              <m:r>
                <w:rPr>
                  <w:rFonts w:ascii="Cambria Math" w:hAnsi="Cambria Math"/>
                  <w:lang w:val="en-US"/>
                </w:rPr>
                <m:t>TN+FN</m:t>
              </m:r>
            </m:den>
          </m:f>
        </m:oMath>
      </m:oMathPara>
    </w:p>
    <w:p w14:paraId="5FB5555D" w14:textId="77777777" w:rsidR="006341EB" w:rsidRPr="004F5079" w:rsidRDefault="006341EB" w:rsidP="004B7C7E">
      <w:pPr>
        <w:spacing w:line="480" w:lineRule="auto"/>
        <w:jc w:val="both"/>
        <w:rPr>
          <w:color w:val="000000"/>
          <w:lang w:val="en-US"/>
        </w:rPr>
      </w:pPr>
    </w:p>
    <w:p w14:paraId="1347ED1A" w14:textId="6F425B4C" w:rsidR="0079098F" w:rsidRPr="004F5079" w:rsidRDefault="0079098F" w:rsidP="004B7C7E">
      <w:pPr>
        <w:spacing w:line="480" w:lineRule="auto"/>
        <w:jc w:val="both"/>
        <w:rPr>
          <w:color w:val="000000"/>
          <w:lang w:val="en-US"/>
        </w:rPr>
      </w:pPr>
      <w:r w:rsidRPr="004F5079">
        <w:rPr>
          <w:color w:val="000000"/>
          <w:lang w:val="en-US"/>
        </w:rPr>
        <w:t xml:space="preserve">Models were determined to overfit if the training ROC-AUC performance reached 1 during parameter optimization. To evaluate the tested models, the prediction outcome label (AAP case/control) was permuted 100 times to get distribution of random ROC-AUC performances. </w:t>
      </w:r>
    </w:p>
    <w:p w14:paraId="495FBA17" w14:textId="77777777" w:rsidR="0079098F" w:rsidRPr="004F5079" w:rsidRDefault="0079098F" w:rsidP="004B7C7E">
      <w:pPr>
        <w:spacing w:line="480" w:lineRule="auto"/>
        <w:rPr>
          <w:i/>
          <w:iCs/>
          <w:color w:val="000000"/>
          <w:lang w:val="en-US"/>
        </w:rPr>
      </w:pPr>
    </w:p>
    <w:p w14:paraId="7872CE4E" w14:textId="77777777" w:rsidR="0079098F" w:rsidRPr="004F5079" w:rsidRDefault="0079098F" w:rsidP="004B7C7E">
      <w:pPr>
        <w:spacing w:line="480" w:lineRule="auto"/>
        <w:jc w:val="both"/>
        <w:rPr>
          <w:i/>
          <w:lang w:val="en-US"/>
        </w:rPr>
      </w:pPr>
      <w:r w:rsidRPr="004F5079">
        <w:rPr>
          <w:i/>
          <w:lang w:val="en-US"/>
        </w:rPr>
        <w:t>Feature importance evaluation</w:t>
      </w:r>
    </w:p>
    <w:p w14:paraId="67619140" w14:textId="367D4DF8" w:rsidR="0079098F" w:rsidRPr="004F5079" w:rsidRDefault="0079098F" w:rsidP="004B7C7E">
      <w:pPr>
        <w:spacing w:line="480" w:lineRule="auto"/>
        <w:jc w:val="both"/>
        <w:rPr>
          <w:color w:val="000000"/>
          <w:lang w:val="en-US"/>
        </w:rPr>
      </w:pPr>
      <w:r w:rsidRPr="004F5079">
        <w:rPr>
          <w:color w:val="000000"/>
          <w:lang w:val="en-US"/>
        </w:rPr>
        <w:t>Features were correlated using Spearman’s correlation coefficient, R</w:t>
      </w:r>
      <w:r w:rsidRPr="004F5079">
        <w:rPr>
          <w:color w:val="000000"/>
          <w:vertAlign w:val="superscript"/>
          <w:lang w:val="en-US"/>
        </w:rPr>
        <w:t>2</w:t>
      </w:r>
      <w:r w:rsidRPr="004F5079">
        <w:rPr>
          <w:color w:val="000000"/>
          <w:lang w:val="en-US"/>
        </w:rPr>
        <w:t>. A cut-off of -0.5 &gt; R</w:t>
      </w:r>
      <w:r w:rsidRPr="004F5079">
        <w:rPr>
          <w:color w:val="000000"/>
          <w:vertAlign w:val="superscript"/>
          <w:lang w:val="en-US"/>
        </w:rPr>
        <w:t xml:space="preserve">2 </w:t>
      </w:r>
      <w:r w:rsidRPr="004F5079">
        <w:rPr>
          <w:color w:val="000000"/>
          <w:lang w:val="en-US"/>
        </w:rPr>
        <w:t xml:space="preserve">&lt; 0.5 was applied to cluster correlated features. The feature importance for selected models was evaluated </w:t>
      </w:r>
      <w:r w:rsidRPr="004F5079">
        <w:rPr>
          <w:color w:val="000000"/>
          <w:lang w:val="en-US"/>
        </w:rPr>
        <w:lastRenderedPageBreak/>
        <w:t xml:space="preserve">based on a ‘leave-one-out’ approach for each highly correlated group or single variable. The groups were set to zero and the model trained with the optimized parameters, which gave a new partial ROC-AUC test performance. The feature importance was reported as the change in ROC-AUC when leaving out each group against the performance of the model trained on the full set of features: </w:t>
      </w:r>
    </w:p>
    <w:p w14:paraId="250E3B76" w14:textId="77777777" w:rsidR="0079098F" w:rsidRPr="004F5079" w:rsidRDefault="0079098F" w:rsidP="004B7C7E">
      <w:pPr>
        <w:spacing w:line="480" w:lineRule="auto"/>
        <w:jc w:val="center"/>
        <w:rPr>
          <w:color w:val="000000"/>
          <w:lang w:val="en-US"/>
        </w:rPr>
      </w:pPr>
      <w:r w:rsidRPr="004F5079">
        <w:rPr>
          <w:color w:val="000000"/>
          <w:lang w:val="en-US"/>
        </w:rPr>
        <w:t>∆ = ROC-</w:t>
      </w:r>
      <w:proofErr w:type="spellStart"/>
      <w:r w:rsidRPr="004F5079">
        <w:rPr>
          <w:color w:val="000000"/>
          <w:lang w:val="en-US"/>
        </w:rPr>
        <w:t>AUC</w:t>
      </w:r>
      <w:r w:rsidRPr="004F5079">
        <w:rPr>
          <w:color w:val="000000"/>
          <w:vertAlign w:val="subscript"/>
          <w:lang w:val="en-US"/>
        </w:rPr>
        <w:t>partial</w:t>
      </w:r>
      <w:proofErr w:type="spellEnd"/>
      <w:r w:rsidRPr="004F5079">
        <w:rPr>
          <w:color w:val="000000"/>
          <w:lang w:val="en-US"/>
        </w:rPr>
        <w:t xml:space="preserve"> — ROC-</w:t>
      </w:r>
      <w:proofErr w:type="spellStart"/>
      <w:r w:rsidRPr="004F5079">
        <w:rPr>
          <w:color w:val="000000"/>
          <w:lang w:val="en-US"/>
        </w:rPr>
        <w:t>AUC</w:t>
      </w:r>
      <w:r w:rsidRPr="004F5079">
        <w:rPr>
          <w:color w:val="000000"/>
          <w:vertAlign w:val="subscript"/>
          <w:lang w:val="en-US"/>
        </w:rPr>
        <w:t>full</w:t>
      </w:r>
      <w:proofErr w:type="spellEnd"/>
    </w:p>
    <w:p w14:paraId="2E0BF755" w14:textId="0C2B75FA" w:rsidR="0079098F" w:rsidRPr="004F5079" w:rsidRDefault="0079098F" w:rsidP="004B7C7E">
      <w:pPr>
        <w:spacing w:line="480" w:lineRule="auto"/>
        <w:jc w:val="both"/>
        <w:rPr>
          <w:color w:val="000000"/>
          <w:lang w:val="en-US"/>
        </w:rPr>
      </w:pPr>
      <w:r w:rsidRPr="004F5079">
        <w:rPr>
          <w:color w:val="000000"/>
          <w:lang w:val="en-US"/>
        </w:rPr>
        <w:t xml:space="preserve">Therefore, ∆ &lt; 0 corresponds to an important feature that improves the model, while ∆ ≥ 0 is a feature of no importance or a feature that worsens the model. </w:t>
      </w:r>
    </w:p>
    <w:p w14:paraId="7A59B901" w14:textId="77777777" w:rsidR="00FF1BAE" w:rsidRPr="004F5079" w:rsidRDefault="00FF1BAE" w:rsidP="004B7C7E">
      <w:pPr>
        <w:spacing w:line="480" w:lineRule="auto"/>
        <w:jc w:val="both"/>
        <w:rPr>
          <w:color w:val="000000"/>
          <w:lang w:val="en-US"/>
        </w:rPr>
      </w:pPr>
    </w:p>
    <w:p w14:paraId="036E6BD2" w14:textId="00EFBE86" w:rsidR="00F26564" w:rsidRPr="004F5079" w:rsidRDefault="00F26564" w:rsidP="004B7C7E">
      <w:pPr>
        <w:spacing w:line="480" w:lineRule="auto"/>
        <w:jc w:val="both"/>
        <w:outlineLvl w:val="0"/>
        <w:rPr>
          <w:i/>
          <w:iCs/>
          <w:color w:val="000000"/>
          <w:lang w:val="en-US"/>
        </w:rPr>
      </w:pPr>
      <w:r w:rsidRPr="004F5079">
        <w:rPr>
          <w:i/>
          <w:iCs/>
          <w:color w:val="000000"/>
          <w:lang w:val="en-US"/>
        </w:rPr>
        <w:t>Hold-out GWAS</w:t>
      </w:r>
    </w:p>
    <w:p w14:paraId="086CBB81" w14:textId="731C8D20" w:rsidR="00F26564" w:rsidRPr="004F5079" w:rsidRDefault="00F26564" w:rsidP="004B7C7E">
      <w:pPr>
        <w:spacing w:line="480" w:lineRule="auto"/>
        <w:jc w:val="both"/>
        <w:outlineLvl w:val="0"/>
        <w:rPr>
          <w:color w:val="000000"/>
          <w:lang w:val="en-US"/>
        </w:rPr>
      </w:pPr>
      <w:r w:rsidRPr="004F5079">
        <w:rPr>
          <w:color w:val="000000"/>
          <w:lang w:val="en-US"/>
        </w:rPr>
        <w:t xml:space="preserve">As the model based on the </w:t>
      </w:r>
      <w:proofErr w:type="spellStart"/>
      <w:r w:rsidRPr="004F5079">
        <w:rPr>
          <w:color w:val="000000"/>
          <w:lang w:val="en-US"/>
        </w:rPr>
        <w:t>P</w:t>
      </w:r>
      <w:r w:rsidR="00F631C7" w:rsidRPr="004F5079">
        <w:rPr>
          <w:color w:val="000000"/>
          <w:lang w:val="en-US"/>
        </w:rPr>
        <w:t>dL</w:t>
      </w:r>
      <w:proofErr w:type="spellEnd"/>
      <w:r w:rsidRPr="004F5079">
        <w:rPr>
          <w:color w:val="000000"/>
          <w:lang w:val="en-US"/>
        </w:rPr>
        <w:t xml:space="preserve"> GWAS reported by </w:t>
      </w:r>
      <w:proofErr w:type="spellStart"/>
      <w:r w:rsidRPr="004F5079">
        <w:rPr>
          <w:color w:val="000000"/>
          <w:lang w:val="en-US"/>
        </w:rPr>
        <w:t>Wolthers</w:t>
      </w:r>
      <w:proofErr w:type="spellEnd"/>
      <w:r w:rsidRPr="004F5079">
        <w:rPr>
          <w:color w:val="000000"/>
          <w:lang w:val="en-US"/>
        </w:rPr>
        <w:t xml:space="preserve"> </w:t>
      </w:r>
      <w:r w:rsidRPr="004F5079">
        <w:rPr>
          <w:i/>
          <w:iCs/>
          <w:color w:val="000000"/>
          <w:lang w:val="en-US"/>
        </w:rPr>
        <w:t>et al</w:t>
      </w:r>
      <w:r w:rsidR="000C795E" w:rsidRPr="004F5079">
        <w:rPr>
          <w:i/>
          <w:iCs/>
          <w:color w:val="000000"/>
          <w:lang w:val="en-US"/>
        </w:rPr>
        <w:fldChar w:fldCharType="begin" w:fldLock="1"/>
      </w:r>
      <w:r w:rsidR="007F56B0" w:rsidRPr="004F5079">
        <w:rPr>
          <w:i/>
          <w:iCs/>
          <w:color w:val="000000"/>
          <w:lang w:val="en-US"/>
        </w:rPr>
        <w:instrText>ADDIN CSL_CITATION {"citationItems":[{"id":"ITEM-1","itemData":{"DOI":"10.3324/haematol.2018.199356","ISSN":"15928721","abstract":"Asparaginase-associated pancreatitis is a life-threatening toxicity to childhood acute lymphoblastic leukemia treatment. To elucidate genetic predisposition and asparaginase-associated pancreatitis pathogenesis, ten acute lymphoblastic leukemia trial groups contributed remission samples from patients aged 1.0-17.9 years and treated from 2000-2016. Cases were defined (n=244) by at least two of the following criteria: i) abdominal pain, ii) pancreatic enzymes &gt;3 x upper normal limit, iii) imaging compatible with asparaginase-associated pancreatitis. Controls (n=1320) completed intended asparaginase therapy, 78% receiving ≥8 pegylated-asparaginase injections, without developing aparaginase-associated pancreatitis. rs62228256 on 20q13.2 showed the strongest association (OR=3.75; P=5.2x10-8). Moreover, rs13228878 (OR=0.61; P=7.1x10-6) and rs10273639 (OR=0.62; P=1.1x10-5) on 7q34 showed significant association. A Dana Farber Cancer Institute ALL Consortium cohort consisting of patients treated protocols from 1987-2004 (controls=285, cases=33), and the Children's Oncology Group AALL0232 cohort (controls=2653, cases=76) were available as replication cohorts for the 20q13.2 and 7q34 variants, respectively. While rs62228256 was not validated (P=0.86), both rs13228878 (P=0.03) and rs10273639 (P=0.04) were. rs13228878 and rs10273639 are in high linkage disequilibrium (r2=0.94) and associated with elevated expression of the trypsinogen encoding PRSS1 gene and are known risk variants for alcohol-associated and sporadic pancreatitis in adults. Intra-pancreatic trypsinogen cleavage to proteolytic trypsin induces autodigestion and pancreatitis. Asparaginase-associated pancreatitis and non-asparaginase associated pancreatitis shares genetic predisposition and targeting the trypsinogen activation pathway may enable identification of effective interventions towards asparaginase-associated pancreatitis.","author":[{"dropping-particle":"","family":"Wolthers","given":"Benjamin O.","non-dropping-particle":"","parse-names":false,"suffix":""},{"dropping-particle":"","family":"Frandsen","given":"Thomas L.","non-dropping-particle":"","parse-names":false,"suffix":""},{"dropping-particle":"","family":"Patel","given":"Chirag J.","non-dropping-particle":"","parse-names":false,"suffix":""},{"dropping-particle":"","family":"Abaji","given":"Rachid","non-dropping-particle":"","parse-names":false,"suffix":""},{"dropping-particle":"","family":"Attarbaschi","given":"Andishe","non-dropping-particle":"","parse-names":false,"suffix":""},{"dropping-particle":"","family":"Barzilai","given":"Shlomit","non-dropping-particle":"","parse-names":false,"suffix":""},{"dropping-particle":"","family":"Colombini","given":"Antonella","non-dropping-particle":"","parse-names":false,"suffix":""},{"dropping-particle":"","family":"Escherich","given":"Gabriele","non-dropping-particle":"","parse-names":false,"suffix":""},{"dropping-particle":"","family":"Grosjean","given":"Marie","non-dropping-particle":"","parse-names":false,"suffix":""},{"dropping-particle":"","family":"Krajinovic","given":"Maja","non-dropping-particle":"","parse-names":false,"suffix":""},{"dropping-particle":"","family":"Larse N","given":"Eric","non-dropping-particle":"","parse-names":false,"suffix":""},{"dropping-particle":"","family":"Liang","given":"Der Cherng","non-dropping-particle":"","parse-names":false,"suffix":""},{"dropping-particle":"","family":"Möricke","given":"Anja","non-dropping-particle":"","parse-names":false,"suffix":""},{"dropping-particle":"","family":"Rasmussen","given":"Kirsten K.","non-dropping-particle":"","parse-names":false,"suffix":""},{"dropping-particle":"","family":"Samarasinghe","given":"Sujith","non-dropping-particle":"","parse-names":false,"suffix":""},{"dropping-particle":"","family":"Silverman","given":"Lewis B.","non-dropping-particle":"","parse-names":false,"suffix":""},{"dropping-particle":"","family":"Sluis","given":"Inge M.","non-dropping-particle":"van der","parse-names":false,"suffix":""},{"dropping-particle":"","family":"Stanulla","given":"Martin","non-dropping-particle":"","parse-names":false,"suffix":""},{"dropping-particle":"","family":"Tulstrup","given":"Morten","non-dropping-particle":"","parse-names":false,"suffix":""},{"dropping-particle":"","family":"Yadav","given":"Rachita","non-dropping-particle":"","parse-names":false,"suffix":""},{"dropping-particle":"","family":"Yang","given":"Wenjian","non-dropping-particle":"","parse-names":false,"suffix":""},{"dropping-particle":"","family":"Zapotocka","given":"Ester","non-dropping-particle":"","parse-names":false,"suffix":""},{"dropping-particle":"","family":"Gupta","given":"Ramneek","non-dropping-particle":"","parse-names":false,"suffix":""},{"dropping-particle":"","family":"Schmiegelow","given":"Kjeld","non-dropping-particle":"","parse-names":false,"suffix":""}],"container-title":"Haematologica","id":"ITEM-1","issue":"3","issued":{"date-parts":[["2019"]]},"page":"556-563","title":"Trypsin-encoding PRSS1-PRSS2 variations influence the risk of asparaginase-associated pancreatitis in children with acute lymphoblastic leukemia: A ponte di legno toxicity working group report","type":"article-journal","volume":"104"},"uris":["http://www.mendeley.com/documents/?uuid=f44a5fd0-a3cf-4e2b-93ab-5ed29ab8ee7b"]}],"mendeley":{"formattedCitation":"&lt;sup&gt;7&lt;/sup&gt;","plainTextFormattedCitation":"7","previouslyFormattedCitation":"&lt;sup&gt;7&lt;/sup&gt;"},"properties":{"noteIndex":0},"schema":"https://github.com/citation-style-language/schema/raw/master/csl-citation.json"}</w:instrText>
      </w:r>
      <w:r w:rsidR="000C795E" w:rsidRPr="004F5079">
        <w:rPr>
          <w:i/>
          <w:iCs/>
          <w:color w:val="000000"/>
          <w:lang w:val="en-US"/>
        </w:rPr>
        <w:fldChar w:fldCharType="separate"/>
      </w:r>
      <w:r w:rsidR="007F56B0" w:rsidRPr="004F5079">
        <w:rPr>
          <w:iCs/>
          <w:noProof/>
          <w:color w:val="000000"/>
          <w:vertAlign w:val="superscript"/>
          <w:lang w:val="en-US"/>
        </w:rPr>
        <w:t>7</w:t>
      </w:r>
      <w:r w:rsidR="000C795E" w:rsidRPr="004F5079">
        <w:rPr>
          <w:i/>
          <w:iCs/>
          <w:color w:val="000000"/>
          <w:lang w:val="en-US"/>
        </w:rPr>
        <w:fldChar w:fldCharType="end"/>
      </w:r>
      <w:r w:rsidRPr="004F5079">
        <w:rPr>
          <w:color w:val="000000"/>
          <w:lang w:val="en-US"/>
        </w:rPr>
        <w:t xml:space="preserve"> provided the best predictive performance, </w:t>
      </w:r>
      <w:r w:rsidR="005424FD" w:rsidRPr="004F5079">
        <w:rPr>
          <w:color w:val="000000"/>
          <w:lang w:val="en-US"/>
        </w:rPr>
        <w:t xml:space="preserve">we tested if the performance could be </w:t>
      </w:r>
      <w:r w:rsidR="005A0359" w:rsidRPr="004F5079">
        <w:rPr>
          <w:color w:val="000000"/>
          <w:lang w:val="en-US"/>
        </w:rPr>
        <w:t>achieved</w:t>
      </w:r>
      <w:r w:rsidR="005424FD" w:rsidRPr="004F5079">
        <w:rPr>
          <w:color w:val="000000"/>
          <w:lang w:val="en-US"/>
        </w:rPr>
        <w:t xml:space="preserve"> by retraining the best models on</w:t>
      </w:r>
      <w:r w:rsidR="00011593" w:rsidRPr="004F5079">
        <w:rPr>
          <w:color w:val="000000"/>
          <w:lang w:val="en-US"/>
        </w:rPr>
        <w:t xml:space="preserve"> SNPs with P &lt; 10</w:t>
      </w:r>
      <w:r w:rsidR="00011593" w:rsidRPr="004F5079">
        <w:rPr>
          <w:color w:val="000000"/>
          <w:vertAlign w:val="superscript"/>
          <w:lang w:val="en-US"/>
        </w:rPr>
        <w:t>-5</w:t>
      </w:r>
      <w:r w:rsidR="005424FD" w:rsidRPr="004F5079">
        <w:rPr>
          <w:color w:val="000000"/>
          <w:lang w:val="en-US"/>
        </w:rPr>
        <w:t xml:space="preserve"> </w:t>
      </w:r>
      <w:r w:rsidR="00011593" w:rsidRPr="004F5079">
        <w:rPr>
          <w:color w:val="000000"/>
          <w:lang w:val="en-US"/>
        </w:rPr>
        <w:t>when</w:t>
      </w:r>
      <w:r w:rsidR="005424FD" w:rsidRPr="004F5079">
        <w:rPr>
          <w:color w:val="000000"/>
          <w:lang w:val="en-US"/>
        </w:rPr>
        <w:t xml:space="preserve"> re-doing the logistic regression GWAS on 70% of</w:t>
      </w:r>
      <w:r w:rsidR="00011593" w:rsidRPr="004F5079">
        <w:rPr>
          <w:color w:val="000000"/>
          <w:lang w:val="en-US"/>
        </w:rPr>
        <w:t xml:space="preserve"> the CEU-ancestry</w:t>
      </w:r>
      <w:r w:rsidR="005424FD" w:rsidRPr="004F5079">
        <w:rPr>
          <w:color w:val="000000"/>
          <w:lang w:val="en-US"/>
        </w:rPr>
        <w:t xml:space="preserve"> data</w:t>
      </w:r>
      <w:r w:rsidR="00011593" w:rsidRPr="004F5079">
        <w:rPr>
          <w:color w:val="000000"/>
          <w:lang w:val="en-US"/>
        </w:rPr>
        <w:t xml:space="preserve"> (N=973)</w:t>
      </w:r>
      <w:r w:rsidR="005424FD" w:rsidRPr="004F5079">
        <w:rPr>
          <w:color w:val="000000"/>
          <w:lang w:val="en-US"/>
        </w:rPr>
        <w:t xml:space="preserve"> </w:t>
      </w:r>
      <w:r w:rsidR="006B24C4" w:rsidRPr="004F5079">
        <w:rPr>
          <w:color w:val="000000"/>
          <w:lang w:val="en-US"/>
        </w:rPr>
        <w:t>using age and sex as covariates. The retrained models</w:t>
      </w:r>
      <w:r w:rsidR="005424FD" w:rsidRPr="004F5079">
        <w:rPr>
          <w:color w:val="000000"/>
          <w:lang w:val="en-US"/>
        </w:rPr>
        <w:t xml:space="preserve"> were validated on a 30% hold-out validation set</w:t>
      </w:r>
      <w:r w:rsidR="00011593" w:rsidRPr="004F5079">
        <w:rPr>
          <w:color w:val="000000"/>
          <w:lang w:val="en-US"/>
        </w:rPr>
        <w:t xml:space="preserve"> (N=417)</w:t>
      </w:r>
      <w:r w:rsidR="005424FD" w:rsidRPr="004F5079">
        <w:rPr>
          <w:color w:val="000000"/>
          <w:lang w:val="en-US"/>
        </w:rPr>
        <w:t>.</w:t>
      </w:r>
    </w:p>
    <w:p w14:paraId="7ACDAD14" w14:textId="77777777" w:rsidR="00F26564" w:rsidRPr="004F5079" w:rsidRDefault="00F26564" w:rsidP="004B7C7E">
      <w:pPr>
        <w:spacing w:line="480" w:lineRule="auto"/>
        <w:jc w:val="both"/>
        <w:outlineLvl w:val="0"/>
        <w:rPr>
          <w:i/>
          <w:iCs/>
          <w:color w:val="000000"/>
          <w:lang w:val="en-US"/>
        </w:rPr>
      </w:pPr>
    </w:p>
    <w:p w14:paraId="0F6FBD7F" w14:textId="186BCE15" w:rsidR="00A835EB" w:rsidRPr="004F5079" w:rsidRDefault="00A835EB" w:rsidP="004B7C7E">
      <w:pPr>
        <w:spacing w:line="480" w:lineRule="auto"/>
        <w:jc w:val="both"/>
        <w:outlineLvl w:val="0"/>
        <w:rPr>
          <w:color w:val="000000"/>
          <w:lang w:val="en-US"/>
        </w:rPr>
      </w:pPr>
      <w:r w:rsidRPr="004F5079">
        <w:rPr>
          <w:i/>
          <w:iCs/>
          <w:color w:val="000000"/>
          <w:lang w:val="en-US"/>
        </w:rPr>
        <w:t>Forward feature selection on most important SNPs</w:t>
      </w:r>
    </w:p>
    <w:p w14:paraId="4CC57B04" w14:textId="2435E260" w:rsidR="00A835EB" w:rsidRPr="004F5079" w:rsidRDefault="00FF1BAE" w:rsidP="004B7C7E">
      <w:pPr>
        <w:spacing w:line="480" w:lineRule="auto"/>
        <w:jc w:val="both"/>
        <w:outlineLvl w:val="0"/>
        <w:rPr>
          <w:color w:val="000000"/>
          <w:lang w:val="en-US"/>
        </w:rPr>
      </w:pPr>
      <w:r w:rsidRPr="004F5079">
        <w:rPr>
          <w:color w:val="000000"/>
          <w:lang w:val="en-US"/>
        </w:rPr>
        <w:t xml:space="preserve">As the model based on the PTWG GWAS reported by </w:t>
      </w:r>
      <w:proofErr w:type="spellStart"/>
      <w:r w:rsidRPr="004F5079">
        <w:rPr>
          <w:color w:val="000000"/>
          <w:lang w:val="en-US"/>
        </w:rPr>
        <w:t>Wolthers</w:t>
      </w:r>
      <w:proofErr w:type="spellEnd"/>
      <w:r w:rsidRPr="004F5079">
        <w:rPr>
          <w:color w:val="000000"/>
          <w:lang w:val="en-US"/>
        </w:rPr>
        <w:t xml:space="preserve"> </w:t>
      </w:r>
      <w:r w:rsidRPr="004F5079">
        <w:rPr>
          <w:i/>
          <w:iCs/>
          <w:color w:val="000000"/>
          <w:lang w:val="en-US"/>
        </w:rPr>
        <w:t>et al</w:t>
      </w:r>
      <w:r w:rsidRPr="004F5079">
        <w:rPr>
          <w:i/>
          <w:iCs/>
          <w:color w:val="000000"/>
          <w:lang w:val="en-US"/>
        </w:rPr>
        <w:fldChar w:fldCharType="begin" w:fldLock="1"/>
      </w:r>
      <w:r w:rsidR="007F56B0" w:rsidRPr="004F5079">
        <w:rPr>
          <w:i/>
          <w:iCs/>
          <w:color w:val="000000"/>
          <w:lang w:val="en-US"/>
        </w:rPr>
        <w:instrText>ADDIN CSL_CITATION {"citationItems":[{"id":"ITEM-1","itemData":{"DOI":"10.3324/haematol.2018.199356","ISSN":"15928721","abstract":"Asparaginase-associated pancreatitis is a life-threatening toxicity to childhood acute lymphoblastic leukemia treatment. To elucidate genetic predisposition and asparaginase-associated pancreatitis pathogenesis, ten acute lymphoblastic leukemia trial groups contributed remission samples from patients aged 1.0-17.9 years and treated from 2000-2016. Cases were defined (n=244) by at least two of the following criteria: i) abdominal pain, ii) pancreatic enzymes &gt;3 x upper normal limit, iii) imaging compatible with asparaginase-associated pancreatitis. Controls (n=1320) completed intended asparaginase therapy, 78% receiving ≥8 pegylated-asparaginase injections, without developing aparaginase-associated pancreatitis. rs62228256 on 20q13.2 showed the strongest association (OR=3.75; P=5.2x10-8). Moreover, rs13228878 (OR=0.61; P=7.1x10-6) and rs10273639 (OR=0.62; P=1.1x10-5) on 7q34 showed significant association. A Dana Farber Cancer Institute ALL Consortium cohort consisting of patients treated protocols from 1987-2004 (controls=285, cases=33), and the Children's Oncology Group AALL0232 cohort (controls=2653, cases=76) were available as replication cohorts for the 20q13.2 and 7q34 variants, respectively. While rs62228256 was not validated (P=0.86), both rs13228878 (P=0.03) and rs10273639 (P=0.04) were. rs13228878 and rs10273639 are in high linkage disequilibrium (r2=0.94) and associated with elevated expression of the trypsinogen encoding PRSS1 gene and are known risk variants for alcohol-associated and sporadic pancreatitis in adults. Intra-pancreatic trypsinogen cleavage to proteolytic trypsin induces autodigestion and pancreatitis. Asparaginase-associated pancreatitis and non-asparaginase associated pancreatitis shares genetic predisposition and targeting the trypsinogen activation pathway may enable identification of effective interventions towards asparaginase-associated pancreatitis.","author":[{"dropping-particle":"","family":"Wolthers","given":"Benjamin O.","non-dropping-particle":"","parse-names":false,"suffix":""},{"dropping-particle":"","family":"Frandsen","given":"Thomas L.","non-dropping-particle":"","parse-names":false,"suffix":""},{"dropping-particle":"","family":"Patel","given":"Chirag J.","non-dropping-particle":"","parse-names":false,"suffix":""},{"dropping-particle":"","family":"Abaji","given":"Rachid","non-dropping-particle":"","parse-names":false,"suffix":""},{"dropping-particle":"","family":"Attarbaschi","given":"Andishe","non-dropping-particle":"","parse-names":false,"suffix":""},{"dropping-particle":"","family":"Barzilai","given":"Shlomit","non-dropping-particle":"","parse-names":false,"suffix":""},{"dropping-particle":"","family":"Colombini","given":"Antonella","non-dropping-particle":"","parse-names":false,"suffix":""},{"dropping-particle":"","family":"Escherich","given":"Gabriele","non-dropping-particle":"","parse-names":false,"suffix":""},{"dropping-particle":"","family":"Grosjean","given":"Marie","non-dropping-particle":"","parse-names":false,"suffix":""},{"dropping-particle":"","family":"Krajinovic","given":"Maja","non-dropping-particle":"","parse-names":false,"suffix":""},{"dropping-particle":"","family":"Larse N","given":"Eric","non-dropping-particle":"","parse-names":false,"suffix":""},{"dropping-particle":"","family":"Liang","given":"Der Cherng","non-dropping-particle":"","parse-names":false,"suffix":""},{"dropping-particle":"","family":"Möricke","given":"Anja","non-dropping-particle":"","parse-names":false,"suffix":""},{"dropping-particle":"","family":"Rasmussen","given":"Kirsten K.","non-dropping-particle":"","parse-names":false,"suffix":""},{"dropping-particle":"","family":"Samarasinghe","given":"Sujith","non-dropping-particle":"","parse-names":false,"suffix":""},{"dropping-particle":"","family":"Silverman","given":"Lewis B.","non-dropping-particle":"","parse-names":false,"suffix":""},{"dropping-particle":"","family":"Sluis","given":"Inge M.","non-dropping-particle":"van der","parse-names":false,"suffix":""},{"dropping-particle":"","family":"Stanulla","given":"Martin","non-dropping-particle":"","parse-names":false,"suffix":""},{"dropping-particle":"","family":"Tulstrup","given":"Morten","non-dropping-particle":"","parse-names":false,"suffix":""},{"dropping-particle":"","family":"Yadav","given":"Rachita","non-dropping-particle":"","parse-names":false,"suffix":""},{"dropping-particle":"","family":"Yang","given":"Wenjian","non-dropping-particle":"","parse-names":false,"suffix":""},{"dropping-particle":"","family":"Zapotocka","given":"Ester","non-dropping-particle":"","parse-names":false,"suffix":""},{"dropping-particle":"","family":"Gupta","given":"Ramneek","non-dropping-particle":"","parse-names":false,"suffix":""},{"dropping-particle":"","family":"Schmiegelow","given":"Kjeld","non-dropping-particle":"","parse-names":false,"suffix":""}],"container-title":"Haematologica","id":"ITEM-1","issue":"3","issued":{"date-parts":[["2019"]]},"page":"556-563","title":"Trypsin-encoding PRSS1-PRSS2 variations influence the risk of asparaginase-associated pancreatitis in children with acute lymphoblastic leukemia: A ponte di legno toxicity working group report","type":"article-journal","volume":"104"},"uris":["http://www.mendeley.com/documents/?uuid=f44a5fd0-a3cf-4e2b-93ab-5ed29ab8ee7b"]}],"mendeley":{"formattedCitation":"&lt;sup&gt;7&lt;/sup&gt;","plainTextFormattedCitation":"7","previouslyFormattedCitation":"&lt;sup&gt;7&lt;/sup&gt;"},"properties":{"noteIndex":0},"schema":"https://github.com/citation-style-language/schema/raw/master/csl-citation.json"}</w:instrText>
      </w:r>
      <w:r w:rsidRPr="004F5079">
        <w:rPr>
          <w:i/>
          <w:iCs/>
          <w:color w:val="000000"/>
          <w:lang w:val="en-US"/>
        </w:rPr>
        <w:fldChar w:fldCharType="separate"/>
      </w:r>
      <w:r w:rsidR="007F56B0" w:rsidRPr="004F5079">
        <w:rPr>
          <w:iCs/>
          <w:noProof/>
          <w:color w:val="000000"/>
          <w:vertAlign w:val="superscript"/>
          <w:lang w:val="en-US"/>
        </w:rPr>
        <w:t>7</w:t>
      </w:r>
      <w:r w:rsidRPr="004F5079">
        <w:rPr>
          <w:i/>
          <w:iCs/>
          <w:color w:val="000000"/>
          <w:lang w:val="en-US"/>
        </w:rPr>
        <w:fldChar w:fldCharType="end"/>
      </w:r>
      <w:r w:rsidRPr="004F5079">
        <w:rPr>
          <w:color w:val="000000"/>
          <w:lang w:val="en-US"/>
        </w:rPr>
        <w:t xml:space="preserve"> provided the best predictive performance</w:t>
      </w:r>
      <w:r w:rsidR="00A835EB" w:rsidRPr="004F5079">
        <w:rPr>
          <w:color w:val="000000"/>
          <w:lang w:val="en-US"/>
        </w:rPr>
        <w:t>,</w:t>
      </w:r>
      <w:r w:rsidRPr="004F5079">
        <w:rPr>
          <w:color w:val="000000"/>
          <w:lang w:val="en-US"/>
        </w:rPr>
        <w:t xml:space="preserve"> we also tested</w:t>
      </w:r>
      <w:r w:rsidR="00A835EB" w:rsidRPr="004F5079">
        <w:rPr>
          <w:color w:val="000000"/>
          <w:lang w:val="en-US"/>
        </w:rPr>
        <w:t xml:space="preserve"> the minimal set of genetic variants needed</w:t>
      </w:r>
      <w:r w:rsidRPr="004F5079">
        <w:rPr>
          <w:color w:val="000000"/>
          <w:lang w:val="en-US"/>
        </w:rPr>
        <w:t xml:space="preserve"> using a forward selection algorithm.</w:t>
      </w:r>
      <w:r w:rsidR="005B6DED" w:rsidRPr="004F5079">
        <w:rPr>
          <w:color w:val="000000"/>
          <w:lang w:val="en-US"/>
        </w:rPr>
        <w:t xml:space="preserve"> </w:t>
      </w:r>
      <w:r w:rsidRPr="004F5079">
        <w:rPr>
          <w:color w:val="000000"/>
          <w:lang w:val="en-US"/>
        </w:rPr>
        <w:t>A</w:t>
      </w:r>
      <w:r w:rsidR="00A835EB" w:rsidRPr="004F5079">
        <w:rPr>
          <w:color w:val="000000"/>
          <w:lang w:val="en-US"/>
        </w:rPr>
        <w:t xml:space="preserve">ge, </w:t>
      </w:r>
      <w:proofErr w:type="gramStart"/>
      <w:r w:rsidR="00A835EB" w:rsidRPr="004F5079">
        <w:rPr>
          <w:color w:val="000000"/>
          <w:lang w:val="en-US"/>
        </w:rPr>
        <w:t>sex</w:t>
      </w:r>
      <w:proofErr w:type="gramEnd"/>
      <w:r w:rsidR="00A835EB" w:rsidRPr="004F5079">
        <w:rPr>
          <w:color w:val="000000"/>
          <w:lang w:val="en-US"/>
        </w:rPr>
        <w:t xml:space="preserve"> and features for the variants rs150549 and rs465510</w:t>
      </w:r>
      <w:r w:rsidRPr="004F5079">
        <w:rPr>
          <w:color w:val="000000"/>
          <w:lang w:val="en-US"/>
        </w:rPr>
        <w:t xml:space="preserve"> was used as seed for the forward selection</w:t>
      </w:r>
      <w:r w:rsidR="00A835EB" w:rsidRPr="004F5079">
        <w:rPr>
          <w:color w:val="000000"/>
          <w:lang w:val="en-US"/>
        </w:rPr>
        <w:t xml:space="preserve">. The forward selection is performed by adding one feature at a time from the defined pool of selectable features. The feature selected in each round is the one that increases ROC-AUC performance the most. If no feature manages to do so for consecutive iterations, the selection process is </w:t>
      </w:r>
      <w:proofErr w:type="gramStart"/>
      <w:r w:rsidR="00011593" w:rsidRPr="004F5079">
        <w:rPr>
          <w:color w:val="000000"/>
          <w:lang w:val="en-US"/>
        </w:rPr>
        <w:t>terminated</w:t>
      </w:r>
      <w:proofErr w:type="gramEnd"/>
      <w:r w:rsidR="00A835EB" w:rsidRPr="004F5079">
        <w:rPr>
          <w:color w:val="000000"/>
          <w:lang w:val="en-US"/>
        </w:rPr>
        <w:t xml:space="preserve"> and the optimal set </w:t>
      </w:r>
      <w:r w:rsidR="00D214D4" w:rsidRPr="004F5079">
        <w:rPr>
          <w:color w:val="000000"/>
          <w:lang w:val="en-US"/>
        </w:rPr>
        <w:t xml:space="preserve">of predictive features </w:t>
      </w:r>
      <w:r w:rsidR="00A835EB" w:rsidRPr="004F5079">
        <w:rPr>
          <w:color w:val="000000"/>
          <w:lang w:val="en-US"/>
        </w:rPr>
        <w:t xml:space="preserve">is found. </w:t>
      </w:r>
    </w:p>
    <w:p w14:paraId="1C1C4D13" w14:textId="77777777" w:rsidR="0079098F" w:rsidRPr="004F5079" w:rsidRDefault="0079098F" w:rsidP="004B7C7E">
      <w:pPr>
        <w:spacing w:line="480" w:lineRule="auto"/>
        <w:jc w:val="both"/>
        <w:rPr>
          <w:color w:val="000000"/>
          <w:lang w:val="en-US"/>
        </w:rPr>
      </w:pPr>
    </w:p>
    <w:p w14:paraId="04C5998A" w14:textId="02EB5924" w:rsidR="0079098F" w:rsidRPr="004F5079" w:rsidRDefault="006231C6" w:rsidP="004B7C7E">
      <w:pPr>
        <w:spacing w:line="480" w:lineRule="auto"/>
        <w:jc w:val="both"/>
        <w:outlineLvl w:val="0"/>
        <w:rPr>
          <w:i/>
          <w:iCs/>
          <w:color w:val="000000"/>
          <w:lang w:val="en-US"/>
        </w:rPr>
      </w:pPr>
      <w:r w:rsidRPr="004F5079">
        <w:rPr>
          <w:i/>
          <w:iCs/>
          <w:color w:val="000000"/>
          <w:lang w:val="en-US"/>
        </w:rPr>
        <w:lastRenderedPageBreak/>
        <w:t>Personalized AI e</w:t>
      </w:r>
      <w:r w:rsidR="0079098F" w:rsidRPr="004F5079">
        <w:rPr>
          <w:i/>
          <w:iCs/>
          <w:color w:val="000000"/>
          <w:lang w:val="en-US"/>
        </w:rPr>
        <w:t>nsemble model strategy</w:t>
      </w:r>
    </w:p>
    <w:p w14:paraId="328DF9A4" w14:textId="43A8F3CB" w:rsidR="0079098F" w:rsidRPr="00785F6B" w:rsidRDefault="003F25C8" w:rsidP="004B7C7E">
      <w:pPr>
        <w:spacing w:line="480" w:lineRule="auto"/>
        <w:jc w:val="both"/>
        <w:outlineLvl w:val="0"/>
        <w:rPr>
          <w:color w:val="000000"/>
          <w:lang w:val="en-US"/>
        </w:rPr>
      </w:pPr>
      <w:r w:rsidRPr="004F5079">
        <w:rPr>
          <w:iCs/>
          <w:color w:val="000000"/>
          <w:lang w:val="en-US"/>
        </w:rPr>
        <w:t xml:space="preserve">By comparing </w:t>
      </w:r>
      <w:r w:rsidR="00BE2A92" w:rsidRPr="004F5079">
        <w:rPr>
          <w:iCs/>
          <w:color w:val="000000"/>
          <w:lang w:val="en-US"/>
        </w:rPr>
        <w:t xml:space="preserve">all </w:t>
      </w:r>
      <w:r w:rsidRPr="004F5079">
        <w:rPr>
          <w:iCs/>
          <w:color w:val="000000"/>
          <w:lang w:val="en-US"/>
        </w:rPr>
        <w:t>model</w:t>
      </w:r>
      <w:r w:rsidR="00BE2A92" w:rsidRPr="004F5079">
        <w:rPr>
          <w:iCs/>
          <w:color w:val="000000"/>
          <w:lang w:val="en-US"/>
        </w:rPr>
        <w:t xml:space="preserve">s </w:t>
      </w:r>
      <w:r w:rsidRPr="004F5079">
        <w:rPr>
          <w:iCs/>
          <w:color w:val="000000"/>
          <w:lang w:val="en-US"/>
        </w:rPr>
        <w:t xml:space="preserve">(except the models trained with </w:t>
      </w:r>
      <w:r w:rsidRPr="004F5079">
        <w:rPr>
          <w:color w:val="000000" w:themeColor="text1"/>
          <w:lang w:val="en-US"/>
        </w:rPr>
        <w:t>three principal components of eight pancreatitis SNP-annotated genes</w:t>
      </w:r>
      <w:r w:rsidRPr="004F5079">
        <w:rPr>
          <w:color w:val="000000"/>
          <w:lang w:val="en-US"/>
        </w:rPr>
        <w:t xml:space="preserve"> due to </w:t>
      </w:r>
      <w:r w:rsidRPr="004F5079">
        <w:rPr>
          <w:lang w:val="en-US"/>
        </w:rPr>
        <w:t>low performance compared to other trained models</w:t>
      </w:r>
      <w:r w:rsidRPr="004F5079">
        <w:rPr>
          <w:iCs/>
          <w:color w:val="000000"/>
          <w:lang w:val="en-US"/>
        </w:rPr>
        <w:t>)</w:t>
      </w:r>
      <w:r w:rsidR="00BE2A92" w:rsidRPr="004F5079">
        <w:rPr>
          <w:iCs/>
          <w:color w:val="000000"/>
          <w:lang w:val="en-US"/>
        </w:rPr>
        <w:t>, t</w:t>
      </w:r>
      <w:r w:rsidR="00EB6412" w:rsidRPr="004F5079">
        <w:rPr>
          <w:iCs/>
          <w:color w:val="000000"/>
          <w:lang w:val="en-US"/>
        </w:rPr>
        <w:t>he top 50</w:t>
      </w:r>
      <w:r w:rsidR="00A76F02" w:rsidRPr="004F5079">
        <w:rPr>
          <w:iCs/>
          <w:color w:val="000000"/>
          <w:lang w:val="en-US"/>
        </w:rPr>
        <w:t xml:space="preserve"> machine learning models</w:t>
      </w:r>
      <w:r w:rsidR="00EB6412" w:rsidRPr="004F5079">
        <w:rPr>
          <w:iCs/>
          <w:color w:val="000000"/>
          <w:lang w:val="en-US"/>
        </w:rPr>
        <w:t xml:space="preserve"> based on sensitivity</w:t>
      </w:r>
      <w:r w:rsidR="00A76F02" w:rsidRPr="004F5079">
        <w:rPr>
          <w:iCs/>
          <w:color w:val="000000"/>
          <w:lang w:val="en-US"/>
        </w:rPr>
        <w:t xml:space="preserve"> </w:t>
      </w:r>
      <w:r w:rsidR="006231C6" w:rsidRPr="004F5079">
        <w:rPr>
          <w:iCs/>
          <w:color w:val="000000"/>
          <w:lang w:val="en-US"/>
        </w:rPr>
        <w:t>were selected to gain as much predictive power as possible.</w:t>
      </w:r>
      <w:r w:rsidR="006231C6" w:rsidRPr="004F5079">
        <w:rPr>
          <w:color w:val="000000"/>
          <w:lang w:val="en-US"/>
        </w:rPr>
        <w:t xml:space="preserve"> </w:t>
      </w:r>
      <w:r w:rsidR="0079098F" w:rsidRPr="004F5079">
        <w:rPr>
          <w:color w:val="000000"/>
          <w:lang w:val="en-US"/>
        </w:rPr>
        <w:t xml:space="preserve">The ensemble </w:t>
      </w:r>
      <w:r w:rsidR="005C0E12" w:rsidRPr="004F5079">
        <w:rPr>
          <w:color w:val="000000"/>
          <w:lang w:val="en-US"/>
        </w:rPr>
        <w:t>was</w:t>
      </w:r>
      <w:r w:rsidR="0079098F" w:rsidRPr="004F5079">
        <w:rPr>
          <w:color w:val="000000"/>
          <w:lang w:val="en-US"/>
        </w:rPr>
        <w:t xml:space="preserve"> made with a combined scoring approach using the predictions of the individual models in the ensemble. Three types of scoring the predictions were applied, </w:t>
      </w:r>
      <w:proofErr w:type="gramStart"/>
      <w:r w:rsidR="0079098F" w:rsidRPr="004F5079">
        <w:rPr>
          <w:color w:val="000000"/>
          <w:lang w:val="en-US"/>
        </w:rPr>
        <w:t>in order to</w:t>
      </w:r>
      <w:proofErr w:type="gramEnd"/>
      <w:r w:rsidR="0079098F" w:rsidRPr="004F5079">
        <w:rPr>
          <w:color w:val="000000"/>
          <w:lang w:val="en-US"/>
        </w:rPr>
        <w:t xml:space="preserve"> calculate a combined prediction per sample, which could then be used to estimate a collective performance of the ensemble model. 1) The </w:t>
      </w:r>
      <w:r w:rsidR="0079098F" w:rsidRPr="004F5079">
        <w:rPr>
          <w:i/>
          <w:iCs/>
          <w:color w:val="000000"/>
          <w:lang w:val="en-US"/>
        </w:rPr>
        <w:t xml:space="preserve">mean </w:t>
      </w:r>
      <w:r w:rsidR="0079098F" w:rsidRPr="004F5079">
        <w:rPr>
          <w:color w:val="000000"/>
          <w:lang w:val="en-US"/>
        </w:rPr>
        <w:t xml:space="preserve">of scores was a simple mean per sample of the predictions made by each model in the ensemble. 2) The </w:t>
      </w:r>
      <w:r w:rsidR="0079098F" w:rsidRPr="004F5079">
        <w:rPr>
          <w:i/>
          <w:iCs/>
          <w:color w:val="000000"/>
          <w:lang w:val="en-US"/>
        </w:rPr>
        <w:t>majority voting</w:t>
      </w:r>
      <w:r w:rsidR="0079098F" w:rsidRPr="004F5079">
        <w:rPr>
          <w:color w:val="000000"/>
          <w:lang w:val="en-US"/>
        </w:rPr>
        <w:t xml:space="preserve"> approach rounded each prediction to either 0 or 1 at a threshold of 0.5, and then determined the prediction for each sample as the one selected most often. 3) The </w:t>
      </w:r>
      <w:r w:rsidR="0079098F" w:rsidRPr="004F5079">
        <w:rPr>
          <w:i/>
          <w:iCs/>
          <w:color w:val="000000"/>
          <w:lang w:val="en-US"/>
        </w:rPr>
        <w:t>mean of confident scores</w:t>
      </w:r>
      <w:r w:rsidR="0079098F" w:rsidRPr="004F5079">
        <w:rPr>
          <w:color w:val="000000"/>
          <w:lang w:val="en-US"/>
        </w:rPr>
        <w:t xml:space="preserve"> uses only the predictions that are confident enough to calculate the mean per sample. The confidence of a prediction was set by a threshold, </w:t>
      </w:r>
      <w:proofErr w:type="gramStart"/>
      <w:r w:rsidR="0079098F" w:rsidRPr="004F5079">
        <w:rPr>
          <w:color w:val="000000"/>
          <w:lang w:val="en-US"/>
        </w:rPr>
        <w:t>e.g.</w:t>
      </w:r>
      <w:proofErr w:type="gramEnd"/>
      <w:r w:rsidR="0079098F" w:rsidRPr="004F5079">
        <w:rPr>
          <w:color w:val="000000"/>
          <w:lang w:val="en-US"/>
        </w:rPr>
        <w:t xml:space="preserve"> t=0.</w:t>
      </w:r>
      <w:r w:rsidR="00BE2A92" w:rsidRPr="004F5079">
        <w:rPr>
          <w:color w:val="000000"/>
          <w:lang w:val="en-US"/>
        </w:rPr>
        <w:t>70</w:t>
      </w:r>
      <w:r w:rsidR="0079098F" w:rsidRPr="004F5079">
        <w:rPr>
          <w:color w:val="000000"/>
          <w:lang w:val="en-US"/>
        </w:rPr>
        <w:t xml:space="preserve">, meaning that </w:t>
      </w:r>
      <w:r w:rsidR="00C40067" w:rsidRPr="004F5079">
        <w:rPr>
          <w:color w:val="000000"/>
          <w:lang w:val="en-US"/>
        </w:rPr>
        <w:t>scores</w:t>
      </w:r>
      <w:r w:rsidR="0079098F" w:rsidRPr="004F5079">
        <w:rPr>
          <w:color w:val="000000"/>
          <w:lang w:val="en-US"/>
        </w:rPr>
        <w:t xml:space="preserve"> ≤ 0.3</w:t>
      </w:r>
      <w:r w:rsidR="00BE2A92" w:rsidRPr="004F5079">
        <w:rPr>
          <w:color w:val="000000"/>
          <w:lang w:val="en-US"/>
        </w:rPr>
        <w:t>0</w:t>
      </w:r>
      <w:r w:rsidR="0079098F" w:rsidRPr="004F5079">
        <w:rPr>
          <w:color w:val="000000"/>
          <w:lang w:val="en-US"/>
        </w:rPr>
        <w:t xml:space="preserve"> and </w:t>
      </w:r>
      <w:r w:rsidR="00C40067" w:rsidRPr="004F5079">
        <w:rPr>
          <w:color w:val="000000"/>
          <w:lang w:val="en-US"/>
        </w:rPr>
        <w:t>scores</w:t>
      </w:r>
      <w:r w:rsidR="0079098F" w:rsidRPr="004F5079">
        <w:rPr>
          <w:color w:val="000000"/>
          <w:lang w:val="en-US"/>
        </w:rPr>
        <w:t xml:space="preserve"> ≥ 0.</w:t>
      </w:r>
      <w:r w:rsidR="00BE2A92" w:rsidRPr="004F5079">
        <w:rPr>
          <w:color w:val="000000"/>
          <w:lang w:val="en-US"/>
        </w:rPr>
        <w:t>70</w:t>
      </w:r>
      <w:r w:rsidR="0079098F" w:rsidRPr="004F5079">
        <w:rPr>
          <w:color w:val="000000"/>
          <w:lang w:val="en-US"/>
        </w:rPr>
        <w:t xml:space="preserve"> are included when estimating the mean prediction score per sample. </w:t>
      </w:r>
      <w:r w:rsidR="0079098F" w:rsidRPr="004F5079">
        <w:rPr>
          <w:i/>
          <w:iCs/>
          <w:color w:val="000000"/>
          <w:lang w:val="en-US"/>
        </w:rPr>
        <w:br w:type="page"/>
      </w:r>
    </w:p>
    <w:p w14:paraId="3A398BE9" w14:textId="3A6B9180" w:rsidR="003F711C" w:rsidRDefault="003F711C" w:rsidP="003F711C">
      <w:pPr>
        <w:spacing w:line="480" w:lineRule="auto"/>
        <w:rPr>
          <w:ins w:id="98" w:author="Rikke Linnemann Nielsen" w:date="2021-04-16T14:57:00Z"/>
          <w:lang w:val="en-GB"/>
        </w:rPr>
      </w:pPr>
      <w:ins w:id="99" w:author="Rikke Linnemann Nielsen" w:date="2021-04-16T14:52:00Z">
        <w:r w:rsidRPr="004F5079">
          <w:rPr>
            <w:i/>
            <w:iCs/>
            <w:color w:val="000000"/>
            <w:lang w:val="en-US"/>
          </w:rPr>
          <w:lastRenderedPageBreak/>
          <w:t>Supplementary Table S.</w:t>
        </w:r>
        <w:r>
          <w:rPr>
            <w:i/>
            <w:iCs/>
            <w:color w:val="000000"/>
            <w:lang w:val="en-US"/>
          </w:rPr>
          <w:t>2</w:t>
        </w:r>
        <w:r w:rsidRPr="004F5079">
          <w:rPr>
            <w:i/>
            <w:iCs/>
            <w:color w:val="000000"/>
            <w:lang w:val="en-US"/>
          </w:rPr>
          <w:t xml:space="preserve">: </w:t>
        </w:r>
      </w:ins>
      <w:ins w:id="100" w:author="Rikke Linnemann Nielsen" w:date="2021-04-16T14:56:00Z">
        <w:r>
          <w:rPr>
            <w:lang w:val="en-US"/>
          </w:rPr>
          <w:t>Asparaginase-associated pancreatitis (AAP) incidence and distribution of age and sex</w:t>
        </w:r>
      </w:ins>
      <w:ins w:id="101" w:author="Rikke Linnemann Nielsen" w:date="2021-04-16T14:59:00Z">
        <w:r w:rsidR="00D2333F">
          <w:rPr>
            <w:lang w:val="en-US"/>
          </w:rPr>
          <w:t>.</w:t>
        </w:r>
      </w:ins>
    </w:p>
    <w:p w14:paraId="277D60AE" w14:textId="77777777" w:rsidR="003F711C" w:rsidRDefault="003F711C" w:rsidP="003F711C">
      <w:pPr>
        <w:spacing w:line="480" w:lineRule="auto"/>
        <w:rPr>
          <w:ins w:id="102" w:author="Rikke Linnemann Nielsen" w:date="2021-04-16T14:57:00Z"/>
          <w:lang w:val="en-GB"/>
        </w:rPr>
      </w:pPr>
    </w:p>
    <w:p w14:paraId="31F4519F" w14:textId="2C3358AD" w:rsidR="003F711C" w:rsidRDefault="003F711C">
      <w:pPr>
        <w:spacing w:line="480" w:lineRule="auto"/>
        <w:rPr>
          <w:ins w:id="103" w:author="Rikke Linnemann Nielsen" w:date="2021-04-16T14:55:00Z"/>
          <w:lang w:val="en-GB"/>
        </w:rPr>
        <w:pPrChange w:id="104" w:author="Rikke Linnemann Nielsen" w:date="2021-04-16T14:56:00Z">
          <w:pPr>
            <w:spacing w:line="480" w:lineRule="auto"/>
            <w:jc w:val="both"/>
          </w:pPr>
        </w:pPrChange>
      </w:pPr>
      <w:ins w:id="105" w:author="Rikke Linnemann Nielsen" w:date="2021-04-16T14:55:00Z">
        <w:r w:rsidRPr="004F5079">
          <w:rPr>
            <w:lang w:val="en-GB"/>
          </w:rPr>
          <w:t>The age of patients with AAP was significantly higher than those without in the training and</w:t>
        </w:r>
        <w:r>
          <w:rPr>
            <w:lang w:val="en-GB"/>
          </w:rPr>
          <w:t xml:space="preserve"> the two</w:t>
        </w:r>
        <w:r w:rsidRPr="004F5079">
          <w:rPr>
            <w:lang w:val="en-GB"/>
          </w:rPr>
          <w:t xml:space="preserve"> hold-out test dataset</w:t>
        </w:r>
      </w:ins>
      <w:ins w:id="106" w:author="Rikke Linnemann Nielsen" w:date="2021-06-02T19:34:00Z">
        <w:r w:rsidR="001C1DBC">
          <w:rPr>
            <w:lang w:val="en-GB"/>
          </w:rPr>
          <w:t>s</w:t>
        </w:r>
      </w:ins>
      <w:ins w:id="107" w:author="Rikke Linnemann Nielsen" w:date="2021-04-16T14:55:00Z">
        <w:r w:rsidRPr="004F5079">
          <w:rPr>
            <w:lang w:val="en-GB"/>
          </w:rPr>
          <w:t xml:space="preserve"> (training dataset N=1290: hold-out test</w:t>
        </w:r>
        <w:r>
          <w:rPr>
            <w:lang w:val="en-GB"/>
          </w:rPr>
          <w:t xml:space="preserve"> CEU</w:t>
        </w:r>
        <w:r w:rsidRPr="004F5079">
          <w:rPr>
            <w:lang w:val="en-GB"/>
          </w:rPr>
          <w:t xml:space="preserve"> dataset N=100</w:t>
        </w:r>
        <w:r>
          <w:rPr>
            <w:lang w:val="en-GB"/>
          </w:rPr>
          <w:t xml:space="preserve">, </w:t>
        </w:r>
        <w:r w:rsidRPr="004F5079">
          <w:rPr>
            <w:lang w:val="en-GB"/>
          </w:rPr>
          <w:t>hold-out test</w:t>
        </w:r>
        <w:r>
          <w:rPr>
            <w:lang w:val="en-GB"/>
          </w:rPr>
          <w:t xml:space="preserve"> non-CEU</w:t>
        </w:r>
        <w:r w:rsidRPr="004F5079">
          <w:rPr>
            <w:lang w:val="en-GB"/>
          </w:rPr>
          <w:t xml:space="preserve"> dataset N=1</w:t>
        </w:r>
        <w:r>
          <w:rPr>
            <w:lang w:val="en-GB"/>
          </w:rPr>
          <w:t>74)</w:t>
        </w:r>
        <w:r w:rsidRPr="004F5079">
          <w:rPr>
            <w:lang w:val="en-GB"/>
          </w:rPr>
          <w:t>, while no significant difference was found for sex (N=1290: hold-out test</w:t>
        </w:r>
        <w:r>
          <w:rPr>
            <w:lang w:val="en-GB"/>
          </w:rPr>
          <w:t xml:space="preserve"> CEU</w:t>
        </w:r>
        <w:r w:rsidRPr="004F5079">
          <w:rPr>
            <w:lang w:val="en-GB"/>
          </w:rPr>
          <w:t xml:space="preserve"> dataset N=100</w:t>
        </w:r>
        <w:r>
          <w:rPr>
            <w:lang w:val="en-GB"/>
          </w:rPr>
          <w:t xml:space="preserve">, </w:t>
        </w:r>
        <w:r w:rsidRPr="004F5079">
          <w:rPr>
            <w:lang w:val="en-GB"/>
          </w:rPr>
          <w:t>hold-out test</w:t>
        </w:r>
        <w:r>
          <w:rPr>
            <w:lang w:val="en-GB"/>
          </w:rPr>
          <w:t xml:space="preserve"> non-CEU</w:t>
        </w:r>
        <w:r w:rsidRPr="004F5079">
          <w:rPr>
            <w:lang w:val="en-GB"/>
          </w:rPr>
          <w:t xml:space="preserve"> dataset N=1</w:t>
        </w:r>
        <w:r>
          <w:rPr>
            <w:lang w:val="en-GB"/>
          </w:rPr>
          <w:t>74</w:t>
        </w:r>
        <w:r w:rsidRPr="004F5079">
          <w:rPr>
            <w:lang w:val="en-GB"/>
          </w:rPr>
          <w:t>). There was no difference in age and sex</w:t>
        </w:r>
        <w:r>
          <w:rPr>
            <w:lang w:val="en-GB"/>
          </w:rPr>
          <w:t xml:space="preserve"> </w:t>
        </w:r>
        <w:r w:rsidRPr="004F5079">
          <w:rPr>
            <w:lang w:val="en-GB"/>
          </w:rPr>
          <w:t>distribution of patients with a second AAP (N=37)</w:t>
        </w:r>
      </w:ins>
      <w:ins w:id="108" w:author="Rikke Linnemann Nielsen" w:date="2021-04-16T14:59:00Z">
        <w:r w:rsidR="006E4605">
          <w:rPr>
            <w:lang w:val="en-GB"/>
          </w:rPr>
          <w:t>.</w:t>
        </w:r>
      </w:ins>
    </w:p>
    <w:p w14:paraId="04EC077F" w14:textId="77777777" w:rsidR="003F711C" w:rsidRDefault="003F711C" w:rsidP="003F711C">
      <w:pPr>
        <w:spacing w:line="480" w:lineRule="auto"/>
        <w:jc w:val="both"/>
        <w:rPr>
          <w:ins w:id="109" w:author="Rikke Linnemann Nielsen" w:date="2021-04-16T14:55:00Z"/>
          <w:lang w:val="en-GB"/>
        </w:rPr>
      </w:pPr>
    </w:p>
    <w:p w14:paraId="6DE85898" w14:textId="06D95705" w:rsidR="003F711C" w:rsidRPr="005A7A2A" w:rsidRDefault="003F711C" w:rsidP="003F711C">
      <w:pPr>
        <w:spacing w:line="480" w:lineRule="auto"/>
        <w:jc w:val="both"/>
        <w:rPr>
          <w:ins w:id="110" w:author="Rikke Linnemann Nielsen" w:date="2021-04-16T14:55:00Z"/>
          <w:lang w:val="en-US"/>
        </w:rPr>
      </w:pPr>
      <w:ins w:id="111" w:author="Rikke Linnemann Nielsen" w:date="2021-04-16T14:55:00Z">
        <w:r w:rsidRPr="005A7A2A">
          <w:rPr>
            <w:i/>
            <w:iCs/>
            <w:lang w:val="en-US"/>
          </w:rPr>
          <w:t>Table S.</w:t>
        </w:r>
        <w:r>
          <w:rPr>
            <w:i/>
            <w:iCs/>
            <w:lang w:val="en-US"/>
          </w:rPr>
          <w:t>2</w:t>
        </w:r>
        <w:r w:rsidRPr="00852A85">
          <w:rPr>
            <w:lang w:val="en-US"/>
          </w:rPr>
          <w:t xml:space="preserve">: </w:t>
        </w:r>
      </w:ins>
      <w:ins w:id="112" w:author="Rikke Linnemann Nielsen" w:date="2021-04-16T14:56:00Z">
        <w:r>
          <w:rPr>
            <w:lang w:val="en-US"/>
          </w:rPr>
          <w:t>AAP incidence and distribution of age and sex</w:t>
        </w:r>
      </w:ins>
      <w:ins w:id="113" w:author="Rikke Linnemann Nielsen" w:date="2021-04-16T14:59:00Z">
        <w:r w:rsidR="00D2333F">
          <w:rPr>
            <w:lang w:val="en-US"/>
          </w:rPr>
          <w:t xml:space="preserve"> across cross-validated dataset with European ancestry (N=1290), hold-out test set with European ancestry (N=100), hold-out test set with non-European ancestry (N=174) and hold-out test set </w:t>
        </w:r>
        <w:r w:rsidR="00D2333F" w:rsidRPr="00FC7B29">
          <w:rPr>
            <w:color w:val="000000"/>
            <w:lang w:val="en-GB"/>
          </w:rPr>
          <w:t>2</w:t>
        </w:r>
        <w:r w:rsidR="00D2333F" w:rsidRPr="00FC7B29">
          <w:rPr>
            <w:color w:val="000000"/>
            <w:vertAlign w:val="superscript"/>
            <w:lang w:val="en-GB"/>
          </w:rPr>
          <w:t>nd</w:t>
        </w:r>
        <w:r w:rsidR="00D2333F" w:rsidRPr="00FC7B29">
          <w:rPr>
            <w:color w:val="000000"/>
            <w:lang w:val="en-GB"/>
          </w:rPr>
          <w:t xml:space="preserve"> AAP (N=37</w:t>
        </w:r>
        <w:r w:rsidR="00D2333F">
          <w:rPr>
            <w:color w:val="000000"/>
            <w:lang w:val="en-GB"/>
          </w:rPr>
          <w:t>, only European ancestry).</w:t>
        </w:r>
      </w:ins>
    </w:p>
    <w:tbl>
      <w:tblPr>
        <w:tblStyle w:val="TableGrid"/>
        <w:tblW w:w="0" w:type="auto"/>
        <w:tblLook w:val="04A0" w:firstRow="1" w:lastRow="0" w:firstColumn="1" w:lastColumn="0" w:noHBand="0" w:noVBand="1"/>
      </w:tblPr>
      <w:tblGrid>
        <w:gridCol w:w="2122"/>
        <w:gridCol w:w="1134"/>
        <w:gridCol w:w="1134"/>
        <w:gridCol w:w="992"/>
        <w:gridCol w:w="1249"/>
        <w:gridCol w:w="997"/>
        <w:gridCol w:w="997"/>
        <w:gridCol w:w="997"/>
      </w:tblGrid>
      <w:tr w:rsidR="003F711C" w14:paraId="0DB6CA11" w14:textId="77777777" w:rsidTr="005A7A2A">
        <w:trPr>
          <w:ins w:id="114" w:author="Rikke Linnemann Nielsen" w:date="2021-04-16T14:55:00Z"/>
        </w:trPr>
        <w:tc>
          <w:tcPr>
            <w:tcW w:w="2122" w:type="dxa"/>
          </w:tcPr>
          <w:p w14:paraId="059BA7AC" w14:textId="77777777" w:rsidR="003F711C" w:rsidRDefault="003F711C" w:rsidP="005A7A2A">
            <w:pPr>
              <w:spacing w:line="480" w:lineRule="auto"/>
              <w:jc w:val="both"/>
              <w:rPr>
                <w:ins w:id="115" w:author="Rikke Linnemann Nielsen" w:date="2021-04-16T14:55:00Z"/>
                <w:lang w:val="en-US"/>
              </w:rPr>
            </w:pPr>
          </w:p>
        </w:tc>
        <w:tc>
          <w:tcPr>
            <w:tcW w:w="1134" w:type="dxa"/>
          </w:tcPr>
          <w:p w14:paraId="3F7C2D0D" w14:textId="77777777" w:rsidR="003F711C" w:rsidRDefault="003F711C" w:rsidP="005A7A2A">
            <w:pPr>
              <w:spacing w:line="480" w:lineRule="auto"/>
              <w:jc w:val="center"/>
              <w:rPr>
                <w:ins w:id="116" w:author="Rikke Linnemann Nielsen" w:date="2021-04-16T14:55:00Z"/>
                <w:lang w:val="en-US"/>
              </w:rPr>
            </w:pPr>
            <w:ins w:id="117" w:author="Rikke Linnemann Nielsen" w:date="2021-04-16T14:55:00Z">
              <w:r>
                <w:rPr>
                  <w:lang w:val="en-US"/>
                </w:rPr>
                <w:t>Incidence of AAP or second AAP</w:t>
              </w:r>
            </w:ins>
          </w:p>
        </w:tc>
        <w:tc>
          <w:tcPr>
            <w:tcW w:w="1134" w:type="dxa"/>
          </w:tcPr>
          <w:p w14:paraId="19D93513" w14:textId="77777777" w:rsidR="003F711C" w:rsidRDefault="003F711C" w:rsidP="005A7A2A">
            <w:pPr>
              <w:spacing w:line="480" w:lineRule="auto"/>
              <w:jc w:val="center"/>
              <w:rPr>
                <w:ins w:id="118" w:author="Rikke Linnemann Nielsen" w:date="2021-04-16T14:55:00Z"/>
                <w:lang w:val="en-US"/>
              </w:rPr>
            </w:pPr>
            <w:ins w:id="119" w:author="Rikke Linnemann Nielsen" w:date="2021-04-16T14:55:00Z">
              <w:r>
                <w:rPr>
                  <w:lang w:val="en-US"/>
                </w:rPr>
                <w:t>Cases</w:t>
              </w:r>
            </w:ins>
          </w:p>
          <w:p w14:paraId="3CD5DC37" w14:textId="77777777" w:rsidR="003F711C" w:rsidRDefault="003F711C" w:rsidP="005A7A2A">
            <w:pPr>
              <w:spacing w:line="480" w:lineRule="auto"/>
              <w:jc w:val="center"/>
              <w:rPr>
                <w:ins w:id="120" w:author="Rikke Linnemann Nielsen" w:date="2021-04-16T14:55:00Z"/>
                <w:lang w:val="en-US"/>
              </w:rPr>
            </w:pPr>
            <w:ins w:id="121" w:author="Rikke Linnemann Nielsen" w:date="2021-04-16T14:55:00Z">
              <w:r>
                <w:rPr>
                  <w:lang w:val="en-US"/>
                </w:rPr>
                <w:t>age</w:t>
              </w:r>
            </w:ins>
          </w:p>
        </w:tc>
        <w:tc>
          <w:tcPr>
            <w:tcW w:w="992" w:type="dxa"/>
          </w:tcPr>
          <w:p w14:paraId="736DFA4D" w14:textId="77777777" w:rsidR="003F711C" w:rsidRDefault="003F711C" w:rsidP="005A7A2A">
            <w:pPr>
              <w:spacing w:line="480" w:lineRule="auto"/>
              <w:jc w:val="center"/>
              <w:rPr>
                <w:ins w:id="122" w:author="Rikke Linnemann Nielsen" w:date="2021-04-16T14:55:00Z"/>
                <w:lang w:val="en-US"/>
              </w:rPr>
            </w:pPr>
            <w:ins w:id="123" w:author="Rikke Linnemann Nielsen" w:date="2021-04-16T14:55:00Z">
              <w:r>
                <w:rPr>
                  <w:lang w:val="en-US"/>
                </w:rPr>
                <w:t>Controls</w:t>
              </w:r>
            </w:ins>
          </w:p>
          <w:p w14:paraId="5D285162" w14:textId="77777777" w:rsidR="003F711C" w:rsidRDefault="003F711C" w:rsidP="005A7A2A">
            <w:pPr>
              <w:spacing w:line="480" w:lineRule="auto"/>
              <w:jc w:val="center"/>
              <w:rPr>
                <w:ins w:id="124" w:author="Rikke Linnemann Nielsen" w:date="2021-04-16T14:55:00Z"/>
                <w:lang w:val="en-US"/>
              </w:rPr>
            </w:pPr>
            <w:ins w:id="125" w:author="Rikke Linnemann Nielsen" w:date="2021-04-16T14:55:00Z">
              <w:r>
                <w:rPr>
                  <w:lang w:val="en-US"/>
                </w:rPr>
                <w:t>age</w:t>
              </w:r>
            </w:ins>
          </w:p>
        </w:tc>
        <w:tc>
          <w:tcPr>
            <w:tcW w:w="1249" w:type="dxa"/>
          </w:tcPr>
          <w:p w14:paraId="6EC70EB7" w14:textId="77777777" w:rsidR="003F711C" w:rsidRDefault="003F711C" w:rsidP="005A7A2A">
            <w:pPr>
              <w:spacing w:line="480" w:lineRule="auto"/>
              <w:jc w:val="center"/>
              <w:rPr>
                <w:ins w:id="126" w:author="Rikke Linnemann Nielsen" w:date="2021-04-16T14:55:00Z"/>
                <w:lang w:val="en-US"/>
              </w:rPr>
            </w:pPr>
            <w:ins w:id="127" w:author="Rikke Linnemann Nielsen" w:date="2021-04-16T14:55:00Z">
              <w:r>
                <w:rPr>
                  <w:lang w:val="en-US"/>
                </w:rPr>
                <w:t>P</w:t>
              </w:r>
            </w:ins>
          </w:p>
        </w:tc>
        <w:tc>
          <w:tcPr>
            <w:tcW w:w="997" w:type="dxa"/>
          </w:tcPr>
          <w:p w14:paraId="658C74D2" w14:textId="77777777" w:rsidR="003F711C" w:rsidRDefault="003F711C" w:rsidP="005A7A2A">
            <w:pPr>
              <w:spacing w:line="480" w:lineRule="auto"/>
              <w:jc w:val="center"/>
              <w:rPr>
                <w:ins w:id="128" w:author="Rikke Linnemann Nielsen" w:date="2021-04-16T14:55:00Z"/>
                <w:lang w:val="en-US"/>
              </w:rPr>
            </w:pPr>
            <w:ins w:id="129" w:author="Rikke Linnemann Nielsen" w:date="2021-04-16T14:55:00Z">
              <w:r>
                <w:rPr>
                  <w:lang w:val="en-US"/>
                </w:rPr>
                <w:t>Cases</w:t>
              </w:r>
            </w:ins>
          </w:p>
          <w:p w14:paraId="586A7D52" w14:textId="77777777" w:rsidR="003F711C" w:rsidRDefault="003F711C" w:rsidP="005A7A2A">
            <w:pPr>
              <w:spacing w:line="480" w:lineRule="auto"/>
              <w:jc w:val="center"/>
              <w:rPr>
                <w:ins w:id="130" w:author="Rikke Linnemann Nielsen" w:date="2021-04-16T14:55:00Z"/>
                <w:lang w:val="en-US"/>
              </w:rPr>
            </w:pPr>
            <w:ins w:id="131" w:author="Rikke Linnemann Nielsen" w:date="2021-04-16T14:55:00Z">
              <w:r>
                <w:rPr>
                  <w:lang w:val="en-US"/>
                </w:rPr>
                <w:t>Sex</w:t>
              </w:r>
            </w:ins>
          </w:p>
        </w:tc>
        <w:tc>
          <w:tcPr>
            <w:tcW w:w="997" w:type="dxa"/>
          </w:tcPr>
          <w:p w14:paraId="08569540" w14:textId="77777777" w:rsidR="003F711C" w:rsidRDefault="003F711C" w:rsidP="005A7A2A">
            <w:pPr>
              <w:spacing w:line="480" w:lineRule="auto"/>
              <w:jc w:val="center"/>
              <w:rPr>
                <w:ins w:id="132" w:author="Rikke Linnemann Nielsen" w:date="2021-04-16T14:55:00Z"/>
                <w:lang w:val="en-US"/>
              </w:rPr>
            </w:pPr>
            <w:ins w:id="133" w:author="Rikke Linnemann Nielsen" w:date="2021-04-16T14:55:00Z">
              <w:r>
                <w:rPr>
                  <w:lang w:val="en-US"/>
                </w:rPr>
                <w:t>Controls</w:t>
              </w:r>
            </w:ins>
          </w:p>
          <w:p w14:paraId="7CA85F49" w14:textId="77777777" w:rsidR="003F711C" w:rsidRDefault="003F711C" w:rsidP="005A7A2A">
            <w:pPr>
              <w:spacing w:line="480" w:lineRule="auto"/>
              <w:jc w:val="center"/>
              <w:rPr>
                <w:ins w:id="134" w:author="Rikke Linnemann Nielsen" w:date="2021-04-16T14:55:00Z"/>
                <w:lang w:val="en-US"/>
              </w:rPr>
            </w:pPr>
            <w:ins w:id="135" w:author="Rikke Linnemann Nielsen" w:date="2021-04-16T14:55:00Z">
              <w:r>
                <w:rPr>
                  <w:lang w:val="en-US"/>
                </w:rPr>
                <w:t>Sex</w:t>
              </w:r>
            </w:ins>
          </w:p>
        </w:tc>
        <w:tc>
          <w:tcPr>
            <w:tcW w:w="997" w:type="dxa"/>
          </w:tcPr>
          <w:p w14:paraId="625C65B5" w14:textId="77777777" w:rsidR="003F711C" w:rsidRDefault="003F711C" w:rsidP="005A7A2A">
            <w:pPr>
              <w:spacing w:line="480" w:lineRule="auto"/>
              <w:jc w:val="center"/>
              <w:rPr>
                <w:ins w:id="136" w:author="Rikke Linnemann Nielsen" w:date="2021-04-16T14:55:00Z"/>
                <w:lang w:val="en-US"/>
              </w:rPr>
            </w:pPr>
            <w:ins w:id="137" w:author="Rikke Linnemann Nielsen" w:date="2021-04-16T14:55:00Z">
              <w:r>
                <w:rPr>
                  <w:lang w:val="en-US"/>
                </w:rPr>
                <w:t>P</w:t>
              </w:r>
            </w:ins>
          </w:p>
        </w:tc>
      </w:tr>
      <w:tr w:rsidR="003F711C" w14:paraId="6B61D4AA" w14:textId="77777777" w:rsidTr="005A7A2A">
        <w:trPr>
          <w:ins w:id="138" w:author="Rikke Linnemann Nielsen" w:date="2021-04-16T14:55:00Z"/>
        </w:trPr>
        <w:tc>
          <w:tcPr>
            <w:tcW w:w="2122" w:type="dxa"/>
          </w:tcPr>
          <w:p w14:paraId="3872A493" w14:textId="77777777" w:rsidR="003F711C" w:rsidRDefault="003F711C" w:rsidP="005A7A2A">
            <w:pPr>
              <w:spacing w:line="480" w:lineRule="auto"/>
              <w:jc w:val="both"/>
              <w:rPr>
                <w:ins w:id="139" w:author="Rikke Linnemann Nielsen" w:date="2021-04-16T14:55:00Z"/>
                <w:lang w:val="en-US"/>
              </w:rPr>
            </w:pPr>
            <w:ins w:id="140" w:author="Rikke Linnemann Nielsen" w:date="2021-04-16T14:55:00Z">
              <w:r>
                <w:rPr>
                  <w:lang w:val="en-US"/>
                </w:rPr>
                <w:t>Cross-validated subset with European ancestry (N=1290, 155 cases and 1135 controls)</w:t>
              </w:r>
            </w:ins>
          </w:p>
        </w:tc>
        <w:tc>
          <w:tcPr>
            <w:tcW w:w="1134" w:type="dxa"/>
          </w:tcPr>
          <w:p w14:paraId="2120704C" w14:textId="77777777" w:rsidR="003F711C" w:rsidRDefault="003F711C" w:rsidP="005A7A2A">
            <w:pPr>
              <w:spacing w:line="480" w:lineRule="auto"/>
              <w:jc w:val="center"/>
              <w:rPr>
                <w:ins w:id="141" w:author="Rikke Linnemann Nielsen" w:date="2021-04-16T14:55:00Z"/>
                <w:lang w:val="en-US"/>
              </w:rPr>
            </w:pPr>
            <w:ins w:id="142" w:author="Rikke Linnemann Nielsen" w:date="2021-04-16T14:55:00Z">
              <w:r>
                <w:rPr>
                  <w:lang w:val="en-US"/>
                </w:rPr>
                <w:t>12%</w:t>
              </w:r>
            </w:ins>
          </w:p>
        </w:tc>
        <w:tc>
          <w:tcPr>
            <w:tcW w:w="1134" w:type="dxa"/>
          </w:tcPr>
          <w:p w14:paraId="7480E5BA" w14:textId="77777777" w:rsidR="003F711C" w:rsidRDefault="003F711C" w:rsidP="005A7A2A">
            <w:pPr>
              <w:spacing w:line="480" w:lineRule="auto"/>
              <w:jc w:val="center"/>
              <w:rPr>
                <w:ins w:id="143" w:author="Rikke Linnemann Nielsen" w:date="2021-04-16T14:55:00Z"/>
                <w:lang w:val="en-US"/>
              </w:rPr>
            </w:pPr>
            <w:ins w:id="144" w:author="Rikke Linnemann Nielsen" w:date="2021-04-16T14:55:00Z">
              <w:r w:rsidRPr="004F5079">
                <w:rPr>
                  <w:lang w:val="en-GB"/>
                </w:rPr>
                <w:t>8.7</w:t>
              </w:r>
            </w:ins>
            <m:oMath>
              <m:r>
                <w:ins w:id="145" w:author="Rikke Linnemann Nielsen" w:date="2021-04-16T14:55:00Z">
                  <w:rPr>
                    <w:rFonts w:ascii="Cambria Math" w:hAnsi="Cambria Math"/>
                    <w:lang w:val="en-GB"/>
                  </w:rPr>
                  <m:t>±</m:t>
                </w:ins>
              </m:r>
            </m:oMath>
            <w:ins w:id="146" w:author="Rikke Linnemann Nielsen" w:date="2021-04-16T14:55:00Z">
              <w:r w:rsidRPr="004F5079">
                <w:rPr>
                  <w:lang w:val="en-GB"/>
                </w:rPr>
                <w:t>4.8</w:t>
              </w:r>
            </w:ins>
          </w:p>
        </w:tc>
        <w:tc>
          <w:tcPr>
            <w:tcW w:w="992" w:type="dxa"/>
          </w:tcPr>
          <w:p w14:paraId="0FFA13C6" w14:textId="77777777" w:rsidR="003F711C" w:rsidRDefault="003F711C" w:rsidP="005A7A2A">
            <w:pPr>
              <w:spacing w:line="480" w:lineRule="auto"/>
              <w:jc w:val="center"/>
              <w:rPr>
                <w:ins w:id="147" w:author="Rikke Linnemann Nielsen" w:date="2021-04-16T14:55:00Z"/>
                <w:lang w:val="en-US"/>
              </w:rPr>
            </w:pPr>
            <w:ins w:id="148" w:author="Rikke Linnemann Nielsen" w:date="2021-04-16T14:55:00Z">
              <w:r w:rsidRPr="004F5079">
                <w:rPr>
                  <w:lang w:val="en-GB"/>
                </w:rPr>
                <w:t>6.2</w:t>
              </w:r>
            </w:ins>
            <m:oMath>
              <m:r>
                <w:ins w:id="149" w:author="Rikke Linnemann Nielsen" w:date="2021-04-16T14:55:00Z">
                  <w:rPr>
                    <w:rFonts w:ascii="Cambria Math" w:hAnsi="Cambria Math"/>
                    <w:lang w:val="en-GB"/>
                  </w:rPr>
                  <m:t>±</m:t>
                </w:ins>
              </m:r>
            </m:oMath>
            <w:ins w:id="150" w:author="Rikke Linnemann Nielsen" w:date="2021-04-16T14:55:00Z">
              <w:r w:rsidRPr="004F5079">
                <w:rPr>
                  <w:lang w:val="en-GB"/>
                </w:rPr>
                <w:t>4.5</w:t>
              </w:r>
            </w:ins>
          </w:p>
        </w:tc>
        <w:tc>
          <w:tcPr>
            <w:tcW w:w="1249" w:type="dxa"/>
          </w:tcPr>
          <w:p w14:paraId="07D54882" w14:textId="77777777" w:rsidR="003F711C" w:rsidRDefault="003F711C" w:rsidP="005A7A2A">
            <w:pPr>
              <w:spacing w:line="480" w:lineRule="auto"/>
              <w:jc w:val="center"/>
              <w:rPr>
                <w:ins w:id="151" w:author="Rikke Linnemann Nielsen" w:date="2021-04-16T14:55:00Z"/>
                <w:lang w:val="en-US"/>
              </w:rPr>
            </w:pPr>
            <w:ins w:id="152" w:author="Rikke Linnemann Nielsen" w:date="2021-04-16T14:55:00Z">
              <w:r w:rsidRPr="004F5079">
                <w:rPr>
                  <w:lang w:val="en-GB"/>
                </w:rPr>
                <w:t>P=9.26e-11</w:t>
              </w:r>
            </w:ins>
          </w:p>
        </w:tc>
        <w:tc>
          <w:tcPr>
            <w:tcW w:w="997" w:type="dxa"/>
          </w:tcPr>
          <w:p w14:paraId="1C4B51D6" w14:textId="77777777" w:rsidR="003F711C" w:rsidRDefault="003F711C" w:rsidP="005A7A2A">
            <w:pPr>
              <w:spacing w:line="480" w:lineRule="auto"/>
              <w:jc w:val="center"/>
              <w:rPr>
                <w:ins w:id="153" w:author="Rikke Linnemann Nielsen" w:date="2021-04-16T14:55:00Z"/>
                <w:lang w:val="en-US"/>
              </w:rPr>
            </w:pPr>
            <w:ins w:id="154" w:author="Rikke Linnemann Nielsen" w:date="2021-04-16T14:55:00Z">
              <w:r>
                <w:rPr>
                  <w:lang w:val="en-US"/>
                </w:rPr>
                <w:t>M: 81</w:t>
              </w:r>
            </w:ins>
          </w:p>
          <w:p w14:paraId="108F3179" w14:textId="77777777" w:rsidR="003F711C" w:rsidRDefault="003F711C" w:rsidP="005A7A2A">
            <w:pPr>
              <w:spacing w:line="480" w:lineRule="auto"/>
              <w:jc w:val="center"/>
              <w:rPr>
                <w:ins w:id="155" w:author="Rikke Linnemann Nielsen" w:date="2021-04-16T14:55:00Z"/>
                <w:lang w:val="en-US"/>
              </w:rPr>
            </w:pPr>
            <w:ins w:id="156" w:author="Rikke Linnemann Nielsen" w:date="2021-04-16T14:55:00Z">
              <w:r>
                <w:rPr>
                  <w:lang w:val="en-US"/>
                </w:rPr>
                <w:t>F: 74</w:t>
              </w:r>
            </w:ins>
          </w:p>
        </w:tc>
        <w:tc>
          <w:tcPr>
            <w:tcW w:w="997" w:type="dxa"/>
          </w:tcPr>
          <w:p w14:paraId="6069A14F" w14:textId="77777777" w:rsidR="003F711C" w:rsidRDefault="003F711C" w:rsidP="005A7A2A">
            <w:pPr>
              <w:spacing w:line="480" w:lineRule="auto"/>
              <w:jc w:val="center"/>
              <w:rPr>
                <w:ins w:id="157" w:author="Rikke Linnemann Nielsen" w:date="2021-04-16T14:55:00Z"/>
                <w:lang w:val="en-US"/>
              </w:rPr>
            </w:pPr>
            <w:ins w:id="158" w:author="Rikke Linnemann Nielsen" w:date="2021-04-16T14:55:00Z">
              <w:r>
                <w:rPr>
                  <w:lang w:val="en-US"/>
                </w:rPr>
                <w:t>M: 617</w:t>
              </w:r>
              <w:r>
                <w:rPr>
                  <w:lang w:val="en-US"/>
                </w:rPr>
                <w:br/>
                <w:t>F: 518</w:t>
              </w:r>
            </w:ins>
          </w:p>
        </w:tc>
        <w:tc>
          <w:tcPr>
            <w:tcW w:w="997" w:type="dxa"/>
          </w:tcPr>
          <w:p w14:paraId="4F5E2FEF" w14:textId="77777777" w:rsidR="003F711C" w:rsidRDefault="003F711C" w:rsidP="005A7A2A">
            <w:pPr>
              <w:spacing w:line="480" w:lineRule="auto"/>
              <w:jc w:val="center"/>
              <w:rPr>
                <w:ins w:id="159" w:author="Rikke Linnemann Nielsen" w:date="2021-04-16T14:55:00Z"/>
                <w:lang w:val="en-US"/>
              </w:rPr>
            </w:pPr>
            <w:ins w:id="160" w:author="Rikke Linnemann Nielsen" w:date="2021-04-16T14:55:00Z">
              <w:r w:rsidRPr="004F5079">
                <w:rPr>
                  <w:lang w:val="en-GB"/>
                </w:rPr>
                <w:t>P=0.68</w:t>
              </w:r>
            </w:ins>
          </w:p>
        </w:tc>
      </w:tr>
      <w:tr w:rsidR="003F711C" w14:paraId="5F06A8FA" w14:textId="77777777" w:rsidTr="005A7A2A">
        <w:trPr>
          <w:ins w:id="161" w:author="Rikke Linnemann Nielsen" w:date="2021-04-16T14:55:00Z"/>
        </w:trPr>
        <w:tc>
          <w:tcPr>
            <w:tcW w:w="2122" w:type="dxa"/>
          </w:tcPr>
          <w:p w14:paraId="23286CBB" w14:textId="77777777" w:rsidR="003F711C" w:rsidRDefault="003F711C" w:rsidP="005A7A2A">
            <w:pPr>
              <w:spacing w:line="480" w:lineRule="auto"/>
              <w:jc w:val="both"/>
              <w:rPr>
                <w:ins w:id="162" w:author="Rikke Linnemann Nielsen" w:date="2021-04-16T14:55:00Z"/>
                <w:lang w:val="en-US"/>
              </w:rPr>
            </w:pPr>
            <w:ins w:id="163" w:author="Rikke Linnemann Nielsen" w:date="2021-04-16T14:55:00Z">
              <w:r>
                <w:rPr>
                  <w:lang w:val="en-US"/>
                </w:rPr>
                <w:t>Hold-out test set with European ancestry (N=100, 50 cases and 50 controls)</w:t>
              </w:r>
            </w:ins>
          </w:p>
        </w:tc>
        <w:tc>
          <w:tcPr>
            <w:tcW w:w="1134" w:type="dxa"/>
          </w:tcPr>
          <w:p w14:paraId="60DFF5DB" w14:textId="77777777" w:rsidR="003F711C" w:rsidRDefault="003F711C" w:rsidP="005A7A2A">
            <w:pPr>
              <w:spacing w:line="480" w:lineRule="auto"/>
              <w:jc w:val="center"/>
              <w:rPr>
                <w:ins w:id="164" w:author="Rikke Linnemann Nielsen" w:date="2021-04-16T14:55:00Z"/>
                <w:lang w:val="en-US"/>
              </w:rPr>
            </w:pPr>
            <w:ins w:id="165" w:author="Rikke Linnemann Nielsen" w:date="2021-04-16T14:55:00Z">
              <w:r>
                <w:rPr>
                  <w:lang w:val="en-US"/>
                </w:rPr>
                <w:t>50%</w:t>
              </w:r>
            </w:ins>
          </w:p>
        </w:tc>
        <w:tc>
          <w:tcPr>
            <w:tcW w:w="1134" w:type="dxa"/>
          </w:tcPr>
          <w:p w14:paraId="0AE7CE0B" w14:textId="77777777" w:rsidR="003F711C" w:rsidRDefault="003F711C" w:rsidP="005A7A2A">
            <w:pPr>
              <w:spacing w:line="480" w:lineRule="auto"/>
              <w:jc w:val="center"/>
              <w:rPr>
                <w:ins w:id="166" w:author="Rikke Linnemann Nielsen" w:date="2021-04-16T14:55:00Z"/>
                <w:lang w:val="en-US"/>
              </w:rPr>
            </w:pPr>
            <w:ins w:id="167" w:author="Rikke Linnemann Nielsen" w:date="2021-04-16T14:55:00Z">
              <w:r w:rsidRPr="004F5079">
                <w:rPr>
                  <w:lang w:val="en-GB"/>
                </w:rPr>
                <w:t>8.7</w:t>
              </w:r>
            </w:ins>
            <m:oMath>
              <m:r>
                <w:ins w:id="168" w:author="Rikke Linnemann Nielsen" w:date="2021-04-16T14:55:00Z">
                  <w:rPr>
                    <w:rFonts w:ascii="Cambria Math" w:hAnsi="Cambria Math"/>
                    <w:lang w:val="en-GB"/>
                  </w:rPr>
                  <m:t>±</m:t>
                </w:ins>
              </m:r>
            </m:oMath>
            <w:ins w:id="169" w:author="Rikke Linnemann Nielsen" w:date="2021-04-16T14:55:00Z">
              <w:r w:rsidRPr="004F5079">
                <w:rPr>
                  <w:lang w:val="en-GB"/>
                </w:rPr>
                <w:t>5.0</w:t>
              </w:r>
            </w:ins>
          </w:p>
        </w:tc>
        <w:tc>
          <w:tcPr>
            <w:tcW w:w="992" w:type="dxa"/>
          </w:tcPr>
          <w:p w14:paraId="79D83CA8" w14:textId="77777777" w:rsidR="003F711C" w:rsidRDefault="003F711C" w:rsidP="005A7A2A">
            <w:pPr>
              <w:spacing w:line="480" w:lineRule="auto"/>
              <w:jc w:val="center"/>
              <w:rPr>
                <w:ins w:id="170" w:author="Rikke Linnemann Nielsen" w:date="2021-04-16T14:55:00Z"/>
                <w:lang w:val="en-US"/>
              </w:rPr>
            </w:pPr>
            <w:ins w:id="171" w:author="Rikke Linnemann Nielsen" w:date="2021-04-16T14:55:00Z">
              <w:r w:rsidRPr="004F5079">
                <w:rPr>
                  <w:lang w:val="en-GB"/>
                </w:rPr>
                <w:t>6.7</w:t>
              </w:r>
            </w:ins>
            <m:oMath>
              <m:r>
                <w:ins w:id="172" w:author="Rikke Linnemann Nielsen" w:date="2021-04-16T14:55:00Z">
                  <w:rPr>
                    <w:rFonts w:ascii="Cambria Math" w:hAnsi="Cambria Math"/>
                    <w:lang w:val="en-GB"/>
                  </w:rPr>
                  <m:t>±</m:t>
                </w:ins>
              </m:r>
            </m:oMath>
            <w:ins w:id="173" w:author="Rikke Linnemann Nielsen" w:date="2021-04-16T14:55:00Z">
              <w:r w:rsidRPr="004F5079">
                <w:rPr>
                  <w:lang w:val="en-GB"/>
                </w:rPr>
                <w:t>4.9</w:t>
              </w:r>
            </w:ins>
          </w:p>
        </w:tc>
        <w:tc>
          <w:tcPr>
            <w:tcW w:w="1249" w:type="dxa"/>
          </w:tcPr>
          <w:p w14:paraId="779BEFDD" w14:textId="77777777" w:rsidR="003F711C" w:rsidRDefault="003F711C" w:rsidP="005A7A2A">
            <w:pPr>
              <w:spacing w:line="480" w:lineRule="auto"/>
              <w:jc w:val="center"/>
              <w:rPr>
                <w:ins w:id="174" w:author="Rikke Linnemann Nielsen" w:date="2021-04-16T14:55:00Z"/>
                <w:lang w:val="en-US"/>
              </w:rPr>
            </w:pPr>
            <w:ins w:id="175" w:author="Rikke Linnemann Nielsen" w:date="2021-04-16T14:55:00Z">
              <w:r w:rsidRPr="004F5079">
                <w:rPr>
                  <w:lang w:val="en-GB"/>
                </w:rPr>
                <w:t>P=0.04</w:t>
              </w:r>
            </w:ins>
          </w:p>
        </w:tc>
        <w:tc>
          <w:tcPr>
            <w:tcW w:w="997" w:type="dxa"/>
          </w:tcPr>
          <w:p w14:paraId="344DF4C9" w14:textId="77777777" w:rsidR="003F711C" w:rsidRDefault="003F711C" w:rsidP="005A7A2A">
            <w:pPr>
              <w:spacing w:line="480" w:lineRule="auto"/>
              <w:jc w:val="center"/>
              <w:rPr>
                <w:ins w:id="176" w:author="Rikke Linnemann Nielsen" w:date="2021-04-16T14:55:00Z"/>
                <w:lang w:val="en-US"/>
              </w:rPr>
            </w:pPr>
            <w:ins w:id="177" w:author="Rikke Linnemann Nielsen" w:date="2021-04-16T14:55:00Z">
              <w:r>
                <w:rPr>
                  <w:lang w:val="en-US"/>
                </w:rPr>
                <w:t>M: 32</w:t>
              </w:r>
            </w:ins>
          </w:p>
          <w:p w14:paraId="2DB49478" w14:textId="77777777" w:rsidR="003F711C" w:rsidRDefault="003F711C" w:rsidP="005A7A2A">
            <w:pPr>
              <w:spacing w:line="480" w:lineRule="auto"/>
              <w:jc w:val="center"/>
              <w:rPr>
                <w:ins w:id="178" w:author="Rikke Linnemann Nielsen" w:date="2021-04-16T14:55:00Z"/>
                <w:lang w:val="en-US"/>
              </w:rPr>
            </w:pPr>
            <w:ins w:id="179" w:author="Rikke Linnemann Nielsen" w:date="2021-04-16T14:55:00Z">
              <w:r>
                <w:rPr>
                  <w:lang w:val="en-US"/>
                </w:rPr>
                <w:t>F: 18</w:t>
              </w:r>
            </w:ins>
          </w:p>
        </w:tc>
        <w:tc>
          <w:tcPr>
            <w:tcW w:w="997" w:type="dxa"/>
          </w:tcPr>
          <w:p w14:paraId="03B08415" w14:textId="77777777" w:rsidR="003F711C" w:rsidRDefault="003F711C" w:rsidP="005A7A2A">
            <w:pPr>
              <w:spacing w:line="480" w:lineRule="auto"/>
              <w:jc w:val="center"/>
              <w:rPr>
                <w:ins w:id="180" w:author="Rikke Linnemann Nielsen" w:date="2021-04-16T14:55:00Z"/>
                <w:lang w:val="en-US"/>
              </w:rPr>
            </w:pPr>
            <w:ins w:id="181" w:author="Rikke Linnemann Nielsen" w:date="2021-04-16T14:55:00Z">
              <w:r>
                <w:rPr>
                  <w:lang w:val="en-US"/>
                </w:rPr>
                <w:t>M: 23</w:t>
              </w:r>
            </w:ins>
          </w:p>
          <w:p w14:paraId="25C7CDDB" w14:textId="77777777" w:rsidR="003F711C" w:rsidRDefault="003F711C" w:rsidP="005A7A2A">
            <w:pPr>
              <w:spacing w:line="480" w:lineRule="auto"/>
              <w:jc w:val="center"/>
              <w:rPr>
                <w:ins w:id="182" w:author="Rikke Linnemann Nielsen" w:date="2021-04-16T14:55:00Z"/>
                <w:lang w:val="en-US"/>
              </w:rPr>
            </w:pPr>
            <w:ins w:id="183" w:author="Rikke Linnemann Nielsen" w:date="2021-04-16T14:55:00Z">
              <w:r>
                <w:rPr>
                  <w:lang w:val="en-US"/>
                </w:rPr>
                <w:t>F:27</w:t>
              </w:r>
            </w:ins>
          </w:p>
        </w:tc>
        <w:tc>
          <w:tcPr>
            <w:tcW w:w="997" w:type="dxa"/>
          </w:tcPr>
          <w:p w14:paraId="7D31152F" w14:textId="77777777" w:rsidR="003F711C" w:rsidRDefault="003F711C" w:rsidP="005A7A2A">
            <w:pPr>
              <w:spacing w:line="480" w:lineRule="auto"/>
              <w:jc w:val="center"/>
              <w:rPr>
                <w:ins w:id="184" w:author="Rikke Linnemann Nielsen" w:date="2021-04-16T14:55:00Z"/>
                <w:lang w:val="en-US"/>
              </w:rPr>
            </w:pPr>
            <w:ins w:id="185" w:author="Rikke Linnemann Nielsen" w:date="2021-04-16T14:55:00Z">
              <w:r w:rsidRPr="004F5079">
                <w:rPr>
                  <w:lang w:val="en-GB"/>
                </w:rPr>
                <w:t>P=0.11</w:t>
              </w:r>
            </w:ins>
          </w:p>
        </w:tc>
      </w:tr>
      <w:tr w:rsidR="003F711C" w14:paraId="21377C45" w14:textId="77777777" w:rsidTr="005A7A2A">
        <w:trPr>
          <w:ins w:id="186" w:author="Rikke Linnemann Nielsen" w:date="2021-04-16T14:55:00Z"/>
        </w:trPr>
        <w:tc>
          <w:tcPr>
            <w:tcW w:w="2122" w:type="dxa"/>
          </w:tcPr>
          <w:p w14:paraId="1D8D773C" w14:textId="77777777" w:rsidR="003F711C" w:rsidRDefault="003F711C" w:rsidP="005A7A2A">
            <w:pPr>
              <w:spacing w:line="480" w:lineRule="auto"/>
              <w:jc w:val="both"/>
              <w:rPr>
                <w:ins w:id="187" w:author="Rikke Linnemann Nielsen" w:date="2021-04-16T14:55:00Z"/>
                <w:lang w:val="en-US"/>
              </w:rPr>
            </w:pPr>
            <w:ins w:id="188" w:author="Rikke Linnemann Nielsen" w:date="2021-04-16T14:55:00Z">
              <w:r>
                <w:rPr>
                  <w:lang w:val="en-US"/>
                </w:rPr>
                <w:t xml:space="preserve">Hold-out test set with non-European ancestry </w:t>
              </w:r>
              <w:r>
                <w:rPr>
                  <w:lang w:val="en-US"/>
                </w:rPr>
                <w:lastRenderedPageBreak/>
                <w:t>(N=174, 39 cases and 135 controls)</w:t>
              </w:r>
            </w:ins>
          </w:p>
        </w:tc>
        <w:tc>
          <w:tcPr>
            <w:tcW w:w="1134" w:type="dxa"/>
          </w:tcPr>
          <w:p w14:paraId="5723E84D" w14:textId="77777777" w:rsidR="003F711C" w:rsidRDefault="003F711C" w:rsidP="005A7A2A">
            <w:pPr>
              <w:spacing w:line="480" w:lineRule="auto"/>
              <w:jc w:val="center"/>
              <w:rPr>
                <w:ins w:id="189" w:author="Rikke Linnemann Nielsen" w:date="2021-04-16T14:55:00Z"/>
                <w:lang w:val="en-US"/>
              </w:rPr>
            </w:pPr>
            <w:ins w:id="190" w:author="Rikke Linnemann Nielsen" w:date="2021-04-16T14:55:00Z">
              <w:r>
                <w:rPr>
                  <w:lang w:val="en-US"/>
                </w:rPr>
                <w:lastRenderedPageBreak/>
                <w:t>22%</w:t>
              </w:r>
            </w:ins>
          </w:p>
        </w:tc>
        <w:tc>
          <w:tcPr>
            <w:tcW w:w="1134" w:type="dxa"/>
          </w:tcPr>
          <w:p w14:paraId="1793B1F5" w14:textId="6B2947F1" w:rsidR="003F711C" w:rsidRDefault="003F711C" w:rsidP="005A7A2A">
            <w:pPr>
              <w:spacing w:line="480" w:lineRule="auto"/>
              <w:jc w:val="center"/>
              <w:rPr>
                <w:ins w:id="191" w:author="Rikke Linnemann Nielsen" w:date="2021-04-16T14:55:00Z"/>
                <w:lang w:val="en-US"/>
              </w:rPr>
            </w:pPr>
            <w:ins w:id="192" w:author="Rikke Linnemann Nielsen" w:date="2021-04-16T14:55:00Z">
              <w:r>
                <w:rPr>
                  <w:lang w:val="en-US"/>
                </w:rPr>
                <w:t>8.9</w:t>
              </w:r>
            </w:ins>
            <m:oMath>
              <m:r>
                <w:ins w:id="193" w:author="Rikke Linnemann Nielsen" w:date="2021-04-21T12:12:00Z">
                  <w:rPr>
                    <w:rFonts w:ascii="Cambria Math" w:hAnsi="Cambria Math"/>
                    <w:lang w:val="en-GB"/>
                  </w:rPr>
                  <m:t>±</m:t>
                </w:ins>
              </m:r>
            </m:oMath>
            <w:ins w:id="194" w:author="Rikke Linnemann Nielsen" w:date="2021-04-16T14:55:00Z">
              <w:r>
                <w:rPr>
                  <w:lang w:val="en-US"/>
                </w:rPr>
                <w:t>4.6</w:t>
              </w:r>
            </w:ins>
          </w:p>
        </w:tc>
        <w:tc>
          <w:tcPr>
            <w:tcW w:w="992" w:type="dxa"/>
          </w:tcPr>
          <w:p w14:paraId="181ED1A2" w14:textId="1CE35F0D" w:rsidR="003F711C" w:rsidRDefault="003F711C" w:rsidP="005A7A2A">
            <w:pPr>
              <w:spacing w:line="480" w:lineRule="auto"/>
              <w:jc w:val="center"/>
              <w:rPr>
                <w:ins w:id="195" w:author="Rikke Linnemann Nielsen" w:date="2021-04-16T14:55:00Z"/>
                <w:lang w:val="en-US"/>
              </w:rPr>
            </w:pPr>
            <w:ins w:id="196" w:author="Rikke Linnemann Nielsen" w:date="2021-04-16T14:55:00Z">
              <w:r>
                <w:rPr>
                  <w:lang w:val="en-US"/>
                </w:rPr>
                <w:t>6.2</w:t>
              </w:r>
            </w:ins>
            <m:oMath>
              <m:r>
                <w:ins w:id="197" w:author="Rikke Linnemann Nielsen" w:date="2021-04-21T12:12:00Z">
                  <w:rPr>
                    <w:rFonts w:ascii="Cambria Math" w:hAnsi="Cambria Math"/>
                    <w:lang w:val="en-GB"/>
                  </w:rPr>
                  <m:t>±</m:t>
                </w:ins>
              </m:r>
            </m:oMath>
            <w:ins w:id="198" w:author="Rikke Linnemann Nielsen" w:date="2021-04-16T14:55:00Z">
              <w:r>
                <w:rPr>
                  <w:lang w:val="en-US"/>
                </w:rPr>
                <w:t>4.5</w:t>
              </w:r>
            </w:ins>
          </w:p>
        </w:tc>
        <w:tc>
          <w:tcPr>
            <w:tcW w:w="1249" w:type="dxa"/>
          </w:tcPr>
          <w:p w14:paraId="715CEE38" w14:textId="77777777" w:rsidR="003F711C" w:rsidRDefault="003F711C" w:rsidP="005A7A2A">
            <w:pPr>
              <w:spacing w:line="480" w:lineRule="auto"/>
              <w:jc w:val="center"/>
              <w:rPr>
                <w:ins w:id="199" w:author="Rikke Linnemann Nielsen" w:date="2021-04-16T14:55:00Z"/>
                <w:lang w:val="en-US"/>
              </w:rPr>
            </w:pPr>
            <w:ins w:id="200" w:author="Rikke Linnemann Nielsen" w:date="2021-04-16T14:55:00Z">
              <w:r>
                <w:rPr>
                  <w:lang w:val="en-US"/>
                </w:rPr>
                <w:t>P=</w:t>
              </w:r>
              <w:r w:rsidRPr="00456F66">
                <w:rPr>
                  <w:lang w:val="en-US"/>
                </w:rPr>
                <w:t>0.0009</w:t>
              </w:r>
            </w:ins>
          </w:p>
        </w:tc>
        <w:tc>
          <w:tcPr>
            <w:tcW w:w="997" w:type="dxa"/>
          </w:tcPr>
          <w:p w14:paraId="152BC74B" w14:textId="77777777" w:rsidR="003F711C" w:rsidRDefault="003F711C" w:rsidP="005A7A2A">
            <w:pPr>
              <w:keepNext/>
              <w:spacing w:line="480" w:lineRule="auto"/>
              <w:jc w:val="center"/>
              <w:rPr>
                <w:ins w:id="201" w:author="Rikke Linnemann Nielsen" w:date="2021-04-16T14:55:00Z"/>
                <w:lang w:val="en-US"/>
              </w:rPr>
            </w:pPr>
            <w:ins w:id="202" w:author="Rikke Linnemann Nielsen" w:date="2021-04-16T14:55:00Z">
              <w:r>
                <w:rPr>
                  <w:lang w:val="en-US"/>
                </w:rPr>
                <w:t>M: 20</w:t>
              </w:r>
            </w:ins>
          </w:p>
          <w:p w14:paraId="4B893FEB" w14:textId="77777777" w:rsidR="003F711C" w:rsidRDefault="003F711C" w:rsidP="005A7A2A">
            <w:pPr>
              <w:spacing w:line="480" w:lineRule="auto"/>
              <w:jc w:val="center"/>
              <w:rPr>
                <w:ins w:id="203" w:author="Rikke Linnemann Nielsen" w:date="2021-04-16T14:55:00Z"/>
                <w:lang w:val="en-US"/>
              </w:rPr>
            </w:pPr>
            <w:ins w:id="204" w:author="Rikke Linnemann Nielsen" w:date="2021-04-16T14:55:00Z">
              <w:r>
                <w:rPr>
                  <w:lang w:val="en-US"/>
                </w:rPr>
                <w:t>F: 19</w:t>
              </w:r>
            </w:ins>
          </w:p>
        </w:tc>
        <w:tc>
          <w:tcPr>
            <w:tcW w:w="997" w:type="dxa"/>
          </w:tcPr>
          <w:p w14:paraId="6B65F2A2" w14:textId="77777777" w:rsidR="003F711C" w:rsidRDefault="003F711C" w:rsidP="005A7A2A">
            <w:pPr>
              <w:keepNext/>
              <w:spacing w:line="480" w:lineRule="auto"/>
              <w:jc w:val="center"/>
              <w:rPr>
                <w:ins w:id="205" w:author="Rikke Linnemann Nielsen" w:date="2021-04-16T14:55:00Z"/>
                <w:lang w:val="en-US"/>
              </w:rPr>
            </w:pPr>
            <w:ins w:id="206" w:author="Rikke Linnemann Nielsen" w:date="2021-04-16T14:55:00Z">
              <w:r>
                <w:rPr>
                  <w:lang w:val="en-US"/>
                </w:rPr>
                <w:t>M: 84</w:t>
              </w:r>
            </w:ins>
          </w:p>
          <w:p w14:paraId="411A3001" w14:textId="77777777" w:rsidR="003F711C" w:rsidRDefault="003F711C" w:rsidP="005A7A2A">
            <w:pPr>
              <w:spacing w:line="480" w:lineRule="auto"/>
              <w:jc w:val="center"/>
              <w:rPr>
                <w:ins w:id="207" w:author="Rikke Linnemann Nielsen" w:date="2021-04-16T14:55:00Z"/>
                <w:lang w:val="en-US"/>
              </w:rPr>
            </w:pPr>
            <w:ins w:id="208" w:author="Rikke Linnemann Nielsen" w:date="2021-04-16T14:55:00Z">
              <w:r>
                <w:rPr>
                  <w:lang w:val="en-US"/>
                </w:rPr>
                <w:t>F: 51</w:t>
              </w:r>
            </w:ins>
          </w:p>
        </w:tc>
        <w:tc>
          <w:tcPr>
            <w:tcW w:w="997" w:type="dxa"/>
          </w:tcPr>
          <w:p w14:paraId="24B079A5" w14:textId="77777777" w:rsidR="003F711C" w:rsidRDefault="003F711C" w:rsidP="005A7A2A">
            <w:pPr>
              <w:spacing w:line="480" w:lineRule="auto"/>
              <w:jc w:val="center"/>
              <w:rPr>
                <w:ins w:id="209" w:author="Rikke Linnemann Nielsen" w:date="2021-04-16T14:55:00Z"/>
                <w:lang w:val="en-US"/>
              </w:rPr>
            </w:pPr>
            <w:ins w:id="210" w:author="Rikke Linnemann Nielsen" w:date="2021-04-16T14:55:00Z">
              <w:r>
                <w:rPr>
                  <w:lang w:val="en-US"/>
                </w:rPr>
                <w:t>P=0.30</w:t>
              </w:r>
            </w:ins>
          </w:p>
        </w:tc>
      </w:tr>
      <w:tr w:rsidR="003F711C" w14:paraId="78143763" w14:textId="77777777" w:rsidTr="005A7A2A">
        <w:trPr>
          <w:ins w:id="211" w:author="Rikke Linnemann Nielsen" w:date="2021-04-16T14:55:00Z"/>
        </w:trPr>
        <w:tc>
          <w:tcPr>
            <w:tcW w:w="2122" w:type="dxa"/>
          </w:tcPr>
          <w:p w14:paraId="68A727EC" w14:textId="77777777" w:rsidR="003F711C" w:rsidRDefault="003F711C" w:rsidP="005A7A2A">
            <w:pPr>
              <w:spacing w:line="480" w:lineRule="auto"/>
              <w:jc w:val="both"/>
              <w:rPr>
                <w:ins w:id="212" w:author="Rikke Linnemann Nielsen" w:date="2021-04-16T14:55:00Z"/>
                <w:lang w:val="en-US"/>
              </w:rPr>
            </w:pPr>
            <w:ins w:id="213" w:author="Rikke Linnemann Nielsen" w:date="2021-04-16T14:55:00Z">
              <w:r>
                <w:rPr>
                  <w:lang w:val="en-US"/>
                </w:rPr>
                <w:t xml:space="preserve">Hold-out test set </w:t>
              </w:r>
              <w:r w:rsidRPr="00FC7B29">
                <w:rPr>
                  <w:color w:val="000000"/>
                  <w:lang w:val="en-GB"/>
                </w:rPr>
                <w:t>2</w:t>
              </w:r>
              <w:r w:rsidRPr="00FC7B29">
                <w:rPr>
                  <w:color w:val="000000"/>
                  <w:vertAlign w:val="superscript"/>
                  <w:lang w:val="en-GB"/>
                </w:rPr>
                <w:t>nd</w:t>
              </w:r>
              <w:r w:rsidRPr="00FC7B29">
                <w:rPr>
                  <w:color w:val="000000"/>
                  <w:lang w:val="en-GB"/>
                </w:rPr>
                <w:t xml:space="preserve"> AAP (N=37</w:t>
              </w:r>
              <w:r>
                <w:rPr>
                  <w:color w:val="000000"/>
                  <w:lang w:val="en-GB"/>
                </w:rPr>
                <w:t>, 13 cases and 24 controls</w:t>
              </w:r>
              <w:r w:rsidRPr="00FC7B29">
                <w:rPr>
                  <w:color w:val="000000"/>
                  <w:lang w:val="en-GB"/>
                </w:rPr>
                <w:t>)</w:t>
              </w:r>
              <w:r>
                <w:rPr>
                  <w:color w:val="000000"/>
                  <w:lang w:val="en-GB"/>
                </w:rPr>
                <w:t xml:space="preserve"> </w:t>
              </w:r>
            </w:ins>
          </w:p>
        </w:tc>
        <w:tc>
          <w:tcPr>
            <w:tcW w:w="1134" w:type="dxa"/>
          </w:tcPr>
          <w:p w14:paraId="6FB38629" w14:textId="77777777" w:rsidR="003F711C" w:rsidRDefault="003F711C" w:rsidP="005A7A2A">
            <w:pPr>
              <w:spacing w:line="480" w:lineRule="auto"/>
              <w:jc w:val="center"/>
              <w:rPr>
                <w:ins w:id="214" w:author="Rikke Linnemann Nielsen" w:date="2021-04-16T14:55:00Z"/>
                <w:lang w:val="en-US"/>
              </w:rPr>
            </w:pPr>
            <w:ins w:id="215" w:author="Rikke Linnemann Nielsen" w:date="2021-04-16T14:55:00Z">
              <w:r>
                <w:rPr>
                  <w:lang w:val="en-US"/>
                </w:rPr>
                <w:t>35%</w:t>
              </w:r>
            </w:ins>
          </w:p>
        </w:tc>
        <w:tc>
          <w:tcPr>
            <w:tcW w:w="1134" w:type="dxa"/>
          </w:tcPr>
          <w:p w14:paraId="552ED5A5" w14:textId="296F0395" w:rsidR="003F711C" w:rsidRDefault="003F711C" w:rsidP="005A7A2A">
            <w:pPr>
              <w:spacing w:line="480" w:lineRule="auto"/>
              <w:jc w:val="center"/>
              <w:rPr>
                <w:ins w:id="216" w:author="Rikke Linnemann Nielsen" w:date="2021-04-16T14:55:00Z"/>
                <w:lang w:val="en-US"/>
              </w:rPr>
            </w:pPr>
            <w:ins w:id="217" w:author="Rikke Linnemann Nielsen" w:date="2021-04-16T14:55:00Z">
              <w:r>
                <w:rPr>
                  <w:lang w:val="en-US"/>
                </w:rPr>
                <w:t>8.4</w:t>
              </w:r>
            </w:ins>
            <m:oMath>
              <m:r>
                <w:ins w:id="218" w:author="Rikke Linnemann Nielsen" w:date="2021-04-21T12:12:00Z">
                  <w:rPr>
                    <w:rFonts w:ascii="Cambria Math" w:hAnsi="Cambria Math"/>
                    <w:lang w:val="en-GB"/>
                  </w:rPr>
                  <m:t>±</m:t>
                </w:ins>
              </m:r>
            </m:oMath>
            <w:ins w:id="219" w:author="Rikke Linnemann Nielsen" w:date="2021-04-16T14:55:00Z">
              <w:r>
                <w:rPr>
                  <w:lang w:val="en-US"/>
                </w:rPr>
                <w:t>4.5</w:t>
              </w:r>
            </w:ins>
          </w:p>
        </w:tc>
        <w:tc>
          <w:tcPr>
            <w:tcW w:w="992" w:type="dxa"/>
          </w:tcPr>
          <w:p w14:paraId="00C6F370" w14:textId="1502318C" w:rsidR="003F711C" w:rsidRDefault="003F711C" w:rsidP="005A7A2A">
            <w:pPr>
              <w:spacing w:line="480" w:lineRule="auto"/>
              <w:jc w:val="center"/>
              <w:rPr>
                <w:ins w:id="220" w:author="Rikke Linnemann Nielsen" w:date="2021-04-16T14:55:00Z"/>
                <w:lang w:val="en-US"/>
              </w:rPr>
            </w:pPr>
            <w:ins w:id="221" w:author="Rikke Linnemann Nielsen" w:date="2021-04-16T14:55:00Z">
              <w:r>
                <w:rPr>
                  <w:lang w:val="en-US"/>
                </w:rPr>
                <w:t>6.9</w:t>
              </w:r>
            </w:ins>
            <m:oMath>
              <m:r>
                <w:ins w:id="222" w:author="Rikke Linnemann Nielsen" w:date="2021-04-21T12:12:00Z">
                  <w:rPr>
                    <w:rFonts w:ascii="Cambria Math" w:hAnsi="Cambria Math"/>
                    <w:lang w:val="en-GB"/>
                  </w:rPr>
                  <m:t>±</m:t>
                </w:ins>
              </m:r>
            </m:oMath>
            <w:ins w:id="223" w:author="Rikke Linnemann Nielsen" w:date="2021-04-16T14:55:00Z">
              <w:r>
                <w:rPr>
                  <w:lang w:val="en-US"/>
                </w:rPr>
                <w:t>4.7</w:t>
              </w:r>
            </w:ins>
          </w:p>
        </w:tc>
        <w:tc>
          <w:tcPr>
            <w:tcW w:w="1249" w:type="dxa"/>
          </w:tcPr>
          <w:p w14:paraId="6B75B0A7" w14:textId="77777777" w:rsidR="003F711C" w:rsidRDefault="003F711C" w:rsidP="005A7A2A">
            <w:pPr>
              <w:keepNext/>
              <w:spacing w:line="480" w:lineRule="auto"/>
              <w:jc w:val="center"/>
              <w:rPr>
                <w:ins w:id="224" w:author="Rikke Linnemann Nielsen" w:date="2021-04-16T14:55:00Z"/>
                <w:lang w:val="en-US"/>
              </w:rPr>
            </w:pPr>
            <w:ins w:id="225" w:author="Rikke Linnemann Nielsen" w:date="2021-04-16T14:55:00Z">
              <w:r w:rsidRPr="004F5079">
                <w:rPr>
                  <w:lang w:val="en-GB"/>
                </w:rPr>
                <w:t>P=0.32</w:t>
              </w:r>
            </w:ins>
          </w:p>
        </w:tc>
        <w:tc>
          <w:tcPr>
            <w:tcW w:w="997" w:type="dxa"/>
          </w:tcPr>
          <w:p w14:paraId="1D06F3E0" w14:textId="77777777" w:rsidR="003F711C" w:rsidRDefault="003F711C" w:rsidP="005A7A2A">
            <w:pPr>
              <w:keepNext/>
              <w:spacing w:line="480" w:lineRule="auto"/>
              <w:jc w:val="center"/>
              <w:rPr>
                <w:ins w:id="226" w:author="Rikke Linnemann Nielsen" w:date="2021-04-16T14:55:00Z"/>
                <w:lang w:val="en-US"/>
              </w:rPr>
            </w:pPr>
            <w:ins w:id="227" w:author="Rikke Linnemann Nielsen" w:date="2021-04-16T14:55:00Z">
              <w:r>
                <w:rPr>
                  <w:lang w:val="en-US"/>
                </w:rPr>
                <w:t>M: 5</w:t>
              </w:r>
            </w:ins>
          </w:p>
          <w:p w14:paraId="2EC6AB79" w14:textId="77777777" w:rsidR="003F711C" w:rsidRDefault="003F711C" w:rsidP="005A7A2A">
            <w:pPr>
              <w:keepNext/>
              <w:spacing w:line="480" w:lineRule="auto"/>
              <w:jc w:val="center"/>
              <w:rPr>
                <w:ins w:id="228" w:author="Rikke Linnemann Nielsen" w:date="2021-04-16T14:55:00Z"/>
                <w:lang w:val="en-US"/>
              </w:rPr>
            </w:pPr>
            <w:ins w:id="229" w:author="Rikke Linnemann Nielsen" w:date="2021-04-16T14:55:00Z">
              <w:r>
                <w:rPr>
                  <w:lang w:val="en-US"/>
                </w:rPr>
                <w:t>F: 8</w:t>
              </w:r>
            </w:ins>
          </w:p>
        </w:tc>
        <w:tc>
          <w:tcPr>
            <w:tcW w:w="997" w:type="dxa"/>
          </w:tcPr>
          <w:p w14:paraId="16AD054B" w14:textId="77777777" w:rsidR="003F711C" w:rsidRDefault="003F711C" w:rsidP="005A7A2A">
            <w:pPr>
              <w:keepNext/>
              <w:spacing w:line="480" w:lineRule="auto"/>
              <w:jc w:val="center"/>
              <w:rPr>
                <w:ins w:id="230" w:author="Rikke Linnemann Nielsen" w:date="2021-04-16T14:55:00Z"/>
                <w:lang w:val="en-US"/>
              </w:rPr>
            </w:pPr>
            <w:ins w:id="231" w:author="Rikke Linnemann Nielsen" w:date="2021-04-16T14:55:00Z">
              <w:r>
                <w:rPr>
                  <w:lang w:val="en-US"/>
                </w:rPr>
                <w:t>M: 17</w:t>
              </w:r>
            </w:ins>
          </w:p>
          <w:p w14:paraId="06B0DAE7" w14:textId="77777777" w:rsidR="003F711C" w:rsidRDefault="003F711C" w:rsidP="005A7A2A">
            <w:pPr>
              <w:keepNext/>
              <w:spacing w:line="480" w:lineRule="auto"/>
              <w:jc w:val="center"/>
              <w:rPr>
                <w:ins w:id="232" w:author="Rikke Linnemann Nielsen" w:date="2021-04-16T14:55:00Z"/>
                <w:lang w:val="en-US"/>
              </w:rPr>
            </w:pPr>
            <w:ins w:id="233" w:author="Rikke Linnemann Nielsen" w:date="2021-04-16T14:55:00Z">
              <w:r>
                <w:rPr>
                  <w:lang w:val="en-US"/>
                </w:rPr>
                <w:t>F: 7</w:t>
              </w:r>
            </w:ins>
          </w:p>
        </w:tc>
        <w:tc>
          <w:tcPr>
            <w:tcW w:w="997" w:type="dxa"/>
          </w:tcPr>
          <w:p w14:paraId="49CA7C6D" w14:textId="77777777" w:rsidR="003F711C" w:rsidRDefault="003F711C" w:rsidP="005A7A2A">
            <w:pPr>
              <w:keepNext/>
              <w:spacing w:line="480" w:lineRule="auto"/>
              <w:jc w:val="center"/>
              <w:rPr>
                <w:ins w:id="234" w:author="Rikke Linnemann Nielsen" w:date="2021-04-16T14:55:00Z"/>
                <w:lang w:val="en-US"/>
              </w:rPr>
            </w:pPr>
            <w:ins w:id="235" w:author="Rikke Linnemann Nielsen" w:date="2021-04-16T14:55:00Z">
              <w:r w:rsidRPr="004F5079">
                <w:rPr>
                  <w:lang w:val="en-GB"/>
                </w:rPr>
                <w:t>P=0.12</w:t>
              </w:r>
            </w:ins>
          </w:p>
        </w:tc>
      </w:tr>
    </w:tbl>
    <w:p w14:paraId="3A9DD058" w14:textId="77777777" w:rsidR="003F711C" w:rsidRPr="004F5079" w:rsidRDefault="003F711C" w:rsidP="003F711C">
      <w:pPr>
        <w:pStyle w:val="Caption"/>
        <w:rPr>
          <w:ins w:id="236" w:author="Rikke Linnemann Nielsen" w:date="2021-04-16T14:55:00Z"/>
          <w:lang w:val="en-US"/>
        </w:rPr>
      </w:pPr>
    </w:p>
    <w:p w14:paraId="41629DE9" w14:textId="77777777" w:rsidR="003F711C" w:rsidRDefault="003F711C">
      <w:pPr>
        <w:rPr>
          <w:ins w:id="237" w:author="Rikke Linnemann Nielsen" w:date="2021-04-13T10:43:00Z"/>
          <w:i/>
          <w:iCs/>
          <w:color w:val="000000"/>
          <w:lang w:val="en-US"/>
        </w:rPr>
      </w:pPr>
    </w:p>
    <w:p w14:paraId="198B8B48" w14:textId="5919A196" w:rsidR="003F711C" w:rsidRPr="004F5079" w:rsidRDefault="003F711C" w:rsidP="007A747F">
      <w:pPr>
        <w:spacing w:line="480" w:lineRule="auto"/>
        <w:rPr>
          <w:ins w:id="238" w:author="Rikke Linnemann Nielsen" w:date="2021-04-16T14:52:00Z"/>
          <w:color w:val="000000"/>
          <w:lang w:val="en-US"/>
        </w:rPr>
      </w:pPr>
      <w:ins w:id="239" w:author="Rikke Linnemann Nielsen" w:date="2021-04-16T14:52:00Z">
        <w:r w:rsidRPr="004F5079">
          <w:rPr>
            <w:i/>
            <w:iCs/>
            <w:color w:val="000000"/>
            <w:lang w:val="en-US"/>
          </w:rPr>
          <w:t>Supplementary Table S</w:t>
        </w:r>
      </w:ins>
      <w:ins w:id="240" w:author="Rikke Linnemann Nielsen" w:date="2021-04-16T15:16:00Z">
        <w:r w:rsidR="00232C04">
          <w:rPr>
            <w:i/>
            <w:iCs/>
            <w:color w:val="000000"/>
            <w:lang w:val="en-US"/>
          </w:rPr>
          <w:t>.</w:t>
        </w:r>
      </w:ins>
      <w:ins w:id="241" w:author="Rikke Linnemann Nielsen" w:date="2021-04-16T14:52:00Z">
        <w:r>
          <w:rPr>
            <w:i/>
            <w:iCs/>
            <w:color w:val="000000"/>
            <w:lang w:val="en-US"/>
          </w:rPr>
          <w:t>3</w:t>
        </w:r>
        <w:r w:rsidRPr="004F5079">
          <w:rPr>
            <w:i/>
            <w:iCs/>
            <w:color w:val="000000"/>
            <w:lang w:val="en-US"/>
          </w:rPr>
          <w:t xml:space="preserve">: </w:t>
        </w:r>
        <w:r>
          <w:rPr>
            <w:color w:val="000000"/>
            <w:lang w:val="en-US"/>
          </w:rPr>
          <w:t>G</w:t>
        </w:r>
      </w:ins>
      <w:ins w:id="242" w:author="Rikke Linnemann Nielsen" w:date="2021-04-16T14:59:00Z">
        <w:r w:rsidR="006E4605">
          <w:rPr>
            <w:color w:val="000000"/>
            <w:lang w:val="en-US"/>
          </w:rPr>
          <w:t>enome-wide association study</w:t>
        </w:r>
      </w:ins>
      <w:ins w:id="243" w:author="Rikke Linnemann Nielsen" w:date="2021-04-16T15:03:00Z">
        <w:r w:rsidR="007A747F">
          <w:rPr>
            <w:color w:val="000000"/>
            <w:lang w:val="en-US"/>
          </w:rPr>
          <w:t xml:space="preserve"> of asparaginase-ass</w:t>
        </w:r>
      </w:ins>
      <w:ins w:id="244" w:author="Rikke Linnemann Nielsen" w:date="2021-04-16T15:04:00Z">
        <w:r w:rsidR="007A747F">
          <w:rPr>
            <w:color w:val="000000"/>
            <w:lang w:val="en-US"/>
          </w:rPr>
          <w:t xml:space="preserve">ociated pancreatitis in patients with </w:t>
        </w:r>
      </w:ins>
      <w:ins w:id="245" w:author="Rikke Linnemann Nielsen" w:date="2021-04-16T15:06:00Z">
        <w:r w:rsidR="007A747F">
          <w:rPr>
            <w:color w:val="000000"/>
            <w:lang w:val="en-US"/>
          </w:rPr>
          <w:t>European ancestry.</w:t>
        </w:r>
      </w:ins>
    </w:p>
    <w:p w14:paraId="1557D2A6" w14:textId="2708EBE5" w:rsidR="00C327D9" w:rsidDel="003F711C" w:rsidRDefault="003F711C">
      <w:pPr>
        <w:spacing w:line="480" w:lineRule="auto"/>
        <w:rPr>
          <w:del w:id="246" w:author="Rikke Linnemann Nielsen" w:date="2021-04-16T14:52:00Z"/>
          <w:color w:val="000000"/>
          <w:lang w:val="en-US"/>
        </w:rPr>
        <w:pPrChange w:id="247" w:author="Rikke Linnemann Nielsen" w:date="2021-04-16T15:06:00Z">
          <w:pPr/>
        </w:pPrChange>
      </w:pPr>
      <w:ins w:id="248" w:author="Rikke Linnemann Nielsen" w:date="2021-04-16T14:52:00Z">
        <w:r w:rsidRPr="004F5079">
          <w:rPr>
            <w:i/>
            <w:iCs/>
            <w:lang w:val="en-US"/>
          </w:rPr>
          <w:t>Table</w:t>
        </w:r>
        <w:r w:rsidRPr="004F5079">
          <w:rPr>
            <w:i/>
            <w:iCs/>
            <w:noProof/>
            <w:lang w:val="en-US"/>
          </w:rPr>
          <w:t xml:space="preserve"> S</w:t>
        </w:r>
        <w:r>
          <w:rPr>
            <w:i/>
            <w:iCs/>
            <w:noProof/>
            <w:lang w:val="en-US"/>
          </w:rPr>
          <w:t>.3</w:t>
        </w:r>
        <w:r w:rsidRPr="004F5079">
          <w:rPr>
            <w:i/>
            <w:iCs/>
            <w:lang w:val="en-US"/>
          </w:rPr>
          <w:t>:</w:t>
        </w:r>
      </w:ins>
      <w:ins w:id="249" w:author="Rikke Linnemann Nielsen" w:date="2021-04-16T15:06:00Z">
        <w:r w:rsidR="007A747F" w:rsidRPr="007A747F">
          <w:rPr>
            <w:lang w:val="en-US"/>
            <w:rPrChange w:id="250" w:author="Rikke Linnemann Nielsen" w:date="2021-04-16T15:06:00Z">
              <w:rPr/>
            </w:rPrChange>
          </w:rPr>
          <w:t xml:space="preserve"> </w:t>
        </w:r>
        <w:r w:rsidR="007A747F" w:rsidRPr="007A747F">
          <w:rPr>
            <w:i/>
            <w:iCs/>
            <w:lang w:val="en-US"/>
          </w:rPr>
          <w:t>Genome-wide association study of asparaginase-associated pancreatitis in patients with European ancestry.</w:t>
        </w:r>
        <w:r w:rsidR="007A747F">
          <w:rPr>
            <w:i/>
            <w:iCs/>
            <w:lang w:val="en-US"/>
          </w:rPr>
          <w:t xml:space="preserve"> Methods are similar to </w:t>
        </w:r>
        <w:proofErr w:type="spellStart"/>
        <w:r w:rsidR="007A747F">
          <w:rPr>
            <w:i/>
            <w:iCs/>
            <w:lang w:val="en-US"/>
          </w:rPr>
          <w:t>Wolthers</w:t>
        </w:r>
        <w:proofErr w:type="spellEnd"/>
        <w:r w:rsidR="007A747F">
          <w:rPr>
            <w:i/>
            <w:iCs/>
            <w:lang w:val="en-US"/>
          </w:rPr>
          <w:t xml:space="preserve"> et al</w:t>
        </w:r>
      </w:ins>
      <w:ins w:id="251" w:author="Rikke Linnemann Nielsen" w:date="2021-04-16T15:07:00Z">
        <w:r w:rsidR="007A747F">
          <w:rPr>
            <w:i/>
            <w:iCs/>
            <w:lang w:val="en-US"/>
          </w:rPr>
          <w:t>, 2019</w:t>
        </w:r>
      </w:ins>
      <w:ins w:id="252" w:author="Rikke Linnemann Nielsen" w:date="2021-04-16T15:12:00Z">
        <w:r w:rsidR="00A464DB">
          <w:rPr>
            <w:i/>
            <w:iCs/>
            <w:lang w:val="en-US"/>
          </w:rPr>
          <w:fldChar w:fldCharType="begin" w:fldLock="1"/>
        </w:r>
      </w:ins>
      <w:r w:rsidR="00133DF7">
        <w:rPr>
          <w:i/>
          <w:iCs/>
          <w:lang w:val="en-US"/>
        </w:rPr>
        <w:instrText>ADDIN CSL_CITATION {"citationItems":[{"id":"ITEM-1","itemData":{"DOI":"10.3324/haematol.2018.199356","ISSN":"15928721","abstract":"Asparaginase-associated pancreatitis is a life-threatening toxicity to childhood acute lymphoblastic leukemia treatment. To elucidate genetic predisposition and asparaginase-associated pancreatitis pathogenesis, ten acute lymphoblastic leukemia trial groups contributed remission samples from patients aged 1.0-17.9 years and treated from 2000-2016. Cases were defined (n=244) by at least two of the following criteria: i) abdominal pain, ii) pancreatic enzymes &gt;3 x upper normal limit, iii) imaging compatible with asparaginase-associated pancreatitis. Controls (n=1320) completed intended asparaginase therapy, 78% receiving ≥8 pegylated-asparaginase injections, without developing aparaginase-associated pancreatitis. rs62228256 on 20q13.2 showed the strongest association (OR=3.75; P=5.2x10-8). Moreover, rs13228878 (OR=0.61; P=7.1x10-6) and rs10273639 (OR=0.62; P=1.1x10-5) on 7q34 showed significant association. A Dana Farber Cancer Institute ALL Consortium cohort consisting of patients treated protocols from 1987-2004 (controls=285, cases=33), and the Children's Oncology Group AALL0232 cohort (controls=2653, cases=76) were available as replication cohorts for the 20q13.2 and 7q34 variants, respectively. While rs62228256 was not validated (P=0.86), both rs13228878 (P=0.03) and rs10273639 (P=0.04) were. rs13228878 and rs10273639 are in high linkage disequilibrium (r2=0.94) and associated with elevated expression of the trypsinogen encoding PRSS1 gene and are known risk variants for alcohol-associated and sporadic pancreatitis in adults. Intra-pancreatic trypsinogen cleavage to proteolytic trypsin induces autodigestion and pancreatitis. Asparaginase-associated pancreatitis and non-asparaginase associated pancreatitis shares genetic predisposition and targeting the trypsinogen activation pathway may enable identification of effective interventions towards asparaginase-associated pancreatitis.","author":[{"dropping-particle":"","family":"Wolthers","given":"Benjamin O.","non-dropping-particle":"","parse-names":false,"suffix":""},{"dropping-particle":"","family":"Frandsen","given":"Thomas L.","non-dropping-particle":"","parse-names":false,"suffix":""},{"dropping-particle":"","family":"Patel","given":"Chirag J.","non-dropping-particle":"","parse-names":false,"suffix":""},{"dropping-particle":"","family":"Abaji","given":"Rachid","non-dropping-particle":"","parse-names":false,"suffix":""},{"dropping-particle":"","family":"Attarbaschi","given":"Andishe","non-dropping-particle":"","parse-names":false,"suffix":""},{"dropping-particle":"","family":"Barzilai","given":"Shlomit","non-dropping-particle":"","parse-names":false,"suffix":""},{"dropping-particle":"","family":"Colombini","given":"Antonella","non-dropping-particle":"","parse-names":false,"suffix":""},{"dropping-particle":"","family":"Escherich","given":"Gabriele","non-dropping-particle":"","parse-names":false,"suffix":""},{"dropping-particle":"","family":"Grosjean","given":"Marie","non-dropping-particle":"","parse-names":false,"suffix":""},{"dropping-particle":"","family":"Krajinovic","given":"Maja","non-dropping-particle":"","parse-names":false,"suffix":""},{"dropping-particle":"","family":"Larse N","given":"Eric","non-dropping-particle":"","parse-names":false,"suffix":""},{"dropping-particle":"","family":"Liang","given":"Der Cherng","non-dropping-particle":"","parse-names":false,"suffix":""},{"dropping-particle":"","family":"Möricke","given":"Anja","non-dropping-particle":"","parse-names":false,"suffix":""},{"dropping-particle":"","family":"Rasmussen","given":"Kirsten K.","non-dropping-particle":"","parse-names":false,"suffix":""},{"dropping-particle":"","family":"Samarasinghe","given":"Sujith","non-dropping-particle":"","parse-names":false,"suffix":""},{"dropping-particle":"","family":"Silverman","given":"Lewis B.","non-dropping-particle":"","parse-names":false,"suffix":""},{"dropping-particle":"","family":"Sluis","given":"Inge M.","non-dropping-particle":"van der","parse-names":false,"suffix":""},{"dropping-particle":"","family":"Stanulla","given":"Martin","non-dropping-particle":"","parse-names":false,"suffix":""},{"dropping-particle":"","family":"Tulstrup","given":"Morten","non-dropping-particle":"","parse-names":false,"suffix":""},{"dropping-particle":"","family":"Yadav","given":"Rachita","non-dropping-particle":"","parse-names":false,"suffix":""},{"dropping-particle":"","family":"Yang","given":"Wenjian","non-dropping-particle":"","parse-names":false,"suffix":""},{"dropping-particle":"","family":"Zapotocka","given":"Ester","non-dropping-particle":"","parse-names":false,"suffix":""},{"dropping-particle":"","family":"Gupta","given":"Ramneek","non-dropping-particle":"","parse-names":false,"suffix":""},{"dropping-particle":"","family":"Schmiegelow","given":"Kjeld","non-dropping-particle":"","parse-names":false,"suffix":""}],"container-title":"Haematologica","id":"ITEM-1","issue":"3","issued":{"date-parts":[["2019"]]},"page":"556-563","title":"Trypsin-encoding PRSS1-PRSS2 variations influence the risk of asparaginase-associated pancreatitis in children with acute lymphoblastic leukemia: A ponte di legno toxicity working group report","type":"article-journal","volume":"104"},"uris":["http://www.mendeley.com/documents/?uuid=f44a5fd0-a3cf-4e2b-93ab-5ed29ab8ee7b"]}],"mendeley":{"formattedCitation":"&lt;sup&gt;7&lt;/sup&gt;","plainTextFormattedCitation":"7","previouslyFormattedCitation":"&lt;sup&gt;7&lt;/sup&gt;"},"properties":{"noteIndex":0},"schema":"https://github.com/citation-style-language/schema/raw/master/csl-citation.json"}</w:instrText>
      </w:r>
      <w:r w:rsidR="00A464DB">
        <w:rPr>
          <w:i/>
          <w:iCs/>
          <w:lang w:val="en-US"/>
        </w:rPr>
        <w:fldChar w:fldCharType="separate"/>
      </w:r>
      <w:r w:rsidR="00A464DB" w:rsidRPr="00A464DB">
        <w:rPr>
          <w:iCs/>
          <w:noProof/>
          <w:vertAlign w:val="superscript"/>
          <w:lang w:val="en-US"/>
        </w:rPr>
        <w:t>7</w:t>
      </w:r>
      <w:ins w:id="253" w:author="Rikke Linnemann Nielsen" w:date="2021-04-16T15:12:00Z">
        <w:r w:rsidR="00A464DB">
          <w:rPr>
            <w:i/>
            <w:iCs/>
            <w:lang w:val="en-US"/>
          </w:rPr>
          <w:fldChar w:fldCharType="end"/>
        </w:r>
      </w:ins>
      <w:ins w:id="254" w:author="Rikke Linnemann Nielsen" w:date="2021-04-16T15:07:00Z">
        <w:r w:rsidR="007A747F">
          <w:rPr>
            <w:i/>
            <w:iCs/>
            <w:lang w:val="en-US"/>
          </w:rPr>
          <w:t>, which we refer to for the original GWAS on this patient cohort.</w:t>
        </w:r>
      </w:ins>
    </w:p>
    <w:p w14:paraId="20B14F67" w14:textId="7393C326" w:rsidR="003D3011" w:rsidRDefault="003D3011">
      <w:pPr>
        <w:spacing w:line="480" w:lineRule="auto"/>
        <w:rPr>
          <w:color w:val="000000"/>
          <w:lang w:val="en-US"/>
        </w:rPr>
        <w:pPrChange w:id="255" w:author="Rikke Linnemann Nielsen" w:date="2021-04-16T15:06:00Z">
          <w:pPr/>
        </w:pPrChange>
      </w:pPr>
    </w:p>
    <w:tbl>
      <w:tblPr>
        <w:tblStyle w:val="TableGrid"/>
        <w:tblW w:w="9918" w:type="dxa"/>
        <w:tblLook w:val="04A0" w:firstRow="1" w:lastRow="0" w:firstColumn="1" w:lastColumn="0" w:noHBand="0" w:noVBand="1"/>
      </w:tblPr>
      <w:tblGrid>
        <w:gridCol w:w="628"/>
        <w:gridCol w:w="1506"/>
        <w:gridCol w:w="1134"/>
        <w:gridCol w:w="705"/>
        <w:gridCol w:w="1834"/>
        <w:gridCol w:w="1134"/>
        <w:gridCol w:w="3855"/>
      </w:tblGrid>
      <w:tr w:rsidR="003D3011" w:rsidRPr="002A5C7C" w14:paraId="778113A1" w14:textId="77777777" w:rsidTr="00304A5F">
        <w:trPr>
          <w:trHeight w:val="320"/>
          <w:ins w:id="256" w:author="Rikke Linnemann Nielsen" w:date="2021-04-14T08:50:00Z"/>
        </w:trPr>
        <w:tc>
          <w:tcPr>
            <w:tcW w:w="628" w:type="dxa"/>
            <w:noWrap/>
            <w:hideMark/>
          </w:tcPr>
          <w:p w14:paraId="6F3DDD71" w14:textId="77777777" w:rsidR="003D3011" w:rsidRPr="008D26F7" w:rsidRDefault="003D3011" w:rsidP="00304A5F">
            <w:pPr>
              <w:rPr>
                <w:ins w:id="257" w:author="Rikke Linnemann Nielsen" w:date="2021-04-14T08:50:00Z"/>
                <w:color w:val="000000"/>
              </w:rPr>
            </w:pPr>
            <w:ins w:id="258" w:author="Rikke Linnemann Nielsen" w:date="2021-04-14T08:50:00Z">
              <w:r w:rsidRPr="008D26F7">
                <w:rPr>
                  <w:color w:val="000000"/>
                </w:rPr>
                <w:t>CHR</w:t>
              </w:r>
            </w:ins>
          </w:p>
        </w:tc>
        <w:tc>
          <w:tcPr>
            <w:tcW w:w="1506" w:type="dxa"/>
            <w:noWrap/>
            <w:hideMark/>
          </w:tcPr>
          <w:p w14:paraId="33653568" w14:textId="77777777" w:rsidR="003D3011" w:rsidRPr="008D26F7" w:rsidRDefault="003D3011" w:rsidP="00304A5F">
            <w:pPr>
              <w:rPr>
                <w:ins w:id="259" w:author="Rikke Linnemann Nielsen" w:date="2021-04-14T08:50:00Z"/>
                <w:color w:val="000000"/>
              </w:rPr>
            </w:pPr>
            <w:ins w:id="260" w:author="Rikke Linnemann Nielsen" w:date="2021-04-14T08:50:00Z">
              <w:r w:rsidRPr="008D26F7">
                <w:rPr>
                  <w:color w:val="000000"/>
                </w:rPr>
                <w:t>SNP</w:t>
              </w:r>
            </w:ins>
          </w:p>
        </w:tc>
        <w:tc>
          <w:tcPr>
            <w:tcW w:w="1134" w:type="dxa"/>
            <w:noWrap/>
            <w:hideMark/>
          </w:tcPr>
          <w:p w14:paraId="4CBEAC46" w14:textId="77777777" w:rsidR="003D3011" w:rsidRPr="008D26F7" w:rsidRDefault="003D3011" w:rsidP="00304A5F">
            <w:pPr>
              <w:rPr>
                <w:ins w:id="261" w:author="Rikke Linnemann Nielsen" w:date="2021-04-14T08:50:00Z"/>
                <w:color w:val="000000"/>
              </w:rPr>
            </w:pPr>
            <w:ins w:id="262" w:author="Rikke Linnemann Nielsen" w:date="2021-04-14T08:50:00Z">
              <w:r w:rsidRPr="008D26F7">
                <w:rPr>
                  <w:color w:val="000000"/>
                </w:rPr>
                <w:t>BP</w:t>
              </w:r>
            </w:ins>
          </w:p>
        </w:tc>
        <w:tc>
          <w:tcPr>
            <w:tcW w:w="705" w:type="dxa"/>
            <w:noWrap/>
            <w:hideMark/>
          </w:tcPr>
          <w:p w14:paraId="49E3DCEF" w14:textId="77777777" w:rsidR="003D3011" w:rsidRPr="008D26F7" w:rsidRDefault="003D3011" w:rsidP="00304A5F">
            <w:pPr>
              <w:rPr>
                <w:ins w:id="263" w:author="Rikke Linnemann Nielsen" w:date="2021-04-14T08:50:00Z"/>
                <w:color w:val="000000"/>
              </w:rPr>
            </w:pPr>
            <w:proofErr w:type="spellStart"/>
            <w:ins w:id="264" w:author="Rikke Linnemann Nielsen" w:date="2021-04-14T08:50:00Z">
              <w:r w:rsidRPr="008D26F7">
                <w:rPr>
                  <w:color w:val="000000"/>
                </w:rPr>
                <w:t>Effect</w:t>
              </w:r>
              <w:proofErr w:type="spellEnd"/>
              <w:r w:rsidRPr="008D26F7">
                <w:rPr>
                  <w:color w:val="000000"/>
                </w:rPr>
                <w:t xml:space="preserve"> </w:t>
              </w:r>
              <w:proofErr w:type="spellStart"/>
              <w:r w:rsidRPr="008D26F7">
                <w:rPr>
                  <w:color w:val="000000"/>
                </w:rPr>
                <w:t>allele</w:t>
              </w:r>
              <w:proofErr w:type="spellEnd"/>
            </w:ins>
          </w:p>
        </w:tc>
        <w:tc>
          <w:tcPr>
            <w:tcW w:w="1834" w:type="dxa"/>
            <w:noWrap/>
            <w:hideMark/>
          </w:tcPr>
          <w:p w14:paraId="459F9F0E" w14:textId="77777777" w:rsidR="003D3011" w:rsidRPr="008D26F7" w:rsidRDefault="003D3011" w:rsidP="00304A5F">
            <w:pPr>
              <w:rPr>
                <w:ins w:id="265" w:author="Rikke Linnemann Nielsen" w:date="2021-04-14T08:50:00Z"/>
                <w:color w:val="000000"/>
              </w:rPr>
            </w:pPr>
            <w:ins w:id="266" w:author="Rikke Linnemann Nielsen" w:date="2021-04-14T08:50:00Z">
              <w:r w:rsidRPr="008D26F7">
                <w:rPr>
                  <w:color w:val="000000"/>
                </w:rPr>
                <w:t>OR (95% CI)</w:t>
              </w:r>
            </w:ins>
          </w:p>
        </w:tc>
        <w:tc>
          <w:tcPr>
            <w:tcW w:w="1134" w:type="dxa"/>
            <w:noWrap/>
            <w:hideMark/>
          </w:tcPr>
          <w:p w14:paraId="17A5BAF3" w14:textId="77777777" w:rsidR="003D3011" w:rsidRPr="008D26F7" w:rsidRDefault="003D3011" w:rsidP="00304A5F">
            <w:pPr>
              <w:rPr>
                <w:ins w:id="267" w:author="Rikke Linnemann Nielsen" w:date="2021-04-14T08:50:00Z"/>
                <w:color w:val="000000"/>
              </w:rPr>
            </w:pPr>
            <w:ins w:id="268" w:author="Rikke Linnemann Nielsen" w:date="2021-04-14T08:50:00Z">
              <w:r w:rsidRPr="008D26F7">
                <w:rPr>
                  <w:color w:val="000000"/>
                </w:rPr>
                <w:t>P</w:t>
              </w:r>
            </w:ins>
          </w:p>
        </w:tc>
        <w:tc>
          <w:tcPr>
            <w:tcW w:w="2977" w:type="dxa"/>
            <w:noWrap/>
            <w:hideMark/>
          </w:tcPr>
          <w:p w14:paraId="4C01AE1B" w14:textId="77777777" w:rsidR="003D3011" w:rsidRPr="008D26F7" w:rsidRDefault="003D3011" w:rsidP="00304A5F">
            <w:pPr>
              <w:rPr>
                <w:ins w:id="269" w:author="Rikke Linnemann Nielsen" w:date="2021-04-14T08:50:00Z"/>
                <w:color w:val="000000"/>
              </w:rPr>
            </w:pPr>
            <w:ins w:id="270" w:author="Rikke Linnemann Nielsen" w:date="2021-04-14T08:50:00Z">
              <w:r w:rsidRPr="008D26F7">
                <w:rPr>
                  <w:color w:val="000000"/>
                </w:rPr>
                <w:t>Gene (distance from gene)</w:t>
              </w:r>
            </w:ins>
          </w:p>
        </w:tc>
      </w:tr>
      <w:tr w:rsidR="003D3011" w:rsidRPr="002A5C7C" w14:paraId="0887F727" w14:textId="77777777" w:rsidTr="00304A5F">
        <w:trPr>
          <w:trHeight w:val="320"/>
          <w:ins w:id="271" w:author="Rikke Linnemann Nielsen" w:date="2021-04-14T08:50:00Z"/>
        </w:trPr>
        <w:tc>
          <w:tcPr>
            <w:tcW w:w="628" w:type="dxa"/>
            <w:noWrap/>
            <w:hideMark/>
          </w:tcPr>
          <w:p w14:paraId="2DDAEED1" w14:textId="77777777" w:rsidR="003D3011" w:rsidRPr="008D26F7" w:rsidRDefault="003D3011" w:rsidP="00304A5F">
            <w:pPr>
              <w:rPr>
                <w:ins w:id="272" w:author="Rikke Linnemann Nielsen" w:date="2021-04-14T08:50:00Z"/>
                <w:color w:val="000000"/>
              </w:rPr>
            </w:pPr>
            <w:ins w:id="273" w:author="Rikke Linnemann Nielsen" w:date="2021-04-14T08:50:00Z">
              <w:r w:rsidRPr="008D26F7">
                <w:rPr>
                  <w:color w:val="000000"/>
                </w:rPr>
                <w:t>21</w:t>
              </w:r>
            </w:ins>
          </w:p>
        </w:tc>
        <w:tc>
          <w:tcPr>
            <w:tcW w:w="1506" w:type="dxa"/>
            <w:noWrap/>
            <w:hideMark/>
          </w:tcPr>
          <w:p w14:paraId="43088DFC" w14:textId="77777777" w:rsidR="003D3011" w:rsidRPr="008D26F7" w:rsidRDefault="003D3011" w:rsidP="00304A5F">
            <w:pPr>
              <w:rPr>
                <w:ins w:id="274" w:author="Rikke Linnemann Nielsen" w:date="2021-04-14T08:50:00Z"/>
                <w:color w:val="000000"/>
              </w:rPr>
            </w:pPr>
            <w:ins w:id="275" w:author="Rikke Linnemann Nielsen" w:date="2021-04-14T08:50:00Z">
              <w:r w:rsidRPr="008D26F7">
                <w:rPr>
                  <w:color w:val="000000"/>
                </w:rPr>
                <w:t>rs2829112</w:t>
              </w:r>
            </w:ins>
          </w:p>
        </w:tc>
        <w:tc>
          <w:tcPr>
            <w:tcW w:w="1134" w:type="dxa"/>
            <w:noWrap/>
            <w:hideMark/>
          </w:tcPr>
          <w:p w14:paraId="3A3BD005" w14:textId="77777777" w:rsidR="003D3011" w:rsidRPr="008D26F7" w:rsidRDefault="003D3011" w:rsidP="00304A5F">
            <w:pPr>
              <w:rPr>
                <w:ins w:id="276" w:author="Rikke Linnemann Nielsen" w:date="2021-04-14T08:50:00Z"/>
                <w:color w:val="000000"/>
              </w:rPr>
            </w:pPr>
            <w:ins w:id="277" w:author="Rikke Linnemann Nielsen" w:date="2021-04-14T08:50:00Z">
              <w:r w:rsidRPr="008D26F7">
                <w:rPr>
                  <w:color w:val="000000"/>
                </w:rPr>
                <w:t>25854433</w:t>
              </w:r>
            </w:ins>
          </w:p>
        </w:tc>
        <w:tc>
          <w:tcPr>
            <w:tcW w:w="705" w:type="dxa"/>
            <w:noWrap/>
            <w:hideMark/>
          </w:tcPr>
          <w:p w14:paraId="23A810A2" w14:textId="77777777" w:rsidR="003D3011" w:rsidRPr="008D26F7" w:rsidRDefault="003D3011" w:rsidP="00304A5F">
            <w:pPr>
              <w:rPr>
                <w:ins w:id="278" w:author="Rikke Linnemann Nielsen" w:date="2021-04-14T08:50:00Z"/>
                <w:color w:val="000000"/>
              </w:rPr>
            </w:pPr>
            <w:ins w:id="279" w:author="Rikke Linnemann Nielsen" w:date="2021-04-14T08:50:00Z">
              <w:r w:rsidRPr="008D26F7">
                <w:rPr>
                  <w:color w:val="000000"/>
                </w:rPr>
                <w:t>A</w:t>
              </w:r>
            </w:ins>
          </w:p>
        </w:tc>
        <w:tc>
          <w:tcPr>
            <w:tcW w:w="1834" w:type="dxa"/>
            <w:noWrap/>
            <w:hideMark/>
          </w:tcPr>
          <w:p w14:paraId="0192CEE7" w14:textId="77777777" w:rsidR="003D3011" w:rsidRPr="008D26F7" w:rsidRDefault="003D3011" w:rsidP="00304A5F">
            <w:pPr>
              <w:rPr>
                <w:ins w:id="280" w:author="Rikke Linnemann Nielsen" w:date="2021-04-14T08:50:00Z"/>
                <w:color w:val="000000"/>
              </w:rPr>
            </w:pPr>
            <w:ins w:id="281" w:author="Rikke Linnemann Nielsen" w:date="2021-04-14T08:50:00Z">
              <w:r w:rsidRPr="008D26F7">
                <w:rPr>
                  <w:color w:val="000000"/>
                </w:rPr>
                <w:t>2.13 (1.5</w:t>
              </w:r>
              <w:r>
                <w:rPr>
                  <w:color w:val="000000"/>
                </w:rPr>
                <w:t>8</w:t>
              </w:r>
              <w:r w:rsidRPr="008D26F7">
                <w:rPr>
                  <w:color w:val="000000"/>
                </w:rPr>
                <w:t xml:space="preserve"> - 2.88)</w:t>
              </w:r>
            </w:ins>
          </w:p>
        </w:tc>
        <w:tc>
          <w:tcPr>
            <w:tcW w:w="1134" w:type="dxa"/>
            <w:noWrap/>
            <w:hideMark/>
          </w:tcPr>
          <w:p w14:paraId="7818224C" w14:textId="77777777" w:rsidR="003D3011" w:rsidRPr="008D26F7" w:rsidRDefault="003D3011" w:rsidP="00304A5F">
            <w:pPr>
              <w:rPr>
                <w:ins w:id="282" w:author="Rikke Linnemann Nielsen" w:date="2021-04-14T08:50:00Z"/>
                <w:color w:val="000000"/>
              </w:rPr>
            </w:pPr>
            <w:ins w:id="283" w:author="Rikke Linnemann Nielsen" w:date="2021-04-14T08:50:00Z">
              <w:r w:rsidRPr="008D26F7">
                <w:rPr>
                  <w:color w:val="000000"/>
                </w:rPr>
                <w:t>8.73E-07</w:t>
              </w:r>
            </w:ins>
          </w:p>
        </w:tc>
        <w:tc>
          <w:tcPr>
            <w:tcW w:w="2977" w:type="dxa"/>
            <w:noWrap/>
            <w:hideMark/>
          </w:tcPr>
          <w:p w14:paraId="50E8A828" w14:textId="77777777" w:rsidR="003D3011" w:rsidRPr="008D26F7" w:rsidRDefault="003D3011" w:rsidP="00304A5F">
            <w:pPr>
              <w:rPr>
                <w:ins w:id="284" w:author="Rikke Linnemann Nielsen" w:date="2021-04-14T08:50:00Z"/>
                <w:color w:val="000000"/>
              </w:rPr>
            </w:pPr>
            <w:ins w:id="285" w:author="Rikke Linnemann Nielsen" w:date="2021-04-14T08:50:00Z">
              <w:r w:rsidRPr="00C02CD9">
                <w:rPr>
                  <w:color w:val="000000"/>
                </w:rPr>
                <w:t>LOC101927869(+160.7kb)</w:t>
              </w:r>
            </w:ins>
          </w:p>
        </w:tc>
      </w:tr>
      <w:tr w:rsidR="003D3011" w:rsidRPr="002A5C7C" w14:paraId="64733AE9" w14:textId="77777777" w:rsidTr="00304A5F">
        <w:trPr>
          <w:trHeight w:val="320"/>
          <w:ins w:id="286" w:author="Rikke Linnemann Nielsen" w:date="2021-04-14T08:50:00Z"/>
        </w:trPr>
        <w:tc>
          <w:tcPr>
            <w:tcW w:w="628" w:type="dxa"/>
            <w:noWrap/>
            <w:hideMark/>
          </w:tcPr>
          <w:p w14:paraId="632146DE" w14:textId="77777777" w:rsidR="003D3011" w:rsidRPr="008D26F7" w:rsidRDefault="003D3011" w:rsidP="00304A5F">
            <w:pPr>
              <w:rPr>
                <w:ins w:id="287" w:author="Rikke Linnemann Nielsen" w:date="2021-04-14T08:50:00Z"/>
                <w:color w:val="000000"/>
              </w:rPr>
            </w:pPr>
            <w:ins w:id="288" w:author="Rikke Linnemann Nielsen" w:date="2021-04-14T08:50:00Z">
              <w:r w:rsidRPr="008D26F7">
                <w:rPr>
                  <w:color w:val="000000"/>
                </w:rPr>
                <w:t>12</w:t>
              </w:r>
            </w:ins>
          </w:p>
        </w:tc>
        <w:tc>
          <w:tcPr>
            <w:tcW w:w="1506" w:type="dxa"/>
            <w:noWrap/>
            <w:hideMark/>
          </w:tcPr>
          <w:p w14:paraId="0EA8993B" w14:textId="77777777" w:rsidR="003D3011" w:rsidRPr="008D26F7" w:rsidRDefault="003D3011" w:rsidP="00304A5F">
            <w:pPr>
              <w:rPr>
                <w:ins w:id="289" w:author="Rikke Linnemann Nielsen" w:date="2021-04-14T08:50:00Z"/>
                <w:color w:val="000000"/>
              </w:rPr>
            </w:pPr>
            <w:ins w:id="290" w:author="Rikke Linnemann Nielsen" w:date="2021-04-14T08:50:00Z">
              <w:r w:rsidRPr="008D26F7">
                <w:rPr>
                  <w:color w:val="000000"/>
                </w:rPr>
                <w:t>rs368819120</w:t>
              </w:r>
            </w:ins>
          </w:p>
        </w:tc>
        <w:tc>
          <w:tcPr>
            <w:tcW w:w="1134" w:type="dxa"/>
            <w:noWrap/>
            <w:hideMark/>
          </w:tcPr>
          <w:p w14:paraId="750B1318" w14:textId="77777777" w:rsidR="003D3011" w:rsidRPr="008D26F7" w:rsidRDefault="003D3011" w:rsidP="00304A5F">
            <w:pPr>
              <w:rPr>
                <w:ins w:id="291" w:author="Rikke Linnemann Nielsen" w:date="2021-04-14T08:50:00Z"/>
                <w:color w:val="000000"/>
              </w:rPr>
            </w:pPr>
            <w:ins w:id="292" w:author="Rikke Linnemann Nielsen" w:date="2021-04-14T08:50:00Z">
              <w:r w:rsidRPr="008D26F7">
                <w:rPr>
                  <w:color w:val="000000"/>
                </w:rPr>
                <w:t>71747240</w:t>
              </w:r>
            </w:ins>
          </w:p>
        </w:tc>
        <w:tc>
          <w:tcPr>
            <w:tcW w:w="705" w:type="dxa"/>
            <w:noWrap/>
            <w:hideMark/>
          </w:tcPr>
          <w:p w14:paraId="44E8756E" w14:textId="77777777" w:rsidR="003D3011" w:rsidRPr="008D26F7" w:rsidRDefault="003D3011" w:rsidP="00304A5F">
            <w:pPr>
              <w:rPr>
                <w:ins w:id="293" w:author="Rikke Linnemann Nielsen" w:date="2021-04-14T08:50:00Z"/>
                <w:color w:val="000000"/>
              </w:rPr>
            </w:pPr>
            <w:ins w:id="294" w:author="Rikke Linnemann Nielsen" w:date="2021-04-14T08:50:00Z">
              <w:r w:rsidRPr="008D26F7">
                <w:rPr>
                  <w:color w:val="000000"/>
                </w:rPr>
                <w:t>A</w:t>
              </w:r>
            </w:ins>
          </w:p>
        </w:tc>
        <w:tc>
          <w:tcPr>
            <w:tcW w:w="1834" w:type="dxa"/>
            <w:noWrap/>
            <w:hideMark/>
          </w:tcPr>
          <w:p w14:paraId="24EDE497" w14:textId="77777777" w:rsidR="003D3011" w:rsidRPr="008D26F7" w:rsidRDefault="003D3011" w:rsidP="00304A5F">
            <w:pPr>
              <w:rPr>
                <w:ins w:id="295" w:author="Rikke Linnemann Nielsen" w:date="2021-04-14T08:50:00Z"/>
                <w:color w:val="000000"/>
              </w:rPr>
            </w:pPr>
            <w:ins w:id="296" w:author="Rikke Linnemann Nielsen" w:date="2021-04-14T08:50:00Z">
              <w:r w:rsidRPr="008D26F7">
                <w:rPr>
                  <w:color w:val="000000"/>
                </w:rPr>
                <w:t>1.74 (1.3</w:t>
              </w:r>
              <w:r>
                <w:rPr>
                  <w:color w:val="000000"/>
                </w:rPr>
                <w:t>9</w:t>
              </w:r>
              <w:r w:rsidRPr="008D26F7">
                <w:rPr>
                  <w:color w:val="000000"/>
                </w:rPr>
                <w:t xml:space="preserve"> - 2.19)</w:t>
              </w:r>
            </w:ins>
          </w:p>
        </w:tc>
        <w:tc>
          <w:tcPr>
            <w:tcW w:w="1134" w:type="dxa"/>
            <w:noWrap/>
            <w:hideMark/>
          </w:tcPr>
          <w:p w14:paraId="55673059" w14:textId="77777777" w:rsidR="003D3011" w:rsidRPr="008D26F7" w:rsidRDefault="003D3011" w:rsidP="00304A5F">
            <w:pPr>
              <w:rPr>
                <w:ins w:id="297" w:author="Rikke Linnemann Nielsen" w:date="2021-04-14T08:50:00Z"/>
                <w:color w:val="000000"/>
              </w:rPr>
            </w:pPr>
            <w:ins w:id="298" w:author="Rikke Linnemann Nielsen" w:date="2021-04-14T08:50:00Z">
              <w:r w:rsidRPr="008D26F7">
                <w:rPr>
                  <w:color w:val="000000"/>
                </w:rPr>
                <w:t>2.01E-06</w:t>
              </w:r>
            </w:ins>
          </w:p>
        </w:tc>
        <w:tc>
          <w:tcPr>
            <w:tcW w:w="2977" w:type="dxa"/>
            <w:noWrap/>
            <w:hideMark/>
          </w:tcPr>
          <w:p w14:paraId="72B6A8B6" w14:textId="77777777" w:rsidR="003D3011" w:rsidRPr="008D26F7" w:rsidRDefault="003D3011" w:rsidP="00304A5F">
            <w:pPr>
              <w:rPr>
                <w:ins w:id="299" w:author="Rikke Linnemann Nielsen" w:date="2021-04-14T08:50:00Z"/>
                <w:color w:val="000000"/>
              </w:rPr>
            </w:pPr>
            <w:ins w:id="300" w:author="Rikke Linnemann Nielsen" w:date="2021-04-14T08:50:00Z">
              <w:r w:rsidRPr="00C02CD9">
                <w:rPr>
                  <w:color w:val="000000"/>
                </w:rPr>
                <w:t>LGR5(-86.31</w:t>
              </w:r>
              <w:proofErr w:type="gramStart"/>
              <w:r w:rsidRPr="00C02CD9">
                <w:rPr>
                  <w:color w:val="000000"/>
                </w:rPr>
                <w:t>kb)|</w:t>
              </w:r>
              <w:proofErr w:type="gramEnd"/>
              <w:r w:rsidRPr="00C02CD9">
                <w:rPr>
                  <w:color w:val="000000"/>
                </w:rPr>
                <w:t>TSPAN8(+195.5kb)</w:t>
              </w:r>
            </w:ins>
          </w:p>
        </w:tc>
      </w:tr>
      <w:tr w:rsidR="003D3011" w:rsidRPr="001C1DBC" w14:paraId="535058EF" w14:textId="77777777" w:rsidTr="00304A5F">
        <w:trPr>
          <w:trHeight w:val="320"/>
          <w:ins w:id="301" w:author="Rikke Linnemann Nielsen" w:date="2021-04-14T08:50:00Z"/>
        </w:trPr>
        <w:tc>
          <w:tcPr>
            <w:tcW w:w="628" w:type="dxa"/>
            <w:noWrap/>
            <w:hideMark/>
          </w:tcPr>
          <w:p w14:paraId="33A7F2F5" w14:textId="77777777" w:rsidR="003D3011" w:rsidRPr="008D26F7" w:rsidRDefault="003D3011" w:rsidP="00304A5F">
            <w:pPr>
              <w:rPr>
                <w:ins w:id="302" w:author="Rikke Linnemann Nielsen" w:date="2021-04-14T08:50:00Z"/>
                <w:color w:val="000000"/>
              </w:rPr>
            </w:pPr>
            <w:ins w:id="303" w:author="Rikke Linnemann Nielsen" w:date="2021-04-14T08:50:00Z">
              <w:r w:rsidRPr="008D26F7">
                <w:rPr>
                  <w:color w:val="000000"/>
                </w:rPr>
                <w:t>13</w:t>
              </w:r>
            </w:ins>
          </w:p>
        </w:tc>
        <w:tc>
          <w:tcPr>
            <w:tcW w:w="1506" w:type="dxa"/>
            <w:noWrap/>
            <w:hideMark/>
          </w:tcPr>
          <w:p w14:paraId="4D207393" w14:textId="77777777" w:rsidR="003D3011" w:rsidRPr="008D26F7" w:rsidRDefault="003D3011" w:rsidP="00304A5F">
            <w:pPr>
              <w:rPr>
                <w:ins w:id="304" w:author="Rikke Linnemann Nielsen" w:date="2021-04-14T08:50:00Z"/>
                <w:color w:val="000000"/>
              </w:rPr>
            </w:pPr>
            <w:ins w:id="305" w:author="Rikke Linnemann Nielsen" w:date="2021-04-14T08:50:00Z">
              <w:r w:rsidRPr="008D26F7">
                <w:rPr>
                  <w:color w:val="000000"/>
                </w:rPr>
                <w:t>rs934350</w:t>
              </w:r>
            </w:ins>
          </w:p>
        </w:tc>
        <w:tc>
          <w:tcPr>
            <w:tcW w:w="1134" w:type="dxa"/>
            <w:noWrap/>
            <w:hideMark/>
          </w:tcPr>
          <w:p w14:paraId="70FEAEAF" w14:textId="77777777" w:rsidR="003D3011" w:rsidRPr="008D26F7" w:rsidRDefault="003D3011" w:rsidP="00304A5F">
            <w:pPr>
              <w:rPr>
                <w:ins w:id="306" w:author="Rikke Linnemann Nielsen" w:date="2021-04-14T08:50:00Z"/>
                <w:color w:val="000000"/>
              </w:rPr>
            </w:pPr>
            <w:ins w:id="307" w:author="Rikke Linnemann Nielsen" w:date="2021-04-14T08:50:00Z">
              <w:r w:rsidRPr="008D26F7">
                <w:rPr>
                  <w:color w:val="000000"/>
                </w:rPr>
                <w:t>103589776</w:t>
              </w:r>
            </w:ins>
          </w:p>
        </w:tc>
        <w:tc>
          <w:tcPr>
            <w:tcW w:w="705" w:type="dxa"/>
            <w:noWrap/>
            <w:hideMark/>
          </w:tcPr>
          <w:p w14:paraId="75805912" w14:textId="77777777" w:rsidR="003D3011" w:rsidRPr="008D26F7" w:rsidRDefault="003D3011" w:rsidP="00304A5F">
            <w:pPr>
              <w:rPr>
                <w:ins w:id="308" w:author="Rikke Linnemann Nielsen" w:date="2021-04-14T08:50:00Z"/>
                <w:color w:val="000000"/>
              </w:rPr>
            </w:pPr>
            <w:ins w:id="309" w:author="Rikke Linnemann Nielsen" w:date="2021-04-14T08:50:00Z">
              <w:r w:rsidRPr="008D26F7">
                <w:rPr>
                  <w:color w:val="000000"/>
                </w:rPr>
                <w:t>G</w:t>
              </w:r>
            </w:ins>
          </w:p>
        </w:tc>
        <w:tc>
          <w:tcPr>
            <w:tcW w:w="1834" w:type="dxa"/>
            <w:noWrap/>
            <w:hideMark/>
          </w:tcPr>
          <w:p w14:paraId="57E5FE26" w14:textId="77777777" w:rsidR="003D3011" w:rsidRPr="008D26F7" w:rsidRDefault="003D3011" w:rsidP="00304A5F">
            <w:pPr>
              <w:rPr>
                <w:ins w:id="310" w:author="Rikke Linnemann Nielsen" w:date="2021-04-14T08:50:00Z"/>
                <w:color w:val="000000"/>
              </w:rPr>
            </w:pPr>
            <w:ins w:id="311" w:author="Rikke Linnemann Nielsen" w:date="2021-04-14T08:50:00Z">
              <w:r w:rsidRPr="008D26F7">
                <w:rPr>
                  <w:color w:val="000000"/>
                </w:rPr>
                <w:t>1.7</w:t>
              </w:r>
              <w:r>
                <w:rPr>
                  <w:color w:val="000000"/>
                </w:rPr>
                <w:t>9</w:t>
              </w:r>
              <w:r w:rsidRPr="008D26F7">
                <w:rPr>
                  <w:color w:val="000000"/>
                </w:rPr>
                <w:t xml:space="preserve"> (1.4</w:t>
              </w:r>
              <w:r>
                <w:rPr>
                  <w:color w:val="000000"/>
                </w:rPr>
                <w:t>1</w:t>
              </w:r>
              <w:r w:rsidRPr="008D26F7">
                <w:rPr>
                  <w:color w:val="000000"/>
                </w:rPr>
                <w:t>- 2.27)</w:t>
              </w:r>
            </w:ins>
          </w:p>
        </w:tc>
        <w:tc>
          <w:tcPr>
            <w:tcW w:w="1134" w:type="dxa"/>
            <w:noWrap/>
            <w:hideMark/>
          </w:tcPr>
          <w:p w14:paraId="2D53E653" w14:textId="77777777" w:rsidR="003D3011" w:rsidRPr="008D26F7" w:rsidRDefault="003D3011" w:rsidP="00304A5F">
            <w:pPr>
              <w:rPr>
                <w:ins w:id="312" w:author="Rikke Linnemann Nielsen" w:date="2021-04-14T08:50:00Z"/>
                <w:color w:val="000000"/>
              </w:rPr>
            </w:pPr>
            <w:ins w:id="313" w:author="Rikke Linnemann Nielsen" w:date="2021-04-14T08:50:00Z">
              <w:r w:rsidRPr="008D26F7">
                <w:rPr>
                  <w:color w:val="000000"/>
                </w:rPr>
                <w:t>2.08E-06</w:t>
              </w:r>
            </w:ins>
          </w:p>
        </w:tc>
        <w:tc>
          <w:tcPr>
            <w:tcW w:w="2977" w:type="dxa"/>
            <w:noWrap/>
            <w:hideMark/>
          </w:tcPr>
          <w:p w14:paraId="06B7D4EC" w14:textId="77777777" w:rsidR="003D3011" w:rsidRPr="00C02CD9" w:rsidRDefault="003D3011" w:rsidP="00304A5F">
            <w:pPr>
              <w:rPr>
                <w:ins w:id="314" w:author="Rikke Linnemann Nielsen" w:date="2021-04-14T08:50:00Z"/>
                <w:color w:val="000000"/>
              </w:rPr>
            </w:pPr>
            <w:ins w:id="315" w:author="Rikke Linnemann Nielsen" w:date="2021-04-14T08:50:00Z">
              <w:r w:rsidRPr="00C02CD9">
                <w:rPr>
                  <w:color w:val="000000"/>
                </w:rPr>
                <w:t>BIVM(+95.89</w:t>
              </w:r>
              <w:proofErr w:type="gramStart"/>
              <w:r w:rsidRPr="00C02CD9">
                <w:rPr>
                  <w:color w:val="000000"/>
                </w:rPr>
                <w:t>kb)|</w:t>
              </w:r>
              <w:proofErr w:type="gramEnd"/>
              <w:r w:rsidRPr="00C02CD9">
                <w:rPr>
                  <w:color w:val="000000"/>
                </w:rPr>
                <w:t>BIVM-ERCC5(+61.42kb)|</w:t>
              </w:r>
            </w:ins>
          </w:p>
          <w:p w14:paraId="5570223F" w14:textId="77777777" w:rsidR="003D3011" w:rsidRPr="00C02CD9" w:rsidRDefault="003D3011" w:rsidP="00304A5F">
            <w:pPr>
              <w:rPr>
                <w:ins w:id="316" w:author="Rikke Linnemann Nielsen" w:date="2021-04-14T08:50:00Z"/>
                <w:color w:val="000000"/>
              </w:rPr>
            </w:pPr>
            <w:ins w:id="317" w:author="Rikke Linnemann Nielsen" w:date="2021-04-14T08:50:00Z">
              <w:r w:rsidRPr="00C02CD9">
                <w:rPr>
                  <w:color w:val="000000"/>
                </w:rPr>
                <w:t>CCDC168(+178.4</w:t>
              </w:r>
              <w:proofErr w:type="gramStart"/>
              <w:r w:rsidRPr="00C02CD9">
                <w:rPr>
                  <w:color w:val="000000"/>
                </w:rPr>
                <w:t>kb)|</w:t>
              </w:r>
              <w:proofErr w:type="gramEnd"/>
              <w:r w:rsidRPr="00C02CD9">
                <w:rPr>
                  <w:color w:val="000000"/>
                </w:rPr>
                <w:t>ERCC5(+61.42kb)|</w:t>
              </w:r>
            </w:ins>
          </w:p>
          <w:p w14:paraId="49DEB3C9" w14:textId="77777777" w:rsidR="003D3011" w:rsidRPr="00C02CD9" w:rsidRDefault="003D3011" w:rsidP="00304A5F">
            <w:pPr>
              <w:rPr>
                <w:ins w:id="318" w:author="Rikke Linnemann Nielsen" w:date="2021-04-14T08:50:00Z"/>
                <w:color w:val="000000"/>
              </w:rPr>
            </w:pPr>
            <w:ins w:id="319" w:author="Rikke Linnemann Nielsen" w:date="2021-04-14T08:50:00Z">
              <w:r w:rsidRPr="00C02CD9">
                <w:rPr>
                  <w:color w:val="000000"/>
                </w:rPr>
                <w:t>KDELC1(+138.4</w:t>
              </w:r>
              <w:proofErr w:type="gramStart"/>
              <w:r w:rsidRPr="00C02CD9">
                <w:rPr>
                  <w:color w:val="000000"/>
                </w:rPr>
                <w:t>kb)|</w:t>
              </w:r>
              <w:proofErr w:type="gramEnd"/>
              <w:r w:rsidRPr="00C02CD9">
                <w:rPr>
                  <w:color w:val="000000"/>
                </w:rPr>
                <w:t>METTL21C(+242.9kb)|</w:t>
              </w:r>
            </w:ins>
          </w:p>
          <w:p w14:paraId="7FA40B3E" w14:textId="77777777" w:rsidR="003D3011" w:rsidRPr="00C02CD9" w:rsidRDefault="003D3011" w:rsidP="00304A5F">
            <w:pPr>
              <w:rPr>
                <w:ins w:id="320" w:author="Rikke Linnemann Nielsen" w:date="2021-04-14T08:50:00Z"/>
                <w:color w:val="000000"/>
                <w:lang w:val="en-US"/>
              </w:rPr>
            </w:pPr>
            <w:ins w:id="321" w:author="Rikke Linnemann Nielsen" w:date="2021-04-14T08:50:00Z">
              <w:r w:rsidRPr="00C02CD9">
                <w:rPr>
                  <w:color w:val="000000"/>
                  <w:lang w:val="en-US"/>
                </w:rPr>
                <w:t>METTL21EP(+41.39</w:t>
              </w:r>
              <w:proofErr w:type="gramStart"/>
              <w:r w:rsidRPr="00C02CD9">
                <w:rPr>
                  <w:color w:val="000000"/>
                  <w:lang w:val="en-US"/>
                </w:rPr>
                <w:t>kb)|</w:t>
              </w:r>
              <w:proofErr w:type="gramEnd"/>
              <w:r w:rsidRPr="00C02CD9">
                <w:rPr>
                  <w:color w:val="000000"/>
                  <w:lang w:val="en-US"/>
                </w:rPr>
                <w:t>SLC10A2(-106.6kb)|TEX30(+163.6kb)</w:t>
              </w:r>
            </w:ins>
          </w:p>
        </w:tc>
      </w:tr>
      <w:tr w:rsidR="003D3011" w:rsidRPr="001C1DBC" w14:paraId="586C4352" w14:textId="77777777" w:rsidTr="00304A5F">
        <w:trPr>
          <w:trHeight w:val="320"/>
          <w:ins w:id="322" w:author="Rikke Linnemann Nielsen" w:date="2021-04-14T08:50:00Z"/>
        </w:trPr>
        <w:tc>
          <w:tcPr>
            <w:tcW w:w="628" w:type="dxa"/>
            <w:noWrap/>
            <w:hideMark/>
          </w:tcPr>
          <w:p w14:paraId="4C70BC23" w14:textId="77777777" w:rsidR="003D3011" w:rsidRPr="008D26F7" w:rsidRDefault="003D3011" w:rsidP="00304A5F">
            <w:pPr>
              <w:rPr>
                <w:ins w:id="323" w:author="Rikke Linnemann Nielsen" w:date="2021-04-14T08:50:00Z"/>
                <w:color w:val="000000"/>
              </w:rPr>
            </w:pPr>
            <w:ins w:id="324" w:author="Rikke Linnemann Nielsen" w:date="2021-04-14T08:50:00Z">
              <w:r w:rsidRPr="008D26F7">
                <w:rPr>
                  <w:color w:val="000000"/>
                </w:rPr>
                <w:t>20</w:t>
              </w:r>
            </w:ins>
          </w:p>
        </w:tc>
        <w:tc>
          <w:tcPr>
            <w:tcW w:w="1506" w:type="dxa"/>
            <w:noWrap/>
            <w:hideMark/>
          </w:tcPr>
          <w:p w14:paraId="1BEE7976" w14:textId="77777777" w:rsidR="003D3011" w:rsidRPr="008D26F7" w:rsidRDefault="003D3011" w:rsidP="00304A5F">
            <w:pPr>
              <w:rPr>
                <w:ins w:id="325" w:author="Rikke Linnemann Nielsen" w:date="2021-04-14T08:50:00Z"/>
                <w:color w:val="000000"/>
              </w:rPr>
            </w:pPr>
            <w:ins w:id="326" w:author="Rikke Linnemann Nielsen" w:date="2021-04-14T08:50:00Z">
              <w:r w:rsidRPr="008D26F7">
                <w:rPr>
                  <w:color w:val="000000"/>
                </w:rPr>
                <w:t>rs7270119</w:t>
              </w:r>
            </w:ins>
          </w:p>
        </w:tc>
        <w:tc>
          <w:tcPr>
            <w:tcW w:w="1134" w:type="dxa"/>
            <w:noWrap/>
            <w:hideMark/>
          </w:tcPr>
          <w:p w14:paraId="26B6692D" w14:textId="77777777" w:rsidR="003D3011" w:rsidRPr="008D26F7" w:rsidRDefault="003D3011" w:rsidP="00304A5F">
            <w:pPr>
              <w:rPr>
                <w:ins w:id="327" w:author="Rikke Linnemann Nielsen" w:date="2021-04-14T08:50:00Z"/>
                <w:color w:val="000000"/>
              </w:rPr>
            </w:pPr>
            <w:ins w:id="328" w:author="Rikke Linnemann Nielsen" w:date="2021-04-14T08:50:00Z">
              <w:r w:rsidRPr="008D26F7">
                <w:rPr>
                  <w:color w:val="000000"/>
                </w:rPr>
                <w:t>50436587</w:t>
              </w:r>
            </w:ins>
          </w:p>
        </w:tc>
        <w:tc>
          <w:tcPr>
            <w:tcW w:w="705" w:type="dxa"/>
            <w:noWrap/>
            <w:hideMark/>
          </w:tcPr>
          <w:p w14:paraId="3EEDBDDD" w14:textId="77777777" w:rsidR="003D3011" w:rsidRPr="008D26F7" w:rsidRDefault="003D3011" w:rsidP="00304A5F">
            <w:pPr>
              <w:rPr>
                <w:ins w:id="329" w:author="Rikke Linnemann Nielsen" w:date="2021-04-14T08:50:00Z"/>
                <w:color w:val="000000"/>
              </w:rPr>
            </w:pPr>
            <w:ins w:id="330" w:author="Rikke Linnemann Nielsen" w:date="2021-04-14T08:50:00Z">
              <w:r w:rsidRPr="008D26F7">
                <w:rPr>
                  <w:color w:val="000000"/>
                </w:rPr>
                <w:t>G</w:t>
              </w:r>
            </w:ins>
          </w:p>
        </w:tc>
        <w:tc>
          <w:tcPr>
            <w:tcW w:w="1834" w:type="dxa"/>
            <w:noWrap/>
            <w:hideMark/>
          </w:tcPr>
          <w:p w14:paraId="41998AF2" w14:textId="77777777" w:rsidR="003D3011" w:rsidRPr="008D26F7" w:rsidRDefault="003D3011" w:rsidP="00304A5F">
            <w:pPr>
              <w:rPr>
                <w:ins w:id="331" w:author="Rikke Linnemann Nielsen" w:date="2021-04-14T08:50:00Z"/>
                <w:color w:val="000000"/>
              </w:rPr>
            </w:pPr>
            <w:ins w:id="332" w:author="Rikke Linnemann Nielsen" w:date="2021-04-14T08:50:00Z">
              <w:r w:rsidRPr="008D26F7">
                <w:rPr>
                  <w:color w:val="000000"/>
                </w:rPr>
                <w:t>3.34 (2.0</w:t>
              </w:r>
              <w:r>
                <w:rPr>
                  <w:color w:val="000000"/>
                </w:rPr>
                <w:t>2</w:t>
              </w:r>
              <w:r w:rsidRPr="008D26F7">
                <w:rPr>
                  <w:color w:val="000000"/>
                </w:rPr>
                <w:t xml:space="preserve"> - 5.55)</w:t>
              </w:r>
            </w:ins>
          </w:p>
        </w:tc>
        <w:tc>
          <w:tcPr>
            <w:tcW w:w="1134" w:type="dxa"/>
            <w:noWrap/>
            <w:hideMark/>
          </w:tcPr>
          <w:p w14:paraId="3A744094" w14:textId="77777777" w:rsidR="003D3011" w:rsidRPr="008D26F7" w:rsidRDefault="003D3011" w:rsidP="00304A5F">
            <w:pPr>
              <w:rPr>
                <w:ins w:id="333" w:author="Rikke Linnemann Nielsen" w:date="2021-04-14T08:50:00Z"/>
                <w:color w:val="000000"/>
              </w:rPr>
            </w:pPr>
            <w:ins w:id="334" w:author="Rikke Linnemann Nielsen" w:date="2021-04-14T08:50:00Z">
              <w:r w:rsidRPr="008D26F7">
                <w:rPr>
                  <w:color w:val="000000"/>
                </w:rPr>
                <w:t>3.02E-06</w:t>
              </w:r>
            </w:ins>
          </w:p>
        </w:tc>
        <w:tc>
          <w:tcPr>
            <w:tcW w:w="2977" w:type="dxa"/>
            <w:noWrap/>
            <w:hideMark/>
          </w:tcPr>
          <w:p w14:paraId="18DE3F5E" w14:textId="77777777" w:rsidR="003D3011" w:rsidRPr="00C02CD9" w:rsidRDefault="003D3011" w:rsidP="00304A5F">
            <w:pPr>
              <w:rPr>
                <w:ins w:id="335" w:author="Rikke Linnemann Nielsen" w:date="2021-04-14T08:50:00Z"/>
                <w:color w:val="000000"/>
                <w:lang w:val="en-US"/>
              </w:rPr>
            </w:pPr>
            <w:ins w:id="336" w:author="Rikke Linnemann Nielsen" w:date="2021-04-14T08:50:00Z">
              <w:r w:rsidRPr="00C02CD9">
                <w:rPr>
                  <w:color w:val="000000"/>
                  <w:lang w:val="en-US"/>
                </w:rPr>
                <w:t>ATP9A(+51.68</w:t>
              </w:r>
              <w:proofErr w:type="gramStart"/>
              <w:r w:rsidRPr="00C02CD9">
                <w:rPr>
                  <w:color w:val="000000"/>
                  <w:lang w:val="en-US"/>
                </w:rPr>
                <w:t>kb)|</w:t>
              </w:r>
              <w:proofErr w:type="gramEnd"/>
            </w:ins>
          </w:p>
          <w:p w14:paraId="2131A535" w14:textId="77777777" w:rsidR="003D3011" w:rsidRPr="00C02CD9" w:rsidRDefault="003D3011" w:rsidP="00304A5F">
            <w:pPr>
              <w:rPr>
                <w:ins w:id="337" w:author="Rikke Linnemann Nielsen" w:date="2021-04-14T08:50:00Z"/>
                <w:color w:val="000000"/>
                <w:lang w:val="en-US"/>
              </w:rPr>
            </w:pPr>
            <w:ins w:id="338" w:author="Rikke Linnemann Nielsen" w:date="2021-04-14T08:50:00Z">
              <w:r w:rsidRPr="00C02CD9">
                <w:rPr>
                  <w:color w:val="000000"/>
                  <w:lang w:val="en-US"/>
                </w:rPr>
                <w:t>LOC101927678(-11.75</w:t>
              </w:r>
              <w:proofErr w:type="gramStart"/>
              <w:r w:rsidRPr="00C02CD9">
                <w:rPr>
                  <w:color w:val="000000"/>
                  <w:lang w:val="en-US"/>
                </w:rPr>
                <w:t>kb)|</w:t>
              </w:r>
              <w:proofErr w:type="gramEnd"/>
            </w:ins>
          </w:p>
          <w:p w14:paraId="089BB49B" w14:textId="77777777" w:rsidR="003D3011" w:rsidRPr="00C02CD9" w:rsidRDefault="003D3011" w:rsidP="00304A5F">
            <w:pPr>
              <w:rPr>
                <w:ins w:id="339" w:author="Rikke Linnemann Nielsen" w:date="2021-04-14T08:50:00Z"/>
                <w:color w:val="000000"/>
                <w:lang w:val="en-US"/>
              </w:rPr>
            </w:pPr>
            <w:ins w:id="340" w:author="Rikke Linnemann Nielsen" w:date="2021-04-14T08:50:00Z">
              <w:r w:rsidRPr="00C02CD9">
                <w:rPr>
                  <w:color w:val="000000"/>
                  <w:lang w:val="en-US"/>
                </w:rPr>
                <w:t>SALL4(+17.54kb)</w:t>
              </w:r>
            </w:ins>
          </w:p>
        </w:tc>
      </w:tr>
      <w:tr w:rsidR="003D3011" w:rsidRPr="002A5C7C" w14:paraId="57038CDA" w14:textId="77777777" w:rsidTr="00304A5F">
        <w:trPr>
          <w:trHeight w:val="320"/>
          <w:ins w:id="341" w:author="Rikke Linnemann Nielsen" w:date="2021-04-14T08:50:00Z"/>
        </w:trPr>
        <w:tc>
          <w:tcPr>
            <w:tcW w:w="628" w:type="dxa"/>
            <w:noWrap/>
            <w:hideMark/>
          </w:tcPr>
          <w:p w14:paraId="4C5F96A7" w14:textId="77777777" w:rsidR="003D3011" w:rsidRPr="008D26F7" w:rsidRDefault="003D3011" w:rsidP="00304A5F">
            <w:pPr>
              <w:rPr>
                <w:ins w:id="342" w:author="Rikke Linnemann Nielsen" w:date="2021-04-14T08:50:00Z"/>
                <w:color w:val="000000"/>
              </w:rPr>
            </w:pPr>
            <w:ins w:id="343" w:author="Rikke Linnemann Nielsen" w:date="2021-04-14T08:50:00Z">
              <w:r w:rsidRPr="008D26F7">
                <w:rPr>
                  <w:color w:val="000000"/>
                </w:rPr>
                <w:t>8</w:t>
              </w:r>
            </w:ins>
          </w:p>
        </w:tc>
        <w:tc>
          <w:tcPr>
            <w:tcW w:w="1506" w:type="dxa"/>
            <w:noWrap/>
            <w:hideMark/>
          </w:tcPr>
          <w:p w14:paraId="0A2353CC" w14:textId="77777777" w:rsidR="003D3011" w:rsidRPr="008D26F7" w:rsidRDefault="003D3011" w:rsidP="00304A5F">
            <w:pPr>
              <w:rPr>
                <w:ins w:id="344" w:author="Rikke Linnemann Nielsen" w:date="2021-04-14T08:50:00Z"/>
                <w:color w:val="000000"/>
              </w:rPr>
            </w:pPr>
            <w:ins w:id="345" w:author="Rikke Linnemann Nielsen" w:date="2021-04-14T08:50:00Z">
              <w:r w:rsidRPr="008D26F7">
                <w:rPr>
                  <w:color w:val="000000"/>
                </w:rPr>
                <w:t>rs2167730</w:t>
              </w:r>
            </w:ins>
          </w:p>
        </w:tc>
        <w:tc>
          <w:tcPr>
            <w:tcW w:w="1134" w:type="dxa"/>
            <w:noWrap/>
            <w:hideMark/>
          </w:tcPr>
          <w:p w14:paraId="08526565" w14:textId="77777777" w:rsidR="003D3011" w:rsidRPr="008D26F7" w:rsidRDefault="003D3011" w:rsidP="00304A5F">
            <w:pPr>
              <w:rPr>
                <w:ins w:id="346" w:author="Rikke Linnemann Nielsen" w:date="2021-04-14T08:50:00Z"/>
                <w:color w:val="000000"/>
              </w:rPr>
            </w:pPr>
            <w:ins w:id="347" w:author="Rikke Linnemann Nielsen" w:date="2021-04-14T08:50:00Z">
              <w:r w:rsidRPr="008D26F7">
                <w:rPr>
                  <w:color w:val="000000"/>
                </w:rPr>
                <w:t>78103417</w:t>
              </w:r>
            </w:ins>
          </w:p>
        </w:tc>
        <w:tc>
          <w:tcPr>
            <w:tcW w:w="705" w:type="dxa"/>
            <w:noWrap/>
            <w:hideMark/>
          </w:tcPr>
          <w:p w14:paraId="5C089494" w14:textId="77777777" w:rsidR="003D3011" w:rsidRPr="008D26F7" w:rsidRDefault="003D3011" w:rsidP="00304A5F">
            <w:pPr>
              <w:rPr>
                <w:ins w:id="348" w:author="Rikke Linnemann Nielsen" w:date="2021-04-14T08:50:00Z"/>
                <w:color w:val="000000"/>
              </w:rPr>
            </w:pPr>
            <w:ins w:id="349" w:author="Rikke Linnemann Nielsen" w:date="2021-04-14T08:50:00Z">
              <w:r w:rsidRPr="008D26F7">
                <w:rPr>
                  <w:color w:val="000000"/>
                </w:rPr>
                <w:t>G</w:t>
              </w:r>
            </w:ins>
          </w:p>
        </w:tc>
        <w:tc>
          <w:tcPr>
            <w:tcW w:w="1834" w:type="dxa"/>
            <w:noWrap/>
            <w:hideMark/>
          </w:tcPr>
          <w:p w14:paraId="5038D725" w14:textId="77777777" w:rsidR="003D3011" w:rsidRPr="008D26F7" w:rsidRDefault="003D3011" w:rsidP="00304A5F">
            <w:pPr>
              <w:rPr>
                <w:ins w:id="350" w:author="Rikke Linnemann Nielsen" w:date="2021-04-14T08:50:00Z"/>
                <w:color w:val="000000"/>
              </w:rPr>
            </w:pPr>
            <w:ins w:id="351" w:author="Rikke Linnemann Nielsen" w:date="2021-04-14T08:50:00Z">
              <w:r w:rsidRPr="008D26F7">
                <w:rPr>
                  <w:color w:val="000000"/>
                </w:rPr>
                <w:t>0.5</w:t>
              </w:r>
              <w:r>
                <w:rPr>
                  <w:color w:val="000000"/>
                </w:rPr>
                <w:t>4</w:t>
              </w:r>
              <w:r w:rsidRPr="008D26F7">
                <w:rPr>
                  <w:color w:val="000000"/>
                </w:rPr>
                <w:t xml:space="preserve"> (0.4</w:t>
              </w:r>
              <w:r>
                <w:rPr>
                  <w:color w:val="000000"/>
                </w:rPr>
                <w:t>2</w:t>
              </w:r>
              <w:r w:rsidRPr="008D26F7">
                <w:rPr>
                  <w:color w:val="000000"/>
                </w:rPr>
                <w:t xml:space="preserve"> - 0.</w:t>
              </w:r>
              <w:r>
                <w:rPr>
                  <w:color w:val="000000"/>
                </w:rPr>
                <w:t>70</w:t>
              </w:r>
              <w:r w:rsidRPr="008D26F7">
                <w:rPr>
                  <w:color w:val="000000"/>
                </w:rPr>
                <w:t>)</w:t>
              </w:r>
            </w:ins>
          </w:p>
        </w:tc>
        <w:tc>
          <w:tcPr>
            <w:tcW w:w="1134" w:type="dxa"/>
            <w:noWrap/>
            <w:hideMark/>
          </w:tcPr>
          <w:p w14:paraId="2FA27711" w14:textId="77777777" w:rsidR="003D3011" w:rsidRPr="008D26F7" w:rsidRDefault="003D3011" w:rsidP="00304A5F">
            <w:pPr>
              <w:rPr>
                <w:ins w:id="352" w:author="Rikke Linnemann Nielsen" w:date="2021-04-14T08:50:00Z"/>
                <w:color w:val="000000"/>
              </w:rPr>
            </w:pPr>
            <w:ins w:id="353" w:author="Rikke Linnemann Nielsen" w:date="2021-04-14T08:50:00Z">
              <w:r w:rsidRPr="008D26F7">
                <w:rPr>
                  <w:color w:val="000000"/>
                </w:rPr>
                <w:t>3.26E-06</w:t>
              </w:r>
            </w:ins>
          </w:p>
        </w:tc>
        <w:tc>
          <w:tcPr>
            <w:tcW w:w="2977" w:type="dxa"/>
            <w:noWrap/>
            <w:hideMark/>
          </w:tcPr>
          <w:p w14:paraId="06BE8BBD" w14:textId="77777777" w:rsidR="003D3011" w:rsidRPr="008D26F7" w:rsidRDefault="003D3011" w:rsidP="00304A5F">
            <w:pPr>
              <w:rPr>
                <w:ins w:id="354" w:author="Rikke Linnemann Nielsen" w:date="2021-04-14T08:50:00Z"/>
                <w:color w:val="000000"/>
              </w:rPr>
            </w:pPr>
            <w:ins w:id="355" w:author="Rikke Linnemann Nielsen" w:date="2021-04-14T08:50:00Z">
              <w:r w:rsidRPr="00C02CD9">
                <w:rPr>
                  <w:color w:val="000000"/>
                </w:rPr>
                <w:t>PEX2(+190.1kb)</w:t>
              </w:r>
            </w:ins>
          </w:p>
        </w:tc>
      </w:tr>
      <w:tr w:rsidR="003D3011" w:rsidRPr="002A5C7C" w14:paraId="79BB3405" w14:textId="77777777" w:rsidTr="00304A5F">
        <w:trPr>
          <w:trHeight w:val="320"/>
          <w:ins w:id="356" w:author="Rikke Linnemann Nielsen" w:date="2021-04-14T08:50:00Z"/>
        </w:trPr>
        <w:tc>
          <w:tcPr>
            <w:tcW w:w="628" w:type="dxa"/>
            <w:noWrap/>
            <w:hideMark/>
          </w:tcPr>
          <w:p w14:paraId="3E3F7411" w14:textId="77777777" w:rsidR="003D3011" w:rsidRPr="008D26F7" w:rsidRDefault="003D3011" w:rsidP="00304A5F">
            <w:pPr>
              <w:rPr>
                <w:ins w:id="357" w:author="Rikke Linnemann Nielsen" w:date="2021-04-14T08:50:00Z"/>
                <w:color w:val="000000"/>
              </w:rPr>
            </w:pPr>
            <w:ins w:id="358" w:author="Rikke Linnemann Nielsen" w:date="2021-04-14T08:50:00Z">
              <w:r w:rsidRPr="008D26F7">
                <w:rPr>
                  <w:color w:val="000000"/>
                </w:rPr>
                <w:t>4</w:t>
              </w:r>
            </w:ins>
          </w:p>
        </w:tc>
        <w:tc>
          <w:tcPr>
            <w:tcW w:w="1506" w:type="dxa"/>
            <w:noWrap/>
            <w:hideMark/>
          </w:tcPr>
          <w:p w14:paraId="23548718" w14:textId="77777777" w:rsidR="003D3011" w:rsidRPr="008D26F7" w:rsidRDefault="003D3011" w:rsidP="00304A5F">
            <w:pPr>
              <w:rPr>
                <w:ins w:id="359" w:author="Rikke Linnemann Nielsen" w:date="2021-04-14T08:50:00Z"/>
                <w:color w:val="000000"/>
              </w:rPr>
            </w:pPr>
            <w:ins w:id="360" w:author="Rikke Linnemann Nielsen" w:date="2021-04-14T08:50:00Z">
              <w:r w:rsidRPr="008D26F7">
                <w:rPr>
                  <w:color w:val="000000"/>
                </w:rPr>
                <w:t>rs55634345</w:t>
              </w:r>
            </w:ins>
          </w:p>
        </w:tc>
        <w:tc>
          <w:tcPr>
            <w:tcW w:w="1134" w:type="dxa"/>
            <w:noWrap/>
            <w:hideMark/>
          </w:tcPr>
          <w:p w14:paraId="7CCF722A" w14:textId="77777777" w:rsidR="003D3011" w:rsidRPr="008D26F7" w:rsidRDefault="003D3011" w:rsidP="00304A5F">
            <w:pPr>
              <w:rPr>
                <w:ins w:id="361" w:author="Rikke Linnemann Nielsen" w:date="2021-04-14T08:50:00Z"/>
                <w:color w:val="000000"/>
              </w:rPr>
            </w:pPr>
            <w:ins w:id="362" w:author="Rikke Linnemann Nielsen" w:date="2021-04-14T08:50:00Z">
              <w:r w:rsidRPr="008D26F7">
                <w:rPr>
                  <w:color w:val="000000"/>
                </w:rPr>
                <w:t>19846813</w:t>
              </w:r>
            </w:ins>
          </w:p>
        </w:tc>
        <w:tc>
          <w:tcPr>
            <w:tcW w:w="705" w:type="dxa"/>
            <w:noWrap/>
            <w:hideMark/>
          </w:tcPr>
          <w:p w14:paraId="3D5BBC47" w14:textId="77777777" w:rsidR="003D3011" w:rsidRPr="008D26F7" w:rsidRDefault="003D3011" w:rsidP="00304A5F">
            <w:pPr>
              <w:rPr>
                <w:ins w:id="363" w:author="Rikke Linnemann Nielsen" w:date="2021-04-14T08:50:00Z"/>
                <w:color w:val="000000"/>
              </w:rPr>
            </w:pPr>
            <w:ins w:id="364" w:author="Rikke Linnemann Nielsen" w:date="2021-04-14T08:50:00Z">
              <w:r w:rsidRPr="008D26F7">
                <w:rPr>
                  <w:color w:val="000000"/>
                </w:rPr>
                <w:t>A</w:t>
              </w:r>
            </w:ins>
          </w:p>
        </w:tc>
        <w:tc>
          <w:tcPr>
            <w:tcW w:w="1834" w:type="dxa"/>
            <w:noWrap/>
            <w:hideMark/>
          </w:tcPr>
          <w:p w14:paraId="0352D5ED" w14:textId="77777777" w:rsidR="003D3011" w:rsidRPr="008D26F7" w:rsidRDefault="003D3011" w:rsidP="00304A5F">
            <w:pPr>
              <w:rPr>
                <w:ins w:id="365" w:author="Rikke Linnemann Nielsen" w:date="2021-04-14T08:50:00Z"/>
                <w:color w:val="000000"/>
              </w:rPr>
            </w:pPr>
            <w:ins w:id="366" w:author="Rikke Linnemann Nielsen" w:date="2021-04-14T08:50:00Z">
              <w:r w:rsidRPr="008D26F7">
                <w:rPr>
                  <w:color w:val="000000"/>
                </w:rPr>
                <w:t>1.</w:t>
              </w:r>
              <w:r>
                <w:rPr>
                  <w:color w:val="000000"/>
                </w:rPr>
                <w:t>70</w:t>
              </w:r>
              <w:r w:rsidRPr="008D26F7">
                <w:rPr>
                  <w:color w:val="000000"/>
                </w:rPr>
                <w:t xml:space="preserve"> (1.36 - 2.1</w:t>
              </w:r>
              <w:r>
                <w:rPr>
                  <w:color w:val="000000"/>
                </w:rPr>
                <w:t>2</w:t>
              </w:r>
              <w:r w:rsidRPr="008D26F7">
                <w:rPr>
                  <w:color w:val="000000"/>
                </w:rPr>
                <w:t>)</w:t>
              </w:r>
            </w:ins>
          </w:p>
        </w:tc>
        <w:tc>
          <w:tcPr>
            <w:tcW w:w="1134" w:type="dxa"/>
            <w:noWrap/>
            <w:hideMark/>
          </w:tcPr>
          <w:p w14:paraId="1BE58851" w14:textId="77777777" w:rsidR="003D3011" w:rsidRPr="008D26F7" w:rsidRDefault="003D3011" w:rsidP="00304A5F">
            <w:pPr>
              <w:rPr>
                <w:ins w:id="367" w:author="Rikke Linnemann Nielsen" w:date="2021-04-14T08:50:00Z"/>
                <w:color w:val="000000"/>
              </w:rPr>
            </w:pPr>
            <w:ins w:id="368" w:author="Rikke Linnemann Nielsen" w:date="2021-04-14T08:50:00Z">
              <w:r w:rsidRPr="008D26F7">
                <w:rPr>
                  <w:color w:val="000000"/>
                </w:rPr>
                <w:t>3.59E-06</w:t>
              </w:r>
            </w:ins>
          </w:p>
        </w:tc>
        <w:tc>
          <w:tcPr>
            <w:tcW w:w="2977" w:type="dxa"/>
            <w:noWrap/>
            <w:hideMark/>
          </w:tcPr>
          <w:p w14:paraId="4FAB4D24" w14:textId="77777777" w:rsidR="003D3011" w:rsidRPr="008D26F7" w:rsidRDefault="003D3011" w:rsidP="00304A5F">
            <w:pPr>
              <w:rPr>
                <w:ins w:id="369" w:author="Rikke Linnemann Nielsen" w:date="2021-04-14T08:50:00Z"/>
                <w:color w:val="000000"/>
              </w:rPr>
            </w:pPr>
          </w:p>
        </w:tc>
      </w:tr>
      <w:tr w:rsidR="003D3011" w:rsidRPr="002A5C7C" w14:paraId="374DBDC5" w14:textId="77777777" w:rsidTr="00304A5F">
        <w:trPr>
          <w:trHeight w:val="320"/>
          <w:ins w:id="370" w:author="Rikke Linnemann Nielsen" w:date="2021-04-14T08:50:00Z"/>
        </w:trPr>
        <w:tc>
          <w:tcPr>
            <w:tcW w:w="628" w:type="dxa"/>
            <w:noWrap/>
            <w:hideMark/>
          </w:tcPr>
          <w:p w14:paraId="1DC78AC5" w14:textId="77777777" w:rsidR="003D3011" w:rsidRPr="008D26F7" w:rsidRDefault="003D3011" w:rsidP="00304A5F">
            <w:pPr>
              <w:rPr>
                <w:ins w:id="371" w:author="Rikke Linnemann Nielsen" w:date="2021-04-14T08:50:00Z"/>
                <w:color w:val="000000"/>
              </w:rPr>
            </w:pPr>
            <w:ins w:id="372" w:author="Rikke Linnemann Nielsen" w:date="2021-04-14T08:50:00Z">
              <w:r w:rsidRPr="008D26F7">
                <w:rPr>
                  <w:color w:val="000000"/>
                </w:rPr>
                <w:t>9</w:t>
              </w:r>
            </w:ins>
          </w:p>
        </w:tc>
        <w:tc>
          <w:tcPr>
            <w:tcW w:w="1506" w:type="dxa"/>
            <w:noWrap/>
            <w:hideMark/>
          </w:tcPr>
          <w:p w14:paraId="0B237139" w14:textId="77777777" w:rsidR="003D3011" w:rsidRPr="008D26F7" w:rsidRDefault="003D3011" w:rsidP="00304A5F">
            <w:pPr>
              <w:rPr>
                <w:ins w:id="373" w:author="Rikke Linnemann Nielsen" w:date="2021-04-14T08:50:00Z"/>
                <w:color w:val="000000"/>
              </w:rPr>
            </w:pPr>
            <w:ins w:id="374" w:author="Rikke Linnemann Nielsen" w:date="2021-04-14T08:50:00Z">
              <w:r w:rsidRPr="008D26F7">
                <w:rPr>
                  <w:color w:val="000000"/>
                </w:rPr>
                <w:t>rs170623</w:t>
              </w:r>
            </w:ins>
          </w:p>
        </w:tc>
        <w:tc>
          <w:tcPr>
            <w:tcW w:w="1134" w:type="dxa"/>
            <w:noWrap/>
            <w:hideMark/>
          </w:tcPr>
          <w:p w14:paraId="69BB6063" w14:textId="77777777" w:rsidR="003D3011" w:rsidRPr="008D26F7" w:rsidRDefault="003D3011" w:rsidP="00304A5F">
            <w:pPr>
              <w:rPr>
                <w:ins w:id="375" w:author="Rikke Linnemann Nielsen" w:date="2021-04-14T08:50:00Z"/>
                <w:color w:val="000000"/>
              </w:rPr>
            </w:pPr>
            <w:ins w:id="376" w:author="Rikke Linnemann Nielsen" w:date="2021-04-14T08:50:00Z">
              <w:r w:rsidRPr="008D26F7">
                <w:rPr>
                  <w:color w:val="000000"/>
                </w:rPr>
                <w:t>101984936</w:t>
              </w:r>
            </w:ins>
          </w:p>
        </w:tc>
        <w:tc>
          <w:tcPr>
            <w:tcW w:w="705" w:type="dxa"/>
            <w:noWrap/>
            <w:hideMark/>
          </w:tcPr>
          <w:p w14:paraId="546D9725" w14:textId="77777777" w:rsidR="003D3011" w:rsidRPr="008D26F7" w:rsidRDefault="003D3011" w:rsidP="00304A5F">
            <w:pPr>
              <w:rPr>
                <w:ins w:id="377" w:author="Rikke Linnemann Nielsen" w:date="2021-04-14T08:50:00Z"/>
                <w:color w:val="000000"/>
              </w:rPr>
            </w:pPr>
            <w:ins w:id="378" w:author="Rikke Linnemann Nielsen" w:date="2021-04-14T08:50:00Z">
              <w:r w:rsidRPr="008D26F7">
                <w:rPr>
                  <w:color w:val="000000"/>
                </w:rPr>
                <w:t>C</w:t>
              </w:r>
            </w:ins>
          </w:p>
        </w:tc>
        <w:tc>
          <w:tcPr>
            <w:tcW w:w="1834" w:type="dxa"/>
            <w:noWrap/>
            <w:hideMark/>
          </w:tcPr>
          <w:p w14:paraId="0B4C56D6" w14:textId="77777777" w:rsidR="003D3011" w:rsidRPr="008D26F7" w:rsidRDefault="003D3011" w:rsidP="00304A5F">
            <w:pPr>
              <w:rPr>
                <w:ins w:id="379" w:author="Rikke Linnemann Nielsen" w:date="2021-04-14T08:50:00Z"/>
                <w:color w:val="000000"/>
              </w:rPr>
            </w:pPr>
            <w:ins w:id="380" w:author="Rikke Linnemann Nielsen" w:date="2021-04-14T08:50:00Z">
              <w:r w:rsidRPr="008D26F7">
                <w:rPr>
                  <w:color w:val="000000"/>
                </w:rPr>
                <w:t>1.7</w:t>
              </w:r>
              <w:r>
                <w:rPr>
                  <w:color w:val="000000"/>
                </w:rPr>
                <w:t>7</w:t>
              </w:r>
              <w:r w:rsidRPr="008D26F7">
                <w:rPr>
                  <w:color w:val="000000"/>
                </w:rPr>
                <w:t xml:space="preserve"> (1.3</w:t>
              </w:r>
              <w:r>
                <w:rPr>
                  <w:color w:val="000000"/>
                </w:rPr>
                <w:t>9</w:t>
              </w:r>
              <w:r w:rsidRPr="008D26F7">
                <w:rPr>
                  <w:color w:val="000000"/>
                </w:rPr>
                <w:t xml:space="preserve"> - 2.2</w:t>
              </w:r>
              <w:r>
                <w:rPr>
                  <w:color w:val="000000"/>
                </w:rPr>
                <w:t>5</w:t>
              </w:r>
              <w:r w:rsidRPr="008D26F7">
                <w:rPr>
                  <w:color w:val="000000"/>
                </w:rPr>
                <w:t>)</w:t>
              </w:r>
            </w:ins>
          </w:p>
        </w:tc>
        <w:tc>
          <w:tcPr>
            <w:tcW w:w="1134" w:type="dxa"/>
            <w:noWrap/>
            <w:hideMark/>
          </w:tcPr>
          <w:p w14:paraId="0AAC14E8" w14:textId="77777777" w:rsidR="003D3011" w:rsidRPr="008D26F7" w:rsidRDefault="003D3011" w:rsidP="00304A5F">
            <w:pPr>
              <w:rPr>
                <w:ins w:id="381" w:author="Rikke Linnemann Nielsen" w:date="2021-04-14T08:50:00Z"/>
                <w:color w:val="000000"/>
              </w:rPr>
            </w:pPr>
            <w:ins w:id="382" w:author="Rikke Linnemann Nielsen" w:date="2021-04-14T08:50:00Z">
              <w:r w:rsidRPr="008D26F7">
                <w:rPr>
                  <w:color w:val="000000"/>
                </w:rPr>
                <w:t>3.72E-06</w:t>
              </w:r>
            </w:ins>
          </w:p>
        </w:tc>
        <w:tc>
          <w:tcPr>
            <w:tcW w:w="2977" w:type="dxa"/>
            <w:noWrap/>
            <w:hideMark/>
          </w:tcPr>
          <w:p w14:paraId="06AAAE80" w14:textId="77777777" w:rsidR="003D3011" w:rsidRPr="00B4072E" w:rsidRDefault="003D3011" w:rsidP="00304A5F">
            <w:pPr>
              <w:rPr>
                <w:ins w:id="383" w:author="Rikke Linnemann Nielsen" w:date="2021-04-14T08:50:00Z"/>
                <w:color w:val="000000"/>
                <w:lang w:val="en-US"/>
              </w:rPr>
            </w:pPr>
            <w:ins w:id="384" w:author="Rikke Linnemann Nielsen" w:date="2021-04-14T08:50:00Z">
              <w:r w:rsidRPr="00B4072E">
                <w:rPr>
                  <w:color w:val="000000"/>
                  <w:lang w:val="en-US"/>
                </w:rPr>
                <w:t>ALG2(+0.69</w:t>
              </w:r>
              <w:proofErr w:type="gramStart"/>
              <w:r w:rsidRPr="00B4072E">
                <w:rPr>
                  <w:color w:val="000000"/>
                  <w:lang w:val="en-US"/>
                </w:rPr>
                <w:t>kb)|</w:t>
              </w:r>
              <w:proofErr w:type="gramEnd"/>
            </w:ins>
          </w:p>
          <w:p w14:paraId="5CF50A0A" w14:textId="77777777" w:rsidR="003D3011" w:rsidRPr="00B4072E" w:rsidRDefault="003D3011" w:rsidP="00304A5F">
            <w:pPr>
              <w:rPr>
                <w:ins w:id="385" w:author="Rikke Linnemann Nielsen" w:date="2021-04-14T08:50:00Z"/>
                <w:color w:val="000000"/>
                <w:lang w:val="en-US"/>
              </w:rPr>
            </w:pPr>
            <w:ins w:id="386" w:author="Rikke Linnemann Nielsen" w:date="2021-04-14T08:50:00Z">
              <w:r w:rsidRPr="00B4072E">
                <w:rPr>
                  <w:color w:val="000000"/>
                  <w:lang w:val="en-US"/>
                </w:rPr>
                <w:t>COL15A1(+151.9</w:t>
              </w:r>
              <w:proofErr w:type="gramStart"/>
              <w:r w:rsidRPr="00B4072E">
                <w:rPr>
                  <w:color w:val="000000"/>
                  <w:lang w:val="en-US"/>
                </w:rPr>
                <w:t>kb)|</w:t>
              </w:r>
              <w:proofErr w:type="gramEnd"/>
            </w:ins>
          </w:p>
          <w:p w14:paraId="3F8EFB8C" w14:textId="77777777" w:rsidR="003D3011" w:rsidRPr="00B4072E" w:rsidRDefault="003D3011" w:rsidP="00304A5F">
            <w:pPr>
              <w:rPr>
                <w:ins w:id="387" w:author="Rikke Linnemann Nielsen" w:date="2021-04-14T08:50:00Z"/>
                <w:color w:val="000000"/>
                <w:lang w:val="en-US"/>
              </w:rPr>
            </w:pPr>
            <w:ins w:id="388" w:author="Rikke Linnemann Nielsen" w:date="2021-04-14T08:50:00Z">
              <w:r w:rsidRPr="00B4072E">
                <w:rPr>
                  <w:color w:val="000000"/>
                  <w:lang w:val="en-US"/>
                </w:rPr>
                <w:t>NAMA(-132.7</w:t>
              </w:r>
              <w:proofErr w:type="gramStart"/>
              <w:r w:rsidRPr="00B4072E">
                <w:rPr>
                  <w:color w:val="000000"/>
                  <w:lang w:val="en-US"/>
                </w:rPr>
                <w:t>kb)|</w:t>
              </w:r>
              <w:proofErr w:type="gramEnd"/>
            </w:ins>
          </w:p>
          <w:p w14:paraId="6B55027F" w14:textId="77777777" w:rsidR="003D3011" w:rsidRPr="008D26F7" w:rsidRDefault="003D3011" w:rsidP="00304A5F">
            <w:pPr>
              <w:rPr>
                <w:ins w:id="389" w:author="Rikke Linnemann Nielsen" w:date="2021-04-14T08:50:00Z"/>
                <w:color w:val="000000"/>
              </w:rPr>
            </w:pPr>
            <w:ins w:id="390" w:author="Rikke Linnemann Nielsen" w:date="2021-04-14T08:50:00Z">
              <w:r w:rsidRPr="00B4072E">
                <w:rPr>
                  <w:color w:val="000000"/>
                </w:rPr>
                <w:t>SEC61B(</w:t>
              </w:r>
              <w:proofErr w:type="gramStart"/>
              <w:r w:rsidRPr="00B4072E">
                <w:rPr>
                  <w:color w:val="000000"/>
                </w:rPr>
                <w:t>0)|</w:t>
              </w:r>
              <w:proofErr w:type="gramEnd"/>
              <w:r w:rsidRPr="00B4072E">
                <w:rPr>
                  <w:color w:val="000000"/>
                </w:rPr>
                <w:t>TGFBR1(+68.46kb)</w:t>
              </w:r>
            </w:ins>
          </w:p>
        </w:tc>
      </w:tr>
      <w:tr w:rsidR="003D3011" w:rsidRPr="002A5C7C" w14:paraId="5DB52C9A" w14:textId="77777777" w:rsidTr="00304A5F">
        <w:trPr>
          <w:trHeight w:val="320"/>
          <w:ins w:id="391" w:author="Rikke Linnemann Nielsen" w:date="2021-04-14T08:50:00Z"/>
        </w:trPr>
        <w:tc>
          <w:tcPr>
            <w:tcW w:w="628" w:type="dxa"/>
            <w:noWrap/>
            <w:hideMark/>
          </w:tcPr>
          <w:p w14:paraId="3C75FD51" w14:textId="77777777" w:rsidR="003D3011" w:rsidRPr="008D26F7" w:rsidRDefault="003D3011" w:rsidP="00304A5F">
            <w:pPr>
              <w:rPr>
                <w:ins w:id="392" w:author="Rikke Linnemann Nielsen" w:date="2021-04-14T08:50:00Z"/>
                <w:color w:val="000000"/>
              </w:rPr>
            </w:pPr>
            <w:ins w:id="393" w:author="Rikke Linnemann Nielsen" w:date="2021-04-14T08:50:00Z">
              <w:r w:rsidRPr="008D26F7">
                <w:rPr>
                  <w:color w:val="000000"/>
                </w:rPr>
                <w:t>19</w:t>
              </w:r>
            </w:ins>
          </w:p>
        </w:tc>
        <w:tc>
          <w:tcPr>
            <w:tcW w:w="1506" w:type="dxa"/>
            <w:noWrap/>
            <w:hideMark/>
          </w:tcPr>
          <w:p w14:paraId="1583E299" w14:textId="77777777" w:rsidR="003D3011" w:rsidRPr="008D26F7" w:rsidRDefault="003D3011" w:rsidP="00304A5F">
            <w:pPr>
              <w:rPr>
                <w:ins w:id="394" w:author="Rikke Linnemann Nielsen" w:date="2021-04-14T08:50:00Z"/>
                <w:color w:val="000000"/>
              </w:rPr>
            </w:pPr>
            <w:ins w:id="395" w:author="Rikke Linnemann Nielsen" w:date="2021-04-14T08:50:00Z">
              <w:r w:rsidRPr="008D26F7">
                <w:rPr>
                  <w:color w:val="000000"/>
                </w:rPr>
                <w:t>rs61734424</w:t>
              </w:r>
            </w:ins>
          </w:p>
        </w:tc>
        <w:tc>
          <w:tcPr>
            <w:tcW w:w="1134" w:type="dxa"/>
            <w:noWrap/>
            <w:hideMark/>
          </w:tcPr>
          <w:p w14:paraId="7F98B6B5" w14:textId="77777777" w:rsidR="003D3011" w:rsidRPr="008D26F7" w:rsidRDefault="003D3011" w:rsidP="00304A5F">
            <w:pPr>
              <w:rPr>
                <w:ins w:id="396" w:author="Rikke Linnemann Nielsen" w:date="2021-04-14T08:50:00Z"/>
                <w:color w:val="000000"/>
              </w:rPr>
            </w:pPr>
            <w:ins w:id="397" w:author="Rikke Linnemann Nielsen" w:date="2021-04-14T08:50:00Z">
              <w:r w:rsidRPr="008D26F7">
                <w:rPr>
                  <w:color w:val="000000"/>
                </w:rPr>
                <w:t>50747533</w:t>
              </w:r>
            </w:ins>
          </w:p>
        </w:tc>
        <w:tc>
          <w:tcPr>
            <w:tcW w:w="705" w:type="dxa"/>
            <w:noWrap/>
            <w:hideMark/>
          </w:tcPr>
          <w:p w14:paraId="20A647A0" w14:textId="77777777" w:rsidR="003D3011" w:rsidRPr="008D26F7" w:rsidRDefault="003D3011" w:rsidP="00304A5F">
            <w:pPr>
              <w:rPr>
                <w:ins w:id="398" w:author="Rikke Linnemann Nielsen" w:date="2021-04-14T08:50:00Z"/>
                <w:color w:val="000000"/>
              </w:rPr>
            </w:pPr>
            <w:ins w:id="399" w:author="Rikke Linnemann Nielsen" w:date="2021-04-14T08:50:00Z">
              <w:r w:rsidRPr="008D26F7">
                <w:rPr>
                  <w:color w:val="000000"/>
                </w:rPr>
                <w:t>G</w:t>
              </w:r>
            </w:ins>
          </w:p>
        </w:tc>
        <w:tc>
          <w:tcPr>
            <w:tcW w:w="1834" w:type="dxa"/>
            <w:noWrap/>
            <w:hideMark/>
          </w:tcPr>
          <w:p w14:paraId="261680FF" w14:textId="77777777" w:rsidR="003D3011" w:rsidRPr="008D26F7" w:rsidRDefault="003D3011" w:rsidP="00304A5F">
            <w:pPr>
              <w:rPr>
                <w:ins w:id="400" w:author="Rikke Linnemann Nielsen" w:date="2021-04-14T08:50:00Z"/>
                <w:color w:val="000000"/>
              </w:rPr>
            </w:pPr>
            <w:ins w:id="401" w:author="Rikke Linnemann Nielsen" w:date="2021-04-14T08:50:00Z">
              <w:r w:rsidRPr="008D26F7">
                <w:rPr>
                  <w:color w:val="000000"/>
                </w:rPr>
                <w:t>2.8</w:t>
              </w:r>
              <w:r>
                <w:rPr>
                  <w:color w:val="000000"/>
                </w:rPr>
                <w:t>9</w:t>
              </w:r>
              <w:r w:rsidRPr="008D26F7">
                <w:rPr>
                  <w:color w:val="000000"/>
                </w:rPr>
                <w:t xml:space="preserve"> (1.8</w:t>
              </w:r>
              <w:r>
                <w:rPr>
                  <w:color w:val="000000"/>
                </w:rPr>
                <w:t>4</w:t>
              </w:r>
              <w:r w:rsidRPr="008D26F7">
                <w:rPr>
                  <w:color w:val="000000"/>
                </w:rPr>
                <w:t xml:space="preserve"> - 4.53)</w:t>
              </w:r>
            </w:ins>
          </w:p>
        </w:tc>
        <w:tc>
          <w:tcPr>
            <w:tcW w:w="1134" w:type="dxa"/>
            <w:noWrap/>
            <w:hideMark/>
          </w:tcPr>
          <w:p w14:paraId="485F6F22" w14:textId="77777777" w:rsidR="003D3011" w:rsidRPr="008D26F7" w:rsidRDefault="003D3011" w:rsidP="00304A5F">
            <w:pPr>
              <w:rPr>
                <w:ins w:id="402" w:author="Rikke Linnemann Nielsen" w:date="2021-04-14T08:50:00Z"/>
                <w:color w:val="000000"/>
              </w:rPr>
            </w:pPr>
            <w:ins w:id="403" w:author="Rikke Linnemann Nielsen" w:date="2021-04-14T08:50:00Z">
              <w:r w:rsidRPr="008D26F7">
                <w:rPr>
                  <w:color w:val="000000"/>
                </w:rPr>
                <w:t>4.05E-06</w:t>
              </w:r>
            </w:ins>
          </w:p>
        </w:tc>
        <w:tc>
          <w:tcPr>
            <w:tcW w:w="2977" w:type="dxa"/>
            <w:noWrap/>
            <w:hideMark/>
          </w:tcPr>
          <w:p w14:paraId="1037438C" w14:textId="77777777" w:rsidR="003D3011" w:rsidRPr="00CB69AD" w:rsidRDefault="003D3011" w:rsidP="00304A5F">
            <w:pPr>
              <w:rPr>
                <w:ins w:id="404" w:author="Rikke Linnemann Nielsen" w:date="2021-04-14T08:50:00Z"/>
                <w:color w:val="000000"/>
              </w:rPr>
            </w:pPr>
            <w:ins w:id="405" w:author="Rikke Linnemann Nielsen" w:date="2021-04-14T08:50:00Z">
              <w:r w:rsidRPr="00CB69AD">
                <w:rPr>
                  <w:color w:val="000000"/>
                </w:rPr>
                <w:t>EMC10(-232.2</w:t>
              </w:r>
              <w:proofErr w:type="gramStart"/>
              <w:r w:rsidRPr="00CB69AD">
                <w:rPr>
                  <w:color w:val="000000"/>
                </w:rPr>
                <w:t>kb)|</w:t>
              </w:r>
              <w:proofErr w:type="gramEnd"/>
            </w:ins>
          </w:p>
          <w:p w14:paraId="3326FD52" w14:textId="77777777" w:rsidR="003D3011" w:rsidRPr="00CB69AD" w:rsidRDefault="003D3011" w:rsidP="00304A5F">
            <w:pPr>
              <w:rPr>
                <w:ins w:id="406" w:author="Rikke Linnemann Nielsen" w:date="2021-04-14T08:50:00Z"/>
                <w:color w:val="000000"/>
              </w:rPr>
            </w:pPr>
            <w:ins w:id="407" w:author="Rikke Linnemann Nielsen" w:date="2021-04-14T08:50:00Z">
              <w:r w:rsidRPr="00CB69AD">
                <w:rPr>
                  <w:color w:val="000000"/>
                </w:rPr>
                <w:t>FAM71E1(-222.5</w:t>
              </w:r>
              <w:proofErr w:type="gramStart"/>
              <w:r w:rsidRPr="00CB69AD">
                <w:rPr>
                  <w:color w:val="000000"/>
                </w:rPr>
                <w:t>kb)|</w:t>
              </w:r>
              <w:proofErr w:type="gramEnd"/>
            </w:ins>
          </w:p>
          <w:p w14:paraId="79D0F3C0" w14:textId="77777777" w:rsidR="003D3011" w:rsidRPr="00CB69AD" w:rsidRDefault="003D3011" w:rsidP="00304A5F">
            <w:pPr>
              <w:rPr>
                <w:ins w:id="408" w:author="Rikke Linnemann Nielsen" w:date="2021-04-14T08:50:00Z"/>
                <w:color w:val="000000"/>
              </w:rPr>
            </w:pPr>
            <w:ins w:id="409" w:author="Rikke Linnemann Nielsen" w:date="2021-04-14T08:50:00Z">
              <w:r w:rsidRPr="00CB69AD">
                <w:rPr>
                  <w:color w:val="000000"/>
                </w:rPr>
                <w:t>FLJ26850(+177.5</w:t>
              </w:r>
              <w:proofErr w:type="gramStart"/>
              <w:r w:rsidRPr="00CB69AD">
                <w:rPr>
                  <w:color w:val="000000"/>
                </w:rPr>
                <w:t>kb)|</w:t>
              </w:r>
              <w:proofErr w:type="gramEnd"/>
            </w:ins>
          </w:p>
          <w:p w14:paraId="6023F918" w14:textId="77777777" w:rsidR="003D3011" w:rsidRPr="00CB69AD" w:rsidRDefault="003D3011" w:rsidP="00304A5F">
            <w:pPr>
              <w:rPr>
                <w:ins w:id="410" w:author="Rikke Linnemann Nielsen" w:date="2021-04-14T08:50:00Z"/>
                <w:color w:val="000000"/>
              </w:rPr>
            </w:pPr>
            <w:ins w:id="411" w:author="Rikke Linnemann Nielsen" w:date="2021-04-14T08:50:00Z">
              <w:r w:rsidRPr="00CB69AD">
                <w:rPr>
                  <w:color w:val="000000"/>
                </w:rPr>
                <w:t>IZUMO2(+81</w:t>
              </w:r>
              <w:proofErr w:type="gramStart"/>
              <w:r w:rsidRPr="00CB69AD">
                <w:rPr>
                  <w:color w:val="000000"/>
                </w:rPr>
                <w:t>kb)|</w:t>
              </w:r>
              <w:proofErr w:type="gramEnd"/>
            </w:ins>
          </w:p>
          <w:p w14:paraId="5F1800BB" w14:textId="77777777" w:rsidR="003D3011" w:rsidRPr="00CB69AD" w:rsidRDefault="003D3011" w:rsidP="00304A5F">
            <w:pPr>
              <w:rPr>
                <w:ins w:id="412" w:author="Rikke Linnemann Nielsen" w:date="2021-04-14T08:50:00Z"/>
                <w:color w:val="000000"/>
              </w:rPr>
            </w:pPr>
            <w:ins w:id="413" w:author="Rikke Linnemann Nielsen" w:date="2021-04-14T08:50:00Z">
              <w:r w:rsidRPr="00CB69AD">
                <w:rPr>
                  <w:color w:val="000000"/>
                </w:rPr>
                <w:t>KCNC3(-67.66</w:t>
              </w:r>
              <w:proofErr w:type="gramStart"/>
              <w:r w:rsidRPr="00CB69AD">
                <w:rPr>
                  <w:color w:val="000000"/>
                </w:rPr>
                <w:t>kb)|</w:t>
              </w:r>
              <w:proofErr w:type="gramEnd"/>
            </w:ins>
          </w:p>
          <w:p w14:paraId="36E0FF2B" w14:textId="77777777" w:rsidR="003D3011" w:rsidRPr="00CB69AD" w:rsidRDefault="003D3011" w:rsidP="00304A5F">
            <w:pPr>
              <w:rPr>
                <w:ins w:id="414" w:author="Rikke Linnemann Nielsen" w:date="2021-04-14T08:50:00Z"/>
                <w:color w:val="000000"/>
              </w:rPr>
            </w:pPr>
            <w:ins w:id="415" w:author="Rikke Linnemann Nielsen" w:date="2021-04-14T08:50:00Z">
              <w:r w:rsidRPr="00CB69AD">
                <w:rPr>
                  <w:color w:val="000000"/>
                </w:rPr>
                <w:t>MYBPC2(-188.6</w:t>
              </w:r>
              <w:proofErr w:type="gramStart"/>
              <w:r w:rsidRPr="00CB69AD">
                <w:rPr>
                  <w:color w:val="000000"/>
                </w:rPr>
                <w:t>kb)|</w:t>
              </w:r>
              <w:proofErr w:type="gramEnd"/>
            </w:ins>
          </w:p>
          <w:p w14:paraId="70A9EA69" w14:textId="77777777" w:rsidR="003D3011" w:rsidRPr="00CB69AD" w:rsidRDefault="003D3011" w:rsidP="00304A5F">
            <w:pPr>
              <w:rPr>
                <w:ins w:id="416" w:author="Rikke Linnemann Nielsen" w:date="2021-04-14T08:50:00Z"/>
                <w:color w:val="000000"/>
              </w:rPr>
            </w:pPr>
            <w:ins w:id="417" w:author="Rikke Linnemann Nielsen" w:date="2021-04-14T08:50:00Z">
              <w:r w:rsidRPr="00CB69AD">
                <w:rPr>
                  <w:color w:val="000000"/>
                </w:rPr>
                <w:t>MYH14(</w:t>
              </w:r>
              <w:proofErr w:type="gramStart"/>
              <w:r w:rsidRPr="00CB69AD">
                <w:rPr>
                  <w:color w:val="000000"/>
                </w:rPr>
                <w:t>0)|</w:t>
              </w:r>
              <w:proofErr w:type="gramEnd"/>
            </w:ins>
          </w:p>
          <w:p w14:paraId="4192BD86" w14:textId="77777777" w:rsidR="003D3011" w:rsidRPr="00CB69AD" w:rsidRDefault="003D3011" w:rsidP="00304A5F">
            <w:pPr>
              <w:rPr>
                <w:ins w:id="418" w:author="Rikke Linnemann Nielsen" w:date="2021-04-14T08:50:00Z"/>
                <w:color w:val="000000"/>
              </w:rPr>
            </w:pPr>
            <w:ins w:id="419" w:author="Rikke Linnemann Nielsen" w:date="2021-04-14T08:50:00Z">
              <w:r w:rsidRPr="00CB69AD">
                <w:rPr>
                  <w:color w:val="000000"/>
                </w:rPr>
                <w:t>NAPSA(-114.2</w:t>
              </w:r>
              <w:proofErr w:type="gramStart"/>
              <w:r w:rsidRPr="00CB69AD">
                <w:rPr>
                  <w:color w:val="000000"/>
                </w:rPr>
                <w:t>kb)|</w:t>
              </w:r>
              <w:proofErr w:type="gramEnd"/>
            </w:ins>
          </w:p>
          <w:p w14:paraId="357D8F6D" w14:textId="77777777" w:rsidR="003D3011" w:rsidRPr="00CB69AD" w:rsidRDefault="003D3011" w:rsidP="00304A5F">
            <w:pPr>
              <w:rPr>
                <w:ins w:id="420" w:author="Rikke Linnemann Nielsen" w:date="2021-04-14T08:50:00Z"/>
                <w:color w:val="000000"/>
              </w:rPr>
            </w:pPr>
            <w:ins w:id="421" w:author="Rikke Linnemann Nielsen" w:date="2021-04-14T08:50:00Z">
              <w:r w:rsidRPr="00CB69AD">
                <w:rPr>
                  <w:color w:val="000000"/>
                </w:rPr>
                <w:t>NAPSB(-89.52</w:t>
              </w:r>
              <w:proofErr w:type="gramStart"/>
              <w:r w:rsidRPr="00CB69AD">
                <w:rPr>
                  <w:color w:val="000000"/>
                </w:rPr>
                <w:t>kb)|</w:t>
              </w:r>
              <w:proofErr w:type="gramEnd"/>
            </w:ins>
          </w:p>
          <w:p w14:paraId="2CF428F5" w14:textId="77777777" w:rsidR="003D3011" w:rsidRPr="00CB69AD" w:rsidRDefault="003D3011" w:rsidP="00304A5F">
            <w:pPr>
              <w:rPr>
                <w:ins w:id="422" w:author="Rikke Linnemann Nielsen" w:date="2021-04-14T08:50:00Z"/>
                <w:color w:val="000000"/>
              </w:rPr>
            </w:pPr>
            <w:ins w:id="423" w:author="Rikke Linnemann Nielsen" w:date="2021-04-14T08:50:00Z">
              <w:r w:rsidRPr="00CB69AD">
                <w:rPr>
                  <w:color w:val="000000"/>
                </w:rPr>
                <w:t>NR1H2(-132.1</w:t>
              </w:r>
              <w:proofErr w:type="gramStart"/>
              <w:r w:rsidRPr="00CB69AD">
                <w:rPr>
                  <w:color w:val="000000"/>
                </w:rPr>
                <w:t>kb)|</w:t>
              </w:r>
              <w:proofErr w:type="gramEnd"/>
            </w:ins>
          </w:p>
          <w:p w14:paraId="2DD4091C" w14:textId="77777777" w:rsidR="003D3011" w:rsidRPr="00CB69AD" w:rsidRDefault="003D3011" w:rsidP="00304A5F">
            <w:pPr>
              <w:rPr>
                <w:ins w:id="424" w:author="Rikke Linnemann Nielsen" w:date="2021-04-14T08:50:00Z"/>
                <w:color w:val="000000"/>
              </w:rPr>
            </w:pPr>
            <w:ins w:id="425" w:author="Rikke Linnemann Nielsen" w:date="2021-04-14T08:50:00Z">
              <w:r w:rsidRPr="00CB69AD">
                <w:rPr>
                  <w:color w:val="000000"/>
                </w:rPr>
                <w:t>POLD1(-140</w:t>
              </w:r>
              <w:proofErr w:type="gramStart"/>
              <w:r w:rsidRPr="00CB69AD">
                <w:rPr>
                  <w:color w:val="000000"/>
                </w:rPr>
                <w:t>kb)|</w:t>
              </w:r>
              <w:proofErr w:type="gramEnd"/>
            </w:ins>
          </w:p>
          <w:p w14:paraId="3A6E434D" w14:textId="77777777" w:rsidR="003D3011" w:rsidRPr="00CB69AD" w:rsidRDefault="003D3011" w:rsidP="00304A5F">
            <w:pPr>
              <w:rPr>
                <w:ins w:id="426" w:author="Rikke Linnemann Nielsen" w:date="2021-04-14T08:50:00Z"/>
                <w:color w:val="000000"/>
              </w:rPr>
            </w:pPr>
            <w:ins w:id="427" w:author="Rikke Linnemann Nielsen" w:date="2021-04-14T08:50:00Z">
              <w:r w:rsidRPr="00CB69AD">
                <w:rPr>
                  <w:color w:val="000000"/>
                </w:rPr>
                <w:t>SNAR-A3(+115.8</w:t>
              </w:r>
              <w:proofErr w:type="gramStart"/>
              <w:r w:rsidRPr="00CB69AD">
                <w:rPr>
                  <w:color w:val="000000"/>
                </w:rPr>
                <w:t>kb)|</w:t>
              </w:r>
              <w:proofErr w:type="gramEnd"/>
            </w:ins>
          </w:p>
          <w:p w14:paraId="3318A96E" w14:textId="77777777" w:rsidR="003D3011" w:rsidRPr="00CB69AD" w:rsidRDefault="003D3011" w:rsidP="00304A5F">
            <w:pPr>
              <w:rPr>
                <w:ins w:id="428" w:author="Rikke Linnemann Nielsen" w:date="2021-04-14T08:50:00Z"/>
                <w:color w:val="000000"/>
                <w:lang w:val="en-US"/>
              </w:rPr>
            </w:pPr>
            <w:ins w:id="429" w:author="Rikke Linnemann Nielsen" w:date="2021-04-14T08:50:00Z">
              <w:r w:rsidRPr="00CB69AD">
                <w:rPr>
                  <w:color w:val="000000"/>
                  <w:lang w:val="en-US"/>
                </w:rPr>
                <w:t>SNAR-A4(+115.8</w:t>
              </w:r>
              <w:proofErr w:type="gramStart"/>
              <w:r w:rsidRPr="00CB69AD">
                <w:rPr>
                  <w:color w:val="000000"/>
                  <w:lang w:val="en-US"/>
                </w:rPr>
                <w:t>kb)|</w:t>
              </w:r>
              <w:proofErr w:type="gramEnd"/>
            </w:ins>
          </w:p>
          <w:p w14:paraId="5428AD3D" w14:textId="77777777" w:rsidR="003D3011" w:rsidRPr="00CB69AD" w:rsidRDefault="003D3011" w:rsidP="00304A5F">
            <w:pPr>
              <w:rPr>
                <w:ins w:id="430" w:author="Rikke Linnemann Nielsen" w:date="2021-04-14T08:50:00Z"/>
                <w:color w:val="000000"/>
                <w:lang w:val="en-US"/>
              </w:rPr>
            </w:pPr>
            <w:ins w:id="431" w:author="Rikke Linnemann Nielsen" w:date="2021-04-14T08:50:00Z">
              <w:r w:rsidRPr="00CB69AD">
                <w:rPr>
                  <w:color w:val="000000"/>
                  <w:lang w:val="en-US"/>
                </w:rPr>
                <w:lastRenderedPageBreak/>
                <w:t>SNAR-A5(+115.8</w:t>
              </w:r>
              <w:proofErr w:type="gramStart"/>
              <w:r w:rsidRPr="00CB69AD">
                <w:rPr>
                  <w:color w:val="000000"/>
                  <w:lang w:val="en-US"/>
                </w:rPr>
                <w:t>kb)|</w:t>
              </w:r>
              <w:proofErr w:type="gramEnd"/>
            </w:ins>
          </w:p>
          <w:p w14:paraId="378AD38E" w14:textId="77777777" w:rsidR="003D3011" w:rsidRPr="00CB69AD" w:rsidRDefault="003D3011" w:rsidP="00304A5F">
            <w:pPr>
              <w:rPr>
                <w:ins w:id="432" w:author="Rikke Linnemann Nielsen" w:date="2021-04-14T08:50:00Z"/>
                <w:color w:val="000000"/>
                <w:lang w:val="en-US"/>
              </w:rPr>
            </w:pPr>
            <w:ins w:id="433" w:author="Rikke Linnemann Nielsen" w:date="2021-04-14T08:50:00Z">
              <w:r w:rsidRPr="00CB69AD">
                <w:rPr>
                  <w:color w:val="000000"/>
                  <w:lang w:val="en-US"/>
                </w:rPr>
                <w:t>SNAR-A6(+115.8</w:t>
              </w:r>
              <w:proofErr w:type="gramStart"/>
              <w:r w:rsidRPr="00CB69AD">
                <w:rPr>
                  <w:color w:val="000000"/>
                  <w:lang w:val="en-US"/>
                </w:rPr>
                <w:t>kb)|</w:t>
              </w:r>
              <w:proofErr w:type="gramEnd"/>
            </w:ins>
          </w:p>
          <w:p w14:paraId="63E2B29E" w14:textId="77777777" w:rsidR="003D3011" w:rsidRPr="00CB69AD" w:rsidRDefault="003D3011" w:rsidP="00304A5F">
            <w:pPr>
              <w:rPr>
                <w:ins w:id="434" w:author="Rikke Linnemann Nielsen" w:date="2021-04-14T08:50:00Z"/>
                <w:color w:val="000000"/>
                <w:lang w:val="en-US"/>
              </w:rPr>
            </w:pPr>
            <w:ins w:id="435" w:author="Rikke Linnemann Nielsen" w:date="2021-04-14T08:50:00Z">
              <w:r w:rsidRPr="00CB69AD">
                <w:rPr>
                  <w:color w:val="000000"/>
                  <w:lang w:val="en-US"/>
                </w:rPr>
                <w:t>SNAR-A7(+115.8</w:t>
              </w:r>
              <w:proofErr w:type="gramStart"/>
              <w:r w:rsidRPr="00CB69AD">
                <w:rPr>
                  <w:color w:val="000000"/>
                  <w:lang w:val="en-US"/>
                </w:rPr>
                <w:t>kb)|</w:t>
              </w:r>
              <w:proofErr w:type="gramEnd"/>
            </w:ins>
          </w:p>
          <w:p w14:paraId="0AEB54E8" w14:textId="77777777" w:rsidR="003D3011" w:rsidRPr="00CB69AD" w:rsidRDefault="003D3011" w:rsidP="00304A5F">
            <w:pPr>
              <w:rPr>
                <w:ins w:id="436" w:author="Rikke Linnemann Nielsen" w:date="2021-04-14T08:50:00Z"/>
                <w:color w:val="000000"/>
                <w:lang w:val="en-US"/>
              </w:rPr>
            </w:pPr>
            <w:ins w:id="437" w:author="Rikke Linnemann Nielsen" w:date="2021-04-14T08:50:00Z">
              <w:r w:rsidRPr="00CB69AD">
                <w:rPr>
                  <w:color w:val="000000"/>
                  <w:lang w:val="en-US"/>
                </w:rPr>
                <w:t>SNAR-A8(+115.8</w:t>
              </w:r>
              <w:proofErr w:type="gramStart"/>
              <w:r w:rsidRPr="00CB69AD">
                <w:rPr>
                  <w:color w:val="000000"/>
                  <w:lang w:val="en-US"/>
                </w:rPr>
                <w:t>kb)|</w:t>
              </w:r>
              <w:proofErr w:type="gramEnd"/>
            </w:ins>
          </w:p>
          <w:p w14:paraId="01250547" w14:textId="77777777" w:rsidR="003D3011" w:rsidRPr="00CB69AD" w:rsidRDefault="003D3011" w:rsidP="00304A5F">
            <w:pPr>
              <w:rPr>
                <w:ins w:id="438" w:author="Rikke Linnemann Nielsen" w:date="2021-04-14T08:50:00Z"/>
                <w:color w:val="000000"/>
                <w:lang w:val="en-US"/>
              </w:rPr>
            </w:pPr>
            <w:ins w:id="439" w:author="Rikke Linnemann Nielsen" w:date="2021-04-14T08:50:00Z">
              <w:r w:rsidRPr="00CB69AD">
                <w:rPr>
                  <w:color w:val="000000"/>
                  <w:lang w:val="en-US"/>
                </w:rPr>
                <w:t>SNAR-A9(+115.8</w:t>
              </w:r>
              <w:proofErr w:type="gramStart"/>
              <w:r w:rsidRPr="00CB69AD">
                <w:rPr>
                  <w:color w:val="000000"/>
                  <w:lang w:val="en-US"/>
                </w:rPr>
                <w:t>kb)|</w:t>
              </w:r>
              <w:proofErr w:type="gramEnd"/>
            </w:ins>
          </w:p>
          <w:p w14:paraId="044822BA" w14:textId="77777777" w:rsidR="003D3011" w:rsidRPr="00CB69AD" w:rsidRDefault="003D3011" w:rsidP="00304A5F">
            <w:pPr>
              <w:rPr>
                <w:ins w:id="440" w:author="Rikke Linnemann Nielsen" w:date="2021-04-14T08:50:00Z"/>
                <w:color w:val="000000"/>
                <w:lang w:val="en-US"/>
              </w:rPr>
            </w:pPr>
            <w:ins w:id="441" w:author="Rikke Linnemann Nielsen" w:date="2021-04-14T08:50:00Z">
              <w:r w:rsidRPr="00CB69AD">
                <w:rPr>
                  <w:color w:val="000000"/>
                  <w:lang w:val="en-US"/>
                </w:rPr>
                <w:t>SNAR-A10(+115.8</w:t>
              </w:r>
              <w:proofErr w:type="gramStart"/>
              <w:r w:rsidRPr="00CB69AD">
                <w:rPr>
                  <w:color w:val="000000"/>
                  <w:lang w:val="en-US"/>
                </w:rPr>
                <w:t>kb)|</w:t>
              </w:r>
              <w:proofErr w:type="gramEnd"/>
            </w:ins>
          </w:p>
          <w:p w14:paraId="5E68FA4F" w14:textId="77777777" w:rsidR="003D3011" w:rsidRPr="00CB69AD" w:rsidRDefault="003D3011" w:rsidP="00304A5F">
            <w:pPr>
              <w:rPr>
                <w:ins w:id="442" w:author="Rikke Linnemann Nielsen" w:date="2021-04-14T08:50:00Z"/>
                <w:color w:val="000000"/>
                <w:lang w:val="en-US"/>
              </w:rPr>
            </w:pPr>
            <w:ins w:id="443" w:author="Rikke Linnemann Nielsen" w:date="2021-04-14T08:50:00Z">
              <w:r w:rsidRPr="00CB69AD">
                <w:rPr>
                  <w:color w:val="000000"/>
                  <w:lang w:val="en-US"/>
                </w:rPr>
                <w:t>SNAR-A11(+115.8</w:t>
              </w:r>
              <w:proofErr w:type="gramStart"/>
              <w:r w:rsidRPr="00CB69AD">
                <w:rPr>
                  <w:color w:val="000000"/>
                  <w:lang w:val="en-US"/>
                </w:rPr>
                <w:t>kb)|</w:t>
              </w:r>
              <w:proofErr w:type="gramEnd"/>
            </w:ins>
          </w:p>
          <w:p w14:paraId="7C578BA2" w14:textId="77777777" w:rsidR="003D3011" w:rsidRPr="00CB69AD" w:rsidRDefault="003D3011" w:rsidP="00304A5F">
            <w:pPr>
              <w:rPr>
                <w:ins w:id="444" w:author="Rikke Linnemann Nielsen" w:date="2021-04-14T08:50:00Z"/>
                <w:color w:val="000000"/>
              </w:rPr>
            </w:pPr>
            <w:ins w:id="445" w:author="Rikke Linnemann Nielsen" w:date="2021-04-14T08:50:00Z">
              <w:r w:rsidRPr="00CB69AD">
                <w:rPr>
                  <w:color w:val="000000"/>
                </w:rPr>
                <w:t>SNAR-A14(+115.8</w:t>
              </w:r>
              <w:proofErr w:type="gramStart"/>
              <w:r w:rsidRPr="00CB69AD">
                <w:rPr>
                  <w:color w:val="000000"/>
                </w:rPr>
                <w:t>kb)|</w:t>
              </w:r>
              <w:proofErr w:type="gramEnd"/>
            </w:ins>
          </w:p>
          <w:p w14:paraId="4594CC1F" w14:textId="77777777" w:rsidR="003D3011" w:rsidRPr="00CB69AD" w:rsidRDefault="003D3011" w:rsidP="00304A5F">
            <w:pPr>
              <w:rPr>
                <w:ins w:id="446" w:author="Rikke Linnemann Nielsen" w:date="2021-04-14T08:50:00Z"/>
                <w:color w:val="000000"/>
              </w:rPr>
            </w:pPr>
            <w:ins w:id="447" w:author="Rikke Linnemann Nielsen" w:date="2021-04-14T08:50:00Z">
              <w:r w:rsidRPr="00CB69AD">
                <w:rPr>
                  <w:color w:val="000000"/>
                </w:rPr>
                <w:t>SNAR-B1(+105</w:t>
              </w:r>
              <w:proofErr w:type="gramStart"/>
              <w:r w:rsidRPr="00CB69AD">
                <w:rPr>
                  <w:color w:val="000000"/>
                </w:rPr>
                <w:t>kb)|</w:t>
              </w:r>
              <w:proofErr w:type="gramEnd"/>
            </w:ins>
          </w:p>
          <w:p w14:paraId="7867AE47" w14:textId="77777777" w:rsidR="003D3011" w:rsidRPr="00CB69AD" w:rsidRDefault="003D3011" w:rsidP="00304A5F">
            <w:pPr>
              <w:rPr>
                <w:ins w:id="448" w:author="Rikke Linnemann Nielsen" w:date="2021-04-14T08:50:00Z"/>
                <w:color w:val="000000"/>
              </w:rPr>
            </w:pPr>
            <w:ins w:id="449" w:author="Rikke Linnemann Nielsen" w:date="2021-04-14T08:50:00Z">
              <w:r w:rsidRPr="00CB69AD">
                <w:rPr>
                  <w:color w:val="000000"/>
                </w:rPr>
                <w:t>SNAR-B2(+105</w:t>
              </w:r>
              <w:proofErr w:type="gramStart"/>
              <w:r w:rsidRPr="00CB69AD">
                <w:rPr>
                  <w:color w:val="000000"/>
                </w:rPr>
                <w:t>kb)|</w:t>
              </w:r>
              <w:proofErr w:type="gramEnd"/>
            </w:ins>
          </w:p>
          <w:p w14:paraId="3C95E503" w14:textId="77777777" w:rsidR="003D3011" w:rsidRPr="00CB69AD" w:rsidRDefault="003D3011" w:rsidP="00304A5F">
            <w:pPr>
              <w:rPr>
                <w:ins w:id="450" w:author="Rikke Linnemann Nielsen" w:date="2021-04-14T08:50:00Z"/>
                <w:color w:val="000000"/>
              </w:rPr>
            </w:pPr>
            <w:ins w:id="451" w:author="Rikke Linnemann Nielsen" w:date="2021-04-14T08:50:00Z">
              <w:r w:rsidRPr="00CB69AD">
                <w:rPr>
                  <w:color w:val="000000"/>
                </w:rPr>
                <w:t>SNAR-D(+104</w:t>
              </w:r>
              <w:proofErr w:type="gramStart"/>
              <w:r w:rsidRPr="00CB69AD">
                <w:rPr>
                  <w:color w:val="000000"/>
                </w:rPr>
                <w:t>kb)|</w:t>
              </w:r>
              <w:proofErr w:type="gramEnd"/>
            </w:ins>
          </w:p>
          <w:p w14:paraId="5D7F6A72" w14:textId="77777777" w:rsidR="003D3011" w:rsidRPr="00CB69AD" w:rsidRDefault="003D3011" w:rsidP="00304A5F">
            <w:pPr>
              <w:rPr>
                <w:ins w:id="452" w:author="Rikke Linnemann Nielsen" w:date="2021-04-14T08:50:00Z"/>
                <w:color w:val="000000"/>
              </w:rPr>
            </w:pPr>
            <w:ins w:id="453" w:author="Rikke Linnemann Nielsen" w:date="2021-04-14T08:50:00Z">
              <w:r w:rsidRPr="00CB69AD">
                <w:rPr>
                  <w:color w:val="000000"/>
                </w:rPr>
                <w:t>SPIB(-174.7</w:t>
              </w:r>
              <w:proofErr w:type="gramStart"/>
              <w:r w:rsidRPr="00CB69AD">
                <w:rPr>
                  <w:color w:val="000000"/>
                </w:rPr>
                <w:t>kb)|</w:t>
              </w:r>
              <w:proofErr w:type="gramEnd"/>
            </w:ins>
          </w:p>
          <w:p w14:paraId="7C2386C1" w14:textId="77777777" w:rsidR="003D3011" w:rsidRPr="00CB69AD" w:rsidRDefault="003D3011" w:rsidP="00304A5F">
            <w:pPr>
              <w:rPr>
                <w:ins w:id="454" w:author="Rikke Linnemann Nielsen" w:date="2021-04-14T08:50:00Z"/>
                <w:color w:val="000000"/>
              </w:rPr>
            </w:pPr>
            <w:ins w:id="455" w:author="Rikke Linnemann Nielsen" w:date="2021-04-14T08:50:00Z">
              <w:r w:rsidRPr="00CB69AD">
                <w:rPr>
                  <w:color w:val="000000"/>
                </w:rPr>
                <w:t>VRK3(+218.7</w:t>
              </w:r>
              <w:proofErr w:type="gramStart"/>
              <w:r w:rsidRPr="00CB69AD">
                <w:rPr>
                  <w:color w:val="000000"/>
                </w:rPr>
                <w:t>kb)|</w:t>
              </w:r>
              <w:proofErr w:type="gramEnd"/>
            </w:ins>
          </w:p>
          <w:p w14:paraId="79F5972A" w14:textId="77777777" w:rsidR="003D3011" w:rsidRPr="008D26F7" w:rsidRDefault="003D3011" w:rsidP="00304A5F">
            <w:pPr>
              <w:rPr>
                <w:ins w:id="456" w:author="Rikke Linnemann Nielsen" w:date="2021-04-14T08:50:00Z"/>
                <w:color w:val="000000"/>
              </w:rPr>
            </w:pPr>
            <w:ins w:id="457" w:author="Rikke Linnemann Nielsen" w:date="2021-04-14T08:50:00Z">
              <w:r w:rsidRPr="00CB69AD">
                <w:rPr>
                  <w:color w:val="000000"/>
                </w:rPr>
                <w:t>ZNF473(+195.5kb)</w:t>
              </w:r>
            </w:ins>
          </w:p>
        </w:tc>
      </w:tr>
      <w:tr w:rsidR="003D3011" w:rsidRPr="002A5C7C" w14:paraId="7DE68437" w14:textId="77777777" w:rsidTr="00304A5F">
        <w:trPr>
          <w:trHeight w:val="320"/>
          <w:ins w:id="458" w:author="Rikke Linnemann Nielsen" w:date="2021-04-14T08:50:00Z"/>
        </w:trPr>
        <w:tc>
          <w:tcPr>
            <w:tcW w:w="628" w:type="dxa"/>
            <w:noWrap/>
            <w:hideMark/>
          </w:tcPr>
          <w:p w14:paraId="0A7D0403" w14:textId="77777777" w:rsidR="003D3011" w:rsidRPr="008D26F7" w:rsidRDefault="003D3011" w:rsidP="00304A5F">
            <w:pPr>
              <w:rPr>
                <w:ins w:id="459" w:author="Rikke Linnemann Nielsen" w:date="2021-04-14T08:50:00Z"/>
                <w:color w:val="000000"/>
              </w:rPr>
            </w:pPr>
            <w:ins w:id="460" w:author="Rikke Linnemann Nielsen" w:date="2021-04-14T08:50:00Z">
              <w:r w:rsidRPr="008D26F7">
                <w:rPr>
                  <w:color w:val="000000"/>
                </w:rPr>
                <w:lastRenderedPageBreak/>
                <w:t>9</w:t>
              </w:r>
            </w:ins>
          </w:p>
        </w:tc>
        <w:tc>
          <w:tcPr>
            <w:tcW w:w="1506" w:type="dxa"/>
            <w:noWrap/>
            <w:hideMark/>
          </w:tcPr>
          <w:p w14:paraId="790FA86D" w14:textId="77777777" w:rsidR="003D3011" w:rsidRPr="008D26F7" w:rsidRDefault="003D3011" w:rsidP="00304A5F">
            <w:pPr>
              <w:rPr>
                <w:ins w:id="461" w:author="Rikke Linnemann Nielsen" w:date="2021-04-14T08:50:00Z"/>
                <w:color w:val="000000"/>
              </w:rPr>
            </w:pPr>
            <w:ins w:id="462" w:author="Rikke Linnemann Nielsen" w:date="2021-04-14T08:50:00Z">
              <w:r w:rsidRPr="008D26F7">
                <w:rPr>
                  <w:color w:val="000000"/>
                </w:rPr>
                <w:t>rs78120578</w:t>
              </w:r>
            </w:ins>
          </w:p>
        </w:tc>
        <w:tc>
          <w:tcPr>
            <w:tcW w:w="1134" w:type="dxa"/>
            <w:noWrap/>
            <w:hideMark/>
          </w:tcPr>
          <w:p w14:paraId="68BD466C" w14:textId="77777777" w:rsidR="003D3011" w:rsidRPr="008D26F7" w:rsidRDefault="003D3011" w:rsidP="00304A5F">
            <w:pPr>
              <w:rPr>
                <w:ins w:id="463" w:author="Rikke Linnemann Nielsen" w:date="2021-04-14T08:50:00Z"/>
                <w:color w:val="000000"/>
              </w:rPr>
            </w:pPr>
            <w:ins w:id="464" w:author="Rikke Linnemann Nielsen" w:date="2021-04-14T08:50:00Z">
              <w:r w:rsidRPr="008D26F7">
                <w:rPr>
                  <w:color w:val="000000"/>
                </w:rPr>
                <w:t>93793900</w:t>
              </w:r>
            </w:ins>
          </w:p>
        </w:tc>
        <w:tc>
          <w:tcPr>
            <w:tcW w:w="705" w:type="dxa"/>
            <w:noWrap/>
            <w:hideMark/>
          </w:tcPr>
          <w:p w14:paraId="40437B92" w14:textId="77777777" w:rsidR="003D3011" w:rsidRPr="008D26F7" w:rsidRDefault="003D3011" w:rsidP="00304A5F">
            <w:pPr>
              <w:rPr>
                <w:ins w:id="465" w:author="Rikke Linnemann Nielsen" w:date="2021-04-14T08:50:00Z"/>
                <w:color w:val="000000"/>
              </w:rPr>
            </w:pPr>
            <w:ins w:id="466" w:author="Rikke Linnemann Nielsen" w:date="2021-04-14T08:50:00Z">
              <w:r w:rsidRPr="008D26F7">
                <w:rPr>
                  <w:color w:val="000000"/>
                </w:rPr>
                <w:t>A</w:t>
              </w:r>
            </w:ins>
          </w:p>
        </w:tc>
        <w:tc>
          <w:tcPr>
            <w:tcW w:w="1834" w:type="dxa"/>
            <w:noWrap/>
            <w:hideMark/>
          </w:tcPr>
          <w:p w14:paraId="77E85DD0" w14:textId="77777777" w:rsidR="003D3011" w:rsidRPr="008D26F7" w:rsidRDefault="003D3011" w:rsidP="00304A5F">
            <w:pPr>
              <w:rPr>
                <w:ins w:id="467" w:author="Rikke Linnemann Nielsen" w:date="2021-04-14T08:50:00Z"/>
                <w:color w:val="000000"/>
              </w:rPr>
            </w:pPr>
            <w:ins w:id="468" w:author="Rikke Linnemann Nielsen" w:date="2021-04-14T08:50:00Z">
              <w:r w:rsidRPr="008D26F7">
                <w:rPr>
                  <w:color w:val="000000"/>
                </w:rPr>
                <w:t>5.2</w:t>
              </w:r>
              <w:r>
                <w:rPr>
                  <w:color w:val="000000"/>
                </w:rPr>
                <w:t>4</w:t>
              </w:r>
              <w:r w:rsidRPr="008D26F7">
                <w:rPr>
                  <w:color w:val="000000"/>
                </w:rPr>
                <w:t xml:space="preserve"> (2.5</w:t>
              </w:r>
              <w:r>
                <w:rPr>
                  <w:color w:val="000000"/>
                </w:rPr>
                <w:t>9</w:t>
              </w:r>
              <w:r w:rsidRPr="008D26F7">
                <w:rPr>
                  <w:color w:val="000000"/>
                </w:rPr>
                <w:t xml:space="preserve"> - 10.59)</w:t>
              </w:r>
            </w:ins>
          </w:p>
        </w:tc>
        <w:tc>
          <w:tcPr>
            <w:tcW w:w="1134" w:type="dxa"/>
            <w:noWrap/>
            <w:hideMark/>
          </w:tcPr>
          <w:p w14:paraId="2863E33C" w14:textId="77777777" w:rsidR="003D3011" w:rsidRPr="008D26F7" w:rsidRDefault="003D3011" w:rsidP="00304A5F">
            <w:pPr>
              <w:rPr>
                <w:ins w:id="469" w:author="Rikke Linnemann Nielsen" w:date="2021-04-14T08:50:00Z"/>
                <w:color w:val="000000"/>
              </w:rPr>
            </w:pPr>
            <w:ins w:id="470" w:author="Rikke Linnemann Nielsen" w:date="2021-04-14T08:50:00Z">
              <w:r w:rsidRPr="008D26F7">
                <w:rPr>
                  <w:color w:val="000000"/>
                </w:rPr>
                <w:t>4.13E-06</w:t>
              </w:r>
            </w:ins>
          </w:p>
        </w:tc>
        <w:tc>
          <w:tcPr>
            <w:tcW w:w="2977" w:type="dxa"/>
            <w:noWrap/>
            <w:hideMark/>
          </w:tcPr>
          <w:p w14:paraId="1B113337" w14:textId="77777777" w:rsidR="003D3011" w:rsidRPr="008D26F7" w:rsidRDefault="003D3011" w:rsidP="00304A5F">
            <w:pPr>
              <w:rPr>
                <w:ins w:id="471" w:author="Rikke Linnemann Nielsen" w:date="2021-04-14T08:50:00Z"/>
                <w:color w:val="000000"/>
              </w:rPr>
            </w:pPr>
            <w:ins w:id="472" w:author="Rikke Linnemann Nielsen" w:date="2021-04-14T08:50:00Z">
              <w:r w:rsidRPr="009B2E76">
                <w:rPr>
                  <w:color w:val="000000"/>
                </w:rPr>
                <w:t>AUH(-182.2</w:t>
              </w:r>
              <w:proofErr w:type="gramStart"/>
              <w:r w:rsidRPr="009B2E76">
                <w:rPr>
                  <w:color w:val="000000"/>
                </w:rPr>
                <w:t>kb)|</w:t>
              </w:r>
              <w:proofErr w:type="gramEnd"/>
              <w:r w:rsidRPr="009B2E76">
                <w:rPr>
                  <w:color w:val="000000"/>
                </w:rPr>
                <w:t>LOC100129316(-31.68kb)|SYK(+133.1kb)</w:t>
              </w:r>
            </w:ins>
          </w:p>
        </w:tc>
      </w:tr>
      <w:tr w:rsidR="003D3011" w:rsidRPr="002A5C7C" w14:paraId="3A766EDB" w14:textId="77777777" w:rsidTr="00304A5F">
        <w:trPr>
          <w:trHeight w:val="320"/>
          <w:ins w:id="473" w:author="Rikke Linnemann Nielsen" w:date="2021-04-14T08:50:00Z"/>
        </w:trPr>
        <w:tc>
          <w:tcPr>
            <w:tcW w:w="628" w:type="dxa"/>
            <w:noWrap/>
            <w:hideMark/>
          </w:tcPr>
          <w:p w14:paraId="0F6B3DE0" w14:textId="77777777" w:rsidR="003D3011" w:rsidRPr="008D26F7" w:rsidRDefault="003D3011" w:rsidP="00304A5F">
            <w:pPr>
              <w:rPr>
                <w:ins w:id="474" w:author="Rikke Linnemann Nielsen" w:date="2021-04-14T08:50:00Z"/>
                <w:color w:val="000000"/>
              </w:rPr>
            </w:pPr>
            <w:ins w:id="475" w:author="Rikke Linnemann Nielsen" w:date="2021-04-14T08:50:00Z">
              <w:r w:rsidRPr="008D26F7">
                <w:rPr>
                  <w:color w:val="000000"/>
                </w:rPr>
                <w:t>19</w:t>
              </w:r>
            </w:ins>
          </w:p>
        </w:tc>
        <w:tc>
          <w:tcPr>
            <w:tcW w:w="1506" w:type="dxa"/>
            <w:noWrap/>
            <w:hideMark/>
          </w:tcPr>
          <w:p w14:paraId="203172A6" w14:textId="77777777" w:rsidR="003D3011" w:rsidRPr="008D26F7" w:rsidRDefault="003D3011" w:rsidP="00304A5F">
            <w:pPr>
              <w:rPr>
                <w:ins w:id="476" w:author="Rikke Linnemann Nielsen" w:date="2021-04-14T08:50:00Z"/>
                <w:color w:val="000000"/>
              </w:rPr>
            </w:pPr>
            <w:ins w:id="477" w:author="Rikke Linnemann Nielsen" w:date="2021-04-14T08:50:00Z">
              <w:r w:rsidRPr="008D26F7">
                <w:rPr>
                  <w:color w:val="000000"/>
                </w:rPr>
                <w:t>rs80170196</w:t>
              </w:r>
            </w:ins>
          </w:p>
        </w:tc>
        <w:tc>
          <w:tcPr>
            <w:tcW w:w="1134" w:type="dxa"/>
            <w:noWrap/>
            <w:hideMark/>
          </w:tcPr>
          <w:p w14:paraId="24080D98" w14:textId="77777777" w:rsidR="003D3011" w:rsidRPr="008D26F7" w:rsidRDefault="003D3011" w:rsidP="00304A5F">
            <w:pPr>
              <w:rPr>
                <w:ins w:id="478" w:author="Rikke Linnemann Nielsen" w:date="2021-04-14T08:50:00Z"/>
                <w:color w:val="000000"/>
              </w:rPr>
            </w:pPr>
            <w:ins w:id="479" w:author="Rikke Linnemann Nielsen" w:date="2021-04-14T08:50:00Z">
              <w:r w:rsidRPr="008D26F7">
                <w:rPr>
                  <w:color w:val="000000"/>
                </w:rPr>
                <w:t>50747159</w:t>
              </w:r>
            </w:ins>
          </w:p>
        </w:tc>
        <w:tc>
          <w:tcPr>
            <w:tcW w:w="705" w:type="dxa"/>
            <w:noWrap/>
            <w:hideMark/>
          </w:tcPr>
          <w:p w14:paraId="63FE380A" w14:textId="77777777" w:rsidR="003D3011" w:rsidRPr="008D26F7" w:rsidRDefault="003D3011" w:rsidP="00304A5F">
            <w:pPr>
              <w:rPr>
                <w:ins w:id="480" w:author="Rikke Linnemann Nielsen" w:date="2021-04-14T08:50:00Z"/>
                <w:color w:val="000000"/>
              </w:rPr>
            </w:pPr>
            <w:ins w:id="481" w:author="Rikke Linnemann Nielsen" w:date="2021-04-14T08:50:00Z">
              <w:r w:rsidRPr="008D26F7">
                <w:rPr>
                  <w:color w:val="000000"/>
                </w:rPr>
                <w:t>A</w:t>
              </w:r>
            </w:ins>
          </w:p>
        </w:tc>
        <w:tc>
          <w:tcPr>
            <w:tcW w:w="1834" w:type="dxa"/>
            <w:noWrap/>
            <w:hideMark/>
          </w:tcPr>
          <w:p w14:paraId="2AB8BDD6" w14:textId="77777777" w:rsidR="003D3011" w:rsidRPr="008D26F7" w:rsidRDefault="003D3011" w:rsidP="00304A5F">
            <w:pPr>
              <w:rPr>
                <w:ins w:id="482" w:author="Rikke Linnemann Nielsen" w:date="2021-04-14T08:50:00Z"/>
                <w:color w:val="000000"/>
              </w:rPr>
            </w:pPr>
            <w:ins w:id="483" w:author="Rikke Linnemann Nielsen" w:date="2021-04-14T08:50:00Z">
              <w:r w:rsidRPr="008D26F7">
                <w:rPr>
                  <w:color w:val="000000"/>
                </w:rPr>
                <w:t>2.</w:t>
              </w:r>
              <w:r>
                <w:rPr>
                  <w:color w:val="000000"/>
                </w:rPr>
                <w:t>90</w:t>
              </w:r>
              <w:r w:rsidRPr="008D26F7">
                <w:rPr>
                  <w:color w:val="000000"/>
                </w:rPr>
                <w:t xml:space="preserve"> (1.84 - 4.56)</w:t>
              </w:r>
            </w:ins>
          </w:p>
        </w:tc>
        <w:tc>
          <w:tcPr>
            <w:tcW w:w="1134" w:type="dxa"/>
            <w:noWrap/>
            <w:hideMark/>
          </w:tcPr>
          <w:p w14:paraId="0C578B4B" w14:textId="77777777" w:rsidR="003D3011" w:rsidRPr="008D26F7" w:rsidRDefault="003D3011" w:rsidP="00304A5F">
            <w:pPr>
              <w:rPr>
                <w:ins w:id="484" w:author="Rikke Linnemann Nielsen" w:date="2021-04-14T08:50:00Z"/>
                <w:color w:val="000000"/>
              </w:rPr>
            </w:pPr>
            <w:ins w:id="485" w:author="Rikke Linnemann Nielsen" w:date="2021-04-14T08:50:00Z">
              <w:r w:rsidRPr="008D26F7">
                <w:rPr>
                  <w:color w:val="000000"/>
                </w:rPr>
                <w:t>4.23E-06</w:t>
              </w:r>
            </w:ins>
          </w:p>
        </w:tc>
        <w:tc>
          <w:tcPr>
            <w:tcW w:w="2977" w:type="dxa"/>
            <w:noWrap/>
            <w:hideMark/>
          </w:tcPr>
          <w:p w14:paraId="158779D7" w14:textId="77777777" w:rsidR="003D3011" w:rsidRPr="009B2E76" w:rsidRDefault="003D3011" w:rsidP="00304A5F">
            <w:pPr>
              <w:rPr>
                <w:ins w:id="486" w:author="Rikke Linnemann Nielsen" w:date="2021-04-14T08:50:00Z"/>
                <w:color w:val="000000"/>
              </w:rPr>
            </w:pPr>
            <w:ins w:id="487" w:author="Rikke Linnemann Nielsen" w:date="2021-04-14T08:50:00Z">
              <w:r w:rsidRPr="009B2E76">
                <w:rPr>
                  <w:color w:val="000000"/>
                </w:rPr>
                <w:t>EMC10(-232.6</w:t>
              </w:r>
              <w:proofErr w:type="gramStart"/>
              <w:r w:rsidRPr="009B2E76">
                <w:rPr>
                  <w:color w:val="000000"/>
                </w:rPr>
                <w:t>kb)|</w:t>
              </w:r>
              <w:proofErr w:type="gramEnd"/>
            </w:ins>
          </w:p>
          <w:p w14:paraId="0959EC6C" w14:textId="77777777" w:rsidR="003D3011" w:rsidRPr="009B2E76" w:rsidRDefault="003D3011" w:rsidP="00304A5F">
            <w:pPr>
              <w:rPr>
                <w:ins w:id="488" w:author="Rikke Linnemann Nielsen" w:date="2021-04-14T08:50:00Z"/>
                <w:color w:val="000000"/>
              </w:rPr>
            </w:pPr>
            <w:ins w:id="489" w:author="Rikke Linnemann Nielsen" w:date="2021-04-14T08:50:00Z">
              <w:r w:rsidRPr="009B2E76">
                <w:rPr>
                  <w:color w:val="000000"/>
                </w:rPr>
                <w:t>FAM71E1(-222.9</w:t>
              </w:r>
              <w:proofErr w:type="gramStart"/>
              <w:r w:rsidRPr="009B2E76">
                <w:rPr>
                  <w:color w:val="000000"/>
                </w:rPr>
                <w:t>kb)|</w:t>
              </w:r>
              <w:proofErr w:type="gramEnd"/>
            </w:ins>
          </w:p>
          <w:p w14:paraId="59CFB15E" w14:textId="77777777" w:rsidR="003D3011" w:rsidRPr="009B2E76" w:rsidRDefault="003D3011" w:rsidP="00304A5F">
            <w:pPr>
              <w:rPr>
                <w:ins w:id="490" w:author="Rikke Linnemann Nielsen" w:date="2021-04-14T08:50:00Z"/>
                <w:color w:val="000000"/>
              </w:rPr>
            </w:pPr>
            <w:ins w:id="491" w:author="Rikke Linnemann Nielsen" w:date="2021-04-14T08:50:00Z">
              <w:r w:rsidRPr="009B2E76">
                <w:rPr>
                  <w:color w:val="000000"/>
                </w:rPr>
                <w:t>FLJ26850(+177.1</w:t>
              </w:r>
              <w:proofErr w:type="gramStart"/>
              <w:r w:rsidRPr="009B2E76">
                <w:rPr>
                  <w:color w:val="000000"/>
                </w:rPr>
                <w:t>kb)|</w:t>
              </w:r>
              <w:proofErr w:type="gramEnd"/>
            </w:ins>
          </w:p>
          <w:p w14:paraId="0FD43D97" w14:textId="77777777" w:rsidR="003D3011" w:rsidRPr="009B2E76" w:rsidRDefault="003D3011" w:rsidP="00304A5F">
            <w:pPr>
              <w:rPr>
                <w:ins w:id="492" w:author="Rikke Linnemann Nielsen" w:date="2021-04-14T08:50:00Z"/>
                <w:color w:val="000000"/>
              </w:rPr>
            </w:pPr>
            <w:ins w:id="493" w:author="Rikke Linnemann Nielsen" w:date="2021-04-14T08:50:00Z">
              <w:r w:rsidRPr="009B2E76">
                <w:rPr>
                  <w:color w:val="000000"/>
                </w:rPr>
                <w:t>IZUMO2(+80.62</w:t>
              </w:r>
              <w:proofErr w:type="gramStart"/>
              <w:r w:rsidRPr="009B2E76">
                <w:rPr>
                  <w:color w:val="000000"/>
                </w:rPr>
                <w:t>kb)|</w:t>
              </w:r>
              <w:proofErr w:type="gramEnd"/>
            </w:ins>
          </w:p>
          <w:p w14:paraId="5C4B868C" w14:textId="77777777" w:rsidR="003D3011" w:rsidRPr="009B2E76" w:rsidRDefault="003D3011" w:rsidP="00304A5F">
            <w:pPr>
              <w:rPr>
                <w:ins w:id="494" w:author="Rikke Linnemann Nielsen" w:date="2021-04-14T08:50:00Z"/>
                <w:color w:val="000000"/>
              </w:rPr>
            </w:pPr>
            <w:ins w:id="495" w:author="Rikke Linnemann Nielsen" w:date="2021-04-14T08:50:00Z">
              <w:r w:rsidRPr="009B2E76">
                <w:rPr>
                  <w:color w:val="000000"/>
                </w:rPr>
                <w:t>KCNC3(-68.04</w:t>
              </w:r>
              <w:proofErr w:type="gramStart"/>
              <w:r w:rsidRPr="009B2E76">
                <w:rPr>
                  <w:color w:val="000000"/>
                </w:rPr>
                <w:t>kb)|</w:t>
              </w:r>
              <w:proofErr w:type="gramEnd"/>
            </w:ins>
          </w:p>
          <w:p w14:paraId="587587A4" w14:textId="77777777" w:rsidR="003D3011" w:rsidRPr="009B2E76" w:rsidRDefault="003D3011" w:rsidP="00304A5F">
            <w:pPr>
              <w:rPr>
                <w:ins w:id="496" w:author="Rikke Linnemann Nielsen" w:date="2021-04-14T08:50:00Z"/>
                <w:color w:val="000000"/>
              </w:rPr>
            </w:pPr>
            <w:ins w:id="497" w:author="Rikke Linnemann Nielsen" w:date="2021-04-14T08:50:00Z">
              <w:r w:rsidRPr="009B2E76">
                <w:rPr>
                  <w:color w:val="000000"/>
                </w:rPr>
                <w:t>MYBPC2(-189</w:t>
              </w:r>
              <w:proofErr w:type="gramStart"/>
              <w:r w:rsidRPr="009B2E76">
                <w:rPr>
                  <w:color w:val="000000"/>
                </w:rPr>
                <w:t>kb)|</w:t>
              </w:r>
              <w:proofErr w:type="gramEnd"/>
            </w:ins>
          </w:p>
          <w:p w14:paraId="2FE1962A" w14:textId="77777777" w:rsidR="003D3011" w:rsidRPr="009B2E76" w:rsidRDefault="003D3011" w:rsidP="00304A5F">
            <w:pPr>
              <w:rPr>
                <w:ins w:id="498" w:author="Rikke Linnemann Nielsen" w:date="2021-04-14T08:50:00Z"/>
                <w:color w:val="000000"/>
              </w:rPr>
            </w:pPr>
            <w:ins w:id="499" w:author="Rikke Linnemann Nielsen" w:date="2021-04-14T08:50:00Z">
              <w:r w:rsidRPr="009B2E76">
                <w:rPr>
                  <w:color w:val="000000"/>
                </w:rPr>
                <w:t>MYH14(</w:t>
              </w:r>
              <w:proofErr w:type="gramStart"/>
              <w:r w:rsidRPr="009B2E76">
                <w:rPr>
                  <w:color w:val="000000"/>
                </w:rPr>
                <w:t>0)|</w:t>
              </w:r>
              <w:proofErr w:type="gramEnd"/>
            </w:ins>
          </w:p>
          <w:p w14:paraId="7C4A9F32" w14:textId="77777777" w:rsidR="003D3011" w:rsidRPr="009B2E76" w:rsidRDefault="003D3011" w:rsidP="00304A5F">
            <w:pPr>
              <w:rPr>
                <w:ins w:id="500" w:author="Rikke Linnemann Nielsen" w:date="2021-04-14T08:50:00Z"/>
                <w:color w:val="000000"/>
              </w:rPr>
            </w:pPr>
            <w:ins w:id="501" w:author="Rikke Linnemann Nielsen" w:date="2021-04-14T08:50:00Z">
              <w:r w:rsidRPr="009B2E76">
                <w:rPr>
                  <w:color w:val="000000"/>
                </w:rPr>
                <w:t>NAPSA(-114.6</w:t>
              </w:r>
              <w:proofErr w:type="gramStart"/>
              <w:r w:rsidRPr="009B2E76">
                <w:rPr>
                  <w:color w:val="000000"/>
                </w:rPr>
                <w:t>kb)|</w:t>
              </w:r>
              <w:proofErr w:type="gramEnd"/>
            </w:ins>
          </w:p>
          <w:p w14:paraId="55CA4E7A" w14:textId="77777777" w:rsidR="003D3011" w:rsidRPr="009B2E76" w:rsidRDefault="003D3011" w:rsidP="00304A5F">
            <w:pPr>
              <w:rPr>
                <w:ins w:id="502" w:author="Rikke Linnemann Nielsen" w:date="2021-04-14T08:50:00Z"/>
                <w:color w:val="000000"/>
              </w:rPr>
            </w:pPr>
            <w:ins w:id="503" w:author="Rikke Linnemann Nielsen" w:date="2021-04-14T08:50:00Z">
              <w:r w:rsidRPr="009B2E76">
                <w:rPr>
                  <w:color w:val="000000"/>
                </w:rPr>
                <w:t>NAPSB(-89.9</w:t>
              </w:r>
              <w:proofErr w:type="gramStart"/>
              <w:r w:rsidRPr="009B2E76">
                <w:rPr>
                  <w:color w:val="000000"/>
                </w:rPr>
                <w:t>kb)|</w:t>
              </w:r>
              <w:proofErr w:type="gramEnd"/>
            </w:ins>
          </w:p>
          <w:p w14:paraId="4D318E56" w14:textId="77777777" w:rsidR="003D3011" w:rsidRPr="009B2E76" w:rsidRDefault="003D3011" w:rsidP="00304A5F">
            <w:pPr>
              <w:rPr>
                <w:ins w:id="504" w:author="Rikke Linnemann Nielsen" w:date="2021-04-14T08:50:00Z"/>
                <w:color w:val="000000"/>
              </w:rPr>
            </w:pPr>
            <w:ins w:id="505" w:author="Rikke Linnemann Nielsen" w:date="2021-04-14T08:50:00Z">
              <w:r w:rsidRPr="009B2E76">
                <w:rPr>
                  <w:color w:val="000000"/>
                </w:rPr>
                <w:t>NR1H2(-132.5</w:t>
              </w:r>
              <w:proofErr w:type="gramStart"/>
              <w:r w:rsidRPr="009B2E76">
                <w:rPr>
                  <w:color w:val="000000"/>
                </w:rPr>
                <w:t>kb)|</w:t>
              </w:r>
              <w:proofErr w:type="gramEnd"/>
            </w:ins>
          </w:p>
          <w:p w14:paraId="012E684A" w14:textId="77777777" w:rsidR="003D3011" w:rsidRPr="009B2E76" w:rsidRDefault="003D3011" w:rsidP="00304A5F">
            <w:pPr>
              <w:rPr>
                <w:ins w:id="506" w:author="Rikke Linnemann Nielsen" w:date="2021-04-14T08:50:00Z"/>
                <w:color w:val="000000"/>
              </w:rPr>
            </w:pPr>
            <w:ins w:id="507" w:author="Rikke Linnemann Nielsen" w:date="2021-04-14T08:50:00Z">
              <w:r w:rsidRPr="009B2E76">
                <w:rPr>
                  <w:color w:val="000000"/>
                </w:rPr>
                <w:t>POLD1(-140.4</w:t>
              </w:r>
              <w:proofErr w:type="gramStart"/>
              <w:r w:rsidRPr="009B2E76">
                <w:rPr>
                  <w:color w:val="000000"/>
                </w:rPr>
                <w:t>kb)|</w:t>
              </w:r>
              <w:proofErr w:type="gramEnd"/>
            </w:ins>
          </w:p>
          <w:p w14:paraId="6C6399B3" w14:textId="77777777" w:rsidR="003D3011" w:rsidRPr="009B2E76" w:rsidRDefault="003D3011" w:rsidP="00304A5F">
            <w:pPr>
              <w:rPr>
                <w:ins w:id="508" w:author="Rikke Linnemann Nielsen" w:date="2021-04-14T08:50:00Z"/>
                <w:color w:val="000000"/>
              </w:rPr>
            </w:pPr>
            <w:ins w:id="509" w:author="Rikke Linnemann Nielsen" w:date="2021-04-14T08:50:00Z">
              <w:r w:rsidRPr="009B2E76">
                <w:rPr>
                  <w:color w:val="000000"/>
                </w:rPr>
                <w:t>SNAR-A3(+115.4</w:t>
              </w:r>
              <w:proofErr w:type="gramStart"/>
              <w:r w:rsidRPr="009B2E76">
                <w:rPr>
                  <w:color w:val="000000"/>
                </w:rPr>
                <w:t>kb)|</w:t>
              </w:r>
              <w:proofErr w:type="gramEnd"/>
            </w:ins>
          </w:p>
          <w:p w14:paraId="440C586C" w14:textId="77777777" w:rsidR="003D3011" w:rsidRPr="009B2E76" w:rsidRDefault="003D3011" w:rsidP="00304A5F">
            <w:pPr>
              <w:rPr>
                <w:ins w:id="510" w:author="Rikke Linnemann Nielsen" w:date="2021-04-14T08:50:00Z"/>
                <w:color w:val="000000"/>
                <w:lang w:val="en-US"/>
              </w:rPr>
            </w:pPr>
            <w:ins w:id="511" w:author="Rikke Linnemann Nielsen" w:date="2021-04-14T08:50:00Z">
              <w:r w:rsidRPr="009B2E76">
                <w:rPr>
                  <w:color w:val="000000"/>
                  <w:lang w:val="en-US"/>
                </w:rPr>
                <w:t>SNAR-A4(+115.4</w:t>
              </w:r>
              <w:proofErr w:type="gramStart"/>
              <w:r w:rsidRPr="009B2E76">
                <w:rPr>
                  <w:color w:val="000000"/>
                  <w:lang w:val="en-US"/>
                </w:rPr>
                <w:t>kb)|</w:t>
              </w:r>
              <w:proofErr w:type="gramEnd"/>
            </w:ins>
          </w:p>
          <w:p w14:paraId="28A8F7EF" w14:textId="77777777" w:rsidR="003D3011" w:rsidRPr="009B2E76" w:rsidRDefault="003D3011" w:rsidP="00304A5F">
            <w:pPr>
              <w:rPr>
                <w:ins w:id="512" w:author="Rikke Linnemann Nielsen" w:date="2021-04-14T08:50:00Z"/>
                <w:color w:val="000000"/>
                <w:lang w:val="en-US"/>
              </w:rPr>
            </w:pPr>
            <w:ins w:id="513" w:author="Rikke Linnemann Nielsen" w:date="2021-04-14T08:50:00Z">
              <w:r w:rsidRPr="009B2E76">
                <w:rPr>
                  <w:color w:val="000000"/>
                  <w:lang w:val="en-US"/>
                </w:rPr>
                <w:t>SNAR-A5(+115.4</w:t>
              </w:r>
              <w:proofErr w:type="gramStart"/>
              <w:r w:rsidRPr="009B2E76">
                <w:rPr>
                  <w:color w:val="000000"/>
                  <w:lang w:val="en-US"/>
                </w:rPr>
                <w:t>kb)|</w:t>
              </w:r>
              <w:proofErr w:type="gramEnd"/>
            </w:ins>
          </w:p>
          <w:p w14:paraId="753C5759" w14:textId="77777777" w:rsidR="003D3011" w:rsidRPr="009B2E76" w:rsidRDefault="003D3011" w:rsidP="00304A5F">
            <w:pPr>
              <w:rPr>
                <w:ins w:id="514" w:author="Rikke Linnemann Nielsen" w:date="2021-04-14T08:50:00Z"/>
                <w:color w:val="000000"/>
                <w:lang w:val="en-US"/>
              </w:rPr>
            </w:pPr>
            <w:ins w:id="515" w:author="Rikke Linnemann Nielsen" w:date="2021-04-14T08:50:00Z">
              <w:r w:rsidRPr="009B2E76">
                <w:rPr>
                  <w:color w:val="000000"/>
                  <w:lang w:val="en-US"/>
                </w:rPr>
                <w:t>SNAR-A6(+115.4</w:t>
              </w:r>
              <w:proofErr w:type="gramStart"/>
              <w:r w:rsidRPr="009B2E76">
                <w:rPr>
                  <w:color w:val="000000"/>
                  <w:lang w:val="en-US"/>
                </w:rPr>
                <w:t>kb)|</w:t>
              </w:r>
              <w:proofErr w:type="gramEnd"/>
            </w:ins>
          </w:p>
          <w:p w14:paraId="26EFF522" w14:textId="77777777" w:rsidR="003D3011" w:rsidRPr="009B2E76" w:rsidRDefault="003D3011" w:rsidP="00304A5F">
            <w:pPr>
              <w:rPr>
                <w:ins w:id="516" w:author="Rikke Linnemann Nielsen" w:date="2021-04-14T08:50:00Z"/>
                <w:color w:val="000000"/>
                <w:lang w:val="en-US"/>
              </w:rPr>
            </w:pPr>
            <w:ins w:id="517" w:author="Rikke Linnemann Nielsen" w:date="2021-04-14T08:50:00Z">
              <w:r w:rsidRPr="009B2E76">
                <w:rPr>
                  <w:color w:val="000000"/>
                  <w:lang w:val="en-US"/>
                </w:rPr>
                <w:t>SNAR-A7(+115.4</w:t>
              </w:r>
              <w:proofErr w:type="gramStart"/>
              <w:r w:rsidRPr="009B2E76">
                <w:rPr>
                  <w:color w:val="000000"/>
                  <w:lang w:val="en-US"/>
                </w:rPr>
                <w:t>kb)|</w:t>
              </w:r>
              <w:proofErr w:type="gramEnd"/>
            </w:ins>
          </w:p>
          <w:p w14:paraId="5E9BE04F" w14:textId="77777777" w:rsidR="003D3011" w:rsidRPr="009B2E76" w:rsidRDefault="003D3011" w:rsidP="00304A5F">
            <w:pPr>
              <w:rPr>
                <w:ins w:id="518" w:author="Rikke Linnemann Nielsen" w:date="2021-04-14T08:50:00Z"/>
                <w:color w:val="000000"/>
                <w:lang w:val="en-US"/>
              </w:rPr>
            </w:pPr>
            <w:ins w:id="519" w:author="Rikke Linnemann Nielsen" w:date="2021-04-14T08:50:00Z">
              <w:r w:rsidRPr="009B2E76">
                <w:rPr>
                  <w:color w:val="000000"/>
                  <w:lang w:val="en-US"/>
                </w:rPr>
                <w:t>SNAR-A8(+115.4</w:t>
              </w:r>
              <w:proofErr w:type="gramStart"/>
              <w:r w:rsidRPr="009B2E76">
                <w:rPr>
                  <w:color w:val="000000"/>
                  <w:lang w:val="en-US"/>
                </w:rPr>
                <w:t>kb)|</w:t>
              </w:r>
              <w:proofErr w:type="gramEnd"/>
            </w:ins>
          </w:p>
          <w:p w14:paraId="1CF91111" w14:textId="77777777" w:rsidR="003D3011" w:rsidRPr="009B2E76" w:rsidRDefault="003D3011" w:rsidP="00304A5F">
            <w:pPr>
              <w:rPr>
                <w:ins w:id="520" w:author="Rikke Linnemann Nielsen" w:date="2021-04-14T08:50:00Z"/>
                <w:color w:val="000000"/>
                <w:lang w:val="en-US"/>
              </w:rPr>
            </w:pPr>
            <w:ins w:id="521" w:author="Rikke Linnemann Nielsen" w:date="2021-04-14T08:50:00Z">
              <w:r w:rsidRPr="009B2E76">
                <w:rPr>
                  <w:color w:val="000000"/>
                  <w:lang w:val="en-US"/>
                </w:rPr>
                <w:t>SNAR-A9(+115.4</w:t>
              </w:r>
              <w:proofErr w:type="gramStart"/>
              <w:r w:rsidRPr="009B2E76">
                <w:rPr>
                  <w:color w:val="000000"/>
                  <w:lang w:val="en-US"/>
                </w:rPr>
                <w:t>kb)|</w:t>
              </w:r>
              <w:proofErr w:type="gramEnd"/>
            </w:ins>
          </w:p>
          <w:p w14:paraId="1A106EE7" w14:textId="77777777" w:rsidR="003D3011" w:rsidRPr="009B2E76" w:rsidRDefault="003D3011" w:rsidP="00304A5F">
            <w:pPr>
              <w:rPr>
                <w:ins w:id="522" w:author="Rikke Linnemann Nielsen" w:date="2021-04-14T08:50:00Z"/>
                <w:color w:val="000000"/>
                <w:lang w:val="en-US"/>
              </w:rPr>
            </w:pPr>
            <w:ins w:id="523" w:author="Rikke Linnemann Nielsen" w:date="2021-04-14T08:50:00Z">
              <w:r w:rsidRPr="009B2E76">
                <w:rPr>
                  <w:color w:val="000000"/>
                  <w:lang w:val="en-US"/>
                </w:rPr>
                <w:t>SNAR-A10(+115.4</w:t>
              </w:r>
              <w:proofErr w:type="gramStart"/>
              <w:r w:rsidRPr="009B2E76">
                <w:rPr>
                  <w:color w:val="000000"/>
                  <w:lang w:val="en-US"/>
                </w:rPr>
                <w:t>kb)|</w:t>
              </w:r>
              <w:proofErr w:type="gramEnd"/>
            </w:ins>
          </w:p>
          <w:p w14:paraId="037B5077" w14:textId="77777777" w:rsidR="003D3011" w:rsidRPr="009B2E76" w:rsidRDefault="003D3011" w:rsidP="00304A5F">
            <w:pPr>
              <w:rPr>
                <w:ins w:id="524" w:author="Rikke Linnemann Nielsen" w:date="2021-04-14T08:50:00Z"/>
                <w:color w:val="000000"/>
                <w:lang w:val="en-US"/>
              </w:rPr>
            </w:pPr>
            <w:ins w:id="525" w:author="Rikke Linnemann Nielsen" w:date="2021-04-14T08:50:00Z">
              <w:r w:rsidRPr="009B2E76">
                <w:rPr>
                  <w:color w:val="000000"/>
                  <w:lang w:val="en-US"/>
                </w:rPr>
                <w:t>SNAR-A11(+115.4</w:t>
              </w:r>
              <w:proofErr w:type="gramStart"/>
              <w:r w:rsidRPr="009B2E76">
                <w:rPr>
                  <w:color w:val="000000"/>
                  <w:lang w:val="en-US"/>
                </w:rPr>
                <w:t>kb)|</w:t>
              </w:r>
              <w:proofErr w:type="gramEnd"/>
            </w:ins>
          </w:p>
          <w:p w14:paraId="2CCA8FB7" w14:textId="77777777" w:rsidR="003D3011" w:rsidRPr="009B2E76" w:rsidRDefault="003D3011" w:rsidP="00304A5F">
            <w:pPr>
              <w:rPr>
                <w:ins w:id="526" w:author="Rikke Linnemann Nielsen" w:date="2021-04-14T08:50:00Z"/>
                <w:color w:val="000000"/>
              </w:rPr>
            </w:pPr>
            <w:ins w:id="527" w:author="Rikke Linnemann Nielsen" w:date="2021-04-14T08:50:00Z">
              <w:r w:rsidRPr="009B2E76">
                <w:rPr>
                  <w:color w:val="000000"/>
                </w:rPr>
                <w:t>SNAR-A14(+115.4</w:t>
              </w:r>
              <w:proofErr w:type="gramStart"/>
              <w:r w:rsidRPr="009B2E76">
                <w:rPr>
                  <w:color w:val="000000"/>
                </w:rPr>
                <w:t>kb)|</w:t>
              </w:r>
              <w:proofErr w:type="gramEnd"/>
            </w:ins>
          </w:p>
          <w:p w14:paraId="71F838F1" w14:textId="77777777" w:rsidR="003D3011" w:rsidRPr="009B2E76" w:rsidRDefault="003D3011" w:rsidP="00304A5F">
            <w:pPr>
              <w:rPr>
                <w:ins w:id="528" w:author="Rikke Linnemann Nielsen" w:date="2021-04-14T08:50:00Z"/>
                <w:color w:val="000000"/>
              </w:rPr>
            </w:pPr>
            <w:ins w:id="529" w:author="Rikke Linnemann Nielsen" w:date="2021-04-14T08:50:00Z">
              <w:r w:rsidRPr="009B2E76">
                <w:rPr>
                  <w:color w:val="000000"/>
                </w:rPr>
                <w:t>SNAR-B1(+104.7</w:t>
              </w:r>
              <w:proofErr w:type="gramStart"/>
              <w:r w:rsidRPr="009B2E76">
                <w:rPr>
                  <w:color w:val="000000"/>
                </w:rPr>
                <w:t>kb)|</w:t>
              </w:r>
              <w:proofErr w:type="gramEnd"/>
            </w:ins>
          </w:p>
          <w:p w14:paraId="5AAD711B" w14:textId="77777777" w:rsidR="003D3011" w:rsidRPr="009B2E76" w:rsidRDefault="003D3011" w:rsidP="00304A5F">
            <w:pPr>
              <w:rPr>
                <w:ins w:id="530" w:author="Rikke Linnemann Nielsen" w:date="2021-04-14T08:50:00Z"/>
                <w:color w:val="000000"/>
              </w:rPr>
            </w:pPr>
            <w:ins w:id="531" w:author="Rikke Linnemann Nielsen" w:date="2021-04-14T08:50:00Z">
              <w:r w:rsidRPr="009B2E76">
                <w:rPr>
                  <w:color w:val="000000"/>
                </w:rPr>
                <w:t>SNAR-B2(+104.7</w:t>
              </w:r>
              <w:proofErr w:type="gramStart"/>
              <w:r w:rsidRPr="009B2E76">
                <w:rPr>
                  <w:color w:val="000000"/>
                </w:rPr>
                <w:t>kb)|</w:t>
              </w:r>
              <w:proofErr w:type="gramEnd"/>
            </w:ins>
          </w:p>
          <w:p w14:paraId="4AD906E1" w14:textId="77777777" w:rsidR="003D3011" w:rsidRPr="009B2E76" w:rsidRDefault="003D3011" w:rsidP="00304A5F">
            <w:pPr>
              <w:rPr>
                <w:ins w:id="532" w:author="Rikke Linnemann Nielsen" w:date="2021-04-14T08:50:00Z"/>
                <w:color w:val="000000"/>
              </w:rPr>
            </w:pPr>
            <w:ins w:id="533" w:author="Rikke Linnemann Nielsen" w:date="2021-04-14T08:50:00Z">
              <w:r w:rsidRPr="009B2E76">
                <w:rPr>
                  <w:color w:val="000000"/>
                </w:rPr>
                <w:t>SNAR-D(+103.6</w:t>
              </w:r>
              <w:proofErr w:type="gramStart"/>
              <w:r w:rsidRPr="009B2E76">
                <w:rPr>
                  <w:color w:val="000000"/>
                </w:rPr>
                <w:t>kb)|</w:t>
              </w:r>
              <w:proofErr w:type="gramEnd"/>
            </w:ins>
          </w:p>
          <w:p w14:paraId="02E9B910" w14:textId="77777777" w:rsidR="003D3011" w:rsidRPr="009B2E76" w:rsidRDefault="003D3011" w:rsidP="00304A5F">
            <w:pPr>
              <w:rPr>
                <w:ins w:id="534" w:author="Rikke Linnemann Nielsen" w:date="2021-04-14T08:50:00Z"/>
                <w:color w:val="000000"/>
              </w:rPr>
            </w:pPr>
            <w:ins w:id="535" w:author="Rikke Linnemann Nielsen" w:date="2021-04-14T08:50:00Z">
              <w:r w:rsidRPr="009B2E76">
                <w:rPr>
                  <w:color w:val="000000"/>
                </w:rPr>
                <w:t>SPIB(-175</w:t>
              </w:r>
              <w:proofErr w:type="gramStart"/>
              <w:r w:rsidRPr="009B2E76">
                <w:rPr>
                  <w:color w:val="000000"/>
                </w:rPr>
                <w:t>kb)|</w:t>
              </w:r>
              <w:proofErr w:type="gramEnd"/>
            </w:ins>
          </w:p>
          <w:p w14:paraId="5B6D4DB0" w14:textId="77777777" w:rsidR="003D3011" w:rsidRPr="009B2E76" w:rsidRDefault="003D3011" w:rsidP="00304A5F">
            <w:pPr>
              <w:rPr>
                <w:ins w:id="536" w:author="Rikke Linnemann Nielsen" w:date="2021-04-14T08:50:00Z"/>
                <w:color w:val="000000"/>
              </w:rPr>
            </w:pPr>
            <w:ins w:id="537" w:author="Rikke Linnemann Nielsen" w:date="2021-04-14T08:50:00Z">
              <w:r w:rsidRPr="009B2E76">
                <w:rPr>
                  <w:color w:val="000000"/>
                </w:rPr>
                <w:t>VRK3(+218.4</w:t>
              </w:r>
              <w:proofErr w:type="gramStart"/>
              <w:r w:rsidRPr="009B2E76">
                <w:rPr>
                  <w:color w:val="000000"/>
                </w:rPr>
                <w:t>kb)|</w:t>
              </w:r>
              <w:proofErr w:type="gramEnd"/>
            </w:ins>
          </w:p>
          <w:p w14:paraId="0B4A3F98" w14:textId="77777777" w:rsidR="003D3011" w:rsidRPr="008D26F7" w:rsidRDefault="003D3011" w:rsidP="00304A5F">
            <w:pPr>
              <w:rPr>
                <w:ins w:id="538" w:author="Rikke Linnemann Nielsen" w:date="2021-04-14T08:50:00Z"/>
                <w:color w:val="000000"/>
              </w:rPr>
            </w:pPr>
            <w:ins w:id="539" w:author="Rikke Linnemann Nielsen" w:date="2021-04-14T08:50:00Z">
              <w:r w:rsidRPr="009B2E76">
                <w:rPr>
                  <w:color w:val="000000"/>
                </w:rPr>
                <w:t>ZNF473(+195.1kb)</w:t>
              </w:r>
            </w:ins>
          </w:p>
        </w:tc>
      </w:tr>
      <w:tr w:rsidR="003D3011" w:rsidRPr="002A5C7C" w14:paraId="14EA974B" w14:textId="77777777" w:rsidTr="00304A5F">
        <w:trPr>
          <w:trHeight w:val="320"/>
          <w:ins w:id="540" w:author="Rikke Linnemann Nielsen" w:date="2021-04-14T08:50:00Z"/>
        </w:trPr>
        <w:tc>
          <w:tcPr>
            <w:tcW w:w="628" w:type="dxa"/>
            <w:noWrap/>
            <w:hideMark/>
          </w:tcPr>
          <w:p w14:paraId="6C8789B8" w14:textId="77777777" w:rsidR="003D3011" w:rsidRPr="008D26F7" w:rsidRDefault="003D3011" w:rsidP="00304A5F">
            <w:pPr>
              <w:rPr>
                <w:ins w:id="541" w:author="Rikke Linnemann Nielsen" w:date="2021-04-14T08:50:00Z"/>
                <w:color w:val="000000"/>
              </w:rPr>
            </w:pPr>
            <w:ins w:id="542" w:author="Rikke Linnemann Nielsen" w:date="2021-04-14T08:50:00Z">
              <w:r w:rsidRPr="008D26F7">
                <w:rPr>
                  <w:color w:val="000000"/>
                </w:rPr>
                <w:t>21</w:t>
              </w:r>
            </w:ins>
          </w:p>
        </w:tc>
        <w:tc>
          <w:tcPr>
            <w:tcW w:w="1506" w:type="dxa"/>
            <w:noWrap/>
            <w:hideMark/>
          </w:tcPr>
          <w:p w14:paraId="26BB4098" w14:textId="77777777" w:rsidR="003D3011" w:rsidRPr="008D26F7" w:rsidRDefault="003D3011" w:rsidP="00304A5F">
            <w:pPr>
              <w:rPr>
                <w:ins w:id="543" w:author="Rikke Linnemann Nielsen" w:date="2021-04-14T08:50:00Z"/>
                <w:color w:val="000000"/>
              </w:rPr>
            </w:pPr>
            <w:ins w:id="544" w:author="Rikke Linnemann Nielsen" w:date="2021-04-14T08:50:00Z">
              <w:r w:rsidRPr="008D26F7">
                <w:rPr>
                  <w:color w:val="000000"/>
                </w:rPr>
                <w:t>rs8133171</w:t>
              </w:r>
            </w:ins>
          </w:p>
        </w:tc>
        <w:tc>
          <w:tcPr>
            <w:tcW w:w="1134" w:type="dxa"/>
            <w:noWrap/>
            <w:hideMark/>
          </w:tcPr>
          <w:p w14:paraId="78A9DEA8" w14:textId="77777777" w:rsidR="003D3011" w:rsidRPr="008D26F7" w:rsidRDefault="003D3011" w:rsidP="00304A5F">
            <w:pPr>
              <w:rPr>
                <w:ins w:id="545" w:author="Rikke Linnemann Nielsen" w:date="2021-04-14T08:50:00Z"/>
                <w:color w:val="000000"/>
              </w:rPr>
            </w:pPr>
            <w:ins w:id="546" w:author="Rikke Linnemann Nielsen" w:date="2021-04-14T08:50:00Z">
              <w:r w:rsidRPr="008D26F7">
                <w:rPr>
                  <w:color w:val="000000"/>
                </w:rPr>
                <w:t>25894930</w:t>
              </w:r>
            </w:ins>
          </w:p>
        </w:tc>
        <w:tc>
          <w:tcPr>
            <w:tcW w:w="705" w:type="dxa"/>
            <w:noWrap/>
            <w:hideMark/>
          </w:tcPr>
          <w:p w14:paraId="27CFD243" w14:textId="77777777" w:rsidR="003D3011" w:rsidRPr="008D26F7" w:rsidRDefault="003D3011" w:rsidP="00304A5F">
            <w:pPr>
              <w:rPr>
                <w:ins w:id="547" w:author="Rikke Linnemann Nielsen" w:date="2021-04-14T08:50:00Z"/>
                <w:color w:val="000000"/>
              </w:rPr>
            </w:pPr>
            <w:ins w:id="548" w:author="Rikke Linnemann Nielsen" w:date="2021-04-14T08:50:00Z">
              <w:r w:rsidRPr="008D26F7">
                <w:rPr>
                  <w:color w:val="000000"/>
                </w:rPr>
                <w:t>G</w:t>
              </w:r>
            </w:ins>
          </w:p>
        </w:tc>
        <w:tc>
          <w:tcPr>
            <w:tcW w:w="1834" w:type="dxa"/>
            <w:noWrap/>
            <w:hideMark/>
          </w:tcPr>
          <w:p w14:paraId="6AC2184C" w14:textId="77777777" w:rsidR="003D3011" w:rsidRPr="008D26F7" w:rsidRDefault="003D3011" w:rsidP="00304A5F">
            <w:pPr>
              <w:rPr>
                <w:ins w:id="549" w:author="Rikke Linnemann Nielsen" w:date="2021-04-14T08:50:00Z"/>
                <w:color w:val="000000"/>
              </w:rPr>
            </w:pPr>
            <w:ins w:id="550" w:author="Rikke Linnemann Nielsen" w:date="2021-04-14T08:50:00Z">
              <w:r w:rsidRPr="008D26F7">
                <w:rPr>
                  <w:color w:val="000000"/>
                </w:rPr>
                <w:t>2.0</w:t>
              </w:r>
              <w:r>
                <w:rPr>
                  <w:color w:val="000000"/>
                </w:rPr>
                <w:t>3</w:t>
              </w:r>
              <w:r w:rsidRPr="008D26F7">
                <w:rPr>
                  <w:color w:val="000000"/>
                </w:rPr>
                <w:t xml:space="preserve"> (1.</w:t>
              </w:r>
              <w:r>
                <w:rPr>
                  <w:color w:val="000000"/>
                </w:rPr>
                <w:t>50</w:t>
              </w:r>
              <w:r w:rsidRPr="008D26F7">
                <w:rPr>
                  <w:color w:val="000000"/>
                </w:rPr>
                <w:t xml:space="preserve"> - 2.7</w:t>
              </w:r>
              <w:r>
                <w:rPr>
                  <w:color w:val="000000"/>
                </w:rPr>
                <w:t>4</w:t>
              </w:r>
              <w:r w:rsidRPr="008D26F7">
                <w:rPr>
                  <w:color w:val="000000"/>
                </w:rPr>
                <w:t>)</w:t>
              </w:r>
            </w:ins>
          </w:p>
        </w:tc>
        <w:tc>
          <w:tcPr>
            <w:tcW w:w="1134" w:type="dxa"/>
            <w:noWrap/>
            <w:hideMark/>
          </w:tcPr>
          <w:p w14:paraId="332B1226" w14:textId="77777777" w:rsidR="003D3011" w:rsidRPr="008D26F7" w:rsidRDefault="003D3011" w:rsidP="00304A5F">
            <w:pPr>
              <w:rPr>
                <w:ins w:id="551" w:author="Rikke Linnemann Nielsen" w:date="2021-04-14T08:50:00Z"/>
                <w:color w:val="000000"/>
              </w:rPr>
            </w:pPr>
            <w:ins w:id="552" w:author="Rikke Linnemann Nielsen" w:date="2021-04-14T08:50:00Z">
              <w:r w:rsidRPr="008D26F7">
                <w:rPr>
                  <w:color w:val="000000"/>
                </w:rPr>
                <w:t>4.39E-06</w:t>
              </w:r>
            </w:ins>
          </w:p>
        </w:tc>
        <w:tc>
          <w:tcPr>
            <w:tcW w:w="2977" w:type="dxa"/>
            <w:noWrap/>
            <w:hideMark/>
          </w:tcPr>
          <w:p w14:paraId="1663FCEC" w14:textId="77777777" w:rsidR="003D3011" w:rsidRPr="008D26F7" w:rsidRDefault="003D3011" w:rsidP="00304A5F">
            <w:pPr>
              <w:rPr>
                <w:ins w:id="553" w:author="Rikke Linnemann Nielsen" w:date="2021-04-14T08:50:00Z"/>
                <w:color w:val="000000"/>
              </w:rPr>
            </w:pPr>
            <w:ins w:id="554" w:author="Rikke Linnemann Nielsen" w:date="2021-04-14T08:50:00Z">
              <w:r w:rsidRPr="00147ED7">
                <w:rPr>
                  <w:color w:val="000000"/>
                </w:rPr>
                <w:t>LOC101927869(+201.2kb)</w:t>
              </w:r>
            </w:ins>
          </w:p>
        </w:tc>
      </w:tr>
      <w:tr w:rsidR="003D3011" w:rsidRPr="002A5C7C" w14:paraId="3758495C" w14:textId="77777777" w:rsidTr="00304A5F">
        <w:trPr>
          <w:trHeight w:val="320"/>
          <w:ins w:id="555" w:author="Rikke Linnemann Nielsen" w:date="2021-04-14T08:50:00Z"/>
        </w:trPr>
        <w:tc>
          <w:tcPr>
            <w:tcW w:w="628" w:type="dxa"/>
            <w:noWrap/>
            <w:hideMark/>
          </w:tcPr>
          <w:p w14:paraId="06BADC82" w14:textId="77777777" w:rsidR="003D3011" w:rsidRPr="008D26F7" w:rsidRDefault="003D3011" w:rsidP="00304A5F">
            <w:pPr>
              <w:rPr>
                <w:ins w:id="556" w:author="Rikke Linnemann Nielsen" w:date="2021-04-14T08:50:00Z"/>
                <w:color w:val="000000"/>
              </w:rPr>
            </w:pPr>
            <w:ins w:id="557" w:author="Rikke Linnemann Nielsen" w:date="2021-04-14T08:50:00Z">
              <w:r w:rsidRPr="008D26F7">
                <w:rPr>
                  <w:color w:val="000000"/>
                </w:rPr>
                <w:t>21</w:t>
              </w:r>
            </w:ins>
          </w:p>
        </w:tc>
        <w:tc>
          <w:tcPr>
            <w:tcW w:w="1506" w:type="dxa"/>
            <w:noWrap/>
            <w:hideMark/>
          </w:tcPr>
          <w:p w14:paraId="49AA2CE9" w14:textId="77777777" w:rsidR="003D3011" w:rsidRPr="008D26F7" w:rsidRDefault="003D3011" w:rsidP="00304A5F">
            <w:pPr>
              <w:rPr>
                <w:ins w:id="558" w:author="Rikke Linnemann Nielsen" w:date="2021-04-14T08:50:00Z"/>
                <w:color w:val="000000"/>
              </w:rPr>
            </w:pPr>
            <w:ins w:id="559" w:author="Rikke Linnemann Nielsen" w:date="2021-04-14T08:50:00Z">
              <w:r w:rsidRPr="008D26F7">
                <w:rPr>
                  <w:color w:val="000000"/>
                </w:rPr>
                <w:t>rs2186435</w:t>
              </w:r>
            </w:ins>
          </w:p>
        </w:tc>
        <w:tc>
          <w:tcPr>
            <w:tcW w:w="1134" w:type="dxa"/>
            <w:noWrap/>
            <w:hideMark/>
          </w:tcPr>
          <w:p w14:paraId="2089BDA3" w14:textId="77777777" w:rsidR="003D3011" w:rsidRPr="008D26F7" w:rsidRDefault="003D3011" w:rsidP="00304A5F">
            <w:pPr>
              <w:rPr>
                <w:ins w:id="560" w:author="Rikke Linnemann Nielsen" w:date="2021-04-14T08:50:00Z"/>
                <w:color w:val="000000"/>
              </w:rPr>
            </w:pPr>
            <w:ins w:id="561" w:author="Rikke Linnemann Nielsen" w:date="2021-04-14T08:50:00Z">
              <w:r w:rsidRPr="008D26F7">
                <w:rPr>
                  <w:color w:val="000000"/>
                </w:rPr>
                <w:t>25884428</w:t>
              </w:r>
            </w:ins>
          </w:p>
        </w:tc>
        <w:tc>
          <w:tcPr>
            <w:tcW w:w="705" w:type="dxa"/>
            <w:noWrap/>
            <w:hideMark/>
          </w:tcPr>
          <w:p w14:paraId="5F3CEBA2" w14:textId="77777777" w:rsidR="003D3011" w:rsidRPr="008D26F7" w:rsidRDefault="003D3011" w:rsidP="00304A5F">
            <w:pPr>
              <w:rPr>
                <w:ins w:id="562" w:author="Rikke Linnemann Nielsen" w:date="2021-04-14T08:50:00Z"/>
                <w:color w:val="000000"/>
              </w:rPr>
            </w:pPr>
            <w:ins w:id="563" w:author="Rikke Linnemann Nielsen" w:date="2021-04-14T08:50:00Z">
              <w:r w:rsidRPr="008D26F7">
                <w:rPr>
                  <w:color w:val="000000"/>
                </w:rPr>
                <w:t>A</w:t>
              </w:r>
            </w:ins>
          </w:p>
        </w:tc>
        <w:tc>
          <w:tcPr>
            <w:tcW w:w="1834" w:type="dxa"/>
            <w:noWrap/>
            <w:hideMark/>
          </w:tcPr>
          <w:p w14:paraId="3F288263" w14:textId="77777777" w:rsidR="003D3011" w:rsidRPr="008D26F7" w:rsidRDefault="003D3011" w:rsidP="00304A5F">
            <w:pPr>
              <w:rPr>
                <w:ins w:id="564" w:author="Rikke Linnemann Nielsen" w:date="2021-04-14T08:50:00Z"/>
                <w:color w:val="000000"/>
              </w:rPr>
            </w:pPr>
            <w:ins w:id="565" w:author="Rikke Linnemann Nielsen" w:date="2021-04-14T08:50:00Z">
              <w:r w:rsidRPr="008D26F7">
                <w:rPr>
                  <w:color w:val="000000"/>
                </w:rPr>
                <w:t>2.0</w:t>
              </w:r>
              <w:r>
                <w:rPr>
                  <w:color w:val="000000"/>
                </w:rPr>
                <w:t>3</w:t>
              </w:r>
              <w:r w:rsidRPr="008D26F7">
                <w:rPr>
                  <w:color w:val="000000"/>
                </w:rPr>
                <w:t xml:space="preserve"> (1.</w:t>
              </w:r>
              <w:r>
                <w:rPr>
                  <w:color w:val="000000"/>
                </w:rPr>
                <w:t>50</w:t>
              </w:r>
              <w:r w:rsidRPr="008D26F7">
                <w:rPr>
                  <w:color w:val="000000"/>
                </w:rPr>
                <w:t xml:space="preserve"> - 2.7</w:t>
              </w:r>
              <w:r>
                <w:rPr>
                  <w:color w:val="000000"/>
                </w:rPr>
                <w:t>4</w:t>
              </w:r>
              <w:r w:rsidRPr="008D26F7">
                <w:rPr>
                  <w:color w:val="000000"/>
                </w:rPr>
                <w:t>)</w:t>
              </w:r>
            </w:ins>
          </w:p>
        </w:tc>
        <w:tc>
          <w:tcPr>
            <w:tcW w:w="1134" w:type="dxa"/>
            <w:noWrap/>
            <w:hideMark/>
          </w:tcPr>
          <w:p w14:paraId="101EF652" w14:textId="77777777" w:rsidR="003D3011" w:rsidRPr="008D26F7" w:rsidRDefault="003D3011" w:rsidP="00304A5F">
            <w:pPr>
              <w:rPr>
                <w:ins w:id="566" w:author="Rikke Linnemann Nielsen" w:date="2021-04-14T08:50:00Z"/>
                <w:color w:val="000000"/>
              </w:rPr>
            </w:pPr>
            <w:ins w:id="567" w:author="Rikke Linnemann Nielsen" w:date="2021-04-14T08:50:00Z">
              <w:r w:rsidRPr="008D26F7">
                <w:rPr>
                  <w:color w:val="000000"/>
                </w:rPr>
                <w:t>4.41E-06</w:t>
              </w:r>
            </w:ins>
          </w:p>
        </w:tc>
        <w:tc>
          <w:tcPr>
            <w:tcW w:w="2977" w:type="dxa"/>
            <w:noWrap/>
            <w:hideMark/>
          </w:tcPr>
          <w:p w14:paraId="0EDC5FEA" w14:textId="77777777" w:rsidR="003D3011" w:rsidRPr="008D26F7" w:rsidRDefault="003D3011" w:rsidP="00304A5F">
            <w:pPr>
              <w:rPr>
                <w:ins w:id="568" w:author="Rikke Linnemann Nielsen" w:date="2021-04-14T08:50:00Z"/>
                <w:color w:val="000000"/>
              </w:rPr>
            </w:pPr>
            <w:ins w:id="569" w:author="Rikke Linnemann Nielsen" w:date="2021-04-14T08:50:00Z">
              <w:r w:rsidRPr="00147ED7">
                <w:rPr>
                  <w:color w:val="000000"/>
                </w:rPr>
                <w:t>LOC101927869(+190.7kb)</w:t>
              </w:r>
            </w:ins>
          </w:p>
        </w:tc>
      </w:tr>
      <w:tr w:rsidR="003D3011" w:rsidRPr="001C1DBC" w14:paraId="08D21BEA" w14:textId="77777777" w:rsidTr="00304A5F">
        <w:trPr>
          <w:trHeight w:val="320"/>
          <w:ins w:id="570" w:author="Rikke Linnemann Nielsen" w:date="2021-04-14T08:50:00Z"/>
        </w:trPr>
        <w:tc>
          <w:tcPr>
            <w:tcW w:w="628" w:type="dxa"/>
            <w:noWrap/>
            <w:hideMark/>
          </w:tcPr>
          <w:p w14:paraId="51030E7C" w14:textId="77777777" w:rsidR="003D3011" w:rsidRPr="008D26F7" w:rsidRDefault="003D3011" w:rsidP="00304A5F">
            <w:pPr>
              <w:rPr>
                <w:ins w:id="571" w:author="Rikke Linnemann Nielsen" w:date="2021-04-14T08:50:00Z"/>
                <w:color w:val="000000"/>
              </w:rPr>
            </w:pPr>
            <w:ins w:id="572" w:author="Rikke Linnemann Nielsen" w:date="2021-04-14T08:50:00Z">
              <w:r w:rsidRPr="008D26F7">
                <w:rPr>
                  <w:color w:val="000000"/>
                </w:rPr>
                <w:t>20</w:t>
              </w:r>
            </w:ins>
          </w:p>
        </w:tc>
        <w:tc>
          <w:tcPr>
            <w:tcW w:w="1506" w:type="dxa"/>
            <w:noWrap/>
            <w:hideMark/>
          </w:tcPr>
          <w:p w14:paraId="7D4F907F" w14:textId="77777777" w:rsidR="003D3011" w:rsidRPr="008D26F7" w:rsidRDefault="003D3011" w:rsidP="00304A5F">
            <w:pPr>
              <w:rPr>
                <w:ins w:id="573" w:author="Rikke Linnemann Nielsen" w:date="2021-04-14T08:50:00Z"/>
                <w:color w:val="000000"/>
              </w:rPr>
            </w:pPr>
            <w:ins w:id="574" w:author="Rikke Linnemann Nielsen" w:date="2021-04-14T08:50:00Z">
              <w:r w:rsidRPr="008D26F7">
                <w:rPr>
                  <w:color w:val="000000"/>
                </w:rPr>
                <w:t>rs62228230</w:t>
              </w:r>
            </w:ins>
          </w:p>
        </w:tc>
        <w:tc>
          <w:tcPr>
            <w:tcW w:w="1134" w:type="dxa"/>
            <w:noWrap/>
            <w:hideMark/>
          </w:tcPr>
          <w:p w14:paraId="70675617" w14:textId="77777777" w:rsidR="003D3011" w:rsidRPr="008D26F7" w:rsidRDefault="003D3011" w:rsidP="00304A5F">
            <w:pPr>
              <w:rPr>
                <w:ins w:id="575" w:author="Rikke Linnemann Nielsen" w:date="2021-04-14T08:50:00Z"/>
                <w:color w:val="000000"/>
              </w:rPr>
            </w:pPr>
            <w:ins w:id="576" w:author="Rikke Linnemann Nielsen" w:date="2021-04-14T08:50:00Z">
              <w:r w:rsidRPr="008D26F7">
                <w:rPr>
                  <w:color w:val="000000"/>
                </w:rPr>
                <w:t>50445082</w:t>
              </w:r>
            </w:ins>
          </w:p>
        </w:tc>
        <w:tc>
          <w:tcPr>
            <w:tcW w:w="705" w:type="dxa"/>
            <w:noWrap/>
            <w:hideMark/>
          </w:tcPr>
          <w:p w14:paraId="475E973B" w14:textId="77777777" w:rsidR="003D3011" w:rsidRPr="008D26F7" w:rsidRDefault="003D3011" w:rsidP="00304A5F">
            <w:pPr>
              <w:rPr>
                <w:ins w:id="577" w:author="Rikke Linnemann Nielsen" w:date="2021-04-14T08:50:00Z"/>
                <w:color w:val="000000"/>
              </w:rPr>
            </w:pPr>
            <w:ins w:id="578" w:author="Rikke Linnemann Nielsen" w:date="2021-04-14T08:50:00Z">
              <w:r w:rsidRPr="008D26F7">
                <w:rPr>
                  <w:color w:val="000000"/>
                </w:rPr>
                <w:t>A</w:t>
              </w:r>
            </w:ins>
          </w:p>
        </w:tc>
        <w:tc>
          <w:tcPr>
            <w:tcW w:w="1834" w:type="dxa"/>
            <w:noWrap/>
            <w:hideMark/>
          </w:tcPr>
          <w:p w14:paraId="12DC9B69" w14:textId="77777777" w:rsidR="003D3011" w:rsidRPr="008D26F7" w:rsidRDefault="003D3011" w:rsidP="00304A5F">
            <w:pPr>
              <w:rPr>
                <w:ins w:id="579" w:author="Rikke Linnemann Nielsen" w:date="2021-04-14T08:50:00Z"/>
                <w:color w:val="000000"/>
              </w:rPr>
            </w:pPr>
            <w:ins w:id="580" w:author="Rikke Linnemann Nielsen" w:date="2021-04-14T08:50:00Z">
              <w:r w:rsidRPr="008D26F7">
                <w:rPr>
                  <w:color w:val="000000"/>
                </w:rPr>
                <w:t>3.2</w:t>
              </w:r>
              <w:r>
                <w:rPr>
                  <w:color w:val="000000"/>
                </w:rPr>
                <w:t>5</w:t>
              </w:r>
              <w:r w:rsidRPr="008D26F7">
                <w:rPr>
                  <w:color w:val="000000"/>
                </w:rPr>
                <w:t xml:space="preserve"> (1.96 - 5.37)</w:t>
              </w:r>
            </w:ins>
          </w:p>
        </w:tc>
        <w:tc>
          <w:tcPr>
            <w:tcW w:w="1134" w:type="dxa"/>
            <w:noWrap/>
            <w:hideMark/>
          </w:tcPr>
          <w:p w14:paraId="3442D0FB" w14:textId="77777777" w:rsidR="003D3011" w:rsidRPr="008D26F7" w:rsidRDefault="003D3011" w:rsidP="00304A5F">
            <w:pPr>
              <w:rPr>
                <w:ins w:id="581" w:author="Rikke Linnemann Nielsen" w:date="2021-04-14T08:50:00Z"/>
                <w:color w:val="000000"/>
              </w:rPr>
            </w:pPr>
            <w:ins w:id="582" w:author="Rikke Linnemann Nielsen" w:date="2021-04-14T08:50:00Z">
              <w:r w:rsidRPr="008D26F7">
                <w:rPr>
                  <w:color w:val="000000"/>
                </w:rPr>
                <w:t>4.65E-06</w:t>
              </w:r>
            </w:ins>
          </w:p>
        </w:tc>
        <w:tc>
          <w:tcPr>
            <w:tcW w:w="2977" w:type="dxa"/>
            <w:noWrap/>
            <w:hideMark/>
          </w:tcPr>
          <w:p w14:paraId="0257EBC1" w14:textId="77777777" w:rsidR="003D3011" w:rsidRPr="00147ED7" w:rsidRDefault="003D3011" w:rsidP="00304A5F">
            <w:pPr>
              <w:rPr>
                <w:ins w:id="583" w:author="Rikke Linnemann Nielsen" w:date="2021-04-14T08:50:00Z"/>
                <w:color w:val="000000"/>
                <w:lang w:val="en-US"/>
              </w:rPr>
            </w:pPr>
            <w:ins w:id="584" w:author="Rikke Linnemann Nielsen" w:date="2021-04-14T08:50:00Z">
              <w:r w:rsidRPr="00147ED7">
                <w:rPr>
                  <w:color w:val="000000"/>
                  <w:lang w:val="en-US"/>
                </w:rPr>
                <w:t>ATP9A(+60.17</w:t>
              </w:r>
              <w:proofErr w:type="gramStart"/>
              <w:r w:rsidRPr="00147ED7">
                <w:rPr>
                  <w:color w:val="000000"/>
                  <w:lang w:val="en-US"/>
                </w:rPr>
                <w:t>kb)|</w:t>
              </w:r>
              <w:proofErr w:type="gramEnd"/>
            </w:ins>
          </w:p>
          <w:p w14:paraId="01FBF1EE" w14:textId="77777777" w:rsidR="003D3011" w:rsidRPr="00147ED7" w:rsidRDefault="003D3011" w:rsidP="00304A5F">
            <w:pPr>
              <w:rPr>
                <w:ins w:id="585" w:author="Rikke Linnemann Nielsen" w:date="2021-04-14T08:50:00Z"/>
                <w:color w:val="000000"/>
                <w:lang w:val="en-US"/>
              </w:rPr>
            </w:pPr>
            <w:ins w:id="586" w:author="Rikke Linnemann Nielsen" w:date="2021-04-14T08:50:00Z">
              <w:r w:rsidRPr="00147ED7">
                <w:rPr>
                  <w:color w:val="000000"/>
                  <w:lang w:val="en-US"/>
                </w:rPr>
                <w:t>LOC101927678(-3.253</w:t>
              </w:r>
              <w:proofErr w:type="gramStart"/>
              <w:r w:rsidRPr="00147ED7">
                <w:rPr>
                  <w:color w:val="000000"/>
                  <w:lang w:val="en-US"/>
                </w:rPr>
                <w:t>kb)|</w:t>
              </w:r>
              <w:proofErr w:type="gramEnd"/>
            </w:ins>
          </w:p>
          <w:p w14:paraId="397CEE63" w14:textId="77777777" w:rsidR="003D3011" w:rsidRPr="00147ED7" w:rsidRDefault="003D3011" w:rsidP="00304A5F">
            <w:pPr>
              <w:rPr>
                <w:ins w:id="587" w:author="Rikke Linnemann Nielsen" w:date="2021-04-14T08:50:00Z"/>
                <w:color w:val="000000"/>
                <w:lang w:val="en-US"/>
              </w:rPr>
            </w:pPr>
            <w:ins w:id="588" w:author="Rikke Linnemann Nielsen" w:date="2021-04-14T08:50:00Z">
              <w:r w:rsidRPr="00147ED7">
                <w:rPr>
                  <w:color w:val="000000"/>
                  <w:lang w:val="en-US"/>
                </w:rPr>
                <w:t>SALL4(+26.03kb)</w:t>
              </w:r>
            </w:ins>
          </w:p>
        </w:tc>
      </w:tr>
      <w:tr w:rsidR="003D3011" w:rsidRPr="002A5C7C" w14:paraId="012DBEF2" w14:textId="77777777" w:rsidTr="00304A5F">
        <w:trPr>
          <w:trHeight w:val="320"/>
          <w:ins w:id="589" w:author="Rikke Linnemann Nielsen" w:date="2021-04-14T08:50:00Z"/>
        </w:trPr>
        <w:tc>
          <w:tcPr>
            <w:tcW w:w="628" w:type="dxa"/>
            <w:noWrap/>
            <w:hideMark/>
          </w:tcPr>
          <w:p w14:paraId="7F858492" w14:textId="77777777" w:rsidR="003D3011" w:rsidRPr="008D26F7" w:rsidRDefault="003D3011" w:rsidP="00304A5F">
            <w:pPr>
              <w:rPr>
                <w:ins w:id="590" w:author="Rikke Linnemann Nielsen" w:date="2021-04-14T08:50:00Z"/>
                <w:color w:val="000000"/>
              </w:rPr>
            </w:pPr>
            <w:ins w:id="591" w:author="Rikke Linnemann Nielsen" w:date="2021-04-14T08:50:00Z">
              <w:r w:rsidRPr="008D26F7">
                <w:rPr>
                  <w:color w:val="000000"/>
                </w:rPr>
                <w:t>20</w:t>
              </w:r>
            </w:ins>
          </w:p>
        </w:tc>
        <w:tc>
          <w:tcPr>
            <w:tcW w:w="1506" w:type="dxa"/>
            <w:noWrap/>
            <w:hideMark/>
          </w:tcPr>
          <w:p w14:paraId="403BC774" w14:textId="77777777" w:rsidR="003D3011" w:rsidRPr="008D26F7" w:rsidRDefault="003D3011" w:rsidP="00304A5F">
            <w:pPr>
              <w:rPr>
                <w:ins w:id="592" w:author="Rikke Linnemann Nielsen" w:date="2021-04-14T08:50:00Z"/>
                <w:color w:val="000000"/>
              </w:rPr>
            </w:pPr>
            <w:ins w:id="593" w:author="Rikke Linnemann Nielsen" w:date="2021-04-14T08:50:00Z">
              <w:r w:rsidRPr="008D26F7">
                <w:rPr>
                  <w:color w:val="000000"/>
                </w:rPr>
                <w:t>rs62228256</w:t>
              </w:r>
            </w:ins>
          </w:p>
        </w:tc>
        <w:tc>
          <w:tcPr>
            <w:tcW w:w="1134" w:type="dxa"/>
            <w:noWrap/>
            <w:hideMark/>
          </w:tcPr>
          <w:p w14:paraId="505F9511" w14:textId="77777777" w:rsidR="003D3011" w:rsidRPr="008D26F7" w:rsidRDefault="003D3011" w:rsidP="00304A5F">
            <w:pPr>
              <w:rPr>
                <w:ins w:id="594" w:author="Rikke Linnemann Nielsen" w:date="2021-04-14T08:50:00Z"/>
                <w:color w:val="000000"/>
              </w:rPr>
            </w:pPr>
            <w:ins w:id="595" w:author="Rikke Linnemann Nielsen" w:date="2021-04-14T08:50:00Z">
              <w:r w:rsidRPr="008D26F7">
                <w:rPr>
                  <w:color w:val="000000"/>
                </w:rPr>
                <w:t>50454447</w:t>
              </w:r>
            </w:ins>
          </w:p>
        </w:tc>
        <w:tc>
          <w:tcPr>
            <w:tcW w:w="705" w:type="dxa"/>
            <w:noWrap/>
            <w:hideMark/>
          </w:tcPr>
          <w:p w14:paraId="7DE6848A" w14:textId="77777777" w:rsidR="003D3011" w:rsidRPr="008D26F7" w:rsidRDefault="003D3011" w:rsidP="00304A5F">
            <w:pPr>
              <w:rPr>
                <w:ins w:id="596" w:author="Rikke Linnemann Nielsen" w:date="2021-04-14T08:50:00Z"/>
                <w:color w:val="000000"/>
              </w:rPr>
            </w:pPr>
            <w:ins w:id="597" w:author="Rikke Linnemann Nielsen" w:date="2021-04-14T08:50:00Z">
              <w:r w:rsidRPr="008D26F7">
                <w:rPr>
                  <w:color w:val="000000"/>
                </w:rPr>
                <w:t>A</w:t>
              </w:r>
            </w:ins>
          </w:p>
        </w:tc>
        <w:tc>
          <w:tcPr>
            <w:tcW w:w="1834" w:type="dxa"/>
            <w:noWrap/>
            <w:hideMark/>
          </w:tcPr>
          <w:p w14:paraId="0F779A65" w14:textId="77777777" w:rsidR="003D3011" w:rsidRPr="008D26F7" w:rsidRDefault="003D3011" w:rsidP="00304A5F">
            <w:pPr>
              <w:rPr>
                <w:ins w:id="598" w:author="Rikke Linnemann Nielsen" w:date="2021-04-14T08:50:00Z"/>
                <w:color w:val="000000"/>
              </w:rPr>
            </w:pPr>
            <w:ins w:id="599" w:author="Rikke Linnemann Nielsen" w:date="2021-04-14T08:50:00Z">
              <w:r w:rsidRPr="008D26F7">
                <w:rPr>
                  <w:color w:val="000000"/>
                </w:rPr>
                <w:t>3.3</w:t>
              </w:r>
              <w:r>
                <w:rPr>
                  <w:color w:val="000000"/>
                </w:rPr>
                <w:t>4</w:t>
              </w:r>
              <w:r w:rsidRPr="008D26F7">
                <w:rPr>
                  <w:color w:val="000000"/>
                </w:rPr>
                <w:t xml:space="preserve"> (1.99 -5.5</w:t>
              </w:r>
              <w:r>
                <w:rPr>
                  <w:color w:val="000000"/>
                </w:rPr>
                <w:t>9</w:t>
              </w:r>
              <w:r w:rsidRPr="008D26F7">
                <w:rPr>
                  <w:color w:val="000000"/>
                </w:rPr>
                <w:t>)</w:t>
              </w:r>
            </w:ins>
          </w:p>
        </w:tc>
        <w:tc>
          <w:tcPr>
            <w:tcW w:w="1134" w:type="dxa"/>
            <w:noWrap/>
            <w:hideMark/>
          </w:tcPr>
          <w:p w14:paraId="7A6ADCB2" w14:textId="77777777" w:rsidR="003D3011" w:rsidRPr="008D26F7" w:rsidRDefault="003D3011" w:rsidP="00304A5F">
            <w:pPr>
              <w:rPr>
                <w:ins w:id="600" w:author="Rikke Linnemann Nielsen" w:date="2021-04-14T08:50:00Z"/>
                <w:color w:val="000000"/>
              </w:rPr>
            </w:pPr>
            <w:ins w:id="601" w:author="Rikke Linnemann Nielsen" w:date="2021-04-14T08:50:00Z">
              <w:r w:rsidRPr="008D26F7">
                <w:rPr>
                  <w:color w:val="000000"/>
                </w:rPr>
                <w:t>4.67E-06</w:t>
              </w:r>
            </w:ins>
          </w:p>
        </w:tc>
        <w:tc>
          <w:tcPr>
            <w:tcW w:w="2977" w:type="dxa"/>
            <w:noWrap/>
            <w:hideMark/>
          </w:tcPr>
          <w:p w14:paraId="70A187DB" w14:textId="77777777" w:rsidR="003D3011" w:rsidRPr="00147ED7" w:rsidRDefault="003D3011" w:rsidP="00304A5F">
            <w:pPr>
              <w:rPr>
                <w:ins w:id="602" w:author="Rikke Linnemann Nielsen" w:date="2021-04-14T08:50:00Z"/>
                <w:color w:val="000000"/>
                <w:lang w:val="en-US"/>
              </w:rPr>
            </w:pPr>
            <w:ins w:id="603" w:author="Rikke Linnemann Nielsen" w:date="2021-04-14T08:50:00Z">
              <w:r w:rsidRPr="00147ED7">
                <w:rPr>
                  <w:color w:val="000000"/>
                  <w:lang w:val="en-US"/>
                </w:rPr>
                <w:t>ATP9A(+69.54</w:t>
              </w:r>
              <w:proofErr w:type="gramStart"/>
              <w:r w:rsidRPr="00147ED7">
                <w:rPr>
                  <w:color w:val="000000"/>
                  <w:lang w:val="en-US"/>
                </w:rPr>
                <w:t>kb)|</w:t>
              </w:r>
              <w:proofErr w:type="gramEnd"/>
            </w:ins>
          </w:p>
          <w:p w14:paraId="7FE5CBAC" w14:textId="77777777" w:rsidR="003D3011" w:rsidRPr="00147ED7" w:rsidRDefault="003D3011" w:rsidP="00304A5F">
            <w:pPr>
              <w:rPr>
                <w:ins w:id="604" w:author="Rikke Linnemann Nielsen" w:date="2021-04-14T08:50:00Z"/>
                <w:color w:val="000000"/>
                <w:lang w:val="en-US"/>
              </w:rPr>
            </w:pPr>
            <w:ins w:id="605" w:author="Rikke Linnemann Nielsen" w:date="2021-04-14T08:50:00Z">
              <w:r w:rsidRPr="00147ED7">
                <w:rPr>
                  <w:color w:val="000000"/>
                  <w:lang w:val="en-US"/>
                </w:rPr>
                <w:t>LOC101927678(</w:t>
              </w:r>
              <w:proofErr w:type="gramStart"/>
              <w:r w:rsidRPr="00147ED7">
                <w:rPr>
                  <w:color w:val="000000"/>
                  <w:lang w:val="en-US"/>
                </w:rPr>
                <w:t>0)|</w:t>
              </w:r>
              <w:proofErr w:type="gramEnd"/>
            </w:ins>
          </w:p>
          <w:p w14:paraId="2DC39413" w14:textId="77777777" w:rsidR="003D3011" w:rsidRPr="00147ED7" w:rsidRDefault="003D3011" w:rsidP="00304A5F">
            <w:pPr>
              <w:rPr>
                <w:ins w:id="606" w:author="Rikke Linnemann Nielsen" w:date="2021-04-14T08:50:00Z"/>
                <w:color w:val="000000"/>
                <w:lang w:val="en-US"/>
              </w:rPr>
            </w:pPr>
            <w:ins w:id="607" w:author="Rikke Linnemann Nielsen" w:date="2021-04-14T08:50:00Z">
              <w:r w:rsidRPr="00147ED7">
                <w:rPr>
                  <w:color w:val="000000"/>
                  <w:lang w:val="en-US"/>
                </w:rPr>
                <w:t>SALL4(+35.4</w:t>
              </w:r>
              <w:proofErr w:type="gramStart"/>
              <w:r w:rsidRPr="00147ED7">
                <w:rPr>
                  <w:color w:val="000000"/>
                  <w:lang w:val="en-US"/>
                </w:rPr>
                <w:t>kb)|</w:t>
              </w:r>
              <w:proofErr w:type="gramEnd"/>
            </w:ins>
          </w:p>
          <w:p w14:paraId="431469DB" w14:textId="77777777" w:rsidR="003D3011" w:rsidRPr="008D26F7" w:rsidRDefault="003D3011" w:rsidP="00304A5F">
            <w:pPr>
              <w:rPr>
                <w:ins w:id="608" w:author="Rikke Linnemann Nielsen" w:date="2021-04-14T08:50:00Z"/>
                <w:color w:val="000000"/>
              </w:rPr>
            </w:pPr>
            <w:ins w:id="609" w:author="Rikke Linnemann Nielsen" w:date="2021-04-14T08:50:00Z">
              <w:r w:rsidRPr="00147ED7">
                <w:rPr>
                  <w:color w:val="000000"/>
                </w:rPr>
                <w:t>ZFP64(-246.1kb)</w:t>
              </w:r>
            </w:ins>
          </w:p>
        </w:tc>
      </w:tr>
      <w:tr w:rsidR="003D3011" w:rsidRPr="002A5C7C" w14:paraId="2DE365C6" w14:textId="77777777" w:rsidTr="00304A5F">
        <w:trPr>
          <w:trHeight w:val="320"/>
          <w:ins w:id="610" w:author="Rikke Linnemann Nielsen" w:date="2021-04-14T08:50:00Z"/>
        </w:trPr>
        <w:tc>
          <w:tcPr>
            <w:tcW w:w="628" w:type="dxa"/>
            <w:noWrap/>
            <w:hideMark/>
          </w:tcPr>
          <w:p w14:paraId="5302E8DC" w14:textId="77777777" w:rsidR="003D3011" w:rsidRPr="008D26F7" w:rsidRDefault="003D3011" w:rsidP="00304A5F">
            <w:pPr>
              <w:rPr>
                <w:ins w:id="611" w:author="Rikke Linnemann Nielsen" w:date="2021-04-14T08:50:00Z"/>
                <w:color w:val="000000"/>
              </w:rPr>
            </w:pPr>
            <w:ins w:id="612" w:author="Rikke Linnemann Nielsen" w:date="2021-04-14T08:50:00Z">
              <w:r w:rsidRPr="008D26F7">
                <w:rPr>
                  <w:color w:val="000000"/>
                </w:rPr>
                <w:t>12</w:t>
              </w:r>
            </w:ins>
          </w:p>
        </w:tc>
        <w:tc>
          <w:tcPr>
            <w:tcW w:w="1506" w:type="dxa"/>
            <w:noWrap/>
            <w:hideMark/>
          </w:tcPr>
          <w:p w14:paraId="31AC1A70" w14:textId="77777777" w:rsidR="003D3011" w:rsidRPr="008D26F7" w:rsidRDefault="003D3011" w:rsidP="00304A5F">
            <w:pPr>
              <w:rPr>
                <w:ins w:id="613" w:author="Rikke Linnemann Nielsen" w:date="2021-04-14T08:50:00Z"/>
                <w:color w:val="000000"/>
              </w:rPr>
            </w:pPr>
            <w:ins w:id="614" w:author="Rikke Linnemann Nielsen" w:date="2021-04-14T08:50:00Z">
              <w:r w:rsidRPr="008D26F7">
                <w:rPr>
                  <w:color w:val="000000"/>
                </w:rPr>
                <w:t>rs12582343</w:t>
              </w:r>
            </w:ins>
          </w:p>
        </w:tc>
        <w:tc>
          <w:tcPr>
            <w:tcW w:w="1134" w:type="dxa"/>
            <w:noWrap/>
            <w:hideMark/>
          </w:tcPr>
          <w:p w14:paraId="327F09D0" w14:textId="77777777" w:rsidR="003D3011" w:rsidRPr="008D26F7" w:rsidRDefault="003D3011" w:rsidP="00304A5F">
            <w:pPr>
              <w:rPr>
                <w:ins w:id="615" w:author="Rikke Linnemann Nielsen" w:date="2021-04-14T08:50:00Z"/>
                <w:color w:val="000000"/>
              </w:rPr>
            </w:pPr>
            <w:ins w:id="616" w:author="Rikke Linnemann Nielsen" w:date="2021-04-14T08:50:00Z">
              <w:r w:rsidRPr="008D26F7">
                <w:rPr>
                  <w:color w:val="000000"/>
                </w:rPr>
                <w:t>71766297</w:t>
              </w:r>
            </w:ins>
          </w:p>
        </w:tc>
        <w:tc>
          <w:tcPr>
            <w:tcW w:w="705" w:type="dxa"/>
            <w:noWrap/>
            <w:hideMark/>
          </w:tcPr>
          <w:p w14:paraId="4EA84335" w14:textId="77777777" w:rsidR="003D3011" w:rsidRPr="008D26F7" w:rsidRDefault="003D3011" w:rsidP="00304A5F">
            <w:pPr>
              <w:rPr>
                <w:ins w:id="617" w:author="Rikke Linnemann Nielsen" w:date="2021-04-14T08:50:00Z"/>
                <w:color w:val="000000"/>
              </w:rPr>
            </w:pPr>
            <w:ins w:id="618" w:author="Rikke Linnemann Nielsen" w:date="2021-04-14T08:50:00Z">
              <w:r w:rsidRPr="008D26F7">
                <w:rPr>
                  <w:color w:val="000000"/>
                </w:rPr>
                <w:t>G</w:t>
              </w:r>
            </w:ins>
          </w:p>
        </w:tc>
        <w:tc>
          <w:tcPr>
            <w:tcW w:w="1834" w:type="dxa"/>
            <w:noWrap/>
            <w:hideMark/>
          </w:tcPr>
          <w:p w14:paraId="28272F82" w14:textId="77777777" w:rsidR="003D3011" w:rsidRPr="008D26F7" w:rsidRDefault="003D3011" w:rsidP="00304A5F">
            <w:pPr>
              <w:rPr>
                <w:ins w:id="619" w:author="Rikke Linnemann Nielsen" w:date="2021-04-14T08:50:00Z"/>
                <w:color w:val="000000"/>
              </w:rPr>
            </w:pPr>
            <w:ins w:id="620" w:author="Rikke Linnemann Nielsen" w:date="2021-04-14T08:50:00Z">
              <w:r w:rsidRPr="008D26F7">
                <w:rPr>
                  <w:color w:val="000000"/>
                </w:rPr>
                <w:t>1.6</w:t>
              </w:r>
              <w:r>
                <w:rPr>
                  <w:color w:val="000000"/>
                </w:rPr>
                <w:t>9</w:t>
              </w:r>
              <w:r w:rsidRPr="008D26F7">
                <w:rPr>
                  <w:color w:val="000000"/>
                </w:rPr>
                <w:t xml:space="preserve"> (1.3</w:t>
              </w:r>
              <w:r>
                <w:rPr>
                  <w:color w:val="000000"/>
                </w:rPr>
                <w:t>5</w:t>
              </w:r>
              <w:r w:rsidRPr="008D26F7">
                <w:rPr>
                  <w:color w:val="000000"/>
                </w:rPr>
                <w:t xml:space="preserve"> - 2.11)</w:t>
              </w:r>
            </w:ins>
          </w:p>
        </w:tc>
        <w:tc>
          <w:tcPr>
            <w:tcW w:w="1134" w:type="dxa"/>
            <w:noWrap/>
            <w:hideMark/>
          </w:tcPr>
          <w:p w14:paraId="02564D3F" w14:textId="77777777" w:rsidR="003D3011" w:rsidRPr="008D26F7" w:rsidRDefault="003D3011" w:rsidP="00304A5F">
            <w:pPr>
              <w:rPr>
                <w:ins w:id="621" w:author="Rikke Linnemann Nielsen" w:date="2021-04-14T08:50:00Z"/>
                <w:color w:val="000000"/>
              </w:rPr>
            </w:pPr>
            <w:ins w:id="622" w:author="Rikke Linnemann Nielsen" w:date="2021-04-14T08:50:00Z">
              <w:r w:rsidRPr="008D26F7">
                <w:rPr>
                  <w:color w:val="000000"/>
                </w:rPr>
                <w:t>5.25E-06</w:t>
              </w:r>
            </w:ins>
          </w:p>
        </w:tc>
        <w:tc>
          <w:tcPr>
            <w:tcW w:w="2977" w:type="dxa"/>
            <w:noWrap/>
            <w:hideMark/>
          </w:tcPr>
          <w:p w14:paraId="43DE1425" w14:textId="77777777" w:rsidR="003D3011" w:rsidRPr="007D4946" w:rsidRDefault="003D3011" w:rsidP="00304A5F">
            <w:pPr>
              <w:rPr>
                <w:ins w:id="623" w:author="Rikke Linnemann Nielsen" w:date="2021-04-14T08:50:00Z"/>
                <w:color w:val="000000"/>
              </w:rPr>
            </w:pPr>
            <w:ins w:id="624" w:author="Rikke Linnemann Nielsen" w:date="2021-04-14T08:50:00Z">
              <w:r w:rsidRPr="007D4946">
                <w:rPr>
                  <w:color w:val="000000"/>
                </w:rPr>
                <w:t>LGR5(-67.25</w:t>
              </w:r>
              <w:proofErr w:type="gramStart"/>
              <w:r w:rsidRPr="007D4946">
                <w:rPr>
                  <w:color w:val="000000"/>
                </w:rPr>
                <w:t>kb)|</w:t>
              </w:r>
              <w:proofErr w:type="gramEnd"/>
            </w:ins>
          </w:p>
          <w:p w14:paraId="39B7BA5E" w14:textId="77777777" w:rsidR="003D3011" w:rsidRPr="007D4946" w:rsidRDefault="003D3011" w:rsidP="00304A5F">
            <w:pPr>
              <w:rPr>
                <w:ins w:id="625" w:author="Rikke Linnemann Nielsen" w:date="2021-04-14T08:50:00Z"/>
                <w:color w:val="000000"/>
              </w:rPr>
            </w:pPr>
            <w:ins w:id="626" w:author="Rikke Linnemann Nielsen" w:date="2021-04-14T08:50:00Z">
              <w:r w:rsidRPr="007D4946">
                <w:rPr>
                  <w:color w:val="000000"/>
                </w:rPr>
                <w:t>TSPAN8(+214.5</w:t>
              </w:r>
              <w:proofErr w:type="gramStart"/>
              <w:r w:rsidRPr="007D4946">
                <w:rPr>
                  <w:color w:val="000000"/>
                </w:rPr>
                <w:t>kb)|</w:t>
              </w:r>
              <w:proofErr w:type="gramEnd"/>
            </w:ins>
          </w:p>
          <w:p w14:paraId="58757A58" w14:textId="77777777" w:rsidR="003D3011" w:rsidRPr="008D26F7" w:rsidRDefault="003D3011" w:rsidP="00304A5F">
            <w:pPr>
              <w:rPr>
                <w:ins w:id="627" w:author="Rikke Linnemann Nielsen" w:date="2021-04-14T08:50:00Z"/>
                <w:color w:val="000000"/>
              </w:rPr>
            </w:pPr>
            <w:ins w:id="628" w:author="Rikke Linnemann Nielsen" w:date="2021-04-14T08:50:00Z">
              <w:r w:rsidRPr="007D4946">
                <w:rPr>
                  <w:color w:val="000000"/>
                </w:rPr>
                <w:t>ZFC3H1(-237.1kb)</w:t>
              </w:r>
            </w:ins>
          </w:p>
        </w:tc>
      </w:tr>
      <w:tr w:rsidR="003D3011" w:rsidRPr="002A5C7C" w14:paraId="43B88CCB" w14:textId="77777777" w:rsidTr="00304A5F">
        <w:trPr>
          <w:trHeight w:val="320"/>
          <w:ins w:id="629" w:author="Rikke Linnemann Nielsen" w:date="2021-04-14T08:50:00Z"/>
        </w:trPr>
        <w:tc>
          <w:tcPr>
            <w:tcW w:w="628" w:type="dxa"/>
            <w:noWrap/>
            <w:hideMark/>
          </w:tcPr>
          <w:p w14:paraId="07C434AD" w14:textId="77777777" w:rsidR="003D3011" w:rsidRPr="008D26F7" w:rsidRDefault="003D3011" w:rsidP="00304A5F">
            <w:pPr>
              <w:rPr>
                <w:ins w:id="630" w:author="Rikke Linnemann Nielsen" w:date="2021-04-14T08:50:00Z"/>
                <w:color w:val="000000"/>
              </w:rPr>
            </w:pPr>
            <w:ins w:id="631" w:author="Rikke Linnemann Nielsen" w:date="2021-04-14T08:50:00Z">
              <w:r w:rsidRPr="008D26F7">
                <w:rPr>
                  <w:color w:val="000000"/>
                </w:rPr>
                <w:t>8</w:t>
              </w:r>
            </w:ins>
          </w:p>
        </w:tc>
        <w:tc>
          <w:tcPr>
            <w:tcW w:w="1506" w:type="dxa"/>
            <w:noWrap/>
            <w:hideMark/>
          </w:tcPr>
          <w:p w14:paraId="0D2578DD" w14:textId="77777777" w:rsidR="003D3011" w:rsidRPr="008D26F7" w:rsidRDefault="003D3011" w:rsidP="00304A5F">
            <w:pPr>
              <w:rPr>
                <w:ins w:id="632" w:author="Rikke Linnemann Nielsen" w:date="2021-04-14T08:50:00Z"/>
                <w:color w:val="000000"/>
              </w:rPr>
            </w:pPr>
            <w:ins w:id="633" w:author="Rikke Linnemann Nielsen" w:date="2021-04-14T08:50:00Z">
              <w:r w:rsidRPr="008D26F7">
                <w:rPr>
                  <w:color w:val="000000"/>
                </w:rPr>
                <w:t>rs10504645</w:t>
              </w:r>
            </w:ins>
          </w:p>
        </w:tc>
        <w:tc>
          <w:tcPr>
            <w:tcW w:w="1134" w:type="dxa"/>
            <w:noWrap/>
            <w:hideMark/>
          </w:tcPr>
          <w:p w14:paraId="719A699C" w14:textId="77777777" w:rsidR="003D3011" w:rsidRPr="008D26F7" w:rsidRDefault="003D3011" w:rsidP="00304A5F">
            <w:pPr>
              <w:rPr>
                <w:ins w:id="634" w:author="Rikke Linnemann Nielsen" w:date="2021-04-14T08:50:00Z"/>
                <w:color w:val="000000"/>
              </w:rPr>
            </w:pPr>
            <w:ins w:id="635" w:author="Rikke Linnemann Nielsen" w:date="2021-04-14T08:50:00Z">
              <w:r w:rsidRPr="008D26F7">
                <w:rPr>
                  <w:color w:val="000000"/>
                </w:rPr>
                <w:t>78057807</w:t>
              </w:r>
            </w:ins>
          </w:p>
        </w:tc>
        <w:tc>
          <w:tcPr>
            <w:tcW w:w="705" w:type="dxa"/>
            <w:noWrap/>
            <w:hideMark/>
          </w:tcPr>
          <w:p w14:paraId="4BD26FC5" w14:textId="77777777" w:rsidR="003D3011" w:rsidRPr="008D26F7" w:rsidRDefault="003D3011" w:rsidP="00304A5F">
            <w:pPr>
              <w:rPr>
                <w:ins w:id="636" w:author="Rikke Linnemann Nielsen" w:date="2021-04-14T08:50:00Z"/>
                <w:color w:val="000000"/>
              </w:rPr>
            </w:pPr>
            <w:ins w:id="637" w:author="Rikke Linnemann Nielsen" w:date="2021-04-14T08:50:00Z">
              <w:r w:rsidRPr="008D26F7">
                <w:rPr>
                  <w:color w:val="000000"/>
                </w:rPr>
                <w:t>C</w:t>
              </w:r>
            </w:ins>
          </w:p>
        </w:tc>
        <w:tc>
          <w:tcPr>
            <w:tcW w:w="1834" w:type="dxa"/>
            <w:noWrap/>
            <w:hideMark/>
          </w:tcPr>
          <w:p w14:paraId="6316BA32" w14:textId="77777777" w:rsidR="003D3011" w:rsidRPr="008D26F7" w:rsidRDefault="003D3011" w:rsidP="00304A5F">
            <w:pPr>
              <w:rPr>
                <w:ins w:id="638" w:author="Rikke Linnemann Nielsen" w:date="2021-04-14T08:50:00Z"/>
                <w:color w:val="000000"/>
              </w:rPr>
            </w:pPr>
            <w:ins w:id="639" w:author="Rikke Linnemann Nielsen" w:date="2021-04-14T08:50:00Z">
              <w:r w:rsidRPr="008D26F7">
                <w:rPr>
                  <w:color w:val="000000"/>
                </w:rPr>
                <w:t>0.5</w:t>
              </w:r>
              <w:r>
                <w:rPr>
                  <w:color w:val="000000"/>
                </w:rPr>
                <w:t>1</w:t>
              </w:r>
              <w:r w:rsidRPr="008D26F7">
                <w:rPr>
                  <w:color w:val="000000"/>
                </w:rPr>
                <w:t xml:space="preserve"> (0.3</w:t>
              </w:r>
              <w:r>
                <w:rPr>
                  <w:color w:val="000000"/>
                </w:rPr>
                <w:t>8</w:t>
              </w:r>
              <w:r w:rsidRPr="008D26F7">
                <w:rPr>
                  <w:color w:val="000000"/>
                </w:rPr>
                <w:t xml:space="preserve"> - 0.6</w:t>
              </w:r>
              <w:r>
                <w:rPr>
                  <w:color w:val="000000"/>
                </w:rPr>
                <w:t>8</w:t>
              </w:r>
              <w:r w:rsidRPr="008D26F7">
                <w:rPr>
                  <w:color w:val="000000"/>
                </w:rPr>
                <w:t>)</w:t>
              </w:r>
            </w:ins>
          </w:p>
        </w:tc>
        <w:tc>
          <w:tcPr>
            <w:tcW w:w="1134" w:type="dxa"/>
            <w:noWrap/>
            <w:hideMark/>
          </w:tcPr>
          <w:p w14:paraId="79F20400" w14:textId="77777777" w:rsidR="003D3011" w:rsidRPr="008D26F7" w:rsidRDefault="003D3011" w:rsidP="00304A5F">
            <w:pPr>
              <w:rPr>
                <w:ins w:id="640" w:author="Rikke Linnemann Nielsen" w:date="2021-04-14T08:50:00Z"/>
                <w:color w:val="000000"/>
              </w:rPr>
            </w:pPr>
            <w:ins w:id="641" w:author="Rikke Linnemann Nielsen" w:date="2021-04-14T08:50:00Z">
              <w:r w:rsidRPr="008D26F7">
                <w:rPr>
                  <w:color w:val="000000"/>
                </w:rPr>
                <w:t>5.44E-06</w:t>
              </w:r>
            </w:ins>
          </w:p>
        </w:tc>
        <w:tc>
          <w:tcPr>
            <w:tcW w:w="2977" w:type="dxa"/>
            <w:noWrap/>
            <w:hideMark/>
          </w:tcPr>
          <w:p w14:paraId="54906D28" w14:textId="77777777" w:rsidR="003D3011" w:rsidRPr="008D26F7" w:rsidRDefault="003D3011" w:rsidP="00304A5F">
            <w:pPr>
              <w:rPr>
                <w:ins w:id="642" w:author="Rikke Linnemann Nielsen" w:date="2021-04-14T08:50:00Z"/>
                <w:color w:val="000000"/>
              </w:rPr>
            </w:pPr>
            <w:ins w:id="643" w:author="Rikke Linnemann Nielsen" w:date="2021-04-14T08:50:00Z">
              <w:r w:rsidRPr="007D4946">
                <w:rPr>
                  <w:color w:val="000000"/>
                </w:rPr>
                <w:t>PEX2(+144.5kb)</w:t>
              </w:r>
            </w:ins>
          </w:p>
        </w:tc>
      </w:tr>
      <w:tr w:rsidR="003D3011" w:rsidRPr="002A5C7C" w14:paraId="654B1533" w14:textId="77777777" w:rsidTr="00304A5F">
        <w:trPr>
          <w:trHeight w:val="320"/>
          <w:ins w:id="644" w:author="Rikke Linnemann Nielsen" w:date="2021-04-14T08:50:00Z"/>
        </w:trPr>
        <w:tc>
          <w:tcPr>
            <w:tcW w:w="628" w:type="dxa"/>
            <w:noWrap/>
            <w:hideMark/>
          </w:tcPr>
          <w:p w14:paraId="19FE2BDA" w14:textId="77777777" w:rsidR="003D3011" w:rsidRPr="008D26F7" w:rsidRDefault="003D3011" w:rsidP="00304A5F">
            <w:pPr>
              <w:rPr>
                <w:ins w:id="645" w:author="Rikke Linnemann Nielsen" w:date="2021-04-14T08:50:00Z"/>
                <w:color w:val="000000"/>
              </w:rPr>
            </w:pPr>
            <w:ins w:id="646" w:author="Rikke Linnemann Nielsen" w:date="2021-04-14T08:50:00Z">
              <w:r w:rsidRPr="008D26F7">
                <w:rPr>
                  <w:color w:val="000000"/>
                </w:rPr>
                <w:lastRenderedPageBreak/>
                <w:t>20</w:t>
              </w:r>
            </w:ins>
          </w:p>
        </w:tc>
        <w:tc>
          <w:tcPr>
            <w:tcW w:w="1506" w:type="dxa"/>
            <w:noWrap/>
            <w:hideMark/>
          </w:tcPr>
          <w:p w14:paraId="46E51772" w14:textId="77777777" w:rsidR="003D3011" w:rsidRPr="008D26F7" w:rsidRDefault="003D3011" w:rsidP="00304A5F">
            <w:pPr>
              <w:rPr>
                <w:ins w:id="647" w:author="Rikke Linnemann Nielsen" w:date="2021-04-14T08:50:00Z"/>
                <w:color w:val="000000"/>
              </w:rPr>
            </w:pPr>
            <w:ins w:id="648" w:author="Rikke Linnemann Nielsen" w:date="2021-04-14T08:50:00Z">
              <w:r w:rsidRPr="008D26F7">
                <w:rPr>
                  <w:color w:val="000000"/>
                </w:rPr>
                <w:t>rs16996276</w:t>
              </w:r>
            </w:ins>
          </w:p>
        </w:tc>
        <w:tc>
          <w:tcPr>
            <w:tcW w:w="1134" w:type="dxa"/>
            <w:noWrap/>
            <w:hideMark/>
          </w:tcPr>
          <w:p w14:paraId="5DC154AB" w14:textId="77777777" w:rsidR="003D3011" w:rsidRPr="008D26F7" w:rsidRDefault="003D3011" w:rsidP="00304A5F">
            <w:pPr>
              <w:rPr>
                <w:ins w:id="649" w:author="Rikke Linnemann Nielsen" w:date="2021-04-14T08:50:00Z"/>
                <w:color w:val="000000"/>
              </w:rPr>
            </w:pPr>
            <w:ins w:id="650" w:author="Rikke Linnemann Nielsen" w:date="2021-04-14T08:50:00Z">
              <w:r w:rsidRPr="008D26F7">
                <w:rPr>
                  <w:color w:val="000000"/>
                </w:rPr>
                <w:t>50455925</w:t>
              </w:r>
            </w:ins>
          </w:p>
        </w:tc>
        <w:tc>
          <w:tcPr>
            <w:tcW w:w="705" w:type="dxa"/>
            <w:noWrap/>
            <w:hideMark/>
          </w:tcPr>
          <w:p w14:paraId="5CD9FF4F" w14:textId="77777777" w:rsidR="003D3011" w:rsidRPr="008D26F7" w:rsidRDefault="003D3011" w:rsidP="00304A5F">
            <w:pPr>
              <w:rPr>
                <w:ins w:id="651" w:author="Rikke Linnemann Nielsen" w:date="2021-04-14T08:50:00Z"/>
                <w:color w:val="000000"/>
              </w:rPr>
            </w:pPr>
            <w:ins w:id="652" w:author="Rikke Linnemann Nielsen" w:date="2021-04-14T08:50:00Z">
              <w:r w:rsidRPr="008D26F7">
                <w:rPr>
                  <w:color w:val="000000"/>
                </w:rPr>
                <w:t>C</w:t>
              </w:r>
            </w:ins>
          </w:p>
        </w:tc>
        <w:tc>
          <w:tcPr>
            <w:tcW w:w="1834" w:type="dxa"/>
            <w:noWrap/>
            <w:hideMark/>
          </w:tcPr>
          <w:p w14:paraId="322455B6" w14:textId="77777777" w:rsidR="003D3011" w:rsidRPr="008D26F7" w:rsidRDefault="003D3011" w:rsidP="00304A5F">
            <w:pPr>
              <w:rPr>
                <w:ins w:id="653" w:author="Rikke Linnemann Nielsen" w:date="2021-04-14T08:50:00Z"/>
                <w:color w:val="000000"/>
              </w:rPr>
            </w:pPr>
            <w:ins w:id="654" w:author="Rikke Linnemann Nielsen" w:date="2021-04-14T08:50:00Z">
              <w:r w:rsidRPr="008D26F7">
                <w:rPr>
                  <w:color w:val="000000"/>
                </w:rPr>
                <w:t>3.29 (1.9</w:t>
              </w:r>
              <w:r>
                <w:rPr>
                  <w:color w:val="000000"/>
                </w:rPr>
                <w:t>7</w:t>
              </w:r>
              <w:r w:rsidRPr="008D26F7">
                <w:rPr>
                  <w:color w:val="000000"/>
                </w:rPr>
                <w:t xml:space="preserve"> - 5.5</w:t>
              </w:r>
              <w:r>
                <w:rPr>
                  <w:color w:val="000000"/>
                </w:rPr>
                <w:t>1</w:t>
              </w:r>
              <w:r w:rsidRPr="008D26F7">
                <w:rPr>
                  <w:color w:val="000000"/>
                </w:rPr>
                <w:t>)</w:t>
              </w:r>
            </w:ins>
          </w:p>
        </w:tc>
        <w:tc>
          <w:tcPr>
            <w:tcW w:w="1134" w:type="dxa"/>
            <w:noWrap/>
            <w:hideMark/>
          </w:tcPr>
          <w:p w14:paraId="36F9030E" w14:textId="77777777" w:rsidR="003D3011" w:rsidRPr="008D26F7" w:rsidRDefault="003D3011" w:rsidP="00304A5F">
            <w:pPr>
              <w:rPr>
                <w:ins w:id="655" w:author="Rikke Linnemann Nielsen" w:date="2021-04-14T08:50:00Z"/>
                <w:color w:val="000000"/>
              </w:rPr>
            </w:pPr>
            <w:ins w:id="656" w:author="Rikke Linnemann Nielsen" w:date="2021-04-14T08:50:00Z">
              <w:r w:rsidRPr="008D26F7">
                <w:rPr>
                  <w:color w:val="000000"/>
                </w:rPr>
                <w:t>5.61E-06</w:t>
              </w:r>
            </w:ins>
          </w:p>
        </w:tc>
        <w:tc>
          <w:tcPr>
            <w:tcW w:w="2977" w:type="dxa"/>
            <w:noWrap/>
            <w:hideMark/>
          </w:tcPr>
          <w:p w14:paraId="09F7050F" w14:textId="77777777" w:rsidR="003D3011" w:rsidRPr="007D4946" w:rsidRDefault="003D3011" w:rsidP="00304A5F">
            <w:pPr>
              <w:rPr>
                <w:ins w:id="657" w:author="Rikke Linnemann Nielsen" w:date="2021-04-14T08:50:00Z"/>
                <w:color w:val="000000"/>
                <w:lang w:val="en-US"/>
              </w:rPr>
            </w:pPr>
            <w:ins w:id="658" w:author="Rikke Linnemann Nielsen" w:date="2021-04-14T08:50:00Z">
              <w:r w:rsidRPr="007D4946">
                <w:rPr>
                  <w:color w:val="000000"/>
                  <w:lang w:val="en-US"/>
                </w:rPr>
                <w:t>ATP9A(+71.02</w:t>
              </w:r>
              <w:proofErr w:type="gramStart"/>
              <w:r w:rsidRPr="007D4946">
                <w:rPr>
                  <w:color w:val="000000"/>
                  <w:lang w:val="en-US"/>
                </w:rPr>
                <w:t>kb)|</w:t>
              </w:r>
              <w:proofErr w:type="gramEnd"/>
            </w:ins>
          </w:p>
          <w:p w14:paraId="6489C32C" w14:textId="77777777" w:rsidR="003D3011" w:rsidRPr="007D4946" w:rsidRDefault="003D3011" w:rsidP="00304A5F">
            <w:pPr>
              <w:rPr>
                <w:ins w:id="659" w:author="Rikke Linnemann Nielsen" w:date="2021-04-14T08:50:00Z"/>
                <w:color w:val="000000"/>
                <w:lang w:val="en-US"/>
              </w:rPr>
            </w:pPr>
            <w:ins w:id="660" w:author="Rikke Linnemann Nielsen" w:date="2021-04-14T08:50:00Z">
              <w:r w:rsidRPr="007D4946">
                <w:rPr>
                  <w:color w:val="000000"/>
                  <w:lang w:val="en-US"/>
                </w:rPr>
                <w:t>LOC101927678(</w:t>
              </w:r>
              <w:proofErr w:type="gramStart"/>
              <w:r w:rsidRPr="007D4946">
                <w:rPr>
                  <w:color w:val="000000"/>
                  <w:lang w:val="en-US"/>
                </w:rPr>
                <w:t>0)|</w:t>
              </w:r>
              <w:proofErr w:type="gramEnd"/>
            </w:ins>
          </w:p>
          <w:p w14:paraId="14116E11" w14:textId="77777777" w:rsidR="003D3011" w:rsidRPr="007D4946" w:rsidRDefault="003D3011" w:rsidP="00304A5F">
            <w:pPr>
              <w:rPr>
                <w:ins w:id="661" w:author="Rikke Linnemann Nielsen" w:date="2021-04-14T08:50:00Z"/>
                <w:color w:val="000000"/>
                <w:lang w:val="en-US"/>
              </w:rPr>
            </w:pPr>
            <w:ins w:id="662" w:author="Rikke Linnemann Nielsen" w:date="2021-04-14T08:50:00Z">
              <w:r w:rsidRPr="007D4946">
                <w:rPr>
                  <w:color w:val="000000"/>
                  <w:lang w:val="en-US"/>
                </w:rPr>
                <w:t>SALL4(+36.88</w:t>
              </w:r>
              <w:proofErr w:type="gramStart"/>
              <w:r w:rsidRPr="007D4946">
                <w:rPr>
                  <w:color w:val="000000"/>
                  <w:lang w:val="en-US"/>
                </w:rPr>
                <w:t>kb)|</w:t>
              </w:r>
              <w:proofErr w:type="gramEnd"/>
            </w:ins>
          </w:p>
          <w:p w14:paraId="7BB8380C" w14:textId="77777777" w:rsidR="003D3011" w:rsidRPr="008D26F7" w:rsidRDefault="003D3011" w:rsidP="00304A5F">
            <w:pPr>
              <w:rPr>
                <w:ins w:id="663" w:author="Rikke Linnemann Nielsen" w:date="2021-04-14T08:50:00Z"/>
                <w:color w:val="000000"/>
              </w:rPr>
            </w:pPr>
            <w:ins w:id="664" w:author="Rikke Linnemann Nielsen" w:date="2021-04-14T08:50:00Z">
              <w:r w:rsidRPr="007D4946">
                <w:rPr>
                  <w:color w:val="000000"/>
                </w:rPr>
                <w:t>ZFP64(-244.6kb)</w:t>
              </w:r>
            </w:ins>
          </w:p>
        </w:tc>
      </w:tr>
      <w:tr w:rsidR="003D3011" w:rsidRPr="002A5C7C" w14:paraId="0183AC0C" w14:textId="77777777" w:rsidTr="00304A5F">
        <w:trPr>
          <w:trHeight w:val="320"/>
          <w:ins w:id="665" w:author="Rikke Linnemann Nielsen" w:date="2021-04-14T08:50:00Z"/>
        </w:trPr>
        <w:tc>
          <w:tcPr>
            <w:tcW w:w="628" w:type="dxa"/>
            <w:noWrap/>
            <w:hideMark/>
          </w:tcPr>
          <w:p w14:paraId="0C7934A6" w14:textId="77777777" w:rsidR="003D3011" w:rsidRPr="008D26F7" w:rsidRDefault="003D3011" w:rsidP="00304A5F">
            <w:pPr>
              <w:rPr>
                <w:ins w:id="666" w:author="Rikke Linnemann Nielsen" w:date="2021-04-14T08:50:00Z"/>
                <w:color w:val="000000"/>
              </w:rPr>
            </w:pPr>
            <w:ins w:id="667" w:author="Rikke Linnemann Nielsen" w:date="2021-04-14T08:50:00Z">
              <w:r w:rsidRPr="008D26F7">
                <w:rPr>
                  <w:color w:val="000000"/>
                </w:rPr>
                <w:t>18</w:t>
              </w:r>
            </w:ins>
          </w:p>
        </w:tc>
        <w:tc>
          <w:tcPr>
            <w:tcW w:w="1506" w:type="dxa"/>
            <w:noWrap/>
            <w:hideMark/>
          </w:tcPr>
          <w:p w14:paraId="20E58618" w14:textId="77777777" w:rsidR="003D3011" w:rsidRPr="008D26F7" w:rsidRDefault="003D3011" w:rsidP="00304A5F">
            <w:pPr>
              <w:rPr>
                <w:ins w:id="668" w:author="Rikke Linnemann Nielsen" w:date="2021-04-14T08:50:00Z"/>
                <w:color w:val="000000"/>
              </w:rPr>
            </w:pPr>
            <w:ins w:id="669" w:author="Rikke Linnemann Nielsen" w:date="2021-04-14T08:50:00Z">
              <w:r w:rsidRPr="008D26F7">
                <w:rPr>
                  <w:color w:val="000000"/>
                </w:rPr>
                <w:t>rs1791520</w:t>
              </w:r>
            </w:ins>
          </w:p>
        </w:tc>
        <w:tc>
          <w:tcPr>
            <w:tcW w:w="1134" w:type="dxa"/>
            <w:noWrap/>
            <w:hideMark/>
          </w:tcPr>
          <w:p w14:paraId="20560CA1" w14:textId="77777777" w:rsidR="003D3011" w:rsidRPr="008D26F7" w:rsidRDefault="003D3011" w:rsidP="00304A5F">
            <w:pPr>
              <w:rPr>
                <w:ins w:id="670" w:author="Rikke Linnemann Nielsen" w:date="2021-04-14T08:50:00Z"/>
                <w:color w:val="000000"/>
              </w:rPr>
            </w:pPr>
            <w:ins w:id="671" w:author="Rikke Linnemann Nielsen" w:date="2021-04-14T08:50:00Z">
              <w:r w:rsidRPr="008D26F7">
                <w:rPr>
                  <w:color w:val="000000"/>
                </w:rPr>
                <w:t>22118315</w:t>
              </w:r>
            </w:ins>
          </w:p>
        </w:tc>
        <w:tc>
          <w:tcPr>
            <w:tcW w:w="705" w:type="dxa"/>
            <w:noWrap/>
            <w:hideMark/>
          </w:tcPr>
          <w:p w14:paraId="202F4206" w14:textId="77777777" w:rsidR="003D3011" w:rsidRPr="008D26F7" w:rsidRDefault="003D3011" w:rsidP="00304A5F">
            <w:pPr>
              <w:rPr>
                <w:ins w:id="672" w:author="Rikke Linnemann Nielsen" w:date="2021-04-14T08:50:00Z"/>
                <w:color w:val="000000"/>
              </w:rPr>
            </w:pPr>
            <w:ins w:id="673" w:author="Rikke Linnemann Nielsen" w:date="2021-04-14T08:50:00Z">
              <w:r w:rsidRPr="008D26F7">
                <w:rPr>
                  <w:color w:val="000000"/>
                </w:rPr>
                <w:t>G</w:t>
              </w:r>
            </w:ins>
          </w:p>
        </w:tc>
        <w:tc>
          <w:tcPr>
            <w:tcW w:w="1834" w:type="dxa"/>
            <w:noWrap/>
            <w:hideMark/>
          </w:tcPr>
          <w:p w14:paraId="5004A93C" w14:textId="77777777" w:rsidR="003D3011" w:rsidRPr="008D26F7" w:rsidRDefault="003D3011" w:rsidP="00304A5F">
            <w:pPr>
              <w:rPr>
                <w:ins w:id="674" w:author="Rikke Linnemann Nielsen" w:date="2021-04-14T08:50:00Z"/>
                <w:color w:val="000000"/>
              </w:rPr>
            </w:pPr>
            <w:ins w:id="675" w:author="Rikke Linnemann Nielsen" w:date="2021-04-14T08:50:00Z">
              <w:r w:rsidRPr="008D26F7">
                <w:rPr>
                  <w:color w:val="000000"/>
                </w:rPr>
                <w:t>1.73 (1.36 - 2.20)</w:t>
              </w:r>
            </w:ins>
          </w:p>
        </w:tc>
        <w:tc>
          <w:tcPr>
            <w:tcW w:w="1134" w:type="dxa"/>
            <w:noWrap/>
            <w:hideMark/>
          </w:tcPr>
          <w:p w14:paraId="5DDD4075" w14:textId="77777777" w:rsidR="003D3011" w:rsidRPr="008D26F7" w:rsidRDefault="003D3011" w:rsidP="00304A5F">
            <w:pPr>
              <w:rPr>
                <w:ins w:id="676" w:author="Rikke Linnemann Nielsen" w:date="2021-04-14T08:50:00Z"/>
                <w:color w:val="000000"/>
              </w:rPr>
            </w:pPr>
            <w:ins w:id="677" w:author="Rikke Linnemann Nielsen" w:date="2021-04-14T08:50:00Z">
              <w:r w:rsidRPr="008D26F7">
                <w:rPr>
                  <w:color w:val="000000"/>
                </w:rPr>
                <w:t>6.74E-06</w:t>
              </w:r>
            </w:ins>
          </w:p>
        </w:tc>
        <w:tc>
          <w:tcPr>
            <w:tcW w:w="2977" w:type="dxa"/>
            <w:noWrap/>
            <w:hideMark/>
          </w:tcPr>
          <w:p w14:paraId="0BFEA44B" w14:textId="77777777" w:rsidR="003D3011" w:rsidRPr="007D4946" w:rsidRDefault="003D3011" w:rsidP="00304A5F">
            <w:pPr>
              <w:rPr>
                <w:ins w:id="678" w:author="Rikke Linnemann Nielsen" w:date="2021-04-14T08:50:00Z"/>
                <w:color w:val="000000"/>
              </w:rPr>
            </w:pPr>
            <w:ins w:id="679" w:author="Rikke Linnemann Nielsen" w:date="2021-04-14T08:50:00Z">
              <w:r w:rsidRPr="007D4946">
                <w:rPr>
                  <w:color w:val="000000"/>
                </w:rPr>
                <w:t>HRH4(+58.39</w:t>
              </w:r>
              <w:proofErr w:type="gramStart"/>
              <w:r w:rsidRPr="007D4946">
                <w:rPr>
                  <w:color w:val="000000"/>
                </w:rPr>
                <w:t>kb)|</w:t>
              </w:r>
              <w:proofErr w:type="gramEnd"/>
            </w:ins>
          </w:p>
          <w:p w14:paraId="42F19847" w14:textId="77777777" w:rsidR="003D3011" w:rsidRPr="007D4946" w:rsidRDefault="003D3011" w:rsidP="00304A5F">
            <w:pPr>
              <w:rPr>
                <w:ins w:id="680" w:author="Rikke Linnemann Nielsen" w:date="2021-04-14T08:50:00Z"/>
                <w:color w:val="000000"/>
              </w:rPr>
            </w:pPr>
            <w:ins w:id="681" w:author="Rikke Linnemann Nielsen" w:date="2021-04-14T08:50:00Z">
              <w:r w:rsidRPr="007D4946">
                <w:rPr>
                  <w:color w:val="000000"/>
                </w:rPr>
                <w:t>IMPACT(+84.82</w:t>
              </w:r>
              <w:proofErr w:type="gramStart"/>
              <w:r w:rsidRPr="007D4946">
                <w:rPr>
                  <w:color w:val="000000"/>
                </w:rPr>
                <w:t>kb)|</w:t>
              </w:r>
              <w:proofErr w:type="gramEnd"/>
            </w:ins>
          </w:p>
          <w:p w14:paraId="496BBD20" w14:textId="77777777" w:rsidR="003D3011" w:rsidRPr="007D4946" w:rsidRDefault="003D3011" w:rsidP="00304A5F">
            <w:pPr>
              <w:rPr>
                <w:ins w:id="682" w:author="Rikke Linnemann Nielsen" w:date="2021-04-14T08:50:00Z"/>
                <w:color w:val="000000"/>
              </w:rPr>
            </w:pPr>
            <w:ins w:id="683" w:author="Rikke Linnemann Nielsen" w:date="2021-04-14T08:50:00Z">
              <w:r w:rsidRPr="007D4946">
                <w:rPr>
                  <w:color w:val="000000"/>
                </w:rPr>
                <w:t>LOC729950(-89.83</w:t>
              </w:r>
              <w:proofErr w:type="gramStart"/>
              <w:r w:rsidRPr="007D4946">
                <w:rPr>
                  <w:color w:val="000000"/>
                </w:rPr>
                <w:t>kb)|</w:t>
              </w:r>
              <w:proofErr w:type="gramEnd"/>
            </w:ins>
          </w:p>
          <w:p w14:paraId="45434C97" w14:textId="77777777" w:rsidR="003D3011" w:rsidRPr="007D4946" w:rsidRDefault="003D3011" w:rsidP="00304A5F">
            <w:pPr>
              <w:rPr>
                <w:ins w:id="684" w:author="Rikke Linnemann Nielsen" w:date="2021-04-14T08:50:00Z"/>
                <w:color w:val="000000"/>
              </w:rPr>
            </w:pPr>
            <w:ins w:id="685" w:author="Rikke Linnemann Nielsen" w:date="2021-04-14T08:50:00Z">
              <w:r w:rsidRPr="007D4946">
                <w:rPr>
                  <w:color w:val="000000"/>
                </w:rPr>
                <w:t>MIR320C2(+216.6</w:t>
              </w:r>
              <w:proofErr w:type="gramStart"/>
              <w:r w:rsidRPr="007D4946">
                <w:rPr>
                  <w:color w:val="000000"/>
                </w:rPr>
                <w:t>kb)|</w:t>
              </w:r>
              <w:proofErr w:type="gramEnd"/>
            </w:ins>
          </w:p>
          <w:p w14:paraId="41DE2023" w14:textId="77777777" w:rsidR="003D3011" w:rsidRPr="008D26F7" w:rsidRDefault="003D3011" w:rsidP="00304A5F">
            <w:pPr>
              <w:rPr>
                <w:ins w:id="686" w:author="Rikke Linnemann Nielsen" w:date="2021-04-14T08:50:00Z"/>
                <w:color w:val="000000"/>
              </w:rPr>
            </w:pPr>
            <w:ins w:id="687" w:author="Rikke Linnemann Nielsen" w:date="2021-04-14T08:50:00Z">
              <w:r w:rsidRPr="007D4946">
                <w:rPr>
                  <w:color w:val="000000"/>
                </w:rPr>
                <w:t>OSBPL1A(+140.5kb)</w:t>
              </w:r>
            </w:ins>
          </w:p>
        </w:tc>
      </w:tr>
      <w:tr w:rsidR="003D3011" w:rsidRPr="002A5C7C" w14:paraId="68379596" w14:textId="77777777" w:rsidTr="00304A5F">
        <w:trPr>
          <w:trHeight w:val="320"/>
          <w:ins w:id="688" w:author="Rikke Linnemann Nielsen" w:date="2021-04-14T08:50:00Z"/>
        </w:trPr>
        <w:tc>
          <w:tcPr>
            <w:tcW w:w="628" w:type="dxa"/>
            <w:noWrap/>
            <w:hideMark/>
          </w:tcPr>
          <w:p w14:paraId="336BE6DB" w14:textId="77777777" w:rsidR="003D3011" w:rsidRPr="008D26F7" w:rsidRDefault="003D3011" w:rsidP="00304A5F">
            <w:pPr>
              <w:rPr>
                <w:ins w:id="689" w:author="Rikke Linnemann Nielsen" w:date="2021-04-14T08:50:00Z"/>
                <w:color w:val="000000"/>
              </w:rPr>
            </w:pPr>
            <w:ins w:id="690" w:author="Rikke Linnemann Nielsen" w:date="2021-04-14T08:50:00Z">
              <w:r w:rsidRPr="008D26F7">
                <w:rPr>
                  <w:color w:val="000000"/>
                </w:rPr>
                <w:t>11</w:t>
              </w:r>
            </w:ins>
          </w:p>
        </w:tc>
        <w:tc>
          <w:tcPr>
            <w:tcW w:w="1506" w:type="dxa"/>
            <w:noWrap/>
            <w:hideMark/>
          </w:tcPr>
          <w:p w14:paraId="4D8436A0" w14:textId="77777777" w:rsidR="003D3011" w:rsidRPr="008D26F7" w:rsidRDefault="003D3011" w:rsidP="00304A5F">
            <w:pPr>
              <w:rPr>
                <w:ins w:id="691" w:author="Rikke Linnemann Nielsen" w:date="2021-04-14T08:50:00Z"/>
                <w:color w:val="000000"/>
              </w:rPr>
            </w:pPr>
            <w:ins w:id="692" w:author="Rikke Linnemann Nielsen" w:date="2021-04-14T08:50:00Z">
              <w:r w:rsidRPr="008D26F7">
                <w:rPr>
                  <w:color w:val="000000"/>
                </w:rPr>
                <w:t>rs150996648</w:t>
              </w:r>
            </w:ins>
          </w:p>
        </w:tc>
        <w:tc>
          <w:tcPr>
            <w:tcW w:w="1134" w:type="dxa"/>
            <w:noWrap/>
            <w:hideMark/>
          </w:tcPr>
          <w:p w14:paraId="64308003" w14:textId="77777777" w:rsidR="003D3011" w:rsidRPr="008D26F7" w:rsidRDefault="003D3011" w:rsidP="00304A5F">
            <w:pPr>
              <w:rPr>
                <w:ins w:id="693" w:author="Rikke Linnemann Nielsen" w:date="2021-04-14T08:50:00Z"/>
                <w:color w:val="000000"/>
              </w:rPr>
            </w:pPr>
            <w:ins w:id="694" w:author="Rikke Linnemann Nielsen" w:date="2021-04-14T08:50:00Z">
              <w:r w:rsidRPr="008D26F7">
                <w:rPr>
                  <w:color w:val="000000"/>
                </w:rPr>
                <w:t>66359489</w:t>
              </w:r>
            </w:ins>
          </w:p>
        </w:tc>
        <w:tc>
          <w:tcPr>
            <w:tcW w:w="705" w:type="dxa"/>
            <w:noWrap/>
            <w:hideMark/>
          </w:tcPr>
          <w:p w14:paraId="33ABDA31" w14:textId="77777777" w:rsidR="003D3011" w:rsidRPr="008D26F7" w:rsidRDefault="003D3011" w:rsidP="00304A5F">
            <w:pPr>
              <w:rPr>
                <w:ins w:id="695" w:author="Rikke Linnemann Nielsen" w:date="2021-04-14T08:50:00Z"/>
                <w:color w:val="000000"/>
              </w:rPr>
            </w:pPr>
            <w:ins w:id="696" w:author="Rikke Linnemann Nielsen" w:date="2021-04-14T08:50:00Z">
              <w:r w:rsidRPr="008D26F7">
                <w:rPr>
                  <w:color w:val="000000"/>
                </w:rPr>
                <w:t>A</w:t>
              </w:r>
            </w:ins>
          </w:p>
        </w:tc>
        <w:tc>
          <w:tcPr>
            <w:tcW w:w="1834" w:type="dxa"/>
            <w:noWrap/>
            <w:hideMark/>
          </w:tcPr>
          <w:p w14:paraId="62DE613E" w14:textId="77777777" w:rsidR="003D3011" w:rsidRPr="008D26F7" w:rsidRDefault="003D3011" w:rsidP="00304A5F">
            <w:pPr>
              <w:rPr>
                <w:ins w:id="697" w:author="Rikke Linnemann Nielsen" w:date="2021-04-14T08:50:00Z"/>
                <w:color w:val="000000"/>
              </w:rPr>
            </w:pPr>
            <w:ins w:id="698" w:author="Rikke Linnemann Nielsen" w:date="2021-04-14T08:50:00Z">
              <w:r w:rsidRPr="008D26F7">
                <w:rPr>
                  <w:color w:val="000000"/>
                </w:rPr>
                <w:t>4.52 (2.33 - 8.77)</w:t>
              </w:r>
            </w:ins>
          </w:p>
        </w:tc>
        <w:tc>
          <w:tcPr>
            <w:tcW w:w="1134" w:type="dxa"/>
            <w:noWrap/>
            <w:hideMark/>
          </w:tcPr>
          <w:p w14:paraId="08456064" w14:textId="77777777" w:rsidR="003D3011" w:rsidRPr="008D26F7" w:rsidRDefault="003D3011" w:rsidP="00304A5F">
            <w:pPr>
              <w:rPr>
                <w:ins w:id="699" w:author="Rikke Linnemann Nielsen" w:date="2021-04-14T08:50:00Z"/>
                <w:color w:val="000000"/>
              </w:rPr>
            </w:pPr>
            <w:ins w:id="700" w:author="Rikke Linnemann Nielsen" w:date="2021-04-14T08:50:00Z">
              <w:r w:rsidRPr="008D26F7">
                <w:rPr>
                  <w:color w:val="000000"/>
                </w:rPr>
                <w:t>8.05E-06</w:t>
              </w:r>
            </w:ins>
          </w:p>
        </w:tc>
        <w:tc>
          <w:tcPr>
            <w:tcW w:w="2977" w:type="dxa"/>
            <w:noWrap/>
            <w:hideMark/>
          </w:tcPr>
          <w:p w14:paraId="688FA023" w14:textId="77777777" w:rsidR="003D3011" w:rsidRPr="002264CC" w:rsidRDefault="003D3011" w:rsidP="00304A5F">
            <w:pPr>
              <w:rPr>
                <w:ins w:id="701" w:author="Rikke Linnemann Nielsen" w:date="2021-04-14T08:50:00Z"/>
                <w:color w:val="000000"/>
              </w:rPr>
            </w:pPr>
            <w:ins w:id="702" w:author="Rikke Linnemann Nielsen" w:date="2021-04-14T08:50:00Z">
              <w:r w:rsidRPr="002264CC">
                <w:rPr>
                  <w:color w:val="000000"/>
                </w:rPr>
                <w:t>ACTN3(+28.69</w:t>
              </w:r>
              <w:proofErr w:type="gramStart"/>
              <w:r w:rsidRPr="002264CC">
                <w:rPr>
                  <w:color w:val="000000"/>
                </w:rPr>
                <w:t>kb)|</w:t>
              </w:r>
              <w:proofErr w:type="gramEnd"/>
            </w:ins>
          </w:p>
          <w:p w14:paraId="68FF4750" w14:textId="77777777" w:rsidR="003D3011" w:rsidRPr="002264CC" w:rsidRDefault="003D3011" w:rsidP="00304A5F">
            <w:pPr>
              <w:rPr>
                <w:ins w:id="703" w:author="Rikke Linnemann Nielsen" w:date="2021-04-14T08:50:00Z"/>
                <w:color w:val="000000"/>
              </w:rPr>
            </w:pPr>
            <w:ins w:id="704" w:author="Rikke Linnemann Nielsen" w:date="2021-04-14T08:50:00Z">
              <w:r w:rsidRPr="002264CC">
                <w:rPr>
                  <w:color w:val="000000"/>
                </w:rPr>
                <w:t>B3GNT1(+244.3</w:t>
              </w:r>
              <w:proofErr w:type="gramStart"/>
              <w:r w:rsidRPr="002264CC">
                <w:rPr>
                  <w:color w:val="000000"/>
                </w:rPr>
                <w:t>kb)|</w:t>
              </w:r>
              <w:proofErr w:type="gramEnd"/>
            </w:ins>
          </w:p>
          <w:p w14:paraId="245FB7C8" w14:textId="77777777" w:rsidR="003D3011" w:rsidRPr="002264CC" w:rsidRDefault="003D3011" w:rsidP="00304A5F">
            <w:pPr>
              <w:rPr>
                <w:ins w:id="705" w:author="Rikke Linnemann Nielsen" w:date="2021-04-14T08:50:00Z"/>
                <w:color w:val="000000"/>
              </w:rPr>
            </w:pPr>
            <w:ins w:id="706" w:author="Rikke Linnemann Nielsen" w:date="2021-04-14T08:50:00Z">
              <w:r w:rsidRPr="002264CC">
                <w:rPr>
                  <w:color w:val="000000"/>
                </w:rPr>
                <w:t>BBS1(+58.4</w:t>
              </w:r>
              <w:proofErr w:type="gramStart"/>
              <w:r w:rsidRPr="002264CC">
                <w:rPr>
                  <w:color w:val="000000"/>
                </w:rPr>
                <w:t>kb)|</w:t>
              </w:r>
              <w:proofErr w:type="gramEnd"/>
            </w:ins>
          </w:p>
          <w:p w14:paraId="071A46D5" w14:textId="77777777" w:rsidR="003D3011" w:rsidRPr="002264CC" w:rsidRDefault="003D3011" w:rsidP="00304A5F">
            <w:pPr>
              <w:rPr>
                <w:ins w:id="707" w:author="Rikke Linnemann Nielsen" w:date="2021-04-14T08:50:00Z"/>
                <w:color w:val="000000"/>
              </w:rPr>
            </w:pPr>
            <w:ins w:id="708" w:author="Rikke Linnemann Nielsen" w:date="2021-04-14T08:50:00Z">
              <w:r w:rsidRPr="002264CC">
                <w:rPr>
                  <w:color w:val="000000"/>
                </w:rPr>
                <w:t>BRMS1(+246.9</w:t>
              </w:r>
              <w:proofErr w:type="gramStart"/>
              <w:r w:rsidRPr="002264CC">
                <w:rPr>
                  <w:color w:val="000000"/>
                </w:rPr>
                <w:t>kb)|</w:t>
              </w:r>
              <w:proofErr w:type="gramEnd"/>
            </w:ins>
          </w:p>
          <w:p w14:paraId="161BFE52" w14:textId="77777777" w:rsidR="003D3011" w:rsidRPr="002264CC" w:rsidRDefault="003D3011" w:rsidP="00304A5F">
            <w:pPr>
              <w:rPr>
                <w:ins w:id="709" w:author="Rikke Linnemann Nielsen" w:date="2021-04-14T08:50:00Z"/>
                <w:color w:val="000000"/>
              </w:rPr>
            </w:pPr>
            <w:ins w:id="710" w:author="Rikke Linnemann Nielsen" w:date="2021-04-14T08:50:00Z">
              <w:r w:rsidRPr="002264CC">
                <w:rPr>
                  <w:color w:val="000000"/>
                </w:rPr>
                <w:t>C11orf80(-152.7</w:t>
              </w:r>
              <w:proofErr w:type="gramStart"/>
              <w:r w:rsidRPr="002264CC">
                <w:rPr>
                  <w:color w:val="000000"/>
                </w:rPr>
                <w:t>kb)|</w:t>
              </w:r>
              <w:proofErr w:type="gramEnd"/>
            </w:ins>
          </w:p>
          <w:p w14:paraId="4AF85852" w14:textId="77777777" w:rsidR="003D3011" w:rsidRPr="002264CC" w:rsidRDefault="003D3011" w:rsidP="00304A5F">
            <w:pPr>
              <w:rPr>
                <w:ins w:id="711" w:author="Rikke Linnemann Nielsen" w:date="2021-04-14T08:50:00Z"/>
                <w:color w:val="000000"/>
              </w:rPr>
            </w:pPr>
            <w:ins w:id="712" w:author="Rikke Linnemann Nielsen" w:date="2021-04-14T08:50:00Z">
              <w:r w:rsidRPr="002264CC">
                <w:rPr>
                  <w:color w:val="000000"/>
                </w:rPr>
                <w:t>CCDC87(</w:t>
              </w:r>
              <w:proofErr w:type="gramStart"/>
              <w:r w:rsidRPr="002264CC">
                <w:rPr>
                  <w:color w:val="000000"/>
                </w:rPr>
                <w:t>0)|</w:t>
              </w:r>
              <w:proofErr w:type="gramEnd"/>
              <w:r w:rsidRPr="002264CC">
                <w:rPr>
                  <w:color w:val="000000"/>
                </w:rPr>
                <w:t>CCS(-1.2kb)|</w:t>
              </w:r>
            </w:ins>
          </w:p>
          <w:p w14:paraId="34611509" w14:textId="77777777" w:rsidR="003D3011" w:rsidRPr="002264CC" w:rsidRDefault="003D3011" w:rsidP="00304A5F">
            <w:pPr>
              <w:rPr>
                <w:ins w:id="713" w:author="Rikke Linnemann Nielsen" w:date="2021-04-14T08:50:00Z"/>
                <w:color w:val="000000"/>
              </w:rPr>
            </w:pPr>
            <w:ins w:id="714" w:author="Rikke Linnemann Nielsen" w:date="2021-04-14T08:50:00Z">
              <w:r w:rsidRPr="002264CC">
                <w:rPr>
                  <w:color w:val="000000"/>
                </w:rPr>
                <w:t>CTSF(+23.44</w:t>
              </w:r>
              <w:proofErr w:type="gramStart"/>
              <w:r w:rsidRPr="002264CC">
                <w:rPr>
                  <w:color w:val="000000"/>
                </w:rPr>
                <w:t>kb)|</w:t>
              </w:r>
              <w:proofErr w:type="gramEnd"/>
            </w:ins>
          </w:p>
          <w:p w14:paraId="0B70CC8B" w14:textId="77777777" w:rsidR="003D3011" w:rsidRPr="002264CC" w:rsidRDefault="003D3011" w:rsidP="00304A5F">
            <w:pPr>
              <w:rPr>
                <w:ins w:id="715" w:author="Rikke Linnemann Nielsen" w:date="2021-04-14T08:50:00Z"/>
                <w:color w:val="000000"/>
              </w:rPr>
            </w:pPr>
            <w:ins w:id="716" w:author="Rikke Linnemann Nielsen" w:date="2021-04-14T08:50:00Z">
              <w:r w:rsidRPr="002264CC">
                <w:rPr>
                  <w:color w:val="000000"/>
                </w:rPr>
                <w:t>DPP3(+82.36</w:t>
              </w:r>
              <w:proofErr w:type="gramStart"/>
              <w:r w:rsidRPr="002264CC">
                <w:rPr>
                  <w:color w:val="000000"/>
                </w:rPr>
                <w:t>kb)|</w:t>
              </w:r>
              <w:proofErr w:type="gramEnd"/>
            </w:ins>
          </w:p>
          <w:p w14:paraId="0163B4E9" w14:textId="77777777" w:rsidR="003D3011" w:rsidRPr="002264CC" w:rsidRDefault="003D3011" w:rsidP="00304A5F">
            <w:pPr>
              <w:rPr>
                <w:ins w:id="717" w:author="Rikke Linnemann Nielsen" w:date="2021-04-14T08:50:00Z"/>
                <w:color w:val="000000"/>
              </w:rPr>
            </w:pPr>
            <w:ins w:id="718" w:author="Rikke Linnemann Nielsen" w:date="2021-04-14T08:50:00Z">
              <w:r w:rsidRPr="002264CC">
                <w:rPr>
                  <w:color w:val="000000"/>
                </w:rPr>
                <w:t>MRPL11(+153.2</w:t>
              </w:r>
              <w:proofErr w:type="gramStart"/>
              <w:r w:rsidRPr="002264CC">
                <w:rPr>
                  <w:color w:val="000000"/>
                </w:rPr>
                <w:t>kb)|</w:t>
              </w:r>
              <w:proofErr w:type="gramEnd"/>
            </w:ins>
          </w:p>
          <w:p w14:paraId="691FFBE6" w14:textId="77777777" w:rsidR="003D3011" w:rsidRPr="002264CC" w:rsidRDefault="003D3011" w:rsidP="00304A5F">
            <w:pPr>
              <w:rPr>
                <w:ins w:id="719" w:author="Rikke Linnemann Nielsen" w:date="2021-04-14T08:50:00Z"/>
                <w:color w:val="000000"/>
              </w:rPr>
            </w:pPr>
            <w:ins w:id="720" w:author="Rikke Linnemann Nielsen" w:date="2021-04-14T08:50:00Z">
              <w:r w:rsidRPr="002264CC">
                <w:rPr>
                  <w:color w:val="000000"/>
                </w:rPr>
                <w:t>NPAS4(+165.3</w:t>
              </w:r>
              <w:proofErr w:type="gramStart"/>
              <w:r w:rsidRPr="002264CC">
                <w:rPr>
                  <w:color w:val="000000"/>
                </w:rPr>
                <w:t>kb)|</w:t>
              </w:r>
              <w:proofErr w:type="gramEnd"/>
            </w:ins>
          </w:p>
          <w:p w14:paraId="0B0F9BAC" w14:textId="77777777" w:rsidR="003D3011" w:rsidRPr="002264CC" w:rsidRDefault="003D3011" w:rsidP="00304A5F">
            <w:pPr>
              <w:rPr>
                <w:ins w:id="721" w:author="Rikke Linnemann Nielsen" w:date="2021-04-14T08:50:00Z"/>
                <w:color w:val="000000"/>
              </w:rPr>
            </w:pPr>
            <w:ins w:id="722" w:author="Rikke Linnemann Nielsen" w:date="2021-04-14T08:50:00Z">
              <w:r w:rsidRPr="002264CC">
                <w:rPr>
                  <w:color w:val="000000"/>
                </w:rPr>
                <w:t>PELI3(+114.7</w:t>
              </w:r>
              <w:proofErr w:type="gramStart"/>
              <w:r w:rsidRPr="002264CC">
                <w:rPr>
                  <w:color w:val="000000"/>
                </w:rPr>
                <w:t>kb)|</w:t>
              </w:r>
              <w:proofErr w:type="gramEnd"/>
            </w:ins>
          </w:p>
          <w:p w14:paraId="70D3D0C0" w14:textId="77777777" w:rsidR="003D3011" w:rsidRPr="002264CC" w:rsidRDefault="003D3011" w:rsidP="00304A5F">
            <w:pPr>
              <w:rPr>
                <w:ins w:id="723" w:author="Rikke Linnemann Nielsen" w:date="2021-04-14T08:50:00Z"/>
                <w:color w:val="000000"/>
              </w:rPr>
            </w:pPr>
            <w:ins w:id="724" w:author="Rikke Linnemann Nielsen" w:date="2021-04-14T08:50:00Z">
              <w:r w:rsidRPr="002264CC">
                <w:rPr>
                  <w:color w:val="000000"/>
                </w:rPr>
                <w:t>RBM4(-46.6</w:t>
              </w:r>
              <w:proofErr w:type="gramStart"/>
              <w:r w:rsidRPr="002264CC">
                <w:rPr>
                  <w:color w:val="000000"/>
                </w:rPr>
                <w:t>kb)|</w:t>
              </w:r>
              <w:proofErr w:type="gramEnd"/>
            </w:ins>
          </w:p>
          <w:p w14:paraId="08FC4998" w14:textId="77777777" w:rsidR="003D3011" w:rsidRPr="002264CC" w:rsidRDefault="003D3011" w:rsidP="00304A5F">
            <w:pPr>
              <w:rPr>
                <w:ins w:id="725" w:author="Rikke Linnemann Nielsen" w:date="2021-04-14T08:50:00Z"/>
                <w:color w:val="000000"/>
              </w:rPr>
            </w:pPr>
            <w:ins w:id="726" w:author="Rikke Linnemann Nielsen" w:date="2021-04-14T08:50:00Z">
              <w:r w:rsidRPr="002264CC">
                <w:rPr>
                  <w:color w:val="000000"/>
                </w:rPr>
                <w:t>RBM4B(-72.98</w:t>
              </w:r>
              <w:proofErr w:type="gramStart"/>
              <w:r w:rsidRPr="002264CC">
                <w:rPr>
                  <w:color w:val="000000"/>
                </w:rPr>
                <w:t>kb)|</w:t>
              </w:r>
              <w:proofErr w:type="gramEnd"/>
            </w:ins>
          </w:p>
          <w:p w14:paraId="519FF8CD" w14:textId="77777777" w:rsidR="003D3011" w:rsidRPr="002264CC" w:rsidRDefault="003D3011" w:rsidP="00304A5F">
            <w:pPr>
              <w:rPr>
                <w:ins w:id="727" w:author="Rikke Linnemann Nielsen" w:date="2021-04-14T08:50:00Z"/>
                <w:color w:val="000000"/>
              </w:rPr>
            </w:pPr>
            <w:ins w:id="728" w:author="Rikke Linnemann Nielsen" w:date="2021-04-14T08:50:00Z">
              <w:r w:rsidRPr="002264CC">
                <w:rPr>
                  <w:color w:val="000000"/>
                </w:rPr>
                <w:t>RBM14(-24.56</w:t>
              </w:r>
              <w:proofErr w:type="gramStart"/>
              <w:r w:rsidRPr="002264CC">
                <w:rPr>
                  <w:color w:val="000000"/>
                </w:rPr>
                <w:t>kb)|</w:t>
              </w:r>
              <w:proofErr w:type="gramEnd"/>
            </w:ins>
          </w:p>
          <w:p w14:paraId="0118AD3D" w14:textId="77777777" w:rsidR="003D3011" w:rsidRPr="002264CC" w:rsidRDefault="003D3011" w:rsidP="00304A5F">
            <w:pPr>
              <w:rPr>
                <w:ins w:id="729" w:author="Rikke Linnemann Nielsen" w:date="2021-04-14T08:50:00Z"/>
                <w:color w:val="000000"/>
              </w:rPr>
            </w:pPr>
            <w:ins w:id="730" w:author="Rikke Linnemann Nielsen" w:date="2021-04-14T08:50:00Z">
              <w:r w:rsidRPr="002264CC">
                <w:rPr>
                  <w:color w:val="000000"/>
                </w:rPr>
                <w:t>RBM14-RBM4(-24.56</w:t>
              </w:r>
              <w:proofErr w:type="gramStart"/>
              <w:r w:rsidRPr="002264CC">
                <w:rPr>
                  <w:color w:val="000000"/>
                </w:rPr>
                <w:t>kb)|</w:t>
              </w:r>
              <w:proofErr w:type="gramEnd"/>
            </w:ins>
          </w:p>
          <w:p w14:paraId="2ABAABB1" w14:textId="77777777" w:rsidR="003D3011" w:rsidRPr="002264CC" w:rsidRDefault="003D3011" w:rsidP="00304A5F">
            <w:pPr>
              <w:rPr>
                <w:ins w:id="731" w:author="Rikke Linnemann Nielsen" w:date="2021-04-14T08:50:00Z"/>
                <w:color w:val="000000"/>
              </w:rPr>
            </w:pPr>
            <w:ins w:id="732" w:author="Rikke Linnemann Nielsen" w:date="2021-04-14T08:50:00Z">
              <w:r w:rsidRPr="002264CC">
                <w:rPr>
                  <w:color w:val="000000"/>
                </w:rPr>
                <w:t>SLC29A2(+220.2</w:t>
              </w:r>
              <w:proofErr w:type="gramStart"/>
              <w:r w:rsidRPr="002264CC">
                <w:rPr>
                  <w:color w:val="000000"/>
                </w:rPr>
                <w:t>kb)|</w:t>
              </w:r>
              <w:proofErr w:type="gramEnd"/>
            </w:ins>
          </w:p>
          <w:p w14:paraId="5659776C" w14:textId="77777777" w:rsidR="003D3011" w:rsidRPr="002264CC" w:rsidRDefault="003D3011" w:rsidP="00304A5F">
            <w:pPr>
              <w:rPr>
                <w:ins w:id="733" w:author="Rikke Linnemann Nielsen" w:date="2021-04-14T08:50:00Z"/>
                <w:color w:val="000000"/>
              </w:rPr>
            </w:pPr>
            <w:ins w:id="734" w:author="Rikke Linnemann Nielsen" w:date="2021-04-14T08:50:00Z">
              <w:r w:rsidRPr="002264CC">
                <w:rPr>
                  <w:color w:val="000000"/>
                </w:rPr>
                <w:t>SPTBN2(-93.23</w:t>
              </w:r>
              <w:proofErr w:type="gramStart"/>
              <w:r w:rsidRPr="002264CC">
                <w:rPr>
                  <w:color w:val="000000"/>
                </w:rPr>
                <w:t>kb)|</w:t>
              </w:r>
              <w:proofErr w:type="gramEnd"/>
            </w:ins>
          </w:p>
          <w:p w14:paraId="41475293" w14:textId="77777777" w:rsidR="003D3011" w:rsidRPr="008D26F7" w:rsidRDefault="003D3011" w:rsidP="00304A5F">
            <w:pPr>
              <w:rPr>
                <w:ins w:id="735" w:author="Rikke Linnemann Nielsen" w:date="2021-04-14T08:50:00Z"/>
                <w:color w:val="000000"/>
              </w:rPr>
            </w:pPr>
            <w:ins w:id="736" w:author="Rikke Linnemann Nielsen" w:date="2021-04-14T08:50:00Z">
              <w:r w:rsidRPr="002264CC">
                <w:rPr>
                  <w:color w:val="000000"/>
                </w:rPr>
                <w:t>ZDHHC24(+45.82kb)</w:t>
              </w:r>
            </w:ins>
          </w:p>
        </w:tc>
      </w:tr>
      <w:tr w:rsidR="003D3011" w:rsidRPr="002A5C7C" w14:paraId="697EC4BC" w14:textId="77777777" w:rsidTr="00304A5F">
        <w:trPr>
          <w:trHeight w:val="320"/>
          <w:ins w:id="737" w:author="Rikke Linnemann Nielsen" w:date="2021-04-14T08:50:00Z"/>
        </w:trPr>
        <w:tc>
          <w:tcPr>
            <w:tcW w:w="628" w:type="dxa"/>
            <w:noWrap/>
            <w:hideMark/>
          </w:tcPr>
          <w:p w14:paraId="37728092" w14:textId="77777777" w:rsidR="003D3011" w:rsidRPr="008D26F7" w:rsidRDefault="003D3011" w:rsidP="00304A5F">
            <w:pPr>
              <w:rPr>
                <w:ins w:id="738" w:author="Rikke Linnemann Nielsen" w:date="2021-04-14T08:50:00Z"/>
                <w:color w:val="000000"/>
              </w:rPr>
            </w:pPr>
            <w:ins w:id="739" w:author="Rikke Linnemann Nielsen" w:date="2021-04-14T08:50:00Z">
              <w:r w:rsidRPr="008D26F7">
                <w:rPr>
                  <w:color w:val="000000"/>
                </w:rPr>
                <w:t>8</w:t>
              </w:r>
            </w:ins>
          </w:p>
        </w:tc>
        <w:tc>
          <w:tcPr>
            <w:tcW w:w="1506" w:type="dxa"/>
            <w:noWrap/>
            <w:hideMark/>
          </w:tcPr>
          <w:p w14:paraId="3EBB3C27" w14:textId="77777777" w:rsidR="003D3011" w:rsidRPr="008D26F7" w:rsidRDefault="003D3011" w:rsidP="00304A5F">
            <w:pPr>
              <w:rPr>
                <w:ins w:id="740" w:author="Rikke Linnemann Nielsen" w:date="2021-04-14T08:50:00Z"/>
                <w:color w:val="000000"/>
              </w:rPr>
            </w:pPr>
            <w:ins w:id="741" w:author="Rikke Linnemann Nielsen" w:date="2021-04-14T08:50:00Z">
              <w:r w:rsidRPr="008D26F7">
                <w:rPr>
                  <w:color w:val="000000"/>
                </w:rPr>
                <w:t>rs201098980</w:t>
              </w:r>
            </w:ins>
          </w:p>
        </w:tc>
        <w:tc>
          <w:tcPr>
            <w:tcW w:w="1134" w:type="dxa"/>
            <w:noWrap/>
            <w:hideMark/>
          </w:tcPr>
          <w:p w14:paraId="2FFF7936" w14:textId="77777777" w:rsidR="003D3011" w:rsidRPr="008D26F7" w:rsidRDefault="003D3011" w:rsidP="00304A5F">
            <w:pPr>
              <w:rPr>
                <w:ins w:id="742" w:author="Rikke Linnemann Nielsen" w:date="2021-04-14T08:50:00Z"/>
                <w:color w:val="000000"/>
              </w:rPr>
            </w:pPr>
            <w:ins w:id="743" w:author="Rikke Linnemann Nielsen" w:date="2021-04-14T08:50:00Z">
              <w:r w:rsidRPr="008D26F7">
                <w:rPr>
                  <w:color w:val="000000"/>
                </w:rPr>
                <w:t>78071384</w:t>
              </w:r>
            </w:ins>
          </w:p>
        </w:tc>
        <w:tc>
          <w:tcPr>
            <w:tcW w:w="705" w:type="dxa"/>
            <w:noWrap/>
            <w:hideMark/>
          </w:tcPr>
          <w:p w14:paraId="76D9ECAC" w14:textId="77777777" w:rsidR="003D3011" w:rsidRPr="008D26F7" w:rsidRDefault="003D3011" w:rsidP="00304A5F">
            <w:pPr>
              <w:rPr>
                <w:ins w:id="744" w:author="Rikke Linnemann Nielsen" w:date="2021-04-14T08:50:00Z"/>
                <w:color w:val="000000"/>
              </w:rPr>
            </w:pPr>
            <w:ins w:id="745" w:author="Rikke Linnemann Nielsen" w:date="2021-04-14T08:50:00Z">
              <w:r w:rsidRPr="008D26F7">
                <w:rPr>
                  <w:color w:val="000000"/>
                </w:rPr>
                <w:t>G</w:t>
              </w:r>
            </w:ins>
          </w:p>
        </w:tc>
        <w:tc>
          <w:tcPr>
            <w:tcW w:w="1834" w:type="dxa"/>
            <w:noWrap/>
            <w:hideMark/>
          </w:tcPr>
          <w:p w14:paraId="21597D72" w14:textId="77777777" w:rsidR="003D3011" w:rsidRPr="008D26F7" w:rsidRDefault="003D3011" w:rsidP="00304A5F">
            <w:pPr>
              <w:rPr>
                <w:ins w:id="746" w:author="Rikke Linnemann Nielsen" w:date="2021-04-14T08:50:00Z"/>
                <w:color w:val="000000"/>
              </w:rPr>
            </w:pPr>
            <w:ins w:id="747" w:author="Rikke Linnemann Nielsen" w:date="2021-04-14T08:50:00Z">
              <w:r w:rsidRPr="008D26F7">
                <w:rPr>
                  <w:color w:val="000000"/>
                </w:rPr>
                <w:t>0.5</w:t>
              </w:r>
              <w:r>
                <w:rPr>
                  <w:color w:val="000000"/>
                </w:rPr>
                <w:t>2</w:t>
              </w:r>
              <w:r w:rsidRPr="008D26F7">
                <w:rPr>
                  <w:color w:val="000000"/>
                </w:rPr>
                <w:t xml:space="preserve"> (0.3</w:t>
              </w:r>
              <w:r>
                <w:rPr>
                  <w:color w:val="000000"/>
                </w:rPr>
                <w:t>9</w:t>
              </w:r>
              <w:r w:rsidRPr="008D26F7">
                <w:rPr>
                  <w:color w:val="000000"/>
                </w:rPr>
                <w:t xml:space="preserve"> - 0.69)</w:t>
              </w:r>
            </w:ins>
          </w:p>
        </w:tc>
        <w:tc>
          <w:tcPr>
            <w:tcW w:w="1134" w:type="dxa"/>
            <w:noWrap/>
            <w:hideMark/>
          </w:tcPr>
          <w:p w14:paraId="012E34BE" w14:textId="77777777" w:rsidR="003D3011" w:rsidRPr="008D26F7" w:rsidRDefault="003D3011" w:rsidP="00304A5F">
            <w:pPr>
              <w:rPr>
                <w:ins w:id="748" w:author="Rikke Linnemann Nielsen" w:date="2021-04-14T08:50:00Z"/>
                <w:color w:val="000000"/>
              </w:rPr>
            </w:pPr>
            <w:ins w:id="749" w:author="Rikke Linnemann Nielsen" w:date="2021-04-14T08:50:00Z">
              <w:r w:rsidRPr="008D26F7">
                <w:rPr>
                  <w:color w:val="000000"/>
                </w:rPr>
                <w:t>8.06E-06</w:t>
              </w:r>
            </w:ins>
          </w:p>
        </w:tc>
        <w:tc>
          <w:tcPr>
            <w:tcW w:w="2977" w:type="dxa"/>
            <w:noWrap/>
            <w:hideMark/>
          </w:tcPr>
          <w:p w14:paraId="64AA0495" w14:textId="77777777" w:rsidR="003D3011" w:rsidRPr="008D26F7" w:rsidRDefault="003D3011" w:rsidP="00304A5F">
            <w:pPr>
              <w:rPr>
                <w:ins w:id="750" w:author="Rikke Linnemann Nielsen" w:date="2021-04-14T08:50:00Z"/>
                <w:color w:val="000000"/>
              </w:rPr>
            </w:pPr>
            <w:ins w:id="751" w:author="Rikke Linnemann Nielsen" w:date="2021-04-14T08:50:00Z">
              <w:r w:rsidRPr="002264CC">
                <w:rPr>
                  <w:color w:val="000000"/>
                </w:rPr>
                <w:t>PEX2(+158.1kb)</w:t>
              </w:r>
            </w:ins>
          </w:p>
        </w:tc>
      </w:tr>
      <w:tr w:rsidR="003D3011" w:rsidRPr="002A5C7C" w14:paraId="7B4EBCE4" w14:textId="77777777" w:rsidTr="00304A5F">
        <w:trPr>
          <w:trHeight w:val="320"/>
          <w:ins w:id="752" w:author="Rikke Linnemann Nielsen" w:date="2021-04-14T08:50:00Z"/>
        </w:trPr>
        <w:tc>
          <w:tcPr>
            <w:tcW w:w="628" w:type="dxa"/>
            <w:noWrap/>
            <w:hideMark/>
          </w:tcPr>
          <w:p w14:paraId="3F4E4839" w14:textId="77777777" w:rsidR="003D3011" w:rsidRPr="008D26F7" w:rsidRDefault="003D3011" w:rsidP="00304A5F">
            <w:pPr>
              <w:rPr>
                <w:ins w:id="753" w:author="Rikke Linnemann Nielsen" w:date="2021-04-14T08:50:00Z"/>
                <w:color w:val="000000"/>
              </w:rPr>
            </w:pPr>
            <w:ins w:id="754" w:author="Rikke Linnemann Nielsen" w:date="2021-04-14T08:50:00Z">
              <w:r w:rsidRPr="008D26F7">
                <w:rPr>
                  <w:color w:val="000000"/>
                </w:rPr>
                <w:t>12</w:t>
              </w:r>
            </w:ins>
          </w:p>
        </w:tc>
        <w:tc>
          <w:tcPr>
            <w:tcW w:w="1506" w:type="dxa"/>
            <w:noWrap/>
            <w:hideMark/>
          </w:tcPr>
          <w:p w14:paraId="39358A13" w14:textId="77777777" w:rsidR="003D3011" w:rsidRPr="008D26F7" w:rsidRDefault="003D3011" w:rsidP="00304A5F">
            <w:pPr>
              <w:rPr>
                <w:ins w:id="755" w:author="Rikke Linnemann Nielsen" w:date="2021-04-14T08:50:00Z"/>
                <w:color w:val="000000"/>
              </w:rPr>
            </w:pPr>
            <w:ins w:id="756" w:author="Rikke Linnemann Nielsen" w:date="2021-04-14T08:50:00Z">
              <w:r w:rsidRPr="008D26F7">
                <w:rPr>
                  <w:color w:val="000000"/>
                </w:rPr>
                <w:t>rs5010616</w:t>
              </w:r>
            </w:ins>
          </w:p>
        </w:tc>
        <w:tc>
          <w:tcPr>
            <w:tcW w:w="1134" w:type="dxa"/>
            <w:noWrap/>
            <w:hideMark/>
          </w:tcPr>
          <w:p w14:paraId="55FECCCC" w14:textId="77777777" w:rsidR="003D3011" w:rsidRPr="008D26F7" w:rsidRDefault="003D3011" w:rsidP="00304A5F">
            <w:pPr>
              <w:rPr>
                <w:ins w:id="757" w:author="Rikke Linnemann Nielsen" w:date="2021-04-14T08:50:00Z"/>
                <w:color w:val="000000"/>
              </w:rPr>
            </w:pPr>
            <w:ins w:id="758" w:author="Rikke Linnemann Nielsen" w:date="2021-04-14T08:50:00Z">
              <w:r w:rsidRPr="008D26F7">
                <w:rPr>
                  <w:color w:val="000000"/>
                </w:rPr>
                <w:t>71748290</w:t>
              </w:r>
            </w:ins>
          </w:p>
        </w:tc>
        <w:tc>
          <w:tcPr>
            <w:tcW w:w="705" w:type="dxa"/>
            <w:noWrap/>
            <w:hideMark/>
          </w:tcPr>
          <w:p w14:paraId="2B039C68" w14:textId="77777777" w:rsidR="003D3011" w:rsidRPr="008D26F7" w:rsidRDefault="003D3011" w:rsidP="00304A5F">
            <w:pPr>
              <w:rPr>
                <w:ins w:id="759" w:author="Rikke Linnemann Nielsen" w:date="2021-04-14T08:50:00Z"/>
                <w:color w:val="000000"/>
              </w:rPr>
            </w:pPr>
            <w:ins w:id="760" w:author="Rikke Linnemann Nielsen" w:date="2021-04-14T08:50:00Z">
              <w:r w:rsidRPr="008D26F7">
                <w:rPr>
                  <w:color w:val="000000"/>
                </w:rPr>
                <w:t>A</w:t>
              </w:r>
            </w:ins>
          </w:p>
        </w:tc>
        <w:tc>
          <w:tcPr>
            <w:tcW w:w="1834" w:type="dxa"/>
            <w:noWrap/>
            <w:hideMark/>
          </w:tcPr>
          <w:p w14:paraId="449403A5" w14:textId="77777777" w:rsidR="003D3011" w:rsidRPr="008D26F7" w:rsidRDefault="003D3011" w:rsidP="00304A5F">
            <w:pPr>
              <w:rPr>
                <w:ins w:id="761" w:author="Rikke Linnemann Nielsen" w:date="2021-04-14T08:50:00Z"/>
                <w:color w:val="000000"/>
              </w:rPr>
            </w:pPr>
            <w:ins w:id="762" w:author="Rikke Linnemann Nielsen" w:date="2021-04-14T08:50:00Z">
              <w:r w:rsidRPr="008D26F7">
                <w:rPr>
                  <w:color w:val="000000"/>
                </w:rPr>
                <w:t>1.6</w:t>
              </w:r>
              <w:r>
                <w:rPr>
                  <w:color w:val="000000"/>
                </w:rPr>
                <w:t>7</w:t>
              </w:r>
              <w:r w:rsidRPr="008D26F7">
                <w:rPr>
                  <w:color w:val="000000"/>
                </w:rPr>
                <w:t xml:space="preserve"> (1.33 - 2.09)</w:t>
              </w:r>
            </w:ins>
          </w:p>
        </w:tc>
        <w:tc>
          <w:tcPr>
            <w:tcW w:w="1134" w:type="dxa"/>
            <w:noWrap/>
            <w:hideMark/>
          </w:tcPr>
          <w:p w14:paraId="7D5C9DD0" w14:textId="77777777" w:rsidR="003D3011" w:rsidRPr="008D26F7" w:rsidRDefault="003D3011" w:rsidP="00304A5F">
            <w:pPr>
              <w:rPr>
                <w:ins w:id="763" w:author="Rikke Linnemann Nielsen" w:date="2021-04-14T08:50:00Z"/>
                <w:color w:val="000000"/>
              </w:rPr>
            </w:pPr>
            <w:ins w:id="764" w:author="Rikke Linnemann Nielsen" w:date="2021-04-14T08:50:00Z">
              <w:r w:rsidRPr="008D26F7">
                <w:rPr>
                  <w:color w:val="000000"/>
                </w:rPr>
                <w:t>8.35E-06</w:t>
              </w:r>
            </w:ins>
          </w:p>
        </w:tc>
        <w:tc>
          <w:tcPr>
            <w:tcW w:w="2977" w:type="dxa"/>
            <w:noWrap/>
            <w:hideMark/>
          </w:tcPr>
          <w:p w14:paraId="651F42B3" w14:textId="77777777" w:rsidR="003D3011" w:rsidRPr="008D26F7" w:rsidRDefault="003D3011" w:rsidP="00304A5F">
            <w:pPr>
              <w:rPr>
                <w:ins w:id="765" w:author="Rikke Linnemann Nielsen" w:date="2021-04-14T08:50:00Z"/>
                <w:color w:val="000000"/>
              </w:rPr>
            </w:pPr>
            <w:ins w:id="766" w:author="Rikke Linnemann Nielsen" w:date="2021-04-14T08:50:00Z">
              <w:r w:rsidRPr="002264CC">
                <w:rPr>
                  <w:color w:val="000000"/>
                </w:rPr>
                <w:t>LGR5(-85.26</w:t>
              </w:r>
              <w:proofErr w:type="gramStart"/>
              <w:r w:rsidRPr="002264CC">
                <w:rPr>
                  <w:color w:val="000000"/>
                </w:rPr>
                <w:t>kb)|</w:t>
              </w:r>
              <w:proofErr w:type="gramEnd"/>
              <w:r w:rsidRPr="002264CC">
                <w:rPr>
                  <w:color w:val="000000"/>
                </w:rPr>
                <w:t>TSPAN8(+196.5kb)</w:t>
              </w:r>
            </w:ins>
          </w:p>
        </w:tc>
      </w:tr>
      <w:tr w:rsidR="003D3011" w:rsidRPr="001C1DBC" w14:paraId="496B4EED" w14:textId="77777777" w:rsidTr="00304A5F">
        <w:trPr>
          <w:trHeight w:val="320"/>
          <w:ins w:id="767" w:author="Rikke Linnemann Nielsen" w:date="2021-04-14T08:50:00Z"/>
        </w:trPr>
        <w:tc>
          <w:tcPr>
            <w:tcW w:w="628" w:type="dxa"/>
            <w:noWrap/>
            <w:hideMark/>
          </w:tcPr>
          <w:p w14:paraId="16B17E4D" w14:textId="77777777" w:rsidR="003D3011" w:rsidRPr="008D26F7" w:rsidRDefault="003D3011" w:rsidP="00304A5F">
            <w:pPr>
              <w:rPr>
                <w:ins w:id="768" w:author="Rikke Linnemann Nielsen" w:date="2021-04-14T08:50:00Z"/>
                <w:color w:val="000000"/>
              </w:rPr>
            </w:pPr>
            <w:ins w:id="769" w:author="Rikke Linnemann Nielsen" w:date="2021-04-14T08:50:00Z">
              <w:r w:rsidRPr="008D26F7">
                <w:rPr>
                  <w:color w:val="000000"/>
                </w:rPr>
                <w:t>12</w:t>
              </w:r>
            </w:ins>
          </w:p>
        </w:tc>
        <w:tc>
          <w:tcPr>
            <w:tcW w:w="1506" w:type="dxa"/>
            <w:noWrap/>
            <w:hideMark/>
          </w:tcPr>
          <w:p w14:paraId="32471309" w14:textId="77777777" w:rsidR="003D3011" w:rsidRPr="008D26F7" w:rsidRDefault="003D3011" w:rsidP="00304A5F">
            <w:pPr>
              <w:rPr>
                <w:ins w:id="770" w:author="Rikke Linnemann Nielsen" w:date="2021-04-14T08:50:00Z"/>
                <w:color w:val="000000"/>
              </w:rPr>
            </w:pPr>
            <w:ins w:id="771" w:author="Rikke Linnemann Nielsen" w:date="2021-04-14T08:50:00Z">
              <w:r w:rsidRPr="008D26F7">
                <w:rPr>
                  <w:color w:val="000000"/>
                </w:rPr>
                <w:t>rs139644396</w:t>
              </w:r>
            </w:ins>
          </w:p>
        </w:tc>
        <w:tc>
          <w:tcPr>
            <w:tcW w:w="1134" w:type="dxa"/>
            <w:noWrap/>
            <w:hideMark/>
          </w:tcPr>
          <w:p w14:paraId="6BB2098C" w14:textId="77777777" w:rsidR="003D3011" w:rsidRPr="008D26F7" w:rsidRDefault="003D3011" w:rsidP="00304A5F">
            <w:pPr>
              <w:rPr>
                <w:ins w:id="772" w:author="Rikke Linnemann Nielsen" w:date="2021-04-14T08:50:00Z"/>
                <w:color w:val="000000"/>
              </w:rPr>
            </w:pPr>
            <w:ins w:id="773" w:author="Rikke Linnemann Nielsen" w:date="2021-04-14T08:50:00Z">
              <w:r w:rsidRPr="008D26F7">
                <w:rPr>
                  <w:color w:val="000000"/>
                </w:rPr>
                <w:t>109527872</w:t>
              </w:r>
            </w:ins>
          </w:p>
        </w:tc>
        <w:tc>
          <w:tcPr>
            <w:tcW w:w="705" w:type="dxa"/>
            <w:noWrap/>
            <w:hideMark/>
          </w:tcPr>
          <w:p w14:paraId="2825326D" w14:textId="77777777" w:rsidR="003D3011" w:rsidRPr="008D26F7" w:rsidRDefault="003D3011" w:rsidP="00304A5F">
            <w:pPr>
              <w:rPr>
                <w:ins w:id="774" w:author="Rikke Linnemann Nielsen" w:date="2021-04-14T08:50:00Z"/>
                <w:color w:val="000000"/>
              </w:rPr>
            </w:pPr>
            <w:ins w:id="775" w:author="Rikke Linnemann Nielsen" w:date="2021-04-14T08:50:00Z">
              <w:r w:rsidRPr="008D26F7">
                <w:rPr>
                  <w:color w:val="000000"/>
                </w:rPr>
                <w:t>G</w:t>
              </w:r>
            </w:ins>
          </w:p>
        </w:tc>
        <w:tc>
          <w:tcPr>
            <w:tcW w:w="1834" w:type="dxa"/>
            <w:noWrap/>
            <w:hideMark/>
          </w:tcPr>
          <w:p w14:paraId="360C4F19" w14:textId="77777777" w:rsidR="003D3011" w:rsidRPr="008D26F7" w:rsidRDefault="003D3011" w:rsidP="00304A5F">
            <w:pPr>
              <w:rPr>
                <w:ins w:id="776" w:author="Rikke Linnemann Nielsen" w:date="2021-04-14T08:50:00Z"/>
                <w:color w:val="000000"/>
              </w:rPr>
            </w:pPr>
            <w:ins w:id="777" w:author="Rikke Linnemann Nielsen" w:date="2021-04-14T08:50:00Z">
              <w:r w:rsidRPr="008D26F7">
                <w:rPr>
                  <w:color w:val="000000"/>
                </w:rPr>
                <w:t>3.4</w:t>
              </w:r>
              <w:r>
                <w:rPr>
                  <w:color w:val="000000"/>
                </w:rPr>
                <w:t>3</w:t>
              </w:r>
              <w:r w:rsidRPr="008D26F7">
                <w:rPr>
                  <w:color w:val="000000"/>
                </w:rPr>
                <w:t xml:space="preserve"> (1.99 - 5.89)</w:t>
              </w:r>
            </w:ins>
          </w:p>
        </w:tc>
        <w:tc>
          <w:tcPr>
            <w:tcW w:w="1134" w:type="dxa"/>
            <w:noWrap/>
            <w:hideMark/>
          </w:tcPr>
          <w:p w14:paraId="11434136" w14:textId="77777777" w:rsidR="003D3011" w:rsidRPr="008D26F7" w:rsidRDefault="003D3011" w:rsidP="00304A5F">
            <w:pPr>
              <w:rPr>
                <w:ins w:id="778" w:author="Rikke Linnemann Nielsen" w:date="2021-04-14T08:50:00Z"/>
                <w:color w:val="000000"/>
              </w:rPr>
            </w:pPr>
            <w:ins w:id="779" w:author="Rikke Linnemann Nielsen" w:date="2021-04-14T08:50:00Z">
              <w:r w:rsidRPr="008D26F7">
                <w:rPr>
                  <w:color w:val="000000"/>
                </w:rPr>
                <w:t>8.50E-06</w:t>
              </w:r>
            </w:ins>
          </w:p>
        </w:tc>
        <w:tc>
          <w:tcPr>
            <w:tcW w:w="2977" w:type="dxa"/>
            <w:noWrap/>
            <w:hideMark/>
          </w:tcPr>
          <w:p w14:paraId="5C2960E6" w14:textId="77777777" w:rsidR="003D3011" w:rsidRPr="002264CC" w:rsidRDefault="003D3011" w:rsidP="00304A5F">
            <w:pPr>
              <w:rPr>
                <w:ins w:id="780" w:author="Rikke Linnemann Nielsen" w:date="2021-04-14T08:50:00Z"/>
                <w:color w:val="000000"/>
              </w:rPr>
            </w:pPr>
            <w:ins w:id="781" w:author="Rikke Linnemann Nielsen" w:date="2021-04-14T08:50:00Z">
              <w:r w:rsidRPr="002264CC">
                <w:rPr>
                  <w:color w:val="000000"/>
                </w:rPr>
                <w:t>ACACB(-49.33</w:t>
              </w:r>
              <w:proofErr w:type="gramStart"/>
              <w:r w:rsidRPr="002264CC">
                <w:rPr>
                  <w:color w:val="000000"/>
                </w:rPr>
                <w:t>kb)|</w:t>
              </w:r>
              <w:proofErr w:type="gramEnd"/>
            </w:ins>
          </w:p>
          <w:p w14:paraId="3A773ECE" w14:textId="77777777" w:rsidR="003D3011" w:rsidRPr="002264CC" w:rsidRDefault="003D3011" w:rsidP="00304A5F">
            <w:pPr>
              <w:rPr>
                <w:ins w:id="782" w:author="Rikke Linnemann Nielsen" w:date="2021-04-14T08:50:00Z"/>
                <w:color w:val="000000"/>
              </w:rPr>
            </w:pPr>
            <w:ins w:id="783" w:author="Rikke Linnemann Nielsen" w:date="2021-04-14T08:50:00Z">
              <w:r w:rsidRPr="002264CC">
                <w:rPr>
                  <w:color w:val="000000"/>
                </w:rPr>
                <w:t>ALKBH2(</w:t>
              </w:r>
              <w:proofErr w:type="gramStart"/>
              <w:r w:rsidRPr="002264CC">
                <w:rPr>
                  <w:color w:val="000000"/>
                </w:rPr>
                <w:t>0)|</w:t>
              </w:r>
              <w:proofErr w:type="gramEnd"/>
            </w:ins>
          </w:p>
          <w:p w14:paraId="0BB14A38" w14:textId="77777777" w:rsidR="003D3011" w:rsidRPr="002264CC" w:rsidRDefault="003D3011" w:rsidP="00304A5F">
            <w:pPr>
              <w:rPr>
                <w:ins w:id="784" w:author="Rikke Linnemann Nielsen" w:date="2021-04-14T08:50:00Z"/>
                <w:color w:val="000000"/>
              </w:rPr>
            </w:pPr>
            <w:ins w:id="785" w:author="Rikke Linnemann Nielsen" w:date="2021-04-14T08:50:00Z">
              <w:r w:rsidRPr="002264CC">
                <w:rPr>
                  <w:color w:val="000000"/>
                </w:rPr>
                <w:t>DAO(+233.2</w:t>
              </w:r>
              <w:proofErr w:type="gramStart"/>
              <w:r w:rsidRPr="002264CC">
                <w:rPr>
                  <w:color w:val="000000"/>
                </w:rPr>
                <w:t>kb)|</w:t>
              </w:r>
              <w:proofErr w:type="gramEnd"/>
            </w:ins>
          </w:p>
          <w:p w14:paraId="2B78F09B" w14:textId="77777777" w:rsidR="003D3011" w:rsidRPr="002264CC" w:rsidRDefault="003D3011" w:rsidP="00304A5F">
            <w:pPr>
              <w:rPr>
                <w:ins w:id="786" w:author="Rikke Linnemann Nielsen" w:date="2021-04-14T08:50:00Z"/>
                <w:color w:val="000000"/>
              </w:rPr>
            </w:pPr>
            <w:ins w:id="787" w:author="Rikke Linnemann Nielsen" w:date="2021-04-14T08:50:00Z">
              <w:r w:rsidRPr="002264CC">
                <w:rPr>
                  <w:color w:val="000000"/>
                </w:rPr>
                <w:t>FOXN4(-187.9</w:t>
              </w:r>
              <w:proofErr w:type="gramStart"/>
              <w:r w:rsidRPr="002264CC">
                <w:rPr>
                  <w:color w:val="000000"/>
                </w:rPr>
                <w:t>kb)|</w:t>
              </w:r>
              <w:proofErr w:type="gramEnd"/>
            </w:ins>
          </w:p>
          <w:p w14:paraId="59B32EDE" w14:textId="77777777" w:rsidR="003D3011" w:rsidRPr="002264CC" w:rsidRDefault="003D3011" w:rsidP="00304A5F">
            <w:pPr>
              <w:rPr>
                <w:ins w:id="788" w:author="Rikke Linnemann Nielsen" w:date="2021-04-14T08:50:00Z"/>
                <w:color w:val="000000"/>
              </w:rPr>
            </w:pPr>
            <w:ins w:id="789" w:author="Rikke Linnemann Nielsen" w:date="2021-04-14T08:50:00Z">
              <w:r w:rsidRPr="002264CC">
                <w:rPr>
                  <w:color w:val="000000"/>
                </w:rPr>
                <w:t>SVOP(+68.83</w:t>
              </w:r>
              <w:proofErr w:type="gramStart"/>
              <w:r w:rsidRPr="002264CC">
                <w:rPr>
                  <w:color w:val="000000"/>
                </w:rPr>
                <w:t>kb)|</w:t>
              </w:r>
              <w:proofErr w:type="gramEnd"/>
            </w:ins>
          </w:p>
          <w:p w14:paraId="4A19DC34" w14:textId="77777777" w:rsidR="003D3011" w:rsidRPr="002264CC" w:rsidRDefault="003D3011" w:rsidP="00304A5F">
            <w:pPr>
              <w:rPr>
                <w:ins w:id="790" w:author="Rikke Linnemann Nielsen" w:date="2021-04-14T08:50:00Z"/>
                <w:color w:val="000000"/>
              </w:rPr>
            </w:pPr>
            <w:ins w:id="791" w:author="Rikke Linnemann Nielsen" w:date="2021-04-14T08:50:00Z">
              <w:r w:rsidRPr="002264CC">
                <w:rPr>
                  <w:color w:val="000000"/>
                </w:rPr>
                <w:t>UNG(-7.526</w:t>
              </w:r>
              <w:proofErr w:type="gramStart"/>
              <w:r w:rsidRPr="002264CC">
                <w:rPr>
                  <w:color w:val="000000"/>
                </w:rPr>
                <w:t>kb)|</w:t>
              </w:r>
              <w:proofErr w:type="gramEnd"/>
            </w:ins>
          </w:p>
          <w:p w14:paraId="5D21A3C3" w14:textId="77777777" w:rsidR="003D3011" w:rsidRPr="002264CC" w:rsidRDefault="003D3011" w:rsidP="00304A5F">
            <w:pPr>
              <w:rPr>
                <w:ins w:id="792" w:author="Rikke Linnemann Nielsen" w:date="2021-04-14T08:50:00Z"/>
                <w:color w:val="000000"/>
                <w:lang w:val="en-US"/>
              </w:rPr>
            </w:pPr>
            <w:ins w:id="793" w:author="Rikke Linnemann Nielsen" w:date="2021-04-14T08:50:00Z">
              <w:r w:rsidRPr="002264CC">
                <w:rPr>
                  <w:color w:val="000000"/>
                  <w:lang w:val="en-US"/>
                </w:rPr>
                <w:t>USP30(+2.041</w:t>
              </w:r>
              <w:proofErr w:type="gramStart"/>
              <w:r w:rsidRPr="002264CC">
                <w:rPr>
                  <w:color w:val="000000"/>
                  <w:lang w:val="en-US"/>
                </w:rPr>
                <w:t>kb)|</w:t>
              </w:r>
              <w:proofErr w:type="gramEnd"/>
            </w:ins>
          </w:p>
          <w:p w14:paraId="6E9446C1" w14:textId="77777777" w:rsidR="003D3011" w:rsidRPr="002264CC" w:rsidRDefault="003D3011" w:rsidP="00304A5F">
            <w:pPr>
              <w:rPr>
                <w:ins w:id="794" w:author="Rikke Linnemann Nielsen" w:date="2021-04-14T08:50:00Z"/>
                <w:color w:val="000000"/>
                <w:lang w:val="en-US"/>
              </w:rPr>
            </w:pPr>
            <w:ins w:id="795" w:author="Rikke Linnemann Nielsen" w:date="2021-04-14T08:50:00Z">
              <w:r w:rsidRPr="002264CC">
                <w:rPr>
                  <w:color w:val="000000"/>
                  <w:lang w:val="en-US"/>
                </w:rPr>
                <w:t>USP30-AS1(+36.1kb)</w:t>
              </w:r>
            </w:ins>
          </w:p>
        </w:tc>
      </w:tr>
      <w:tr w:rsidR="003D3011" w:rsidRPr="002A5C7C" w14:paraId="7404E4D6" w14:textId="77777777" w:rsidTr="00304A5F">
        <w:trPr>
          <w:trHeight w:val="320"/>
          <w:ins w:id="796" w:author="Rikke Linnemann Nielsen" w:date="2021-04-14T08:50:00Z"/>
        </w:trPr>
        <w:tc>
          <w:tcPr>
            <w:tcW w:w="628" w:type="dxa"/>
            <w:noWrap/>
            <w:hideMark/>
          </w:tcPr>
          <w:p w14:paraId="34BFBAD5" w14:textId="77777777" w:rsidR="003D3011" w:rsidRPr="008D26F7" w:rsidRDefault="003D3011" w:rsidP="00304A5F">
            <w:pPr>
              <w:rPr>
                <w:ins w:id="797" w:author="Rikke Linnemann Nielsen" w:date="2021-04-14T08:50:00Z"/>
                <w:color w:val="000000"/>
              </w:rPr>
            </w:pPr>
            <w:ins w:id="798" w:author="Rikke Linnemann Nielsen" w:date="2021-04-14T08:50:00Z">
              <w:r w:rsidRPr="008D26F7">
                <w:rPr>
                  <w:color w:val="000000"/>
                </w:rPr>
                <w:t>14</w:t>
              </w:r>
            </w:ins>
          </w:p>
        </w:tc>
        <w:tc>
          <w:tcPr>
            <w:tcW w:w="1506" w:type="dxa"/>
            <w:noWrap/>
            <w:hideMark/>
          </w:tcPr>
          <w:p w14:paraId="3A6F43F6" w14:textId="77777777" w:rsidR="003D3011" w:rsidRPr="008D26F7" w:rsidRDefault="003D3011" w:rsidP="00304A5F">
            <w:pPr>
              <w:rPr>
                <w:ins w:id="799" w:author="Rikke Linnemann Nielsen" w:date="2021-04-14T08:50:00Z"/>
                <w:color w:val="000000"/>
              </w:rPr>
            </w:pPr>
            <w:ins w:id="800" w:author="Rikke Linnemann Nielsen" w:date="2021-04-14T08:50:00Z">
              <w:r w:rsidRPr="008D26F7">
                <w:rPr>
                  <w:color w:val="000000"/>
                </w:rPr>
                <w:t>rs12588955</w:t>
              </w:r>
            </w:ins>
          </w:p>
        </w:tc>
        <w:tc>
          <w:tcPr>
            <w:tcW w:w="1134" w:type="dxa"/>
            <w:noWrap/>
            <w:hideMark/>
          </w:tcPr>
          <w:p w14:paraId="598F1240" w14:textId="77777777" w:rsidR="003D3011" w:rsidRPr="008D26F7" w:rsidRDefault="003D3011" w:rsidP="00304A5F">
            <w:pPr>
              <w:rPr>
                <w:ins w:id="801" w:author="Rikke Linnemann Nielsen" w:date="2021-04-14T08:50:00Z"/>
                <w:color w:val="000000"/>
              </w:rPr>
            </w:pPr>
            <w:ins w:id="802" w:author="Rikke Linnemann Nielsen" w:date="2021-04-14T08:50:00Z">
              <w:r w:rsidRPr="008D26F7">
                <w:rPr>
                  <w:color w:val="000000"/>
                </w:rPr>
                <w:t>64303754</w:t>
              </w:r>
            </w:ins>
          </w:p>
        </w:tc>
        <w:tc>
          <w:tcPr>
            <w:tcW w:w="705" w:type="dxa"/>
            <w:noWrap/>
            <w:hideMark/>
          </w:tcPr>
          <w:p w14:paraId="60BC11F1" w14:textId="77777777" w:rsidR="003D3011" w:rsidRPr="008D26F7" w:rsidRDefault="003D3011" w:rsidP="00304A5F">
            <w:pPr>
              <w:rPr>
                <w:ins w:id="803" w:author="Rikke Linnemann Nielsen" w:date="2021-04-14T08:50:00Z"/>
                <w:color w:val="000000"/>
              </w:rPr>
            </w:pPr>
            <w:ins w:id="804" w:author="Rikke Linnemann Nielsen" w:date="2021-04-14T08:50:00Z">
              <w:r w:rsidRPr="008D26F7">
                <w:rPr>
                  <w:color w:val="000000"/>
                </w:rPr>
                <w:t>G</w:t>
              </w:r>
            </w:ins>
          </w:p>
        </w:tc>
        <w:tc>
          <w:tcPr>
            <w:tcW w:w="1834" w:type="dxa"/>
            <w:noWrap/>
            <w:hideMark/>
          </w:tcPr>
          <w:p w14:paraId="2A092B96" w14:textId="77777777" w:rsidR="003D3011" w:rsidRPr="008D26F7" w:rsidRDefault="003D3011" w:rsidP="00304A5F">
            <w:pPr>
              <w:rPr>
                <w:ins w:id="805" w:author="Rikke Linnemann Nielsen" w:date="2021-04-14T08:50:00Z"/>
                <w:color w:val="000000"/>
              </w:rPr>
            </w:pPr>
            <w:ins w:id="806" w:author="Rikke Linnemann Nielsen" w:date="2021-04-14T08:50:00Z">
              <w:r w:rsidRPr="008D26F7">
                <w:rPr>
                  <w:color w:val="000000"/>
                </w:rPr>
                <w:t>2.06 (1.</w:t>
              </w:r>
              <w:r>
                <w:rPr>
                  <w:color w:val="000000"/>
                </w:rPr>
                <w:t>50</w:t>
              </w:r>
              <w:r w:rsidRPr="008D26F7">
                <w:rPr>
                  <w:color w:val="000000"/>
                </w:rPr>
                <w:t xml:space="preserve"> - 2.83)</w:t>
              </w:r>
            </w:ins>
          </w:p>
        </w:tc>
        <w:tc>
          <w:tcPr>
            <w:tcW w:w="1134" w:type="dxa"/>
            <w:noWrap/>
            <w:hideMark/>
          </w:tcPr>
          <w:p w14:paraId="3CD9D596" w14:textId="77777777" w:rsidR="003D3011" w:rsidRPr="008D26F7" w:rsidRDefault="003D3011" w:rsidP="00304A5F">
            <w:pPr>
              <w:rPr>
                <w:ins w:id="807" w:author="Rikke Linnemann Nielsen" w:date="2021-04-14T08:50:00Z"/>
                <w:color w:val="000000"/>
              </w:rPr>
            </w:pPr>
            <w:ins w:id="808" w:author="Rikke Linnemann Nielsen" w:date="2021-04-14T08:50:00Z">
              <w:r w:rsidRPr="008D26F7">
                <w:rPr>
                  <w:color w:val="000000"/>
                </w:rPr>
                <w:t>8.62E-06</w:t>
              </w:r>
            </w:ins>
          </w:p>
        </w:tc>
        <w:tc>
          <w:tcPr>
            <w:tcW w:w="2977" w:type="dxa"/>
            <w:noWrap/>
            <w:hideMark/>
          </w:tcPr>
          <w:p w14:paraId="0BE3A8E6" w14:textId="77777777" w:rsidR="003D3011" w:rsidRPr="002264CC" w:rsidRDefault="003D3011" w:rsidP="00304A5F">
            <w:pPr>
              <w:rPr>
                <w:ins w:id="809" w:author="Rikke Linnemann Nielsen" w:date="2021-04-14T08:50:00Z"/>
                <w:color w:val="000000"/>
              </w:rPr>
            </w:pPr>
            <w:ins w:id="810" w:author="Rikke Linnemann Nielsen" w:date="2021-04-14T08:50:00Z">
              <w:r w:rsidRPr="002264CC">
                <w:rPr>
                  <w:color w:val="000000"/>
                </w:rPr>
                <w:t>MIR548AZ(-115.3</w:t>
              </w:r>
              <w:proofErr w:type="gramStart"/>
              <w:r w:rsidRPr="002264CC">
                <w:rPr>
                  <w:color w:val="000000"/>
                </w:rPr>
                <w:t>kb)|</w:t>
              </w:r>
              <w:proofErr w:type="gramEnd"/>
            </w:ins>
          </w:p>
          <w:p w14:paraId="37D32505" w14:textId="77777777" w:rsidR="003D3011" w:rsidRPr="002264CC" w:rsidRDefault="003D3011" w:rsidP="00304A5F">
            <w:pPr>
              <w:rPr>
                <w:ins w:id="811" w:author="Rikke Linnemann Nielsen" w:date="2021-04-14T08:50:00Z"/>
                <w:color w:val="000000"/>
              </w:rPr>
            </w:pPr>
            <w:ins w:id="812" w:author="Rikke Linnemann Nielsen" w:date="2021-04-14T08:50:00Z">
              <w:r w:rsidRPr="002264CC">
                <w:rPr>
                  <w:color w:val="000000"/>
                </w:rPr>
                <w:t>SGPP1(+109</w:t>
              </w:r>
              <w:proofErr w:type="gramStart"/>
              <w:r w:rsidRPr="002264CC">
                <w:rPr>
                  <w:color w:val="000000"/>
                </w:rPr>
                <w:t>kb)|</w:t>
              </w:r>
              <w:proofErr w:type="gramEnd"/>
            </w:ins>
          </w:p>
          <w:p w14:paraId="3A4003C3" w14:textId="77777777" w:rsidR="003D3011" w:rsidRPr="002264CC" w:rsidRDefault="003D3011" w:rsidP="00304A5F">
            <w:pPr>
              <w:rPr>
                <w:ins w:id="813" w:author="Rikke Linnemann Nielsen" w:date="2021-04-14T08:50:00Z"/>
                <w:color w:val="000000"/>
              </w:rPr>
            </w:pPr>
            <w:ins w:id="814" w:author="Rikke Linnemann Nielsen" w:date="2021-04-14T08:50:00Z">
              <w:r w:rsidRPr="002264CC">
                <w:rPr>
                  <w:color w:val="000000"/>
                </w:rPr>
                <w:t>SYNE2(-15.93</w:t>
              </w:r>
              <w:proofErr w:type="gramStart"/>
              <w:r w:rsidRPr="002264CC">
                <w:rPr>
                  <w:color w:val="000000"/>
                </w:rPr>
                <w:t>kb)|</w:t>
              </w:r>
              <w:proofErr w:type="gramEnd"/>
            </w:ins>
          </w:p>
          <w:p w14:paraId="44DD2C9A" w14:textId="77777777" w:rsidR="003D3011" w:rsidRPr="008D26F7" w:rsidRDefault="003D3011" w:rsidP="00304A5F">
            <w:pPr>
              <w:rPr>
                <w:ins w:id="815" w:author="Rikke Linnemann Nielsen" w:date="2021-04-14T08:50:00Z"/>
                <w:color w:val="000000"/>
              </w:rPr>
            </w:pPr>
            <w:ins w:id="816" w:author="Rikke Linnemann Nielsen" w:date="2021-04-14T08:50:00Z">
              <w:r w:rsidRPr="002264CC">
                <w:rPr>
                  <w:color w:val="000000"/>
                </w:rPr>
                <w:t>WDR89(+195.1kb)</w:t>
              </w:r>
            </w:ins>
          </w:p>
        </w:tc>
      </w:tr>
      <w:tr w:rsidR="003D3011" w:rsidRPr="002A5C7C" w14:paraId="2F583F74" w14:textId="77777777" w:rsidTr="00304A5F">
        <w:trPr>
          <w:trHeight w:val="320"/>
          <w:ins w:id="817" w:author="Rikke Linnemann Nielsen" w:date="2021-04-14T08:50:00Z"/>
        </w:trPr>
        <w:tc>
          <w:tcPr>
            <w:tcW w:w="628" w:type="dxa"/>
            <w:noWrap/>
            <w:hideMark/>
          </w:tcPr>
          <w:p w14:paraId="7ACBDE39" w14:textId="77777777" w:rsidR="003D3011" w:rsidRPr="008D26F7" w:rsidRDefault="003D3011" w:rsidP="00304A5F">
            <w:pPr>
              <w:rPr>
                <w:ins w:id="818" w:author="Rikke Linnemann Nielsen" w:date="2021-04-14T08:50:00Z"/>
                <w:color w:val="000000"/>
              </w:rPr>
            </w:pPr>
            <w:ins w:id="819" w:author="Rikke Linnemann Nielsen" w:date="2021-04-14T08:50:00Z">
              <w:r w:rsidRPr="008D26F7">
                <w:rPr>
                  <w:color w:val="000000"/>
                </w:rPr>
                <w:t>10</w:t>
              </w:r>
            </w:ins>
          </w:p>
        </w:tc>
        <w:tc>
          <w:tcPr>
            <w:tcW w:w="1506" w:type="dxa"/>
            <w:noWrap/>
            <w:hideMark/>
          </w:tcPr>
          <w:p w14:paraId="7A1933E7" w14:textId="77777777" w:rsidR="003D3011" w:rsidRPr="008D26F7" w:rsidRDefault="003D3011" w:rsidP="00304A5F">
            <w:pPr>
              <w:rPr>
                <w:ins w:id="820" w:author="Rikke Linnemann Nielsen" w:date="2021-04-14T08:50:00Z"/>
                <w:color w:val="000000"/>
              </w:rPr>
            </w:pPr>
            <w:ins w:id="821" w:author="Rikke Linnemann Nielsen" w:date="2021-04-14T08:50:00Z">
              <w:r w:rsidRPr="008D26F7">
                <w:rPr>
                  <w:color w:val="000000"/>
                </w:rPr>
                <w:t>rs12259354</w:t>
              </w:r>
            </w:ins>
          </w:p>
        </w:tc>
        <w:tc>
          <w:tcPr>
            <w:tcW w:w="1134" w:type="dxa"/>
            <w:noWrap/>
            <w:hideMark/>
          </w:tcPr>
          <w:p w14:paraId="33E92738" w14:textId="77777777" w:rsidR="003D3011" w:rsidRPr="008D26F7" w:rsidRDefault="003D3011" w:rsidP="00304A5F">
            <w:pPr>
              <w:rPr>
                <w:ins w:id="822" w:author="Rikke Linnemann Nielsen" w:date="2021-04-14T08:50:00Z"/>
                <w:color w:val="000000"/>
              </w:rPr>
            </w:pPr>
            <w:ins w:id="823" w:author="Rikke Linnemann Nielsen" w:date="2021-04-14T08:50:00Z">
              <w:r w:rsidRPr="008D26F7">
                <w:rPr>
                  <w:color w:val="000000"/>
                </w:rPr>
                <w:t>107217381</w:t>
              </w:r>
            </w:ins>
          </w:p>
        </w:tc>
        <w:tc>
          <w:tcPr>
            <w:tcW w:w="705" w:type="dxa"/>
            <w:noWrap/>
            <w:hideMark/>
          </w:tcPr>
          <w:p w14:paraId="12926464" w14:textId="77777777" w:rsidR="003D3011" w:rsidRPr="008D26F7" w:rsidRDefault="003D3011" w:rsidP="00304A5F">
            <w:pPr>
              <w:rPr>
                <w:ins w:id="824" w:author="Rikke Linnemann Nielsen" w:date="2021-04-14T08:50:00Z"/>
                <w:color w:val="000000"/>
              </w:rPr>
            </w:pPr>
            <w:ins w:id="825" w:author="Rikke Linnemann Nielsen" w:date="2021-04-14T08:50:00Z">
              <w:r w:rsidRPr="008D26F7">
                <w:rPr>
                  <w:color w:val="000000"/>
                </w:rPr>
                <w:t>A</w:t>
              </w:r>
            </w:ins>
          </w:p>
        </w:tc>
        <w:tc>
          <w:tcPr>
            <w:tcW w:w="1834" w:type="dxa"/>
            <w:noWrap/>
            <w:hideMark/>
          </w:tcPr>
          <w:p w14:paraId="15220A07" w14:textId="77777777" w:rsidR="003D3011" w:rsidRPr="008D26F7" w:rsidRDefault="003D3011" w:rsidP="00304A5F">
            <w:pPr>
              <w:rPr>
                <w:ins w:id="826" w:author="Rikke Linnemann Nielsen" w:date="2021-04-14T08:50:00Z"/>
                <w:color w:val="000000"/>
              </w:rPr>
            </w:pPr>
            <w:ins w:id="827" w:author="Rikke Linnemann Nielsen" w:date="2021-04-14T08:50:00Z">
              <w:r w:rsidRPr="008D26F7">
                <w:rPr>
                  <w:color w:val="000000"/>
                </w:rPr>
                <w:t>1.9</w:t>
              </w:r>
              <w:r>
                <w:rPr>
                  <w:color w:val="000000"/>
                </w:rPr>
                <w:t>9</w:t>
              </w:r>
              <w:r w:rsidRPr="008D26F7">
                <w:rPr>
                  <w:color w:val="000000"/>
                </w:rPr>
                <w:t xml:space="preserve"> (1.4</w:t>
              </w:r>
              <w:r>
                <w:rPr>
                  <w:color w:val="000000"/>
                </w:rPr>
                <w:t>7</w:t>
              </w:r>
              <w:r w:rsidRPr="008D26F7">
                <w:rPr>
                  <w:color w:val="000000"/>
                </w:rPr>
                <w:t xml:space="preserve"> -2.69)</w:t>
              </w:r>
            </w:ins>
          </w:p>
        </w:tc>
        <w:tc>
          <w:tcPr>
            <w:tcW w:w="1134" w:type="dxa"/>
            <w:noWrap/>
            <w:hideMark/>
          </w:tcPr>
          <w:p w14:paraId="55E75CC6" w14:textId="77777777" w:rsidR="003D3011" w:rsidRPr="008D26F7" w:rsidRDefault="003D3011" w:rsidP="00304A5F">
            <w:pPr>
              <w:rPr>
                <w:ins w:id="828" w:author="Rikke Linnemann Nielsen" w:date="2021-04-14T08:50:00Z"/>
                <w:color w:val="000000"/>
              </w:rPr>
            </w:pPr>
            <w:ins w:id="829" w:author="Rikke Linnemann Nielsen" w:date="2021-04-14T08:50:00Z">
              <w:r w:rsidRPr="008D26F7">
                <w:rPr>
                  <w:color w:val="000000"/>
                </w:rPr>
                <w:t>9.37E-06</w:t>
              </w:r>
            </w:ins>
          </w:p>
        </w:tc>
        <w:tc>
          <w:tcPr>
            <w:tcW w:w="2977" w:type="dxa"/>
            <w:noWrap/>
            <w:hideMark/>
          </w:tcPr>
          <w:p w14:paraId="27DEF48B" w14:textId="77777777" w:rsidR="003D3011" w:rsidRPr="008D26F7" w:rsidRDefault="003D3011" w:rsidP="00304A5F">
            <w:pPr>
              <w:rPr>
                <w:ins w:id="830" w:author="Rikke Linnemann Nielsen" w:date="2021-04-14T08:50:00Z"/>
                <w:color w:val="000000"/>
              </w:rPr>
            </w:pPr>
            <w:ins w:id="831" w:author="Rikke Linnemann Nielsen" w:date="2021-04-14T08:50:00Z">
              <w:r w:rsidRPr="000905D4">
                <w:rPr>
                  <w:color w:val="000000"/>
                </w:rPr>
                <w:t>SORCS3(+192.4kb)</w:t>
              </w:r>
            </w:ins>
          </w:p>
        </w:tc>
      </w:tr>
      <w:tr w:rsidR="003D3011" w:rsidRPr="002A5C7C" w14:paraId="5F2FBD36" w14:textId="77777777" w:rsidTr="00304A5F">
        <w:trPr>
          <w:trHeight w:val="320"/>
          <w:ins w:id="832" w:author="Rikke Linnemann Nielsen" w:date="2021-04-14T08:50:00Z"/>
        </w:trPr>
        <w:tc>
          <w:tcPr>
            <w:tcW w:w="628" w:type="dxa"/>
            <w:noWrap/>
            <w:hideMark/>
          </w:tcPr>
          <w:p w14:paraId="67871F81" w14:textId="77777777" w:rsidR="003D3011" w:rsidRPr="008D26F7" w:rsidRDefault="003D3011" w:rsidP="00304A5F">
            <w:pPr>
              <w:rPr>
                <w:ins w:id="833" w:author="Rikke Linnemann Nielsen" w:date="2021-04-14T08:50:00Z"/>
                <w:color w:val="000000"/>
              </w:rPr>
            </w:pPr>
            <w:ins w:id="834" w:author="Rikke Linnemann Nielsen" w:date="2021-04-14T08:50:00Z">
              <w:r w:rsidRPr="008D26F7">
                <w:rPr>
                  <w:color w:val="000000"/>
                </w:rPr>
                <w:t>13</w:t>
              </w:r>
            </w:ins>
          </w:p>
        </w:tc>
        <w:tc>
          <w:tcPr>
            <w:tcW w:w="1506" w:type="dxa"/>
            <w:noWrap/>
            <w:hideMark/>
          </w:tcPr>
          <w:p w14:paraId="45D073F3" w14:textId="77777777" w:rsidR="003D3011" w:rsidRPr="008D26F7" w:rsidRDefault="003D3011" w:rsidP="00304A5F">
            <w:pPr>
              <w:rPr>
                <w:ins w:id="835" w:author="Rikke Linnemann Nielsen" w:date="2021-04-14T08:50:00Z"/>
                <w:color w:val="000000"/>
              </w:rPr>
            </w:pPr>
            <w:ins w:id="836" w:author="Rikke Linnemann Nielsen" w:date="2021-04-14T08:50:00Z">
              <w:r w:rsidRPr="008D26F7">
                <w:rPr>
                  <w:color w:val="000000"/>
                </w:rPr>
                <w:t>rs74109922</w:t>
              </w:r>
            </w:ins>
          </w:p>
        </w:tc>
        <w:tc>
          <w:tcPr>
            <w:tcW w:w="1134" w:type="dxa"/>
            <w:noWrap/>
            <w:hideMark/>
          </w:tcPr>
          <w:p w14:paraId="68FD142E" w14:textId="77777777" w:rsidR="003D3011" w:rsidRPr="008D26F7" w:rsidRDefault="003D3011" w:rsidP="00304A5F">
            <w:pPr>
              <w:rPr>
                <w:ins w:id="837" w:author="Rikke Linnemann Nielsen" w:date="2021-04-14T08:50:00Z"/>
                <w:color w:val="000000"/>
              </w:rPr>
            </w:pPr>
            <w:ins w:id="838" w:author="Rikke Linnemann Nielsen" w:date="2021-04-14T08:50:00Z">
              <w:r w:rsidRPr="008D26F7">
                <w:rPr>
                  <w:color w:val="000000"/>
                </w:rPr>
                <w:t>103582300</w:t>
              </w:r>
            </w:ins>
          </w:p>
        </w:tc>
        <w:tc>
          <w:tcPr>
            <w:tcW w:w="705" w:type="dxa"/>
            <w:noWrap/>
            <w:hideMark/>
          </w:tcPr>
          <w:p w14:paraId="4FFC1FEC" w14:textId="77777777" w:rsidR="003D3011" w:rsidRPr="008D26F7" w:rsidRDefault="003D3011" w:rsidP="00304A5F">
            <w:pPr>
              <w:rPr>
                <w:ins w:id="839" w:author="Rikke Linnemann Nielsen" w:date="2021-04-14T08:50:00Z"/>
                <w:color w:val="000000"/>
              </w:rPr>
            </w:pPr>
            <w:ins w:id="840" w:author="Rikke Linnemann Nielsen" w:date="2021-04-14T08:50:00Z">
              <w:r w:rsidRPr="008D26F7">
                <w:rPr>
                  <w:color w:val="000000"/>
                </w:rPr>
                <w:t>G</w:t>
              </w:r>
            </w:ins>
          </w:p>
        </w:tc>
        <w:tc>
          <w:tcPr>
            <w:tcW w:w="1834" w:type="dxa"/>
            <w:noWrap/>
            <w:hideMark/>
          </w:tcPr>
          <w:p w14:paraId="16617A34" w14:textId="77777777" w:rsidR="003D3011" w:rsidRPr="008D26F7" w:rsidRDefault="003D3011" w:rsidP="00304A5F">
            <w:pPr>
              <w:rPr>
                <w:ins w:id="841" w:author="Rikke Linnemann Nielsen" w:date="2021-04-14T08:50:00Z"/>
                <w:color w:val="000000"/>
              </w:rPr>
            </w:pPr>
            <w:ins w:id="842" w:author="Rikke Linnemann Nielsen" w:date="2021-04-14T08:50:00Z">
              <w:r w:rsidRPr="008D26F7">
                <w:rPr>
                  <w:color w:val="000000"/>
                </w:rPr>
                <w:t>2.2</w:t>
              </w:r>
              <w:r>
                <w:rPr>
                  <w:color w:val="000000"/>
                </w:rPr>
                <w:t>5</w:t>
              </w:r>
              <w:r w:rsidRPr="008D26F7">
                <w:rPr>
                  <w:color w:val="000000"/>
                </w:rPr>
                <w:t xml:space="preserve"> (1.57 - 3.2</w:t>
              </w:r>
              <w:r>
                <w:rPr>
                  <w:color w:val="000000"/>
                </w:rPr>
                <w:t>2</w:t>
              </w:r>
              <w:r w:rsidRPr="008D26F7">
                <w:rPr>
                  <w:color w:val="000000"/>
                </w:rPr>
                <w:t>)</w:t>
              </w:r>
            </w:ins>
          </w:p>
        </w:tc>
        <w:tc>
          <w:tcPr>
            <w:tcW w:w="1134" w:type="dxa"/>
            <w:noWrap/>
            <w:hideMark/>
          </w:tcPr>
          <w:p w14:paraId="3499CBB9" w14:textId="77777777" w:rsidR="003D3011" w:rsidRPr="008D26F7" w:rsidRDefault="003D3011" w:rsidP="00304A5F">
            <w:pPr>
              <w:rPr>
                <w:ins w:id="843" w:author="Rikke Linnemann Nielsen" w:date="2021-04-14T08:50:00Z"/>
                <w:color w:val="000000"/>
              </w:rPr>
            </w:pPr>
            <w:ins w:id="844" w:author="Rikke Linnemann Nielsen" w:date="2021-04-14T08:50:00Z">
              <w:r w:rsidRPr="008D26F7">
                <w:rPr>
                  <w:color w:val="000000"/>
                </w:rPr>
                <w:t>9.45E-06</w:t>
              </w:r>
            </w:ins>
          </w:p>
        </w:tc>
        <w:tc>
          <w:tcPr>
            <w:tcW w:w="2977" w:type="dxa"/>
            <w:noWrap/>
            <w:hideMark/>
          </w:tcPr>
          <w:p w14:paraId="0B293FD8" w14:textId="77777777" w:rsidR="003D3011" w:rsidRPr="000905D4" w:rsidRDefault="003D3011" w:rsidP="00304A5F">
            <w:pPr>
              <w:rPr>
                <w:ins w:id="845" w:author="Rikke Linnemann Nielsen" w:date="2021-04-14T08:50:00Z"/>
                <w:color w:val="000000"/>
              </w:rPr>
            </w:pPr>
            <w:ins w:id="846" w:author="Rikke Linnemann Nielsen" w:date="2021-04-14T08:50:00Z">
              <w:r w:rsidRPr="000905D4">
                <w:rPr>
                  <w:color w:val="000000"/>
                </w:rPr>
                <w:t>BIVM(+88.41</w:t>
              </w:r>
              <w:proofErr w:type="gramStart"/>
              <w:r w:rsidRPr="000905D4">
                <w:rPr>
                  <w:color w:val="000000"/>
                </w:rPr>
                <w:t>kb)|</w:t>
              </w:r>
              <w:proofErr w:type="gramEnd"/>
            </w:ins>
          </w:p>
          <w:p w14:paraId="4882E775" w14:textId="77777777" w:rsidR="003D3011" w:rsidRPr="000905D4" w:rsidRDefault="003D3011" w:rsidP="00304A5F">
            <w:pPr>
              <w:rPr>
                <w:ins w:id="847" w:author="Rikke Linnemann Nielsen" w:date="2021-04-14T08:50:00Z"/>
                <w:color w:val="000000"/>
              </w:rPr>
            </w:pPr>
            <w:ins w:id="848" w:author="Rikke Linnemann Nielsen" w:date="2021-04-14T08:50:00Z">
              <w:r w:rsidRPr="000905D4">
                <w:rPr>
                  <w:color w:val="000000"/>
                </w:rPr>
                <w:t>BIVM-ERCC5(+53.95</w:t>
              </w:r>
              <w:proofErr w:type="gramStart"/>
              <w:r w:rsidRPr="000905D4">
                <w:rPr>
                  <w:color w:val="000000"/>
                </w:rPr>
                <w:t>kb)|</w:t>
              </w:r>
              <w:proofErr w:type="gramEnd"/>
            </w:ins>
          </w:p>
          <w:p w14:paraId="60F650DD" w14:textId="77777777" w:rsidR="003D3011" w:rsidRPr="000905D4" w:rsidRDefault="003D3011" w:rsidP="00304A5F">
            <w:pPr>
              <w:rPr>
                <w:ins w:id="849" w:author="Rikke Linnemann Nielsen" w:date="2021-04-14T08:50:00Z"/>
                <w:color w:val="000000"/>
              </w:rPr>
            </w:pPr>
            <w:ins w:id="850" w:author="Rikke Linnemann Nielsen" w:date="2021-04-14T08:50:00Z">
              <w:r w:rsidRPr="000905D4">
                <w:rPr>
                  <w:color w:val="000000"/>
                </w:rPr>
                <w:t>CCDC168(+170.9</w:t>
              </w:r>
              <w:proofErr w:type="gramStart"/>
              <w:r w:rsidRPr="000905D4">
                <w:rPr>
                  <w:color w:val="000000"/>
                </w:rPr>
                <w:t>kb)|</w:t>
              </w:r>
              <w:proofErr w:type="gramEnd"/>
            </w:ins>
          </w:p>
          <w:p w14:paraId="6489148F" w14:textId="77777777" w:rsidR="003D3011" w:rsidRPr="000905D4" w:rsidRDefault="003D3011" w:rsidP="00304A5F">
            <w:pPr>
              <w:rPr>
                <w:ins w:id="851" w:author="Rikke Linnemann Nielsen" w:date="2021-04-14T08:50:00Z"/>
                <w:color w:val="000000"/>
              </w:rPr>
            </w:pPr>
            <w:ins w:id="852" w:author="Rikke Linnemann Nielsen" w:date="2021-04-14T08:50:00Z">
              <w:r w:rsidRPr="000905D4">
                <w:rPr>
                  <w:color w:val="000000"/>
                </w:rPr>
                <w:t>ERCC5(+53.95</w:t>
              </w:r>
              <w:proofErr w:type="gramStart"/>
              <w:r w:rsidRPr="000905D4">
                <w:rPr>
                  <w:color w:val="000000"/>
                </w:rPr>
                <w:t>kb)|</w:t>
              </w:r>
              <w:proofErr w:type="gramEnd"/>
            </w:ins>
          </w:p>
          <w:p w14:paraId="79E6AFD3" w14:textId="77777777" w:rsidR="003D3011" w:rsidRPr="000905D4" w:rsidRDefault="003D3011" w:rsidP="00304A5F">
            <w:pPr>
              <w:rPr>
                <w:ins w:id="853" w:author="Rikke Linnemann Nielsen" w:date="2021-04-14T08:50:00Z"/>
                <w:color w:val="000000"/>
              </w:rPr>
            </w:pPr>
            <w:ins w:id="854" w:author="Rikke Linnemann Nielsen" w:date="2021-04-14T08:50:00Z">
              <w:r w:rsidRPr="000905D4">
                <w:rPr>
                  <w:color w:val="000000"/>
                </w:rPr>
                <w:t>KDELC1(+130.9</w:t>
              </w:r>
              <w:proofErr w:type="gramStart"/>
              <w:r w:rsidRPr="000905D4">
                <w:rPr>
                  <w:color w:val="000000"/>
                </w:rPr>
                <w:t>kb)|</w:t>
              </w:r>
              <w:proofErr w:type="gramEnd"/>
            </w:ins>
          </w:p>
          <w:p w14:paraId="21F437DA" w14:textId="77777777" w:rsidR="003D3011" w:rsidRPr="000905D4" w:rsidRDefault="003D3011" w:rsidP="00304A5F">
            <w:pPr>
              <w:rPr>
                <w:ins w:id="855" w:author="Rikke Linnemann Nielsen" w:date="2021-04-14T08:50:00Z"/>
                <w:color w:val="000000"/>
                <w:lang w:val="en-US"/>
              </w:rPr>
            </w:pPr>
            <w:ins w:id="856" w:author="Rikke Linnemann Nielsen" w:date="2021-04-14T08:50:00Z">
              <w:r w:rsidRPr="000905D4">
                <w:rPr>
                  <w:color w:val="000000"/>
                  <w:lang w:val="en-US"/>
                </w:rPr>
                <w:t>METTL21C(+235.4</w:t>
              </w:r>
              <w:proofErr w:type="gramStart"/>
              <w:r w:rsidRPr="000905D4">
                <w:rPr>
                  <w:color w:val="000000"/>
                  <w:lang w:val="en-US"/>
                </w:rPr>
                <w:t>kb)|</w:t>
              </w:r>
              <w:proofErr w:type="gramEnd"/>
            </w:ins>
          </w:p>
          <w:p w14:paraId="310F65F6" w14:textId="77777777" w:rsidR="003D3011" w:rsidRPr="000905D4" w:rsidRDefault="003D3011" w:rsidP="00304A5F">
            <w:pPr>
              <w:rPr>
                <w:ins w:id="857" w:author="Rikke Linnemann Nielsen" w:date="2021-04-14T08:50:00Z"/>
                <w:color w:val="000000"/>
                <w:lang w:val="en-US"/>
              </w:rPr>
            </w:pPr>
            <w:ins w:id="858" w:author="Rikke Linnemann Nielsen" w:date="2021-04-14T08:50:00Z">
              <w:r w:rsidRPr="000905D4">
                <w:rPr>
                  <w:color w:val="000000"/>
                  <w:lang w:val="en-US"/>
                </w:rPr>
                <w:t>METTL21EP(+33.92</w:t>
              </w:r>
              <w:proofErr w:type="gramStart"/>
              <w:r w:rsidRPr="000905D4">
                <w:rPr>
                  <w:color w:val="000000"/>
                  <w:lang w:val="en-US"/>
                </w:rPr>
                <w:t>kb)|</w:t>
              </w:r>
              <w:proofErr w:type="gramEnd"/>
            </w:ins>
          </w:p>
          <w:p w14:paraId="36C757F3" w14:textId="77777777" w:rsidR="003D3011" w:rsidRPr="000905D4" w:rsidRDefault="003D3011" w:rsidP="00304A5F">
            <w:pPr>
              <w:rPr>
                <w:ins w:id="859" w:author="Rikke Linnemann Nielsen" w:date="2021-04-14T08:50:00Z"/>
                <w:color w:val="000000"/>
                <w:lang w:val="en-US"/>
              </w:rPr>
            </w:pPr>
            <w:ins w:id="860" w:author="Rikke Linnemann Nielsen" w:date="2021-04-14T08:50:00Z">
              <w:r w:rsidRPr="000905D4">
                <w:rPr>
                  <w:color w:val="000000"/>
                  <w:lang w:val="en-US"/>
                </w:rPr>
                <w:t>SLC10A2(-114</w:t>
              </w:r>
              <w:proofErr w:type="gramStart"/>
              <w:r w:rsidRPr="000905D4">
                <w:rPr>
                  <w:color w:val="000000"/>
                  <w:lang w:val="en-US"/>
                </w:rPr>
                <w:t>kb)|</w:t>
              </w:r>
              <w:proofErr w:type="gramEnd"/>
            </w:ins>
          </w:p>
          <w:p w14:paraId="1885C6FE" w14:textId="77777777" w:rsidR="003D3011" w:rsidRPr="008D26F7" w:rsidRDefault="003D3011" w:rsidP="00304A5F">
            <w:pPr>
              <w:rPr>
                <w:ins w:id="861" w:author="Rikke Linnemann Nielsen" w:date="2021-04-14T08:50:00Z"/>
                <w:color w:val="000000"/>
              </w:rPr>
            </w:pPr>
            <w:ins w:id="862" w:author="Rikke Linnemann Nielsen" w:date="2021-04-14T08:50:00Z">
              <w:r w:rsidRPr="000905D4">
                <w:rPr>
                  <w:color w:val="000000"/>
                </w:rPr>
                <w:t>TEX30(+156.1kb)</w:t>
              </w:r>
            </w:ins>
          </w:p>
        </w:tc>
      </w:tr>
      <w:tr w:rsidR="003D3011" w:rsidRPr="002A5C7C" w14:paraId="649CA486" w14:textId="77777777" w:rsidTr="00304A5F">
        <w:trPr>
          <w:trHeight w:val="320"/>
          <w:ins w:id="863" w:author="Rikke Linnemann Nielsen" w:date="2021-04-14T08:50:00Z"/>
        </w:trPr>
        <w:tc>
          <w:tcPr>
            <w:tcW w:w="628" w:type="dxa"/>
            <w:noWrap/>
            <w:hideMark/>
          </w:tcPr>
          <w:p w14:paraId="457AB0A3" w14:textId="77777777" w:rsidR="003D3011" w:rsidRPr="008D26F7" w:rsidRDefault="003D3011" w:rsidP="00304A5F">
            <w:pPr>
              <w:rPr>
                <w:ins w:id="864" w:author="Rikke Linnemann Nielsen" w:date="2021-04-14T08:50:00Z"/>
                <w:color w:val="000000"/>
              </w:rPr>
            </w:pPr>
            <w:ins w:id="865" w:author="Rikke Linnemann Nielsen" w:date="2021-04-14T08:50:00Z">
              <w:r w:rsidRPr="008D26F7">
                <w:rPr>
                  <w:color w:val="000000"/>
                </w:rPr>
                <w:t>12</w:t>
              </w:r>
            </w:ins>
          </w:p>
        </w:tc>
        <w:tc>
          <w:tcPr>
            <w:tcW w:w="1506" w:type="dxa"/>
            <w:noWrap/>
            <w:hideMark/>
          </w:tcPr>
          <w:p w14:paraId="0ED725E6" w14:textId="77777777" w:rsidR="003D3011" w:rsidRPr="008D26F7" w:rsidRDefault="003D3011" w:rsidP="00304A5F">
            <w:pPr>
              <w:rPr>
                <w:ins w:id="866" w:author="Rikke Linnemann Nielsen" w:date="2021-04-14T08:50:00Z"/>
                <w:color w:val="000000"/>
              </w:rPr>
            </w:pPr>
            <w:ins w:id="867" w:author="Rikke Linnemann Nielsen" w:date="2021-04-14T08:50:00Z">
              <w:r w:rsidRPr="008D26F7">
                <w:rPr>
                  <w:color w:val="000000"/>
                </w:rPr>
                <w:t>rs34375180</w:t>
              </w:r>
            </w:ins>
          </w:p>
        </w:tc>
        <w:tc>
          <w:tcPr>
            <w:tcW w:w="1134" w:type="dxa"/>
            <w:noWrap/>
            <w:hideMark/>
          </w:tcPr>
          <w:p w14:paraId="6ED5A35F" w14:textId="77777777" w:rsidR="003D3011" w:rsidRPr="008D26F7" w:rsidRDefault="003D3011" w:rsidP="00304A5F">
            <w:pPr>
              <w:rPr>
                <w:ins w:id="868" w:author="Rikke Linnemann Nielsen" w:date="2021-04-14T08:50:00Z"/>
                <w:color w:val="000000"/>
              </w:rPr>
            </w:pPr>
            <w:ins w:id="869" w:author="Rikke Linnemann Nielsen" w:date="2021-04-14T08:50:00Z">
              <w:r w:rsidRPr="008D26F7">
                <w:rPr>
                  <w:color w:val="000000"/>
                </w:rPr>
                <w:t>71779640</w:t>
              </w:r>
            </w:ins>
          </w:p>
        </w:tc>
        <w:tc>
          <w:tcPr>
            <w:tcW w:w="705" w:type="dxa"/>
            <w:noWrap/>
            <w:hideMark/>
          </w:tcPr>
          <w:p w14:paraId="14E963E8" w14:textId="77777777" w:rsidR="003D3011" w:rsidRPr="008D26F7" w:rsidRDefault="003D3011" w:rsidP="00304A5F">
            <w:pPr>
              <w:rPr>
                <w:ins w:id="870" w:author="Rikke Linnemann Nielsen" w:date="2021-04-14T08:50:00Z"/>
                <w:color w:val="000000"/>
              </w:rPr>
            </w:pPr>
            <w:ins w:id="871" w:author="Rikke Linnemann Nielsen" w:date="2021-04-14T08:50:00Z">
              <w:r w:rsidRPr="008D26F7">
                <w:rPr>
                  <w:color w:val="000000"/>
                </w:rPr>
                <w:t>A</w:t>
              </w:r>
            </w:ins>
          </w:p>
        </w:tc>
        <w:tc>
          <w:tcPr>
            <w:tcW w:w="1834" w:type="dxa"/>
            <w:noWrap/>
            <w:hideMark/>
          </w:tcPr>
          <w:p w14:paraId="58AA8070" w14:textId="77777777" w:rsidR="003D3011" w:rsidRPr="008D26F7" w:rsidRDefault="003D3011" w:rsidP="00304A5F">
            <w:pPr>
              <w:rPr>
                <w:ins w:id="872" w:author="Rikke Linnemann Nielsen" w:date="2021-04-14T08:50:00Z"/>
                <w:color w:val="000000"/>
              </w:rPr>
            </w:pPr>
            <w:ins w:id="873" w:author="Rikke Linnemann Nielsen" w:date="2021-04-14T08:50:00Z">
              <w:r w:rsidRPr="008D26F7">
                <w:rPr>
                  <w:color w:val="000000"/>
                </w:rPr>
                <w:t>1.65 (1.32 - 2.06)</w:t>
              </w:r>
            </w:ins>
          </w:p>
        </w:tc>
        <w:tc>
          <w:tcPr>
            <w:tcW w:w="1134" w:type="dxa"/>
            <w:noWrap/>
            <w:hideMark/>
          </w:tcPr>
          <w:p w14:paraId="200E3BA1" w14:textId="77777777" w:rsidR="003D3011" w:rsidRPr="008D26F7" w:rsidRDefault="003D3011" w:rsidP="00304A5F">
            <w:pPr>
              <w:rPr>
                <w:ins w:id="874" w:author="Rikke Linnemann Nielsen" w:date="2021-04-14T08:50:00Z"/>
                <w:color w:val="000000"/>
              </w:rPr>
            </w:pPr>
            <w:ins w:id="875" w:author="Rikke Linnemann Nielsen" w:date="2021-04-14T08:50:00Z">
              <w:r w:rsidRPr="008D26F7">
                <w:rPr>
                  <w:color w:val="000000"/>
                </w:rPr>
                <w:t>9.52E-06</w:t>
              </w:r>
            </w:ins>
          </w:p>
        </w:tc>
        <w:tc>
          <w:tcPr>
            <w:tcW w:w="2977" w:type="dxa"/>
            <w:noWrap/>
            <w:hideMark/>
          </w:tcPr>
          <w:p w14:paraId="5D125B64" w14:textId="77777777" w:rsidR="003D3011" w:rsidRPr="000905D4" w:rsidRDefault="003D3011" w:rsidP="00304A5F">
            <w:pPr>
              <w:rPr>
                <w:ins w:id="876" w:author="Rikke Linnemann Nielsen" w:date="2021-04-14T08:50:00Z"/>
                <w:color w:val="000000"/>
              </w:rPr>
            </w:pPr>
            <w:ins w:id="877" w:author="Rikke Linnemann Nielsen" w:date="2021-04-14T08:50:00Z">
              <w:r w:rsidRPr="000905D4">
                <w:rPr>
                  <w:color w:val="000000"/>
                </w:rPr>
                <w:t>LGR5(-53.91</w:t>
              </w:r>
              <w:proofErr w:type="gramStart"/>
              <w:r w:rsidRPr="000905D4">
                <w:rPr>
                  <w:color w:val="000000"/>
                </w:rPr>
                <w:t>kb)|</w:t>
              </w:r>
              <w:proofErr w:type="gramEnd"/>
            </w:ins>
          </w:p>
          <w:p w14:paraId="2448E53E" w14:textId="77777777" w:rsidR="003D3011" w:rsidRPr="000905D4" w:rsidRDefault="003D3011" w:rsidP="00304A5F">
            <w:pPr>
              <w:rPr>
                <w:ins w:id="878" w:author="Rikke Linnemann Nielsen" w:date="2021-04-14T08:50:00Z"/>
                <w:color w:val="000000"/>
              </w:rPr>
            </w:pPr>
            <w:ins w:id="879" w:author="Rikke Linnemann Nielsen" w:date="2021-04-14T08:50:00Z">
              <w:r w:rsidRPr="000905D4">
                <w:rPr>
                  <w:color w:val="000000"/>
                </w:rPr>
                <w:t>TSPAN8(+227.9</w:t>
              </w:r>
              <w:proofErr w:type="gramStart"/>
              <w:r w:rsidRPr="000905D4">
                <w:rPr>
                  <w:color w:val="000000"/>
                </w:rPr>
                <w:t>kb)|</w:t>
              </w:r>
              <w:proofErr w:type="gramEnd"/>
            </w:ins>
          </w:p>
          <w:p w14:paraId="1B8F542B" w14:textId="77777777" w:rsidR="003D3011" w:rsidRPr="008D26F7" w:rsidRDefault="003D3011" w:rsidP="00304A5F">
            <w:pPr>
              <w:rPr>
                <w:ins w:id="880" w:author="Rikke Linnemann Nielsen" w:date="2021-04-14T08:50:00Z"/>
                <w:color w:val="000000"/>
              </w:rPr>
            </w:pPr>
            <w:ins w:id="881" w:author="Rikke Linnemann Nielsen" w:date="2021-04-14T08:50:00Z">
              <w:r w:rsidRPr="000905D4">
                <w:rPr>
                  <w:color w:val="000000"/>
                </w:rPr>
                <w:t>ZFC3H1(-223.7kb)</w:t>
              </w:r>
            </w:ins>
          </w:p>
        </w:tc>
      </w:tr>
      <w:tr w:rsidR="003D3011" w:rsidRPr="002A5C7C" w14:paraId="1F573F6C" w14:textId="77777777" w:rsidTr="00304A5F">
        <w:trPr>
          <w:trHeight w:val="320"/>
          <w:ins w:id="882" w:author="Rikke Linnemann Nielsen" w:date="2021-04-14T08:50:00Z"/>
        </w:trPr>
        <w:tc>
          <w:tcPr>
            <w:tcW w:w="628" w:type="dxa"/>
            <w:noWrap/>
            <w:hideMark/>
          </w:tcPr>
          <w:p w14:paraId="68609DA4" w14:textId="77777777" w:rsidR="003D3011" w:rsidRPr="008D26F7" w:rsidRDefault="003D3011" w:rsidP="00304A5F">
            <w:pPr>
              <w:rPr>
                <w:ins w:id="883" w:author="Rikke Linnemann Nielsen" w:date="2021-04-14T08:50:00Z"/>
                <w:color w:val="000000"/>
              </w:rPr>
            </w:pPr>
            <w:ins w:id="884" w:author="Rikke Linnemann Nielsen" w:date="2021-04-14T08:50:00Z">
              <w:r w:rsidRPr="008D26F7">
                <w:rPr>
                  <w:color w:val="000000"/>
                </w:rPr>
                <w:t>14</w:t>
              </w:r>
            </w:ins>
          </w:p>
        </w:tc>
        <w:tc>
          <w:tcPr>
            <w:tcW w:w="1506" w:type="dxa"/>
            <w:noWrap/>
            <w:hideMark/>
          </w:tcPr>
          <w:p w14:paraId="5D8C8B2C" w14:textId="77777777" w:rsidR="003D3011" w:rsidRPr="008D26F7" w:rsidRDefault="003D3011" w:rsidP="00304A5F">
            <w:pPr>
              <w:rPr>
                <w:ins w:id="885" w:author="Rikke Linnemann Nielsen" w:date="2021-04-14T08:50:00Z"/>
                <w:color w:val="000000"/>
              </w:rPr>
            </w:pPr>
            <w:ins w:id="886" w:author="Rikke Linnemann Nielsen" w:date="2021-04-14T08:50:00Z">
              <w:r w:rsidRPr="008D26F7">
                <w:rPr>
                  <w:color w:val="000000"/>
                </w:rPr>
                <w:t>rs75245362</w:t>
              </w:r>
            </w:ins>
          </w:p>
        </w:tc>
        <w:tc>
          <w:tcPr>
            <w:tcW w:w="1134" w:type="dxa"/>
            <w:noWrap/>
            <w:hideMark/>
          </w:tcPr>
          <w:p w14:paraId="73C3F4B8" w14:textId="77777777" w:rsidR="003D3011" w:rsidRPr="008D26F7" w:rsidRDefault="003D3011" w:rsidP="00304A5F">
            <w:pPr>
              <w:rPr>
                <w:ins w:id="887" w:author="Rikke Linnemann Nielsen" w:date="2021-04-14T08:50:00Z"/>
                <w:color w:val="000000"/>
              </w:rPr>
            </w:pPr>
            <w:ins w:id="888" w:author="Rikke Linnemann Nielsen" w:date="2021-04-14T08:50:00Z">
              <w:r w:rsidRPr="008D26F7">
                <w:rPr>
                  <w:color w:val="000000"/>
                </w:rPr>
                <w:t>95990645</w:t>
              </w:r>
            </w:ins>
          </w:p>
        </w:tc>
        <w:tc>
          <w:tcPr>
            <w:tcW w:w="705" w:type="dxa"/>
            <w:noWrap/>
            <w:hideMark/>
          </w:tcPr>
          <w:p w14:paraId="3F901999" w14:textId="77777777" w:rsidR="003D3011" w:rsidRPr="008D26F7" w:rsidRDefault="003D3011" w:rsidP="00304A5F">
            <w:pPr>
              <w:rPr>
                <w:ins w:id="889" w:author="Rikke Linnemann Nielsen" w:date="2021-04-14T08:50:00Z"/>
                <w:color w:val="000000"/>
              </w:rPr>
            </w:pPr>
            <w:ins w:id="890" w:author="Rikke Linnemann Nielsen" w:date="2021-04-14T08:50:00Z">
              <w:r w:rsidRPr="008D26F7">
                <w:rPr>
                  <w:color w:val="000000"/>
                </w:rPr>
                <w:t>A</w:t>
              </w:r>
            </w:ins>
          </w:p>
        </w:tc>
        <w:tc>
          <w:tcPr>
            <w:tcW w:w="1834" w:type="dxa"/>
            <w:noWrap/>
            <w:hideMark/>
          </w:tcPr>
          <w:p w14:paraId="1632EC02" w14:textId="77777777" w:rsidR="003D3011" w:rsidRPr="008D26F7" w:rsidRDefault="003D3011" w:rsidP="00304A5F">
            <w:pPr>
              <w:rPr>
                <w:ins w:id="891" w:author="Rikke Linnemann Nielsen" w:date="2021-04-14T08:50:00Z"/>
                <w:color w:val="000000"/>
              </w:rPr>
            </w:pPr>
            <w:ins w:id="892" w:author="Rikke Linnemann Nielsen" w:date="2021-04-14T08:50:00Z">
              <w:r w:rsidRPr="008D26F7">
                <w:rPr>
                  <w:color w:val="000000"/>
                </w:rPr>
                <w:t>2.39 (1.62 - 3.5</w:t>
              </w:r>
              <w:r>
                <w:rPr>
                  <w:color w:val="000000"/>
                </w:rPr>
                <w:t>2</w:t>
              </w:r>
              <w:r w:rsidRPr="008D26F7">
                <w:rPr>
                  <w:color w:val="000000"/>
                </w:rPr>
                <w:t>)</w:t>
              </w:r>
            </w:ins>
          </w:p>
        </w:tc>
        <w:tc>
          <w:tcPr>
            <w:tcW w:w="1134" w:type="dxa"/>
            <w:noWrap/>
            <w:hideMark/>
          </w:tcPr>
          <w:p w14:paraId="3A94D202" w14:textId="77777777" w:rsidR="003D3011" w:rsidRPr="008D26F7" w:rsidRDefault="003D3011" w:rsidP="00304A5F">
            <w:pPr>
              <w:rPr>
                <w:ins w:id="893" w:author="Rikke Linnemann Nielsen" w:date="2021-04-14T08:50:00Z"/>
                <w:color w:val="000000"/>
              </w:rPr>
            </w:pPr>
            <w:ins w:id="894" w:author="Rikke Linnemann Nielsen" w:date="2021-04-14T08:50:00Z">
              <w:r w:rsidRPr="008D26F7">
                <w:rPr>
                  <w:color w:val="000000"/>
                </w:rPr>
                <w:t>1.01E-05</w:t>
              </w:r>
            </w:ins>
          </w:p>
        </w:tc>
        <w:tc>
          <w:tcPr>
            <w:tcW w:w="2977" w:type="dxa"/>
            <w:noWrap/>
            <w:hideMark/>
          </w:tcPr>
          <w:p w14:paraId="7A4962ED" w14:textId="77777777" w:rsidR="003D3011" w:rsidRPr="000905D4" w:rsidRDefault="003D3011" w:rsidP="00304A5F">
            <w:pPr>
              <w:rPr>
                <w:ins w:id="895" w:author="Rikke Linnemann Nielsen" w:date="2021-04-14T08:50:00Z"/>
                <w:color w:val="000000"/>
              </w:rPr>
            </w:pPr>
            <w:ins w:id="896" w:author="Rikke Linnemann Nielsen" w:date="2021-04-14T08:50:00Z">
              <w:r w:rsidRPr="000905D4">
                <w:rPr>
                  <w:color w:val="000000"/>
                </w:rPr>
                <w:t>CLMN(+204.4</w:t>
              </w:r>
              <w:proofErr w:type="gramStart"/>
              <w:r w:rsidRPr="000905D4">
                <w:rPr>
                  <w:color w:val="000000"/>
                </w:rPr>
                <w:t>kb)|</w:t>
              </w:r>
              <w:proofErr w:type="gramEnd"/>
            </w:ins>
          </w:p>
          <w:p w14:paraId="6C6513E2" w14:textId="77777777" w:rsidR="003D3011" w:rsidRPr="000905D4" w:rsidRDefault="003D3011" w:rsidP="00304A5F">
            <w:pPr>
              <w:rPr>
                <w:ins w:id="897" w:author="Rikke Linnemann Nielsen" w:date="2021-04-14T08:50:00Z"/>
                <w:color w:val="000000"/>
              </w:rPr>
            </w:pPr>
            <w:ins w:id="898" w:author="Rikke Linnemann Nielsen" w:date="2021-04-14T08:50:00Z">
              <w:r w:rsidRPr="000905D4">
                <w:rPr>
                  <w:color w:val="000000"/>
                </w:rPr>
                <w:t>GLRX5(-10.68</w:t>
              </w:r>
              <w:proofErr w:type="gramStart"/>
              <w:r w:rsidRPr="000905D4">
                <w:rPr>
                  <w:color w:val="000000"/>
                </w:rPr>
                <w:t>kb)|</w:t>
              </w:r>
              <w:proofErr w:type="gramEnd"/>
            </w:ins>
          </w:p>
          <w:p w14:paraId="7CB8B39E" w14:textId="77777777" w:rsidR="003D3011" w:rsidRPr="000905D4" w:rsidRDefault="003D3011" w:rsidP="00304A5F">
            <w:pPr>
              <w:rPr>
                <w:ins w:id="899" w:author="Rikke Linnemann Nielsen" w:date="2021-04-14T08:50:00Z"/>
                <w:color w:val="000000"/>
              </w:rPr>
            </w:pPr>
            <w:ins w:id="900" w:author="Rikke Linnemann Nielsen" w:date="2021-04-14T08:50:00Z">
              <w:r w:rsidRPr="000905D4">
                <w:rPr>
                  <w:color w:val="000000"/>
                </w:rPr>
                <w:lastRenderedPageBreak/>
                <w:t>LINC00341(+114.2</w:t>
              </w:r>
              <w:proofErr w:type="gramStart"/>
              <w:r w:rsidRPr="000905D4">
                <w:rPr>
                  <w:color w:val="000000"/>
                </w:rPr>
                <w:t>kb)|</w:t>
              </w:r>
              <w:proofErr w:type="gramEnd"/>
            </w:ins>
          </w:p>
          <w:p w14:paraId="54CFB19A" w14:textId="77777777" w:rsidR="003D3011" w:rsidRPr="000905D4" w:rsidRDefault="003D3011" w:rsidP="00304A5F">
            <w:pPr>
              <w:rPr>
                <w:ins w:id="901" w:author="Rikke Linnemann Nielsen" w:date="2021-04-14T08:50:00Z"/>
                <w:color w:val="000000"/>
              </w:rPr>
            </w:pPr>
            <w:ins w:id="902" w:author="Rikke Linnemann Nielsen" w:date="2021-04-14T08:50:00Z">
              <w:r w:rsidRPr="000905D4">
                <w:rPr>
                  <w:color w:val="000000"/>
                </w:rPr>
                <w:t>LOC101929080(+188.8</w:t>
              </w:r>
              <w:proofErr w:type="gramStart"/>
              <w:r w:rsidRPr="000905D4">
                <w:rPr>
                  <w:color w:val="000000"/>
                </w:rPr>
                <w:t>kb)|</w:t>
              </w:r>
              <w:proofErr w:type="gramEnd"/>
            </w:ins>
          </w:p>
          <w:p w14:paraId="3EDD4EDE" w14:textId="77777777" w:rsidR="003D3011" w:rsidRPr="000905D4" w:rsidRDefault="003D3011" w:rsidP="00304A5F">
            <w:pPr>
              <w:rPr>
                <w:ins w:id="903" w:author="Rikke Linnemann Nielsen" w:date="2021-04-14T08:50:00Z"/>
                <w:color w:val="000000"/>
              </w:rPr>
            </w:pPr>
            <w:ins w:id="904" w:author="Rikke Linnemann Nielsen" w:date="2021-04-14T08:50:00Z">
              <w:r w:rsidRPr="000905D4">
                <w:rPr>
                  <w:color w:val="000000"/>
                </w:rPr>
                <w:t>SCARNA13(-9.046</w:t>
              </w:r>
              <w:proofErr w:type="gramStart"/>
              <w:r w:rsidRPr="000905D4">
                <w:rPr>
                  <w:color w:val="000000"/>
                </w:rPr>
                <w:t>kb)|</w:t>
              </w:r>
              <w:proofErr w:type="gramEnd"/>
            </w:ins>
          </w:p>
          <w:p w14:paraId="4B276008" w14:textId="77777777" w:rsidR="003D3011" w:rsidRPr="000905D4" w:rsidRDefault="003D3011" w:rsidP="00304A5F">
            <w:pPr>
              <w:rPr>
                <w:ins w:id="905" w:author="Rikke Linnemann Nielsen" w:date="2021-04-14T08:50:00Z"/>
                <w:color w:val="000000"/>
              </w:rPr>
            </w:pPr>
            <w:ins w:id="906" w:author="Rikke Linnemann Nielsen" w:date="2021-04-14T08:50:00Z">
              <w:r w:rsidRPr="000905D4">
                <w:rPr>
                  <w:color w:val="000000"/>
                </w:rPr>
                <w:t>SNHG10(-8.603</w:t>
              </w:r>
              <w:proofErr w:type="gramStart"/>
              <w:r w:rsidRPr="000905D4">
                <w:rPr>
                  <w:color w:val="000000"/>
                </w:rPr>
                <w:t>kb)|</w:t>
              </w:r>
              <w:proofErr w:type="gramEnd"/>
            </w:ins>
          </w:p>
          <w:p w14:paraId="409BF463" w14:textId="77777777" w:rsidR="003D3011" w:rsidRPr="000905D4" w:rsidRDefault="003D3011" w:rsidP="00304A5F">
            <w:pPr>
              <w:rPr>
                <w:ins w:id="907" w:author="Rikke Linnemann Nielsen" w:date="2021-04-14T08:50:00Z"/>
                <w:color w:val="000000"/>
              </w:rPr>
            </w:pPr>
            <w:ins w:id="908" w:author="Rikke Linnemann Nielsen" w:date="2021-04-14T08:50:00Z">
              <w:r w:rsidRPr="000905D4">
                <w:rPr>
                  <w:color w:val="000000"/>
                </w:rPr>
                <w:t>SYNE3(+48.47</w:t>
              </w:r>
              <w:proofErr w:type="gramStart"/>
              <w:r w:rsidRPr="000905D4">
                <w:rPr>
                  <w:color w:val="000000"/>
                </w:rPr>
                <w:t>kb)|</w:t>
              </w:r>
              <w:proofErr w:type="gramEnd"/>
            </w:ins>
          </w:p>
          <w:p w14:paraId="39FB5FDE" w14:textId="77777777" w:rsidR="003D3011" w:rsidRPr="000905D4" w:rsidRDefault="003D3011" w:rsidP="00304A5F">
            <w:pPr>
              <w:rPr>
                <w:ins w:id="909" w:author="Rikke Linnemann Nielsen" w:date="2021-04-14T08:50:00Z"/>
                <w:color w:val="000000"/>
              </w:rPr>
            </w:pPr>
            <w:ins w:id="910" w:author="Rikke Linnemann Nielsen" w:date="2021-04-14T08:50:00Z">
              <w:r w:rsidRPr="000905D4">
                <w:rPr>
                  <w:color w:val="000000"/>
                </w:rPr>
                <w:t>TCL1A(-185.7</w:t>
              </w:r>
              <w:proofErr w:type="gramStart"/>
              <w:r w:rsidRPr="000905D4">
                <w:rPr>
                  <w:color w:val="000000"/>
                </w:rPr>
                <w:t>kb)|</w:t>
              </w:r>
              <w:proofErr w:type="gramEnd"/>
            </w:ins>
          </w:p>
          <w:p w14:paraId="7B99A2AF" w14:textId="77777777" w:rsidR="003D3011" w:rsidRPr="000905D4" w:rsidRDefault="003D3011" w:rsidP="00304A5F">
            <w:pPr>
              <w:rPr>
                <w:ins w:id="911" w:author="Rikke Linnemann Nielsen" w:date="2021-04-14T08:50:00Z"/>
                <w:color w:val="000000"/>
              </w:rPr>
            </w:pPr>
            <w:ins w:id="912" w:author="Rikke Linnemann Nielsen" w:date="2021-04-14T08:50:00Z">
              <w:r w:rsidRPr="000905D4">
                <w:rPr>
                  <w:color w:val="000000"/>
                </w:rPr>
                <w:t>TCL1B(-162.1</w:t>
              </w:r>
              <w:proofErr w:type="gramStart"/>
              <w:r w:rsidRPr="000905D4">
                <w:rPr>
                  <w:color w:val="000000"/>
                </w:rPr>
                <w:t>kb)|</w:t>
              </w:r>
              <w:proofErr w:type="gramEnd"/>
            </w:ins>
          </w:p>
          <w:p w14:paraId="50030803" w14:textId="77777777" w:rsidR="003D3011" w:rsidRPr="008D26F7" w:rsidRDefault="003D3011" w:rsidP="00304A5F">
            <w:pPr>
              <w:rPr>
                <w:ins w:id="913" w:author="Rikke Linnemann Nielsen" w:date="2021-04-14T08:50:00Z"/>
                <w:color w:val="000000"/>
              </w:rPr>
            </w:pPr>
            <w:ins w:id="914" w:author="Rikke Linnemann Nielsen" w:date="2021-04-14T08:50:00Z">
              <w:r w:rsidRPr="000905D4">
                <w:rPr>
                  <w:color w:val="000000"/>
                </w:rPr>
                <w:t>TCL6(-126.9kb)</w:t>
              </w:r>
            </w:ins>
          </w:p>
        </w:tc>
      </w:tr>
      <w:tr w:rsidR="003D3011" w:rsidRPr="001C1DBC" w14:paraId="491A443D" w14:textId="77777777" w:rsidTr="00304A5F">
        <w:trPr>
          <w:trHeight w:val="320"/>
          <w:ins w:id="915" w:author="Rikke Linnemann Nielsen" w:date="2021-04-14T08:50:00Z"/>
        </w:trPr>
        <w:tc>
          <w:tcPr>
            <w:tcW w:w="628" w:type="dxa"/>
            <w:noWrap/>
            <w:hideMark/>
          </w:tcPr>
          <w:p w14:paraId="7128CE06" w14:textId="77777777" w:rsidR="003D3011" w:rsidRPr="008D26F7" w:rsidRDefault="003D3011" w:rsidP="00304A5F">
            <w:pPr>
              <w:rPr>
                <w:ins w:id="916" w:author="Rikke Linnemann Nielsen" w:date="2021-04-14T08:50:00Z"/>
                <w:color w:val="000000"/>
              </w:rPr>
            </w:pPr>
            <w:ins w:id="917" w:author="Rikke Linnemann Nielsen" w:date="2021-04-14T08:50:00Z">
              <w:r w:rsidRPr="008D26F7">
                <w:rPr>
                  <w:color w:val="000000"/>
                </w:rPr>
                <w:lastRenderedPageBreak/>
                <w:t>20</w:t>
              </w:r>
            </w:ins>
          </w:p>
        </w:tc>
        <w:tc>
          <w:tcPr>
            <w:tcW w:w="1506" w:type="dxa"/>
            <w:noWrap/>
            <w:hideMark/>
          </w:tcPr>
          <w:p w14:paraId="4574BA6F" w14:textId="77777777" w:rsidR="003D3011" w:rsidRPr="008D26F7" w:rsidRDefault="003D3011" w:rsidP="00304A5F">
            <w:pPr>
              <w:rPr>
                <w:ins w:id="918" w:author="Rikke Linnemann Nielsen" w:date="2021-04-14T08:50:00Z"/>
                <w:color w:val="000000"/>
              </w:rPr>
            </w:pPr>
            <w:ins w:id="919" w:author="Rikke Linnemann Nielsen" w:date="2021-04-14T08:50:00Z">
              <w:r w:rsidRPr="008D26F7">
                <w:rPr>
                  <w:color w:val="000000"/>
                </w:rPr>
                <w:t>rs62228228</w:t>
              </w:r>
            </w:ins>
          </w:p>
        </w:tc>
        <w:tc>
          <w:tcPr>
            <w:tcW w:w="1134" w:type="dxa"/>
            <w:noWrap/>
            <w:hideMark/>
          </w:tcPr>
          <w:p w14:paraId="2A2110B6" w14:textId="77777777" w:rsidR="003D3011" w:rsidRPr="008D26F7" w:rsidRDefault="003D3011" w:rsidP="00304A5F">
            <w:pPr>
              <w:rPr>
                <w:ins w:id="920" w:author="Rikke Linnemann Nielsen" w:date="2021-04-14T08:50:00Z"/>
                <w:color w:val="000000"/>
              </w:rPr>
            </w:pPr>
            <w:ins w:id="921" w:author="Rikke Linnemann Nielsen" w:date="2021-04-14T08:50:00Z">
              <w:r w:rsidRPr="008D26F7">
                <w:rPr>
                  <w:color w:val="000000"/>
                </w:rPr>
                <w:t>50443845</w:t>
              </w:r>
            </w:ins>
          </w:p>
        </w:tc>
        <w:tc>
          <w:tcPr>
            <w:tcW w:w="705" w:type="dxa"/>
            <w:noWrap/>
            <w:hideMark/>
          </w:tcPr>
          <w:p w14:paraId="518AEE88" w14:textId="77777777" w:rsidR="003D3011" w:rsidRPr="008D26F7" w:rsidRDefault="003D3011" w:rsidP="00304A5F">
            <w:pPr>
              <w:rPr>
                <w:ins w:id="922" w:author="Rikke Linnemann Nielsen" w:date="2021-04-14T08:50:00Z"/>
                <w:color w:val="000000"/>
              </w:rPr>
            </w:pPr>
            <w:ins w:id="923" w:author="Rikke Linnemann Nielsen" w:date="2021-04-14T08:50:00Z">
              <w:r w:rsidRPr="008D26F7">
                <w:rPr>
                  <w:color w:val="000000"/>
                </w:rPr>
                <w:t>A</w:t>
              </w:r>
            </w:ins>
          </w:p>
        </w:tc>
        <w:tc>
          <w:tcPr>
            <w:tcW w:w="1834" w:type="dxa"/>
            <w:noWrap/>
            <w:hideMark/>
          </w:tcPr>
          <w:p w14:paraId="59EDBE22" w14:textId="77777777" w:rsidR="003D3011" w:rsidRPr="008D26F7" w:rsidRDefault="003D3011" w:rsidP="00304A5F">
            <w:pPr>
              <w:rPr>
                <w:ins w:id="924" w:author="Rikke Linnemann Nielsen" w:date="2021-04-14T08:50:00Z"/>
                <w:color w:val="000000"/>
              </w:rPr>
            </w:pPr>
            <w:ins w:id="925" w:author="Rikke Linnemann Nielsen" w:date="2021-04-14T08:50:00Z">
              <w:r w:rsidRPr="008D26F7">
                <w:rPr>
                  <w:color w:val="000000"/>
                </w:rPr>
                <w:t>3.19 (1.9</w:t>
              </w:r>
              <w:r>
                <w:rPr>
                  <w:color w:val="000000"/>
                </w:rPr>
                <w:t>1</w:t>
              </w:r>
              <w:r w:rsidRPr="008D26F7">
                <w:rPr>
                  <w:color w:val="000000"/>
                </w:rPr>
                <w:t xml:space="preserve"> - 5.3</w:t>
              </w:r>
              <w:r>
                <w:rPr>
                  <w:color w:val="000000"/>
                </w:rPr>
                <w:t>4</w:t>
              </w:r>
              <w:r w:rsidRPr="008D26F7">
                <w:rPr>
                  <w:color w:val="000000"/>
                </w:rPr>
                <w:t>)</w:t>
              </w:r>
            </w:ins>
          </w:p>
        </w:tc>
        <w:tc>
          <w:tcPr>
            <w:tcW w:w="1134" w:type="dxa"/>
            <w:noWrap/>
            <w:hideMark/>
          </w:tcPr>
          <w:p w14:paraId="10A3F951" w14:textId="77777777" w:rsidR="003D3011" w:rsidRPr="008D26F7" w:rsidRDefault="003D3011" w:rsidP="00304A5F">
            <w:pPr>
              <w:rPr>
                <w:ins w:id="926" w:author="Rikke Linnemann Nielsen" w:date="2021-04-14T08:50:00Z"/>
                <w:color w:val="000000"/>
              </w:rPr>
            </w:pPr>
            <w:ins w:id="927" w:author="Rikke Linnemann Nielsen" w:date="2021-04-14T08:50:00Z">
              <w:r w:rsidRPr="008D26F7">
                <w:rPr>
                  <w:color w:val="000000"/>
                </w:rPr>
                <w:t>1.01E-05</w:t>
              </w:r>
            </w:ins>
          </w:p>
        </w:tc>
        <w:tc>
          <w:tcPr>
            <w:tcW w:w="2977" w:type="dxa"/>
            <w:noWrap/>
            <w:hideMark/>
          </w:tcPr>
          <w:p w14:paraId="7DA05F87" w14:textId="77777777" w:rsidR="003D3011" w:rsidRPr="000905D4" w:rsidRDefault="003D3011" w:rsidP="00304A5F">
            <w:pPr>
              <w:rPr>
                <w:ins w:id="928" w:author="Rikke Linnemann Nielsen" w:date="2021-04-14T08:50:00Z"/>
                <w:color w:val="000000"/>
                <w:lang w:val="en-US"/>
              </w:rPr>
            </w:pPr>
            <w:ins w:id="929" w:author="Rikke Linnemann Nielsen" w:date="2021-04-14T08:50:00Z">
              <w:r w:rsidRPr="000905D4">
                <w:rPr>
                  <w:color w:val="000000"/>
                  <w:lang w:val="en-US"/>
                </w:rPr>
                <w:t>ATP9A(+58.94</w:t>
              </w:r>
              <w:proofErr w:type="gramStart"/>
              <w:r w:rsidRPr="000905D4">
                <w:rPr>
                  <w:color w:val="000000"/>
                  <w:lang w:val="en-US"/>
                </w:rPr>
                <w:t>kb)|</w:t>
              </w:r>
              <w:proofErr w:type="gramEnd"/>
            </w:ins>
          </w:p>
          <w:p w14:paraId="0C7DCCB6" w14:textId="77777777" w:rsidR="003D3011" w:rsidRPr="000905D4" w:rsidRDefault="003D3011" w:rsidP="00304A5F">
            <w:pPr>
              <w:rPr>
                <w:ins w:id="930" w:author="Rikke Linnemann Nielsen" w:date="2021-04-14T08:50:00Z"/>
                <w:color w:val="000000"/>
                <w:lang w:val="en-US"/>
              </w:rPr>
            </w:pPr>
            <w:ins w:id="931" w:author="Rikke Linnemann Nielsen" w:date="2021-04-14T08:50:00Z">
              <w:r w:rsidRPr="000905D4">
                <w:rPr>
                  <w:color w:val="000000"/>
                  <w:lang w:val="en-US"/>
                </w:rPr>
                <w:t>LOC101927678(-4.49</w:t>
              </w:r>
              <w:proofErr w:type="gramStart"/>
              <w:r w:rsidRPr="000905D4">
                <w:rPr>
                  <w:color w:val="000000"/>
                  <w:lang w:val="en-US"/>
                </w:rPr>
                <w:t>kb)|</w:t>
              </w:r>
              <w:proofErr w:type="gramEnd"/>
            </w:ins>
          </w:p>
          <w:p w14:paraId="51230F99" w14:textId="77777777" w:rsidR="003D3011" w:rsidRPr="000905D4" w:rsidRDefault="003D3011" w:rsidP="00304A5F">
            <w:pPr>
              <w:rPr>
                <w:ins w:id="932" w:author="Rikke Linnemann Nielsen" w:date="2021-04-14T08:50:00Z"/>
                <w:color w:val="000000"/>
                <w:lang w:val="en-US"/>
              </w:rPr>
            </w:pPr>
            <w:ins w:id="933" w:author="Rikke Linnemann Nielsen" w:date="2021-04-14T08:50:00Z">
              <w:r w:rsidRPr="000905D4">
                <w:rPr>
                  <w:color w:val="000000"/>
                  <w:lang w:val="en-US"/>
                </w:rPr>
                <w:t>SALL4(+24.8kb)</w:t>
              </w:r>
            </w:ins>
          </w:p>
        </w:tc>
      </w:tr>
      <w:tr w:rsidR="003D3011" w:rsidRPr="002A5C7C" w14:paraId="63EA39DC" w14:textId="77777777" w:rsidTr="00304A5F">
        <w:trPr>
          <w:trHeight w:val="320"/>
          <w:ins w:id="934" w:author="Rikke Linnemann Nielsen" w:date="2021-04-14T08:50:00Z"/>
        </w:trPr>
        <w:tc>
          <w:tcPr>
            <w:tcW w:w="628" w:type="dxa"/>
            <w:noWrap/>
            <w:hideMark/>
          </w:tcPr>
          <w:p w14:paraId="0FB8A1F8" w14:textId="77777777" w:rsidR="003D3011" w:rsidRPr="008D26F7" w:rsidRDefault="003D3011" w:rsidP="00304A5F">
            <w:pPr>
              <w:rPr>
                <w:ins w:id="935" w:author="Rikke Linnemann Nielsen" w:date="2021-04-14T08:50:00Z"/>
                <w:color w:val="000000"/>
              </w:rPr>
            </w:pPr>
            <w:ins w:id="936" w:author="Rikke Linnemann Nielsen" w:date="2021-04-14T08:50:00Z">
              <w:r w:rsidRPr="008D26F7">
                <w:rPr>
                  <w:color w:val="000000"/>
                </w:rPr>
                <w:t>8</w:t>
              </w:r>
            </w:ins>
          </w:p>
        </w:tc>
        <w:tc>
          <w:tcPr>
            <w:tcW w:w="1506" w:type="dxa"/>
            <w:noWrap/>
            <w:hideMark/>
          </w:tcPr>
          <w:p w14:paraId="392A5759" w14:textId="77777777" w:rsidR="003D3011" w:rsidRPr="008D26F7" w:rsidRDefault="003D3011" w:rsidP="00304A5F">
            <w:pPr>
              <w:rPr>
                <w:ins w:id="937" w:author="Rikke Linnemann Nielsen" w:date="2021-04-14T08:50:00Z"/>
                <w:color w:val="000000"/>
              </w:rPr>
            </w:pPr>
            <w:ins w:id="938" w:author="Rikke Linnemann Nielsen" w:date="2021-04-14T08:50:00Z">
              <w:r w:rsidRPr="008D26F7">
                <w:rPr>
                  <w:color w:val="000000"/>
                </w:rPr>
                <w:t>rs11987897</w:t>
              </w:r>
            </w:ins>
          </w:p>
        </w:tc>
        <w:tc>
          <w:tcPr>
            <w:tcW w:w="1134" w:type="dxa"/>
            <w:noWrap/>
            <w:hideMark/>
          </w:tcPr>
          <w:p w14:paraId="2865CA46" w14:textId="77777777" w:rsidR="003D3011" w:rsidRPr="008D26F7" w:rsidRDefault="003D3011" w:rsidP="00304A5F">
            <w:pPr>
              <w:rPr>
                <w:ins w:id="939" w:author="Rikke Linnemann Nielsen" w:date="2021-04-14T08:50:00Z"/>
                <w:color w:val="000000"/>
              </w:rPr>
            </w:pPr>
            <w:ins w:id="940" w:author="Rikke Linnemann Nielsen" w:date="2021-04-14T08:50:00Z">
              <w:r w:rsidRPr="008D26F7">
                <w:rPr>
                  <w:color w:val="000000"/>
                </w:rPr>
                <w:t>78067578</w:t>
              </w:r>
            </w:ins>
          </w:p>
        </w:tc>
        <w:tc>
          <w:tcPr>
            <w:tcW w:w="705" w:type="dxa"/>
            <w:noWrap/>
            <w:hideMark/>
          </w:tcPr>
          <w:p w14:paraId="640DAA35" w14:textId="77777777" w:rsidR="003D3011" w:rsidRPr="008D26F7" w:rsidRDefault="003D3011" w:rsidP="00304A5F">
            <w:pPr>
              <w:rPr>
                <w:ins w:id="941" w:author="Rikke Linnemann Nielsen" w:date="2021-04-14T08:50:00Z"/>
                <w:color w:val="000000"/>
              </w:rPr>
            </w:pPr>
            <w:ins w:id="942" w:author="Rikke Linnemann Nielsen" w:date="2021-04-14T08:50:00Z">
              <w:r w:rsidRPr="008D26F7">
                <w:rPr>
                  <w:color w:val="000000"/>
                </w:rPr>
                <w:t>A</w:t>
              </w:r>
            </w:ins>
          </w:p>
        </w:tc>
        <w:tc>
          <w:tcPr>
            <w:tcW w:w="1834" w:type="dxa"/>
            <w:noWrap/>
            <w:hideMark/>
          </w:tcPr>
          <w:p w14:paraId="7B4797BB" w14:textId="77777777" w:rsidR="003D3011" w:rsidRPr="008D26F7" w:rsidRDefault="003D3011" w:rsidP="00304A5F">
            <w:pPr>
              <w:rPr>
                <w:ins w:id="943" w:author="Rikke Linnemann Nielsen" w:date="2021-04-14T08:50:00Z"/>
                <w:color w:val="000000"/>
              </w:rPr>
            </w:pPr>
            <w:ins w:id="944" w:author="Rikke Linnemann Nielsen" w:date="2021-04-14T08:50:00Z">
              <w:r w:rsidRPr="008D26F7">
                <w:rPr>
                  <w:color w:val="000000"/>
                </w:rPr>
                <w:t>0.52 (0.3</w:t>
              </w:r>
              <w:r>
                <w:rPr>
                  <w:color w:val="000000"/>
                </w:rPr>
                <w:t>9</w:t>
              </w:r>
              <w:r w:rsidRPr="008D26F7">
                <w:rPr>
                  <w:color w:val="000000"/>
                </w:rPr>
                <w:t xml:space="preserve"> - 0.</w:t>
              </w:r>
              <w:r>
                <w:rPr>
                  <w:color w:val="000000"/>
                </w:rPr>
                <w:t>70</w:t>
              </w:r>
              <w:r w:rsidRPr="008D26F7">
                <w:rPr>
                  <w:color w:val="000000"/>
                </w:rPr>
                <w:t xml:space="preserve">) </w:t>
              </w:r>
            </w:ins>
          </w:p>
        </w:tc>
        <w:tc>
          <w:tcPr>
            <w:tcW w:w="1134" w:type="dxa"/>
            <w:noWrap/>
            <w:hideMark/>
          </w:tcPr>
          <w:p w14:paraId="0494D108" w14:textId="77777777" w:rsidR="003D3011" w:rsidRPr="008D26F7" w:rsidRDefault="003D3011" w:rsidP="00304A5F">
            <w:pPr>
              <w:rPr>
                <w:ins w:id="945" w:author="Rikke Linnemann Nielsen" w:date="2021-04-14T08:50:00Z"/>
                <w:color w:val="000000"/>
              </w:rPr>
            </w:pPr>
            <w:ins w:id="946" w:author="Rikke Linnemann Nielsen" w:date="2021-04-14T08:50:00Z">
              <w:r w:rsidRPr="008D26F7">
                <w:rPr>
                  <w:color w:val="000000"/>
                </w:rPr>
                <w:t>1.02E-05</w:t>
              </w:r>
            </w:ins>
          </w:p>
        </w:tc>
        <w:tc>
          <w:tcPr>
            <w:tcW w:w="2977" w:type="dxa"/>
            <w:noWrap/>
            <w:hideMark/>
          </w:tcPr>
          <w:p w14:paraId="5C23C931" w14:textId="77777777" w:rsidR="003D3011" w:rsidRPr="008D26F7" w:rsidRDefault="003D3011" w:rsidP="00304A5F">
            <w:pPr>
              <w:rPr>
                <w:ins w:id="947" w:author="Rikke Linnemann Nielsen" w:date="2021-04-14T08:50:00Z"/>
                <w:color w:val="000000"/>
              </w:rPr>
            </w:pPr>
            <w:ins w:id="948" w:author="Rikke Linnemann Nielsen" w:date="2021-04-14T08:50:00Z">
              <w:r w:rsidRPr="000905D4">
                <w:rPr>
                  <w:color w:val="000000"/>
                </w:rPr>
                <w:t>PEX2(+154.3kb)</w:t>
              </w:r>
            </w:ins>
          </w:p>
        </w:tc>
      </w:tr>
      <w:tr w:rsidR="003D3011" w:rsidRPr="002A5C7C" w14:paraId="55101AF2" w14:textId="77777777" w:rsidTr="00304A5F">
        <w:trPr>
          <w:trHeight w:val="320"/>
          <w:ins w:id="949" w:author="Rikke Linnemann Nielsen" w:date="2021-04-14T08:50:00Z"/>
        </w:trPr>
        <w:tc>
          <w:tcPr>
            <w:tcW w:w="628" w:type="dxa"/>
            <w:noWrap/>
            <w:hideMark/>
          </w:tcPr>
          <w:p w14:paraId="2BBA9DB1" w14:textId="77777777" w:rsidR="003D3011" w:rsidRPr="008D26F7" w:rsidRDefault="003D3011" w:rsidP="00304A5F">
            <w:pPr>
              <w:rPr>
                <w:ins w:id="950" w:author="Rikke Linnemann Nielsen" w:date="2021-04-14T08:50:00Z"/>
                <w:color w:val="000000"/>
              </w:rPr>
            </w:pPr>
            <w:ins w:id="951" w:author="Rikke Linnemann Nielsen" w:date="2021-04-14T08:50:00Z">
              <w:r w:rsidRPr="008D26F7">
                <w:rPr>
                  <w:color w:val="000000"/>
                </w:rPr>
                <w:t>14</w:t>
              </w:r>
            </w:ins>
          </w:p>
        </w:tc>
        <w:tc>
          <w:tcPr>
            <w:tcW w:w="1506" w:type="dxa"/>
            <w:noWrap/>
            <w:hideMark/>
          </w:tcPr>
          <w:p w14:paraId="314050F0" w14:textId="77777777" w:rsidR="003D3011" w:rsidRPr="008D26F7" w:rsidRDefault="003D3011" w:rsidP="00304A5F">
            <w:pPr>
              <w:rPr>
                <w:ins w:id="952" w:author="Rikke Linnemann Nielsen" w:date="2021-04-14T08:50:00Z"/>
                <w:color w:val="000000"/>
              </w:rPr>
            </w:pPr>
            <w:ins w:id="953" w:author="Rikke Linnemann Nielsen" w:date="2021-04-14T08:50:00Z">
              <w:r w:rsidRPr="008D26F7">
                <w:rPr>
                  <w:color w:val="000000"/>
                </w:rPr>
                <w:t>rs856263</w:t>
              </w:r>
            </w:ins>
          </w:p>
        </w:tc>
        <w:tc>
          <w:tcPr>
            <w:tcW w:w="1134" w:type="dxa"/>
            <w:noWrap/>
            <w:hideMark/>
          </w:tcPr>
          <w:p w14:paraId="0B6DE587" w14:textId="77777777" w:rsidR="003D3011" w:rsidRPr="008D26F7" w:rsidRDefault="003D3011" w:rsidP="00304A5F">
            <w:pPr>
              <w:rPr>
                <w:ins w:id="954" w:author="Rikke Linnemann Nielsen" w:date="2021-04-14T08:50:00Z"/>
                <w:color w:val="000000"/>
              </w:rPr>
            </w:pPr>
            <w:ins w:id="955" w:author="Rikke Linnemann Nielsen" w:date="2021-04-14T08:50:00Z">
              <w:r w:rsidRPr="008D26F7">
                <w:rPr>
                  <w:color w:val="000000"/>
                </w:rPr>
                <w:t>97426365</w:t>
              </w:r>
            </w:ins>
          </w:p>
        </w:tc>
        <w:tc>
          <w:tcPr>
            <w:tcW w:w="705" w:type="dxa"/>
            <w:noWrap/>
            <w:hideMark/>
          </w:tcPr>
          <w:p w14:paraId="120B1375" w14:textId="77777777" w:rsidR="003D3011" w:rsidRPr="008D26F7" w:rsidRDefault="003D3011" w:rsidP="00304A5F">
            <w:pPr>
              <w:rPr>
                <w:ins w:id="956" w:author="Rikke Linnemann Nielsen" w:date="2021-04-14T08:50:00Z"/>
                <w:color w:val="000000"/>
              </w:rPr>
            </w:pPr>
            <w:ins w:id="957" w:author="Rikke Linnemann Nielsen" w:date="2021-04-14T08:50:00Z">
              <w:r w:rsidRPr="008D26F7">
                <w:rPr>
                  <w:color w:val="000000"/>
                </w:rPr>
                <w:t>G</w:t>
              </w:r>
            </w:ins>
          </w:p>
        </w:tc>
        <w:tc>
          <w:tcPr>
            <w:tcW w:w="1834" w:type="dxa"/>
            <w:noWrap/>
            <w:hideMark/>
          </w:tcPr>
          <w:p w14:paraId="4DF637CF" w14:textId="77777777" w:rsidR="003D3011" w:rsidRPr="008D26F7" w:rsidRDefault="003D3011" w:rsidP="00304A5F">
            <w:pPr>
              <w:rPr>
                <w:ins w:id="958" w:author="Rikke Linnemann Nielsen" w:date="2021-04-14T08:50:00Z"/>
                <w:color w:val="000000"/>
              </w:rPr>
            </w:pPr>
            <w:ins w:id="959" w:author="Rikke Linnemann Nielsen" w:date="2021-04-14T08:50:00Z">
              <w:r w:rsidRPr="008D26F7">
                <w:rPr>
                  <w:color w:val="000000"/>
                </w:rPr>
                <w:t>1.87 (1.4</w:t>
              </w:r>
              <w:r>
                <w:rPr>
                  <w:color w:val="000000"/>
                </w:rPr>
                <w:t>2</w:t>
              </w:r>
              <w:r w:rsidRPr="008D26F7">
                <w:rPr>
                  <w:color w:val="000000"/>
                </w:rPr>
                <w:t xml:space="preserve"> - 2.47)</w:t>
              </w:r>
            </w:ins>
          </w:p>
        </w:tc>
        <w:tc>
          <w:tcPr>
            <w:tcW w:w="1134" w:type="dxa"/>
            <w:noWrap/>
            <w:hideMark/>
          </w:tcPr>
          <w:p w14:paraId="79C7E4E6" w14:textId="77777777" w:rsidR="003D3011" w:rsidRPr="008D26F7" w:rsidRDefault="003D3011" w:rsidP="00304A5F">
            <w:pPr>
              <w:rPr>
                <w:ins w:id="960" w:author="Rikke Linnemann Nielsen" w:date="2021-04-14T08:50:00Z"/>
                <w:color w:val="000000"/>
              </w:rPr>
            </w:pPr>
            <w:ins w:id="961" w:author="Rikke Linnemann Nielsen" w:date="2021-04-14T08:50:00Z">
              <w:r w:rsidRPr="008D26F7">
                <w:rPr>
                  <w:color w:val="000000"/>
                </w:rPr>
                <w:t>1.03E-05</w:t>
              </w:r>
            </w:ins>
          </w:p>
        </w:tc>
        <w:tc>
          <w:tcPr>
            <w:tcW w:w="2977" w:type="dxa"/>
            <w:noWrap/>
            <w:hideMark/>
          </w:tcPr>
          <w:p w14:paraId="04A5508E" w14:textId="77777777" w:rsidR="003D3011" w:rsidRPr="008D26F7" w:rsidRDefault="003D3011" w:rsidP="00304A5F">
            <w:pPr>
              <w:rPr>
                <w:ins w:id="962" w:author="Rikke Linnemann Nielsen" w:date="2021-04-14T08:50:00Z"/>
                <w:color w:val="000000"/>
              </w:rPr>
            </w:pPr>
            <w:ins w:id="963" w:author="Rikke Linnemann Nielsen" w:date="2021-04-14T08:50:00Z">
              <w:r w:rsidRPr="000905D4">
                <w:rPr>
                  <w:color w:val="000000"/>
                </w:rPr>
                <w:t>LINC00618(+14.63</w:t>
              </w:r>
              <w:proofErr w:type="gramStart"/>
              <w:r w:rsidRPr="000905D4">
                <w:rPr>
                  <w:color w:val="000000"/>
                </w:rPr>
                <w:t>kb)|</w:t>
              </w:r>
              <w:proofErr w:type="gramEnd"/>
              <w:r>
                <w:rPr>
                  <w:color w:val="000000"/>
                </w:rPr>
                <w:br/>
              </w:r>
              <w:r w:rsidRPr="000905D4">
                <w:rPr>
                  <w:color w:val="000000"/>
                </w:rPr>
                <w:t>VRK1(+78.41kb)</w:t>
              </w:r>
            </w:ins>
          </w:p>
        </w:tc>
      </w:tr>
    </w:tbl>
    <w:p w14:paraId="65E69B11" w14:textId="77777777" w:rsidR="003D3011" w:rsidRDefault="003D3011" w:rsidP="003D3011">
      <w:pPr>
        <w:rPr>
          <w:ins w:id="964" w:author="Rikke Linnemann Nielsen" w:date="2021-04-14T08:50:00Z"/>
          <w:color w:val="000000"/>
          <w:lang w:val="en-US"/>
        </w:rPr>
      </w:pPr>
    </w:p>
    <w:p w14:paraId="24C0446A" w14:textId="77777777" w:rsidR="00C327D9" w:rsidRDefault="00C327D9">
      <w:pPr>
        <w:rPr>
          <w:ins w:id="965" w:author="Rikke Linnemann Nielsen" w:date="2021-04-13T15:28:00Z"/>
          <w:color w:val="000000"/>
          <w:lang w:val="en-US"/>
        </w:rPr>
      </w:pPr>
    </w:p>
    <w:p w14:paraId="6A614BF0" w14:textId="446D8F91" w:rsidR="002A5C7C" w:rsidRDefault="002A5C7C">
      <w:pPr>
        <w:rPr>
          <w:ins w:id="966" w:author="Rikke Linnemann Nielsen" w:date="2021-04-13T15:42:00Z"/>
          <w:i/>
          <w:iCs/>
          <w:color w:val="000000"/>
          <w:lang w:val="en-US"/>
        </w:rPr>
      </w:pPr>
    </w:p>
    <w:p w14:paraId="69D8CC2C" w14:textId="77777777" w:rsidR="002A5C7C" w:rsidRDefault="002A5C7C">
      <w:pPr>
        <w:rPr>
          <w:ins w:id="967" w:author="Rikke Linnemann Nielsen" w:date="2021-04-13T15:42:00Z"/>
          <w:i/>
          <w:iCs/>
          <w:color w:val="000000"/>
          <w:lang w:val="en-US"/>
        </w:rPr>
      </w:pPr>
    </w:p>
    <w:p w14:paraId="4E58C073" w14:textId="12BCA37E" w:rsidR="00834C0D" w:rsidRDefault="00834C0D">
      <w:pPr>
        <w:rPr>
          <w:i/>
          <w:iCs/>
          <w:color w:val="000000"/>
          <w:lang w:val="en-US"/>
        </w:rPr>
      </w:pPr>
      <w:r>
        <w:rPr>
          <w:i/>
          <w:iCs/>
          <w:color w:val="000000"/>
          <w:lang w:val="en-US"/>
        </w:rPr>
        <w:br w:type="page"/>
      </w:r>
    </w:p>
    <w:p w14:paraId="0BAEC845" w14:textId="1E0E228C" w:rsidR="0079098F" w:rsidRPr="004F5079" w:rsidRDefault="0079098F" w:rsidP="004B7C7E">
      <w:pPr>
        <w:spacing w:line="480" w:lineRule="auto"/>
        <w:rPr>
          <w:color w:val="000000"/>
          <w:lang w:val="en-US"/>
        </w:rPr>
      </w:pPr>
      <w:r w:rsidRPr="004F5079">
        <w:rPr>
          <w:i/>
          <w:iCs/>
          <w:color w:val="000000"/>
          <w:lang w:val="en-US"/>
        </w:rPr>
        <w:lastRenderedPageBreak/>
        <w:t xml:space="preserve">Supplementary </w:t>
      </w:r>
      <w:r w:rsidR="00DE5821" w:rsidRPr="004F5079">
        <w:rPr>
          <w:i/>
          <w:iCs/>
          <w:color w:val="000000"/>
          <w:lang w:val="en-US"/>
        </w:rPr>
        <w:t>Table</w:t>
      </w:r>
      <w:r w:rsidRPr="004F5079">
        <w:rPr>
          <w:i/>
          <w:iCs/>
          <w:color w:val="000000"/>
          <w:lang w:val="en-US"/>
        </w:rPr>
        <w:t xml:space="preserve"> S.</w:t>
      </w:r>
      <w:ins w:id="968" w:author="Rikke Linnemann Nielsen" w:date="2021-04-16T14:51:00Z">
        <w:r w:rsidR="003F711C">
          <w:rPr>
            <w:i/>
            <w:iCs/>
            <w:color w:val="000000"/>
            <w:lang w:val="en-US"/>
          </w:rPr>
          <w:t>4</w:t>
        </w:r>
      </w:ins>
      <w:del w:id="969" w:author="Rikke Linnemann Nielsen" w:date="2021-04-16T14:51:00Z">
        <w:r w:rsidR="00DE5821" w:rsidRPr="004F5079" w:rsidDel="003F711C">
          <w:rPr>
            <w:i/>
            <w:iCs/>
            <w:color w:val="000000"/>
            <w:lang w:val="en-US"/>
          </w:rPr>
          <w:delText>2</w:delText>
        </w:r>
      </w:del>
      <w:r w:rsidRPr="004F5079">
        <w:rPr>
          <w:i/>
          <w:iCs/>
          <w:color w:val="000000"/>
          <w:lang w:val="en-US"/>
        </w:rPr>
        <w:t xml:space="preserve">: </w:t>
      </w:r>
      <w:r w:rsidR="00804302" w:rsidRPr="004F5079">
        <w:rPr>
          <w:color w:val="000000"/>
          <w:lang w:val="en-US"/>
        </w:rPr>
        <w:t>ROC-AUC</w:t>
      </w:r>
      <w:r w:rsidRPr="004F5079">
        <w:rPr>
          <w:color w:val="000000"/>
          <w:lang w:val="en-US"/>
        </w:rPr>
        <w:t xml:space="preserve"> of</w:t>
      </w:r>
      <w:r w:rsidR="00C40067" w:rsidRPr="004F5079">
        <w:rPr>
          <w:color w:val="000000"/>
          <w:lang w:val="en-US"/>
        </w:rPr>
        <w:t xml:space="preserve"> clinical baseline</w:t>
      </w:r>
      <w:r w:rsidRPr="004F5079">
        <w:rPr>
          <w:color w:val="000000"/>
          <w:lang w:val="en-US"/>
        </w:rPr>
        <w:t xml:space="preserve"> models</w:t>
      </w:r>
      <w:r w:rsidR="00C40067" w:rsidRPr="004F5079">
        <w:rPr>
          <w:color w:val="000000"/>
          <w:lang w:val="en-US"/>
        </w:rPr>
        <w:t xml:space="preserve"> with</w:t>
      </w:r>
      <w:r w:rsidRPr="004F5079">
        <w:rPr>
          <w:color w:val="000000"/>
          <w:lang w:val="en-US"/>
        </w:rPr>
        <w:t xml:space="preserve"> age and sex</w:t>
      </w:r>
    </w:p>
    <w:p w14:paraId="69A0CB6C" w14:textId="741519C3" w:rsidR="00BA2E74" w:rsidRPr="004F5079" w:rsidRDefault="0079098F" w:rsidP="004B7C7E">
      <w:pPr>
        <w:spacing w:line="480" w:lineRule="auto"/>
        <w:jc w:val="both"/>
        <w:rPr>
          <w:lang w:val="en-US"/>
        </w:rPr>
      </w:pPr>
      <w:r w:rsidRPr="004F5079">
        <w:rPr>
          <w:i/>
          <w:iCs/>
          <w:lang w:val="en-US"/>
        </w:rPr>
        <w:t>Table</w:t>
      </w:r>
      <w:r w:rsidRPr="004F5079">
        <w:rPr>
          <w:i/>
          <w:iCs/>
          <w:noProof/>
          <w:lang w:val="en-US"/>
        </w:rPr>
        <w:t xml:space="preserve"> S.</w:t>
      </w:r>
      <w:ins w:id="970" w:author="Rikke Linnemann Nielsen" w:date="2021-04-16T14:51:00Z">
        <w:r w:rsidR="003F711C">
          <w:rPr>
            <w:i/>
            <w:iCs/>
            <w:noProof/>
            <w:lang w:val="en-US"/>
          </w:rPr>
          <w:t>4</w:t>
        </w:r>
      </w:ins>
      <w:del w:id="971" w:author="Rikke Linnemann Nielsen" w:date="2021-04-16T14:51:00Z">
        <w:r w:rsidR="00DE5821" w:rsidRPr="004F5079" w:rsidDel="003F711C">
          <w:rPr>
            <w:i/>
            <w:iCs/>
            <w:noProof/>
            <w:lang w:val="en-US"/>
          </w:rPr>
          <w:delText>2</w:delText>
        </w:r>
      </w:del>
      <w:r w:rsidRPr="004F5079">
        <w:rPr>
          <w:i/>
          <w:iCs/>
          <w:lang w:val="en-US"/>
        </w:rPr>
        <w:t>:</w:t>
      </w:r>
      <w:r w:rsidRPr="004F5079">
        <w:rPr>
          <w:lang w:val="en-US"/>
        </w:rPr>
        <w:t xml:space="preserve"> Performance of logistic regression, random forest,</w:t>
      </w:r>
      <w:r w:rsidR="00804302" w:rsidRPr="004F5079">
        <w:rPr>
          <w:lang w:val="en-US"/>
        </w:rPr>
        <w:t xml:space="preserve"> AdaBoost</w:t>
      </w:r>
      <w:r w:rsidRPr="004F5079">
        <w:rPr>
          <w:lang w:val="en-US"/>
        </w:rPr>
        <w:t xml:space="preserve"> and artificial neural network</w:t>
      </w:r>
      <w:r w:rsidR="00F631C7" w:rsidRPr="004F5079">
        <w:rPr>
          <w:lang w:val="en-US"/>
        </w:rPr>
        <w:t>s</w:t>
      </w:r>
      <w:r w:rsidRPr="004F5079">
        <w:rPr>
          <w:lang w:val="en-US"/>
        </w:rPr>
        <w:t xml:space="preserve"> with and without down-sampling of the case/control ratio on the </w:t>
      </w:r>
      <w:proofErr w:type="spellStart"/>
      <w:r w:rsidRPr="004F5079">
        <w:rPr>
          <w:lang w:val="en-US"/>
        </w:rPr>
        <w:t>PdL</w:t>
      </w:r>
      <w:proofErr w:type="spellEnd"/>
      <w:r w:rsidRPr="004F5079">
        <w:rPr>
          <w:lang w:val="en-US"/>
        </w:rPr>
        <w:t xml:space="preserve"> training cohort (N=1290). The performance metrics are reported as mean ± standard deviation by ROC-AUC, sensitivity, </w:t>
      </w:r>
      <w:proofErr w:type="gramStart"/>
      <w:r w:rsidRPr="004F5079">
        <w:rPr>
          <w:lang w:val="en-US"/>
        </w:rPr>
        <w:t>specificity</w:t>
      </w:r>
      <w:proofErr w:type="gramEnd"/>
      <w:r w:rsidRPr="004F5079">
        <w:rPr>
          <w:lang w:val="en-US"/>
        </w:rPr>
        <w:t xml:space="preserve"> and Matthew’s correlation coefficient (MCC).</w:t>
      </w:r>
    </w:p>
    <w:p w14:paraId="125601CD" w14:textId="77777777" w:rsidR="00707BA2" w:rsidRPr="004F5079" w:rsidRDefault="00707BA2" w:rsidP="004B7C7E">
      <w:pPr>
        <w:spacing w:line="480" w:lineRule="auto"/>
        <w:jc w:val="both"/>
        <w:rPr>
          <w:lang w:val="en-US"/>
        </w:rPr>
      </w:pPr>
    </w:p>
    <w:tbl>
      <w:tblPr>
        <w:tblW w:w="83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472"/>
        <w:gridCol w:w="1189"/>
        <w:gridCol w:w="1283"/>
        <w:gridCol w:w="1283"/>
        <w:gridCol w:w="1165"/>
      </w:tblGrid>
      <w:tr w:rsidR="0079098F" w:rsidRPr="004F5079" w14:paraId="4B490705" w14:textId="77777777" w:rsidTr="00707BA2">
        <w:trPr>
          <w:trHeight w:val="454"/>
          <w:jc w:val="center"/>
        </w:trPr>
        <w:tc>
          <w:tcPr>
            <w:tcW w:w="3628" w:type="dxa"/>
            <w:shd w:val="clear" w:color="auto" w:fill="auto"/>
            <w:hideMark/>
          </w:tcPr>
          <w:p w14:paraId="4E23F60B" w14:textId="77777777" w:rsidR="0079098F" w:rsidRPr="004F5079" w:rsidRDefault="0079098F" w:rsidP="004B7C7E">
            <w:pPr>
              <w:spacing w:line="480" w:lineRule="auto"/>
              <w:jc w:val="both"/>
              <w:rPr>
                <w:lang w:val="en-US"/>
              </w:rPr>
            </w:pPr>
            <w:r w:rsidRPr="004F5079">
              <w:rPr>
                <w:b/>
                <w:bCs/>
                <w:lang w:val="en-US"/>
              </w:rPr>
              <w:t>Model type</w:t>
            </w:r>
          </w:p>
        </w:tc>
        <w:tc>
          <w:tcPr>
            <w:tcW w:w="1191" w:type="dxa"/>
            <w:shd w:val="clear" w:color="auto" w:fill="auto"/>
            <w:hideMark/>
          </w:tcPr>
          <w:p w14:paraId="54A2E8EC" w14:textId="13DD5EAF" w:rsidR="0079098F" w:rsidRPr="004F5079" w:rsidRDefault="0079098F" w:rsidP="004B7C7E">
            <w:pPr>
              <w:spacing w:line="480" w:lineRule="auto"/>
              <w:jc w:val="both"/>
              <w:rPr>
                <w:lang w:val="en-US"/>
              </w:rPr>
            </w:pPr>
            <w:r w:rsidRPr="004F5079">
              <w:rPr>
                <w:b/>
                <w:bCs/>
                <w:lang w:val="en-US"/>
              </w:rPr>
              <w:t>ROC-AUC</w:t>
            </w:r>
            <w:r w:rsidR="008C08E0" w:rsidRPr="004F5079">
              <w:rPr>
                <w:b/>
                <w:bCs/>
                <w:lang w:val="en-US"/>
              </w:rPr>
              <w:t xml:space="preserve"> (N=1290)</w:t>
            </w:r>
          </w:p>
        </w:tc>
        <w:tc>
          <w:tcPr>
            <w:tcW w:w="1191" w:type="dxa"/>
            <w:shd w:val="clear" w:color="auto" w:fill="auto"/>
            <w:hideMark/>
          </w:tcPr>
          <w:p w14:paraId="08CE9947" w14:textId="77777777" w:rsidR="0079098F" w:rsidRPr="004F5079" w:rsidRDefault="0079098F" w:rsidP="004B7C7E">
            <w:pPr>
              <w:spacing w:line="480" w:lineRule="auto"/>
              <w:jc w:val="both"/>
              <w:rPr>
                <w:lang w:val="en-US"/>
              </w:rPr>
            </w:pPr>
            <w:r w:rsidRPr="004F5079">
              <w:rPr>
                <w:b/>
                <w:bCs/>
                <w:lang w:val="en-US"/>
              </w:rPr>
              <w:t>Sensitivity</w:t>
            </w:r>
          </w:p>
        </w:tc>
        <w:tc>
          <w:tcPr>
            <w:tcW w:w="1191" w:type="dxa"/>
            <w:shd w:val="clear" w:color="auto" w:fill="auto"/>
            <w:hideMark/>
          </w:tcPr>
          <w:p w14:paraId="78DAEFB6" w14:textId="77777777" w:rsidR="0079098F" w:rsidRPr="004F5079" w:rsidRDefault="0079098F" w:rsidP="004B7C7E">
            <w:pPr>
              <w:spacing w:line="480" w:lineRule="auto"/>
              <w:jc w:val="both"/>
              <w:rPr>
                <w:lang w:val="en-US"/>
              </w:rPr>
            </w:pPr>
            <w:r w:rsidRPr="004F5079">
              <w:rPr>
                <w:b/>
                <w:bCs/>
                <w:lang w:val="en-US"/>
              </w:rPr>
              <w:t>Specificity</w:t>
            </w:r>
          </w:p>
        </w:tc>
        <w:tc>
          <w:tcPr>
            <w:tcW w:w="1191" w:type="dxa"/>
            <w:shd w:val="clear" w:color="auto" w:fill="auto"/>
            <w:hideMark/>
          </w:tcPr>
          <w:p w14:paraId="022B1ECB" w14:textId="77777777" w:rsidR="0079098F" w:rsidRPr="004F5079" w:rsidRDefault="0079098F" w:rsidP="004B7C7E">
            <w:pPr>
              <w:spacing w:line="480" w:lineRule="auto"/>
              <w:jc w:val="both"/>
              <w:rPr>
                <w:lang w:val="en-US"/>
              </w:rPr>
            </w:pPr>
            <w:r w:rsidRPr="004F5079">
              <w:rPr>
                <w:b/>
                <w:bCs/>
                <w:lang w:val="en-US"/>
              </w:rPr>
              <w:t>MCC</w:t>
            </w:r>
          </w:p>
        </w:tc>
      </w:tr>
      <w:tr w:rsidR="0079098F" w:rsidRPr="004F5079" w14:paraId="79A424DF" w14:textId="77777777" w:rsidTr="00707BA2">
        <w:trPr>
          <w:trHeight w:val="454"/>
          <w:jc w:val="center"/>
        </w:trPr>
        <w:tc>
          <w:tcPr>
            <w:tcW w:w="3628" w:type="dxa"/>
            <w:shd w:val="clear" w:color="auto" w:fill="auto"/>
            <w:hideMark/>
          </w:tcPr>
          <w:p w14:paraId="1295517C" w14:textId="77777777" w:rsidR="0079098F" w:rsidRPr="004F5079" w:rsidRDefault="0079098F" w:rsidP="004B7C7E">
            <w:pPr>
              <w:spacing w:line="480" w:lineRule="auto"/>
              <w:rPr>
                <w:lang w:val="en-US"/>
              </w:rPr>
            </w:pPr>
            <w:r w:rsidRPr="004F5079">
              <w:rPr>
                <w:lang w:val="en-US"/>
              </w:rPr>
              <w:t>Logistic regression</w:t>
            </w:r>
          </w:p>
          <w:p w14:paraId="4B9F2A47" w14:textId="01634CAF" w:rsidR="00C746A8" w:rsidRPr="004F5079" w:rsidRDefault="00C746A8" w:rsidP="004B7C7E">
            <w:pPr>
              <w:spacing w:line="480" w:lineRule="auto"/>
              <w:rPr>
                <w:lang w:val="en-US"/>
              </w:rPr>
            </w:pPr>
            <w:r w:rsidRPr="004F5079">
              <w:rPr>
                <w:lang w:val="en-US"/>
              </w:rPr>
              <w:t>No down-sampling</w:t>
            </w:r>
          </w:p>
        </w:tc>
        <w:tc>
          <w:tcPr>
            <w:tcW w:w="1191" w:type="dxa"/>
            <w:shd w:val="clear" w:color="auto" w:fill="auto"/>
            <w:hideMark/>
          </w:tcPr>
          <w:p w14:paraId="3425C002" w14:textId="77777777" w:rsidR="0079098F" w:rsidRPr="004F5079" w:rsidRDefault="0079098F" w:rsidP="004B7C7E">
            <w:pPr>
              <w:spacing w:line="480" w:lineRule="auto"/>
              <w:jc w:val="center"/>
              <w:rPr>
                <w:lang w:val="en-US"/>
              </w:rPr>
            </w:pPr>
            <w:r w:rsidRPr="004F5079">
              <w:rPr>
                <w:lang w:val="en-US"/>
              </w:rPr>
              <w:t>0.61 ± 0</w:t>
            </w:r>
          </w:p>
        </w:tc>
        <w:tc>
          <w:tcPr>
            <w:tcW w:w="1191" w:type="dxa"/>
            <w:shd w:val="clear" w:color="auto" w:fill="auto"/>
            <w:hideMark/>
          </w:tcPr>
          <w:p w14:paraId="2743DAE1" w14:textId="77777777" w:rsidR="0079098F" w:rsidRPr="004F5079" w:rsidRDefault="0079098F" w:rsidP="004B7C7E">
            <w:pPr>
              <w:spacing w:line="480" w:lineRule="auto"/>
              <w:jc w:val="center"/>
              <w:rPr>
                <w:lang w:val="en-US"/>
              </w:rPr>
            </w:pPr>
            <w:r w:rsidRPr="004F5079">
              <w:rPr>
                <w:lang w:val="en-US"/>
              </w:rPr>
              <w:t>0 ± 0</w:t>
            </w:r>
          </w:p>
        </w:tc>
        <w:tc>
          <w:tcPr>
            <w:tcW w:w="1191" w:type="dxa"/>
            <w:shd w:val="clear" w:color="auto" w:fill="auto"/>
            <w:hideMark/>
          </w:tcPr>
          <w:p w14:paraId="7130AE85" w14:textId="77777777" w:rsidR="0079098F" w:rsidRPr="004F5079" w:rsidRDefault="0079098F" w:rsidP="004B7C7E">
            <w:pPr>
              <w:spacing w:line="480" w:lineRule="auto"/>
              <w:jc w:val="center"/>
              <w:rPr>
                <w:lang w:val="en-US"/>
              </w:rPr>
            </w:pPr>
            <w:r w:rsidRPr="004F5079">
              <w:rPr>
                <w:lang w:val="en-US"/>
              </w:rPr>
              <w:t>1 ± 0</w:t>
            </w:r>
          </w:p>
        </w:tc>
        <w:tc>
          <w:tcPr>
            <w:tcW w:w="1191" w:type="dxa"/>
            <w:shd w:val="clear" w:color="auto" w:fill="auto"/>
            <w:hideMark/>
          </w:tcPr>
          <w:p w14:paraId="73A41AC6" w14:textId="77777777" w:rsidR="0079098F" w:rsidRPr="004F5079" w:rsidRDefault="0079098F" w:rsidP="004B7C7E">
            <w:pPr>
              <w:spacing w:line="480" w:lineRule="auto"/>
              <w:jc w:val="center"/>
              <w:rPr>
                <w:lang w:val="en-US"/>
              </w:rPr>
            </w:pPr>
            <w:r w:rsidRPr="004F5079">
              <w:rPr>
                <w:lang w:val="en-US"/>
              </w:rPr>
              <w:t>0 ± 0</w:t>
            </w:r>
          </w:p>
        </w:tc>
      </w:tr>
      <w:tr w:rsidR="0079098F" w:rsidRPr="004F5079" w14:paraId="3955219D" w14:textId="77777777" w:rsidTr="00707BA2">
        <w:trPr>
          <w:trHeight w:val="454"/>
          <w:jc w:val="center"/>
        </w:trPr>
        <w:tc>
          <w:tcPr>
            <w:tcW w:w="3628" w:type="dxa"/>
            <w:shd w:val="clear" w:color="auto" w:fill="auto"/>
          </w:tcPr>
          <w:p w14:paraId="51B0B48D" w14:textId="77777777" w:rsidR="0079098F" w:rsidRPr="004F5079" w:rsidRDefault="0079098F" w:rsidP="004B7C7E">
            <w:pPr>
              <w:spacing w:line="480" w:lineRule="auto"/>
              <w:rPr>
                <w:lang w:val="en-US"/>
              </w:rPr>
            </w:pPr>
            <w:r w:rsidRPr="004F5079">
              <w:rPr>
                <w:lang w:val="en-US"/>
              </w:rPr>
              <w:t>Random forest</w:t>
            </w:r>
          </w:p>
          <w:p w14:paraId="29278476" w14:textId="6569BB44" w:rsidR="00C746A8" w:rsidRPr="004F5079" w:rsidRDefault="00C746A8" w:rsidP="004B7C7E">
            <w:pPr>
              <w:spacing w:line="480" w:lineRule="auto"/>
              <w:rPr>
                <w:lang w:val="en-US"/>
              </w:rPr>
            </w:pPr>
            <w:r w:rsidRPr="004F5079">
              <w:rPr>
                <w:lang w:val="en-US"/>
              </w:rPr>
              <w:t>No down-sampling</w:t>
            </w:r>
          </w:p>
        </w:tc>
        <w:tc>
          <w:tcPr>
            <w:tcW w:w="1191" w:type="dxa"/>
            <w:shd w:val="clear" w:color="auto" w:fill="auto"/>
          </w:tcPr>
          <w:p w14:paraId="6C1169AC" w14:textId="77777777" w:rsidR="0079098F" w:rsidRPr="004F5079" w:rsidRDefault="0079098F" w:rsidP="004B7C7E">
            <w:pPr>
              <w:spacing w:line="480" w:lineRule="auto"/>
              <w:jc w:val="center"/>
              <w:rPr>
                <w:lang w:val="en-US"/>
              </w:rPr>
            </w:pPr>
            <w:r w:rsidRPr="004F5079">
              <w:rPr>
                <w:lang w:val="en-US"/>
              </w:rPr>
              <w:t>0.63 ± 0</w:t>
            </w:r>
          </w:p>
        </w:tc>
        <w:tc>
          <w:tcPr>
            <w:tcW w:w="1191" w:type="dxa"/>
            <w:shd w:val="clear" w:color="auto" w:fill="auto"/>
          </w:tcPr>
          <w:p w14:paraId="730FDE46" w14:textId="77777777" w:rsidR="0079098F" w:rsidRPr="004F5079" w:rsidRDefault="0079098F" w:rsidP="004B7C7E">
            <w:pPr>
              <w:spacing w:line="480" w:lineRule="auto"/>
              <w:jc w:val="center"/>
              <w:rPr>
                <w:lang w:val="en-US"/>
              </w:rPr>
            </w:pPr>
            <w:r w:rsidRPr="004F5079">
              <w:rPr>
                <w:lang w:val="en-US"/>
              </w:rPr>
              <w:t>0 ± 0</w:t>
            </w:r>
          </w:p>
        </w:tc>
        <w:tc>
          <w:tcPr>
            <w:tcW w:w="1191" w:type="dxa"/>
            <w:shd w:val="clear" w:color="auto" w:fill="auto"/>
          </w:tcPr>
          <w:p w14:paraId="42CF07C2" w14:textId="77777777" w:rsidR="0079098F" w:rsidRPr="004F5079" w:rsidRDefault="0079098F" w:rsidP="004B7C7E">
            <w:pPr>
              <w:spacing w:line="480" w:lineRule="auto"/>
              <w:jc w:val="center"/>
              <w:rPr>
                <w:lang w:val="en-US"/>
              </w:rPr>
            </w:pPr>
            <w:r w:rsidRPr="004F5079">
              <w:rPr>
                <w:lang w:val="en-US"/>
              </w:rPr>
              <w:t>1 ± 0</w:t>
            </w:r>
          </w:p>
        </w:tc>
        <w:tc>
          <w:tcPr>
            <w:tcW w:w="1191" w:type="dxa"/>
            <w:shd w:val="clear" w:color="auto" w:fill="auto"/>
          </w:tcPr>
          <w:p w14:paraId="1B697FB6" w14:textId="77777777" w:rsidR="0079098F" w:rsidRPr="004F5079" w:rsidRDefault="0079098F" w:rsidP="004B7C7E">
            <w:pPr>
              <w:spacing w:line="480" w:lineRule="auto"/>
              <w:jc w:val="center"/>
              <w:rPr>
                <w:lang w:val="en-US"/>
              </w:rPr>
            </w:pPr>
            <w:r w:rsidRPr="004F5079">
              <w:rPr>
                <w:lang w:val="en-US"/>
              </w:rPr>
              <w:t>0 ± 0</w:t>
            </w:r>
          </w:p>
        </w:tc>
      </w:tr>
      <w:tr w:rsidR="0079098F" w:rsidRPr="004F5079" w14:paraId="1DC4A8F1" w14:textId="77777777" w:rsidTr="00707BA2">
        <w:trPr>
          <w:trHeight w:val="454"/>
          <w:jc w:val="center"/>
        </w:trPr>
        <w:tc>
          <w:tcPr>
            <w:tcW w:w="3628" w:type="dxa"/>
            <w:shd w:val="clear" w:color="auto" w:fill="auto"/>
          </w:tcPr>
          <w:p w14:paraId="1353EC8F" w14:textId="77777777" w:rsidR="0079098F" w:rsidRPr="004F5079" w:rsidRDefault="0079098F" w:rsidP="004B7C7E">
            <w:pPr>
              <w:spacing w:line="480" w:lineRule="auto"/>
              <w:rPr>
                <w:lang w:val="en-US"/>
              </w:rPr>
            </w:pPr>
            <w:r w:rsidRPr="004F5079">
              <w:rPr>
                <w:lang w:val="en-US"/>
              </w:rPr>
              <w:t>AdaBoost</w:t>
            </w:r>
          </w:p>
          <w:p w14:paraId="11F75C3B" w14:textId="0E652847" w:rsidR="00C746A8" w:rsidRPr="004F5079" w:rsidRDefault="00C746A8" w:rsidP="004B7C7E">
            <w:pPr>
              <w:spacing w:line="480" w:lineRule="auto"/>
              <w:rPr>
                <w:lang w:val="en-US"/>
              </w:rPr>
            </w:pPr>
            <w:r w:rsidRPr="004F5079">
              <w:rPr>
                <w:lang w:val="en-US"/>
              </w:rPr>
              <w:t>No down-sampling</w:t>
            </w:r>
          </w:p>
        </w:tc>
        <w:tc>
          <w:tcPr>
            <w:tcW w:w="1191" w:type="dxa"/>
            <w:shd w:val="clear" w:color="auto" w:fill="auto"/>
          </w:tcPr>
          <w:p w14:paraId="5999EEE4" w14:textId="77777777" w:rsidR="0079098F" w:rsidRPr="004F5079" w:rsidRDefault="0079098F" w:rsidP="004B7C7E">
            <w:pPr>
              <w:spacing w:line="480" w:lineRule="auto"/>
              <w:jc w:val="center"/>
              <w:rPr>
                <w:lang w:val="en-US"/>
              </w:rPr>
            </w:pPr>
            <w:r w:rsidRPr="004F5079">
              <w:rPr>
                <w:lang w:val="en-US"/>
              </w:rPr>
              <w:t>0.62 ± 0</w:t>
            </w:r>
          </w:p>
        </w:tc>
        <w:tc>
          <w:tcPr>
            <w:tcW w:w="1191" w:type="dxa"/>
            <w:shd w:val="clear" w:color="auto" w:fill="auto"/>
          </w:tcPr>
          <w:p w14:paraId="016E8829" w14:textId="77777777" w:rsidR="0079098F" w:rsidRPr="004F5079" w:rsidRDefault="0079098F" w:rsidP="004B7C7E">
            <w:pPr>
              <w:spacing w:line="480" w:lineRule="auto"/>
              <w:jc w:val="center"/>
              <w:rPr>
                <w:lang w:val="en-US"/>
              </w:rPr>
            </w:pPr>
            <w:r w:rsidRPr="004F5079">
              <w:rPr>
                <w:lang w:val="en-US"/>
              </w:rPr>
              <w:t>0 ± 0</w:t>
            </w:r>
          </w:p>
        </w:tc>
        <w:tc>
          <w:tcPr>
            <w:tcW w:w="1191" w:type="dxa"/>
            <w:shd w:val="clear" w:color="auto" w:fill="auto"/>
          </w:tcPr>
          <w:p w14:paraId="086A2C85" w14:textId="77777777" w:rsidR="0079098F" w:rsidRPr="004F5079" w:rsidRDefault="0079098F" w:rsidP="004B7C7E">
            <w:pPr>
              <w:spacing w:line="480" w:lineRule="auto"/>
              <w:jc w:val="center"/>
              <w:rPr>
                <w:lang w:val="en-US"/>
              </w:rPr>
            </w:pPr>
            <w:r w:rsidRPr="004F5079">
              <w:rPr>
                <w:lang w:val="en-US"/>
              </w:rPr>
              <w:t>1 ± 0</w:t>
            </w:r>
          </w:p>
        </w:tc>
        <w:tc>
          <w:tcPr>
            <w:tcW w:w="1191" w:type="dxa"/>
            <w:shd w:val="clear" w:color="auto" w:fill="auto"/>
          </w:tcPr>
          <w:p w14:paraId="6C3A9074" w14:textId="77777777" w:rsidR="0079098F" w:rsidRPr="004F5079" w:rsidRDefault="0079098F" w:rsidP="004B7C7E">
            <w:pPr>
              <w:spacing w:line="480" w:lineRule="auto"/>
              <w:jc w:val="center"/>
              <w:rPr>
                <w:lang w:val="en-US"/>
              </w:rPr>
            </w:pPr>
            <w:r w:rsidRPr="004F5079">
              <w:rPr>
                <w:lang w:val="en-US"/>
              </w:rPr>
              <w:t>0 ± 0</w:t>
            </w:r>
          </w:p>
        </w:tc>
      </w:tr>
      <w:tr w:rsidR="0079098F" w:rsidRPr="004F5079" w14:paraId="7A2EE0E8" w14:textId="77777777" w:rsidTr="00707BA2">
        <w:trPr>
          <w:trHeight w:val="454"/>
          <w:jc w:val="center"/>
        </w:trPr>
        <w:tc>
          <w:tcPr>
            <w:tcW w:w="3628" w:type="dxa"/>
            <w:shd w:val="clear" w:color="auto" w:fill="auto"/>
          </w:tcPr>
          <w:p w14:paraId="3D6A6BFF" w14:textId="77777777" w:rsidR="0079098F" w:rsidRPr="004F5079" w:rsidRDefault="0079098F" w:rsidP="004B7C7E">
            <w:pPr>
              <w:spacing w:line="480" w:lineRule="auto"/>
              <w:rPr>
                <w:lang w:val="en-US"/>
              </w:rPr>
            </w:pPr>
            <w:r w:rsidRPr="004F5079">
              <w:rPr>
                <w:lang w:val="en-US"/>
              </w:rPr>
              <w:t>Artificial neural network (1 hidden layer)</w:t>
            </w:r>
          </w:p>
          <w:p w14:paraId="1C91EBE9" w14:textId="6563AA4A" w:rsidR="00C746A8" w:rsidRPr="004F5079" w:rsidRDefault="00C746A8" w:rsidP="004B7C7E">
            <w:pPr>
              <w:spacing w:line="480" w:lineRule="auto"/>
              <w:rPr>
                <w:lang w:val="en-US"/>
              </w:rPr>
            </w:pPr>
            <w:r w:rsidRPr="004F5079">
              <w:rPr>
                <w:lang w:val="en-US"/>
              </w:rPr>
              <w:t>No down-sampling</w:t>
            </w:r>
          </w:p>
        </w:tc>
        <w:tc>
          <w:tcPr>
            <w:tcW w:w="1191" w:type="dxa"/>
            <w:shd w:val="clear" w:color="auto" w:fill="auto"/>
          </w:tcPr>
          <w:p w14:paraId="251412A0" w14:textId="77777777" w:rsidR="0079098F" w:rsidRPr="004F5079" w:rsidRDefault="0079098F" w:rsidP="004B7C7E">
            <w:pPr>
              <w:spacing w:line="480" w:lineRule="auto"/>
              <w:jc w:val="center"/>
              <w:rPr>
                <w:lang w:val="en-US"/>
              </w:rPr>
            </w:pPr>
            <w:r w:rsidRPr="004F5079">
              <w:rPr>
                <w:lang w:val="en-US"/>
              </w:rPr>
              <w:t>0.62 ± 0</w:t>
            </w:r>
          </w:p>
        </w:tc>
        <w:tc>
          <w:tcPr>
            <w:tcW w:w="1191" w:type="dxa"/>
            <w:shd w:val="clear" w:color="auto" w:fill="auto"/>
          </w:tcPr>
          <w:p w14:paraId="0E1B5AD2" w14:textId="77777777" w:rsidR="0079098F" w:rsidRPr="004F5079" w:rsidRDefault="0079098F" w:rsidP="004B7C7E">
            <w:pPr>
              <w:spacing w:line="480" w:lineRule="auto"/>
              <w:jc w:val="center"/>
              <w:rPr>
                <w:lang w:val="en-US"/>
              </w:rPr>
            </w:pPr>
            <w:r w:rsidRPr="004F5079">
              <w:rPr>
                <w:lang w:val="en-US"/>
              </w:rPr>
              <w:t>0 ± 0</w:t>
            </w:r>
          </w:p>
        </w:tc>
        <w:tc>
          <w:tcPr>
            <w:tcW w:w="1191" w:type="dxa"/>
            <w:shd w:val="clear" w:color="auto" w:fill="auto"/>
          </w:tcPr>
          <w:p w14:paraId="4A77E3D5" w14:textId="77777777" w:rsidR="0079098F" w:rsidRPr="004F5079" w:rsidRDefault="0079098F" w:rsidP="004B7C7E">
            <w:pPr>
              <w:spacing w:line="480" w:lineRule="auto"/>
              <w:jc w:val="center"/>
              <w:rPr>
                <w:lang w:val="en-US"/>
              </w:rPr>
            </w:pPr>
            <w:r w:rsidRPr="004F5079">
              <w:rPr>
                <w:lang w:val="en-US"/>
              </w:rPr>
              <w:t>1 ± 0</w:t>
            </w:r>
          </w:p>
        </w:tc>
        <w:tc>
          <w:tcPr>
            <w:tcW w:w="1191" w:type="dxa"/>
            <w:shd w:val="clear" w:color="auto" w:fill="auto"/>
          </w:tcPr>
          <w:p w14:paraId="746C4F66" w14:textId="77777777" w:rsidR="0079098F" w:rsidRPr="004F5079" w:rsidRDefault="0079098F" w:rsidP="004B7C7E">
            <w:pPr>
              <w:spacing w:line="480" w:lineRule="auto"/>
              <w:jc w:val="center"/>
              <w:rPr>
                <w:lang w:val="en-US"/>
              </w:rPr>
            </w:pPr>
            <w:r w:rsidRPr="004F5079">
              <w:rPr>
                <w:lang w:val="en-US"/>
              </w:rPr>
              <w:t>0 ± 0</w:t>
            </w:r>
          </w:p>
        </w:tc>
      </w:tr>
      <w:tr w:rsidR="0079098F" w:rsidRPr="004F5079" w14:paraId="0BCCFFB4" w14:textId="77777777" w:rsidTr="00707BA2">
        <w:trPr>
          <w:trHeight w:val="454"/>
          <w:jc w:val="center"/>
        </w:trPr>
        <w:tc>
          <w:tcPr>
            <w:tcW w:w="3628" w:type="dxa"/>
            <w:shd w:val="clear" w:color="auto" w:fill="auto"/>
            <w:hideMark/>
          </w:tcPr>
          <w:p w14:paraId="5015C4B0" w14:textId="77777777" w:rsidR="0079098F" w:rsidRPr="004F5079" w:rsidRDefault="0079098F" w:rsidP="004B7C7E">
            <w:pPr>
              <w:spacing w:line="480" w:lineRule="auto"/>
              <w:rPr>
                <w:lang w:val="en-US"/>
              </w:rPr>
            </w:pPr>
            <w:r w:rsidRPr="004F5079">
              <w:rPr>
                <w:lang w:val="en-US"/>
              </w:rPr>
              <w:t>Artificial neural network (2 hidden layers)</w:t>
            </w:r>
          </w:p>
          <w:p w14:paraId="73771100" w14:textId="7410FA88" w:rsidR="00C746A8" w:rsidRPr="004F5079" w:rsidRDefault="00C746A8" w:rsidP="004B7C7E">
            <w:pPr>
              <w:spacing w:line="480" w:lineRule="auto"/>
              <w:rPr>
                <w:lang w:val="en-US"/>
              </w:rPr>
            </w:pPr>
            <w:r w:rsidRPr="004F5079">
              <w:rPr>
                <w:lang w:val="en-US"/>
              </w:rPr>
              <w:t>No down-sampling</w:t>
            </w:r>
          </w:p>
        </w:tc>
        <w:tc>
          <w:tcPr>
            <w:tcW w:w="1191" w:type="dxa"/>
            <w:shd w:val="clear" w:color="auto" w:fill="auto"/>
            <w:hideMark/>
          </w:tcPr>
          <w:p w14:paraId="39D41C6B" w14:textId="77777777" w:rsidR="0079098F" w:rsidRPr="004F5079" w:rsidRDefault="0079098F" w:rsidP="004B7C7E">
            <w:pPr>
              <w:spacing w:line="480" w:lineRule="auto"/>
              <w:jc w:val="center"/>
              <w:rPr>
                <w:lang w:val="en-US"/>
              </w:rPr>
            </w:pPr>
            <w:r w:rsidRPr="004F5079">
              <w:rPr>
                <w:lang w:val="en-US"/>
              </w:rPr>
              <w:t>0.62 ± 0</w:t>
            </w:r>
          </w:p>
        </w:tc>
        <w:tc>
          <w:tcPr>
            <w:tcW w:w="1191" w:type="dxa"/>
            <w:shd w:val="clear" w:color="auto" w:fill="auto"/>
            <w:hideMark/>
          </w:tcPr>
          <w:p w14:paraId="1953129C" w14:textId="77777777" w:rsidR="0079098F" w:rsidRPr="004F5079" w:rsidRDefault="0079098F" w:rsidP="004B7C7E">
            <w:pPr>
              <w:spacing w:line="480" w:lineRule="auto"/>
              <w:jc w:val="center"/>
              <w:rPr>
                <w:lang w:val="en-US"/>
              </w:rPr>
            </w:pPr>
            <w:r w:rsidRPr="004F5079">
              <w:rPr>
                <w:lang w:val="en-US"/>
              </w:rPr>
              <w:t>0 ± 0</w:t>
            </w:r>
          </w:p>
        </w:tc>
        <w:tc>
          <w:tcPr>
            <w:tcW w:w="1191" w:type="dxa"/>
            <w:shd w:val="clear" w:color="auto" w:fill="auto"/>
            <w:hideMark/>
          </w:tcPr>
          <w:p w14:paraId="22FDA711" w14:textId="77777777" w:rsidR="0079098F" w:rsidRPr="004F5079" w:rsidRDefault="0079098F" w:rsidP="004B7C7E">
            <w:pPr>
              <w:spacing w:line="480" w:lineRule="auto"/>
              <w:jc w:val="center"/>
              <w:rPr>
                <w:lang w:val="en-US"/>
              </w:rPr>
            </w:pPr>
            <w:r w:rsidRPr="004F5079">
              <w:rPr>
                <w:lang w:val="en-US"/>
              </w:rPr>
              <w:t>1 ± 0</w:t>
            </w:r>
          </w:p>
        </w:tc>
        <w:tc>
          <w:tcPr>
            <w:tcW w:w="1191" w:type="dxa"/>
            <w:shd w:val="clear" w:color="auto" w:fill="auto"/>
            <w:hideMark/>
          </w:tcPr>
          <w:p w14:paraId="77FEFA15" w14:textId="77777777" w:rsidR="0079098F" w:rsidRPr="004F5079" w:rsidRDefault="0079098F" w:rsidP="004B7C7E">
            <w:pPr>
              <w:spacing w:line="480" w:lineRule="auto"/>
              <w:jc w:val="center"/>
              <w:rPr>
                <w:lang w:val="en-US"/>
              </w:rPr>
            </w:pPr>
            <w:r w:rsidRPr="004F5079">
              <w:rPr>
                <w:lang w:val="en-US"/>
              </w:rPr>
              <w:t>0 ± 0</w:t>
            </w:r>
          </w:p>
        </w:tc>
      </w:tr>
      <w:tr w:rsidR="0079098F" w:rsidRPr="004F5079" w14:paraId="632929CD" w14:textId="77777777" w:rsidTr="00707BA2">
        <w:trPr>
          <w:trHeight w:val="454"/>
          <w:jc w:val="center"/>
        </w:trPr>
        <w:tc>
          <w:tcPr>
            <w:tcW w:w="3628" w:type="dxa"/>
            <w:shd w:val="clear" w:color="auto" w:fill="auto"/>
          </w:tcPr>
          <w:p w14:paraId="527A4A79" w14:textId="77777777" w:rsidR="0079098F" w:rsidRPr="004F5079" w:rsidRDefault="0079098F" w:rsidP="004B7C7E">
            <w:pPr>
              <w:spacing w:line="480" w:lineRule="auto"/>
              <w:rPr>
                <w:lang w:val="en-US"/>
              </w:rPr>
            </w:pPr>
            <w:r w:rsidRPr="004F5079">
              <w:rPr>
                <w:lang w:val="en-US"/>
              </w:rPr>
              <w:t xml:space="preserve">Logistic regression </w:t>
            </w:r>
          </w:p>
          <w:p w14:paraId="3887D2A2" w14:textId="5735D142" w:rsidR="0079098F" w:rsidRPr="004F5079" w:rsidRDefault="00FF0025" w:rsidP="004B7C7E">
            <w:pPr>
              <w:spacing w:line="480" w:lineRule="auto"/>
              <w:rPr>
                <w:lang w:val="en-US"/>
              </w:rPr>
            </w:pPr>
            <w:r w:rsidRPr="004F5079">
              <w:rPr>
                <w:lang w:val="en-US"/>
              </w:rPr>
              <w:t>d</w:t>
            </w:r>
            <w:r w:rsidR="0079098F" w:rsidRPr="004F5079">
              <w:rPr>
                <w:lang w:val="en-US"/>
              </w:rPr>
              <w:t>own</w:t>
            </w:r>
            <w:r w:rsidRPr="004F5079">
              <w:rPr>
                <w:lang w:val="en-US"/>
              </w:rPr>
              <w:t>-</w:t>
            </w:r>
            <w:r w:rsidR="0079098F" w:rsidRPr="004F5079">
              <w:rPr>
                <w:lang w:val="en-US"/>
              </w:rPr>
              <w:t>sampling</w:t>
            </w:r>
          </w:p>
        </w:tc>
        <w:tc>
          <w:tcPr>
            <w:tcW w:w="1191" w:type="dxa"/>
            <w:shd w:val="clear" w:color="auto" w:fill="auto"/>
          </w:tcPr>
          <w:p w14:paraId="4DA8600D" w14:textId="77777777" w:rsidR="0079098F" w:rsidRPr="004F5079" w:rsidRDefault="0079098F" w:rsidP="004B7C7E">
            <w:pPr>
              <w:spacing w:line="480" w:lineRule="auto"/>
              <w:jc w:val="center"/>
              <w:rPr>
                <w:lang w:val="en-US"/>
              </w:rPr>
            </w:pPr>
            <w:r w:rsidRPr="004F5079">
              <w:rPr>
                <w:lang w:val="en-US"/>
              </w:rPr>
              <w:t>0.62 ± 0.01</w:t>
            </w:r>
          </w:p>
        </w:tc>
        <w:tc>
          <w:tcPr>
            <w:tcW w:w="1191" w:type="dxa"/>
            <w:shd w:val="clear" w:color="auto" w:fill="auto"/>
          </w:tcPr>
          <w:p w14:paraId="4F79AC56" w14:textId="77777777" w:rsidR="0079098F" w:rsidRPr="004F5079" w:rsidRDefault="0079098F" w:rsidP="004B7C7E">
            <w:pPr>
              <w:spacing w:line="480" w:lineRule="auto"/>
              <w:jc w:val="center"/>
              <w:rPr>
                <w:lang w:val="en-US"/>
              </w:rPr>
            </w:pPr>
            <w:r w:rsidRPr="004F5079">
              <w:rPr>
                <w:lang w:val="en-US"/>
              </w:rPr>
              <w:t>0.57 ± 0.01</w:t>
            </w:r>
          </w:p>
        </w:tc>
        <w:tc>
          <w:tcPr>
            <w:tcW w:w="1191" w:type="dxa"/>
            <w:shd w:val="clear" w:color="auto" w:fill="auto"/>
          </w:tcPr>
          <w:p w14:paraId="09D54260" w14:textId="77777777" w:rsidR="0079098F" w:rsidRPr="004F5079" w:rsidRDefault="0079098F" w:rsidP="004B7C7E">
            <w:pPr>
              <w:spacing w:line="480" w:lineRule="auto"/>
              <w:jc w:val="center"/>
              <w:rPr>
                <w:lang w:val="en-US"/>
              </w:rPr>
            </w:pPr>
            <w:r w:rsidRPr="004F5079">
              <w:rPr>
                <w:lang w:val="en-US"/>
              </w:rPr>
              <w:t>0.68 ± 0.01</w:t>
            </w:r>
          </w:p>
        </w:tc>
        <w:tc>
          <w:tcPr>
            <w:tcW w:w="1191" w:type="dxa"/>
            <w:shd w:val="clear" w:color="auto" w:fill="auto"/>
          </w:tcPr>
          <w:p w14:paraId="55601C43" w14:textId="77777777" w:rsidR="0079098F" w:rsidRPr="004F5079" w:rsidRDefault="0079098F" w:rsidP="004B7C7E">
            <w:pPr>
              <w:spacing w:line="480" w:lineRule="auto"/>
              <w:jc w:val="center"/>
              <w:rPr>
                <w:lang w:val="en-US"/>
              </w:rPr>
            </w:pPr>
            <w:r w:rsidRPr="004F5079">
              <w:rPr>
                <w:lang w:val="en-US"/>
              </w:rPr>
              <w:t>0.18 ± 0</w:t>
            </w:r>
          </w:p>
        </w:tc>
      </w:tr>
      <w:tr w:rsidR="0079098F" w:rsidRPr="004F5079" w14:paraId="643DB6E1" w14:textId="77777777" w:rsidTr="00707BA2">
        <w:trPr>
          <w:trHeight w:val="454"/>
          <w:jc w:val="center"/>
        </w:trPr>
        <w:tc>
          <w:tcPr>
            <w:tcW w:w="3628" w:type="dxa"/>
            <w:shd w:val="clear" w:color="auto" w:fill="auto"/>
          </w:tcPr>
          <w:p w14:paraId="3D359A27" w14:textId="77777777" w:rsidR="0079098F" w:rsidRPr="004F5079" w:rsidRDefault="0079098F" w:rsidP="004B7C7E">
            <w:pPr>
              <w:spacing w:line="480" w:lineRule="auto"/>
              <w:rPr>
                <w:lang w:val="en-US"/>
              </w:rPr>
            </w:pPr>
            <w:r w:rsidRPr="004F5079">
              <w:rPr>
                <w:lang w:val="en-US"/>
              </w:rPr>
              <w:lastRenderedPageBreak/>
              <w:t xml:space="preserve">Random forest </w:t>
            </w:r>
          </w:p>
          <w:p w14:paraId="4C67AD99" w14:textId="05220097" w:rsidR="0079098F" w:rsidRPr="004F5079" w:rsidRDefault="00FF0025" w:rsidP="004B7C7E">
            <w:pPr>
              <w:spacing w:line="480" w:lineRule="auto"/>
              <w:rPr>
                <w:lang w:val="en-US"/>
              </w:rPr>
            </w:pPr>
            <w:r w:rsidRPr="004F5079">
              <w:rPr>
                <w:lang w:val="en-US"/>
              </w:rPr>
              <w:t>d</w:t>
            </w:r>
            <w:r w:rsidR="0079098F" w:rsidRPr="004F5079">
              <w:rPr>
                <w:lang w:val="en-US"/>
              </w:rPr>
              <w:t>own</w:t>
            </w:r>
            <w:r w:rsidRPr="004F5079">
              <w:rPr>
                <w:lang w:val="en-US"/>
              </w:rPr>
              <w:t>-</w:t>
            </w:r>
            <w:r w:rsidR="0079098F" w:rsidRPr="004F5079">
              <w:rPr>
                <w:lang w:val="en-US"/>
              </w:rPr>
              <w:t>sampling</w:t>
            </w:r>
          </w:p>
        </w:tc>
        <w:tc>
          <w:tcPr>
            <w:tcW w:w="1191" w:type="dxa"/>
            <w:shd w:val="clear" w:color="auto" w:fill="auto"/>
          </w:tcPr>
          <w:p w14:paraId="407BA1D8" w14:textId="77777777" w:rsidR="0079098F" w:rsidRPr="004F5079" w:rsidRDefault="0079098F" w:rsidP="004B7C7E">
            <w:pPr>
              <w:spacing w:line="480" w:lineRule="auto"/>
              <w:jc w:val="center"/>
              <w:rPr>
                <w:lang w:val="en-US"/>
              </w:rPr>
            </w:pPr>
            <w:r w:rsidRPr="004F5079">
              <w:rPr>
                <w:lang w:val="en-US"/>
              </w:rPr>
              <w:t>0.62 ± 0.01</w:t>
            </w:r>
          </w:p>
        </w:tc>
        <w:tc>
          <w:tcPr>
            <w:tcW w:w="1191" w:type="dxa"/>
            <w:shd w:val="clear" w:color="auto" w:fill="auto"/>
          </w:tcPr>
          <w:p w14:paraId="61FCBE73" w14:textId="77777777" w:rsidR="0079098F" w:rsidRPr="004F5079" w:rsidRDefault="0079098F" w:rsidP="004B7C7E">
            <w:pPr>
              <w:spacing w:line="480" w:lineRule="auto"/>
              <w:jc w:val="center"/>
              <w:rPr>
                <w:lang w:val="en-US"/>
              </w:rPr>
            </w:pPr>
            <w:r w:rsidRPr="004F5079">
              <w:rPr>
                <w:lang w:val="en-US"/>
              </w:rPr>
              <w:t>0.56 ± 0.02</w:t>
            </w:r>
          </w:p>
        </w:tc>
        <w:tc>
          <w:tcPr>
            <w:tcW w:w="1191" w:type="dxa"/>
            <w:shd w:val="clear" w:color="auto" w:fill="auto"/>
          </w:tcPr>
          <w:p w14:paraId="38231998" w14:textId="77777777" w:rsidR="0079098F" w:rsidRPr="004F5079" w:rsidRDefault="0079098F" w:rsidP="004B7C7E">
            <w:pPr>
              <w:spacing w:line="480" w:lineRule="auto"/>
              <w:jc w:val="center"/>
              <w:rPr>
                <w:lang w:val="en-US"/>
              </w:rPr>
            </w:pPr>
            <w:r w:rsidRPr="004F5079">
              <w:rPr>
                <w:lang w:val="en-US"/>
              </w:rPr>
              <w:t>0.69 ± 0.01</w:t>
            </w:r>
          </w:p>
        </w:tc>
        <w:tc>
          <w:tcPr>
            <w:tcW w:w="1191" w:type="dxa"/>
            <w:shd w:val="clear" w:color="auto" w:fill="auto"/>
          </w:tcPr>
          <w:p w14:paraId="3599B190" w14:textId="77777777" w:rsidR="0079098F" w:rsidRPr="004F5079" w:rsidRDefault="0079098F" w:rsidP="004B7C7E">
            <w:pPr>
              <w:spacing w:line="480" w:lineRule="auto"/>
              <w:jc w:val="center"/>
              <w:rPr>
                <w:lang w:val="en-US"/>
              </w:rPr>
            </w:pPr>
            <w:r w:rsidRPr="004F5079">
              <w:rPr>
                <w:lang w:val="en-US"/>
              </w:rPr>
              <w:t>0.18 ± 0.01</w:t>
            </w:r>
          </w:p>
        </w:tc>
      </w:tr>
      <w:tr w:rsidR="0079098F" w:rsidRPr="004F5079" w14:paraId="73D4A04A" w14:textId="77777777" w:rsidTr="00707BA2">
        <w:trPr>
          <w:trHeight w:val="454"/>
          <w:jc w:val="center"/>
        </w:trPr>
        <w:tc>
          <w:tcPr>
            <w:tcW w:w="3628" w:type="dxa"/>
            <w:shd w:val="clear" w:color="auto" w:fill="auto"/>
          </w:tcPr>
          <w:p w14:paraId="2E9DC036" w14:textId="14C50055" w:rsidR="0079098F" w:rsidRPr="004F5079" w:rsidRDefault="0079098F" w:rsidP="004B7C7E">
            <w:pPr>
              <w:spacing w:line="480" w:lineRule="auto"/>
              <w:rPr>
                <w:lang w:val="en-US"/>
              </w:rPr>
            </w:pPr>
            <w:r w:rsidRPr="004F5079">
              <w:rPr>
                <w:lang w:val="en-US"/>
              </w:rPr>
              <w:t>AdaBoost</w:t>
            </w:r>
            <w:r w:rsidRPr="004F5079">
              <w:rPr>
                <w:lang w:val="en-US"/>
              </w:rPr>
              <w:br/>
              <w:t>down</w:t>
            </w:r>
            <w:r w:rsidR="00FF0025" w:rsidRPr="004F5079">
              <w:rPr>
                <w:lang w:val="en-US"/>
              </w:rPr>
              <w:t>-</w:t>
            </w:r>
            <w:r w:rsidRPr="004F5079">
              <w:rPr>
                <w:lang w:val="en-US"/>
              </w:rPr>
              <w:t>sampling</w:t>
            </w:r>
          </w:p>
        </w:tc>
        <w:tc>
          <w:tcPr>
            <w:tcW w:w="1191" w:type="dxa"/>
            <w:shd w:val="clear" w:color="auto" w:fill="auto"/>
          </w:tcPr>
          <w:p w14:paraId="74E3B5B9" w14:textId="77777777" w:rsidR="0079098F" w:rsidRPr="004F5079" w:rsidRDefault="0079098F" w:rsidP="004B7C7E">
            <w:pPr>
              <w:spacing w:line="480" w:lineRule="auto"/>
              <w:jc w:val="center"/>
              <w:rPr>
                <w:lang w:val="en-US"/>
              </w:rPr>
            </w:pPr>
            <w:r w:rsidRPr="004F5079">
              <w:rPr>
                <w:lang w:val="en-US"/>
              </w:rPr>
              <w:t>0.62 ± 0.01</w:t>
            </w:r>
          </w:p>
        </w:tc>
        <w:tc>
          <w:tcPr>
            <w:tcW w:w="1191" w:type="dxa"/>
            <w:shd w:val="clear" w:color="auto" w:fill="auto"/>
          </w:tcPr>
          <w:p w14:paraId="5EBF7FCD" w14:textId="77777777" w:rsidR="0079098F" w:rsidRPr="004F5079" w:rsidRDefault="0079098F" w:rsidP="004B7C7E">
            <w:pPr>
              <w:spacing w:line="480" w:lineRule="auto"/>
              <w:jc w:val="center"/>
              <w:rPr>
                <w:lang w:val="en-US"/>
              </w:rPr>
            </w:pPr>
            <w:r w:rsidRPr="004F5079">
              <w:rPr>
                <w:lang w:val="en-US"/>
              </w:rPr>
              <w:t>0.57 ± 0.02</w:t>
            </w:r>
          </w:p>
        </w:tc>
        <w:tc>
          <w:tcPr>
            <w:tcW w:w="1191" w:type="dxa"/>
            <w:shd w:val="clear" w:color="auto" w:fill="auto"/>
          </w:tcPr>
          <w:p w14:paraId="7396D694" w14:textId="77777777" w:rsidR="0079098F" w:rsidRPr="004F5079" w:rsidRDefault="0079098F" w:rsidP="004B7C7E">
            <w:pPr>
              <w:spacing w:line="480" w:lineRule="auto"/>
              <w:jc w:val="center"/>
              <w:rPr>
                <w:lang w:val="en-US"/>
              </w:rPr>
            </w:pPr>
            <w:r w:rsidRPr="004F5079">
              <w:rPr>
                <w:lang w:val="en-US"/>
              </w:rPr>
              <w:t>0.68 ± 0.01</w:t>
            </w:r>
          </w:p>
        </w:tc>
        <w:tc>
          <w:tcPr>
            <w:tcW w:w="1191" w:type="dxa"/>
            <w:shd w:val="clear" w:color="auto" w:fill="auto"/>
          </w:tcPr>
          <w:p w14:paraId="7CB2D64F" w14:textId="77777777" w:rsidR="0079098F" w:rsidRPr="004F5079" w:rsidRDefault="0079098F" w:rsidP="004B7C7E">
            <w:pPr>
              <w:spacing w:line="480" w:lineRule="auto"/>
              <w:jc w:val="center"/>
              <w:rPr>
                <w:lang w:val="en-US"/>
              </w:rPr>
            </w:pPr>
            <w:r w:rsidRPr="004F5079">
              <w:rPr>
                <w:lang w:val="en-US"/>
              </w:rPr>
              <w:t>0.18 ± 0</w:t>
            </w:r>
          </w:p>
        </w:tc>
      </w:tr>
      <w:tr w:rsidR="0079098F" w:rsidRPr="004F5079" w14:paraId="07ED7490" w14:textId="77777777" w:rsidTr="00707BA2">
        <w:trPr>
          <w:trHeight w:val="454"/>
          <w:jc w:val="center"/>
        </w:trPr>
        <w:tc>
          <w:tcPr>
            <w:tcW w:w="3628" w:type="dxa"/>
            <w:shd w:val="clear" w:color="auto" w:fill="auto"/>
          </w:tcPr>
          <w:p w14:paraId="3F162002" w14:textId="64AA6E8E" w:rsidR="0079098F" w:rsidRPr="004F5079" w:rsidRDefault="0079098F" w:rsidP="004B7C7E">
            <w:pPr>
              <w:spacing w:line="480" w:lineRule="auto"/>
              <w:rPr>
                <w:lang w:val="en-US"/>
              </w:rPr>
            </w:pPr>
            <w:r w:rsidRPr="004F5079">
              <w:rPr>
                <w:lang w:val="en-US"/>
              </w:rPr>
              <w:t>Artificial neural network (1 hidden layer) down</w:t>
            </w:r>
            <w:r w:rsidR="00FF0025" w:rsidRPr="004F5079">
              <w:rPr>
                <w:lang w:val="en-US"/>
              </w:rPr>
              <w:t>-</w:t>
            </w:r>
            <w:r w:rsidRPr="004F5079">
              <w:rPr>
                <w:lang w:val="en-US"/>
              </w:rPr>
              <w:t>sampling</w:t>
            </w:r>
          </w:p>
        </w:tc>
        <w:tc>
          <w:tcPr>
            <w:tcW w:w="1191" w:type="dxa"/>
            <w:shd w:val="clear" w:color="auto" w:fill="auto"/>
          </w:tcPr>
          <w:p w14:paraId="4ED6C092" w14:textId="77777777" w:rsidR="0079098F" w:rsidRPr="004F5079" w:rsidRDefault="0079098F" w:rsidP="004B7C7E">
            <w:pPr>
              <w:spacing w:line="480" w:lineRule="auto"/>
              <w:jc w:val="center"/>
              <w:rPr>
                <w:lang w:val="en-US"/>
              </w:rPr>
            </w:pPr>
            <w:r w:rsidRPr="004F5079">
              <w:rPr>
                <w:lang w:val="en-US"/>
              </w:rPr>
              <w:t>0.62 ± 0.01</w:t>
            </w:r>
          </w:p>
        </w:tc>
        <w:tc>
          <w:tcPr>
            <w:tcW w:w="1191" w:type="dxa"/>
            <w:shd w:val="clear" w:color="auto" w:fill="auto"/>
          </w:tcPr>
          <w:p w14:paraId="1FA684B2" w14:textId="77777777" w:rsidR="0079098F" w:rsidRPr="004F5079" w:rsidRDefault="0079098F" w:rsidP="004B7C7E">
            <w:pPr>
              <w:spacing w:line="480" w:lineRule="auto"/>
              <w:jc w:val="center"/>
              <w:rPr>
                <w:lang w:val="en-US"/>
              </w:rPr>
            </w:pPr>
            <w:r w:rsidRPr="004F5079">
              <w:rPr>
                <w:lang w:val="en-US"/>
              </w:rPr>
              <w:t>0.57 ± 0.01</w:t>
            </w:r>
          </w:p>
        </w:tc>
        <w:tc>
          <w:tcPr>
            <w:tcW w:w="1191" w:type="dxa"/>
            <w:shd w:val="clear" w:color="auto" w:fill="auto"/>
          </w:tcPr>
          <w:p w14:paraId="523D6A78" w14:textId="77777777" w:rsidR="0079098F" w:rsidRPr="004F5079" w:rsidRDefault="0079098F" w:rsidP="004B7C7E">
            <w:pPr>
              <w:spacing w:line="480" w:lineRule="auto"/>
              <w:jc w:val="center"/>
              <w:rPr>
                <w:lang w:val="en-US"/>
              </w:rPr>
            </w:pPr>
            <w:r w:rsidRPr="004F5079">
              <w:rPr>
                <w:lang w:val="en-US"/>
              </w:rPr>
              <w:t>0.68 ± 0</w:t>
            </w:r>
          </w:p>
        </w:tc>
        <w:tc>
          <w:tcPr>
            <w:tcW w:w="1191" w:type="dxa"/>
            <w:shd w:val="clear" w:color="auto" w:fill="auto"/>
          </w:tcPr>
          <w:p w14:paraId="192A5437" w14:textId="77777777" w:rsidR="0079098F" w:rsidRPr="004F5079" w:rsidRDefault="0079098F" w:rsidP="004B7C7E">
            <w:pPr>
              <w:spacing w:line="480" w:lineRule="auto"/>
              <w:jc w:val="center"/>
              <w:rPr>
                <w:lang w:val="en-US"/>
              </w:rPr>
            </w:pPr>
            <w:r w:rsidRPr="004F5079">
              <w:rPr>
                <w:lang w:val="en-US"/>
              </w:rPr>
              <w:t>0.18 ± 0</w:t>
            </w:r>
          </w:p>
        </w:tc>
      </w:tr>
      <w:tr w:rsidR="0079098F" w:rsidRPr="004F5079" w14:paraId="5E428ED1" w14:textId="77777777" w:rsidTr="00707BA2">
        <w:trPr>
          <w:trHeight w:val="454"/>
          <w:jc w:val="center"/>
        </w:trPr>
        <w:tc>
          <w:tcPr>
            <w:tcW w:w="3628" w:type="dxa"/>
            <w:shd w:val="clear" w:color="auto" w:fill="auto"/>
          </w:tcPr>
          <w:p w14:paraId="3B9D5CBA" w14:textId="796027D5" w:rsidR="0079098F" w:rsidRPr="004F5079" w:rsidRDefault="0079098F" w:rsidP="004B7C7E">
            <w:pPr>
              <w:spacing w:line="480" w:lineRule="auto"/>
              <w:rPr>
                <w:lang w:val="en-US"/>
              </w:rPr>
            </w:pPr>
            <w:r w:rsidRPr="004F5079">
              <w:rPr>
                <w:lang w:val="en-US"/>
              </w:rPr>
              <w:t>Artificial neural network (2 hidden layers) down</w:t>
            </w:r>
            <w:r w:rsidR="00FF0025" w:rsidRPr="004F5079">
              <w:rPr>
                <w:lang w:val="en-US"/>
              </w:rPr>
              <w:t>-</w:t>
            </w:r>
            <w:r w:rsidRPr="004F5079">
              <w:rPr>
                <w:lang w:val="en-US"/>
              </w:rPr>
              <w:t>sampling</w:t>
            </w:r>
          </w:p>
        </w:tc>
        <w:tc>
          <w:tcPr>
            <w:tcW w:w="1191" w:type="dxa"/>
            <w:shd w:val="clear" w:color="auto" w:fill="auto"/>
          </w:tcPr>
          <w:p w14:paraId="1EFB300D" w14:textId="77777777" w:rsidR="0079098F" w:rsidRPr="004F5079" w:rsidRDefault="0079098F" w:rsidP="004B7C7E">
            <w:pPr>
              <w:spacing w:line="480" w:lineRule="auto"/>
              <w:jc w:val="center"/>
              <w:rPr>
                <w:lang w:val="en-US"/>
              </w:rPr>
            </w:pPr>
            <w:r w:rsidRPr="004F5079">
              <w:rPr>
                <w:lang w:val="en-US"/>
              </w:rPr>
              <w:t>0.62 ± 0.01</w:t>
            </w:r>
          </w:p>
        </w:tc>
        <w:tc>
          <w:tcPr>
            <w:tcW w:w="1191" w:type="dxa"/>
            <w:shd w:val="clear" w:color="auto" w:fill="auto"/>
          </w:tcPr>
          <w:p w14:paraId="256F2C74" w14:textId="77777777" w:rsidR="0079098F" w:rsidRPr="004F5079" w:rsidRDefault="0079098F" w:rsidP="004B7C7E">
            <w:pPr>
              <w:spacing w:line="480" w:lineRule="auto"/>
              <w:jc w:val="center"/>
              <w:rPr>
                <w:lang w:val="en-US"/>
              </w:rPr>
            </w:pPr>
            <w:r w:rsidRPr="004F5079">
              <w:rPr>
                <w:lang w:val="en-US"/>
              </w:rPr>
              <w:t>0.57 ± 0.01</w:t>
            </w:r>
          </w:p>
        </w:tc>
        <w:tc>
          <w:tcPr>
            <w:tcW w:w="1191" w:type="dxa"/>
            <w:shd w:val="clear" w:color="auto" w:fill="auto"/>
          </w:tcPr>
          <w:p w14:paraId="35092DCA" w14:textId="77777777" w:rsidR="0079098F" w:rsidRPr="004F5079" w:rsidRDefault="0079098F" w:rsidP="004B7C7E">
            <w:pPr>
              <w:spacing w:line="480" w:lineRule="auto"/>
              <w:jc w:val="center"/>
              <w:rPr>
                <w:lang w:val="en-US"/>
              </w:rPr>
            </w:pPr>
            <w:r w:rsidRPr="004F5079">
              <w:rPr>
                <w:lang w:val="en-US"/>
              </w:rPr>
              <w:t>0.68 ± 0</w:t>
            </w:r>
          </w:p>
        </w:tc>
        <w:tc>
          <w:tcPr>
            <w:tcW w:w="1191" w:type="dxa"/>
            <w:shd w:val="clear" w:color="auto" w:fill="auto"/>
          </w:tcPr>
          <w:p w14:paraId="3C2E7B72" w14:textId="77777777" w:rsidR="0079098F" w:rsidRPr="004F5079" w:rsidRDefault="0079098F" w:rsidP="004B7C7E">
            <w:pPr>
              <w:spacing w:line="480" w:lineRule="auto"/>
              <w:jc w:val="center"/>
              <w:rPr>
                <w:lang w:val="en-US"/>
              </w:rPr>
            </w:pPr>
            <w:r w:rsidRPr="004F5079">
              <w:rPr>
                <w:lang w:val="en-US"/>
              </w:rPr>
              <w:t>0.18 ± 0</w:t>
            </w:r>
          </w:p>
        </w:tc>
      </w:tr>
    </w:tbl>
    <w:p w14:paraId="3A6DCFED" w14:textId="77777777" w:rsidR="0079098F" w:rsidRPr="004F5079" w:rsidRDefault="0079098F" w:rsidP="004B7C7E">
      <w:pPr>
        <w:spacing w:line="480" w:lineRule="auto"/>
        <w:rPr>
          <w:i/>
          <w:iCs/>
          <w:color w:val="000000"/>
          <w:lang w:val="en-US"/>
        </w:rPr>
      </w:pPr>
    </w:p>
    <w:p w14:paraId="0D47911A" w14:textId="73599E92" w:rsidR="0079098F" w:rsidRPr="004F5079" w:rsidRDefault="00804302" w:rsidP="004B7C7E">
      <w:pPr>
        <w:spacing w:line="480" w:lineRule="auto"/>
        <w:jc w:val="both"/>
        <w:rPr>
          <w:lang w:val="en-US"/>
        </w:rPr>
      </w:pPr>
      <w:r w:rsidRPr="004F5079">
        <w:rPr>
          <w:lang w:val="en-US"/>
        </w:rPr>
        <w:t xml:space="preserve">ROC-AUC for all trained </w:t>
      </w:r>
      <w:r w:rsidR="00F25EF1" w:rsidRPr="004F5079">
        <w:rPr>
          <w:lang w:val="en-US"/>
        </w:rPr>
        <w:t xml:space="preserve">clinical baseline </w:t>
      </w:r>
      <w:r w:rsidRPr="004F5079">
        <w:rPr>
          <w:lang w:val="en-US"/>
        </w:rPr>
        <w:t>models with sex and age ranged: 0.61</w:t>
      </w:r>
      <w:r w:rsidR="00F25EF1" w:rsidRPr="004F5079">
        <w:rPr>
          <w:color w:val="000000"/>
          <w:lang w:val="en-US"/>
        </w:rPr>
        <w:t>−</w:t>
      </w:r>
      <w:r w:rsidRPr="004F5079">
        <w:rPr>
          <w:lang w:val="en-US"/>
        </w:rPr>
        <w:t xml:space="preserve">0.63, however, the models falsely classified every patient to be never develop AAP as specificity is 1 and the MCC indicate random performance (MCC = 0) in all cross-validated models. This tables shows that down-sampling of the majority class is needed (non-AAP controls are needed for training of the models). Implementation of down-sampling on the training sets show that all models obtain similar ROC-AUC performances, but the models do now not misclassify all patients as never developing AAP. </w:t>
      </w:r>
      <w:r w:rsidR="0079098F" w:rsidRPr="004F5079">
        <w:rPr>
          <w:i/>
          <w:iCs/>
          <w:color w:val="000000"/>
          <w:lang w:val="en-US"/>
        </w:rPr>
        <w:br w:type="page"/>
      </w:r>
    </w:p>
    <w:p w14:paraId="0D965AC1" w14:textId="7D8DAD31" w:rsidR="0079098F" w:rsidRPr="004F5079" w:rsidRDefault="0079098F" w:rsidP="004B7C7E">
      <w:pPr>
        <w:spacing w:line="480" w:lineRule="auto"/>
        <w:rPr>
          <w:color w:val="000000"/>
          <w:lang w:val="en-US"/>
        </w:rPr>
      </w:pPr>
      <w:r w:rsidRPr="004F5079">
        <w:rPr>
          <w:i/>
          <w:iCs/>
          <w:color w:val="000000"/>
          <w:lang w:val="en-US"/>
        </w:rPr>
        <w:lastRenderedPageBreak/>
        <w:t xml:space="preserve">Supplementary </w:t>
      </w:r>
      <w:r w:rsidR="00DE5821" w:rsidRPr="004F5079">
        <w:rPr>
          <w:i/>
          <w:iCs/>
          <w:color w:val="000000"/>
          <w:lang w:val="en-US"/>
        </w:rPr>
        <w:t>Table</w:t>
      </w:r>
      <w:r w:rsidRPr="004F5079">
        <w:rPr>
          <w:i/>
          <w:iCs/>
          <w:color w:val="000000"/>
          <w:lang w:val="en-US"/>
        </w:rPr>
        <w:t xml:space="preserve"> S</w:t>
      </w:r>
      <w:r w:rsidR="007E014C" w:rsidRPr="004F5079">
        <w:rPr>
          <w:i/>
          <w:iCs/>
          <w:color w:val="000000"/>
          <w:lang w:val="en-US"/>
        </w:rPr>
        <w:t>.</w:t>
      </w:r>
      <w:ins w:id="972" w:author="Rikke Linnemann Nielsen" w:date="2021-04-16T15:35:00Z">
        <w:r w:rsidR="005C777B">
          <w:rPr>
            <w:i/>
            <w:iCs/>
            <w:color w:val="000000"/>
            <w:lang w:val="en-US"/>
          </w:rPr>
          <w:t>5</w:t>
        </w:r>
      </w:ins>
      <w:del w:id="973" w:author="Rikke Linnemann Nielsen" w:date="2021-04-16T15:35:00Z">
        <w:r w:rsidR="00DE5821" w:rsidRPr="004F5079" w:rsidDel="005C777B">
          <w:rPr>
            <w:i/>
            <w:iCs/>
            <w:color w:val="000000"/>
            <w:lang w:val="en-US"/>
          </w:rPr>
          <w:delText>3</w:delText>
        </w:r>
      </w:del>
      <w:r w:rsidRPr="004F5079">
        <w:rPr>
          <w:i/>
          <w:iCs/>
          <w:color w:val="000000"/>
          <w:lang w:val="en-US"/>
        </w:rPr>
        <w:t xml:space="preserve">: </w:t>
      </w:r>
      <w:r w:rsidR="0073790D" w:rsidRPr="004F5079">
        <w:rPr>
          <w:color w:val="000000"/>
          <w:lang w:val="en-US"/>
        </w:rPr>
        <w:t>P</w:t>
      </w:r>
      <w:r w:rsidRPr="004F5079">
        <w:rPr>
          <w:color w:val="000000"/>
          <w:lang w:val="en-US"/>
        </w:rPr>
        <w:t>erformances of all trained models</w:t>
      </w:r>
      <w:r w:rsidR="009328B0" w:rsidRPr="004F5079">
        <w:rPr>
          <w:color w:val="000000"/>
          <w:lang w:val="en-US"/>
        </w:rPr>
        <w:t xml:space="preserve"> across 100 model initializations in five-fold cross-validation.</w:t>
      </w:r>
    </w:p>
    <w:p w14:paraId="5C245C74" w14:textId="19947201" w:rsidR="0079098F" w:rsidRPr="004F5079" w:rsidRDefault="0079098F" w:rsidP="004B7C7E">
      <w:pPr>
        <w:spacing w:line="480" w:lineRule="auto"/>
        <w:rPr>
          <w:color w:val="000000"/>
          <w:lang w:val="en-US"/>
        </w:rPr>
      </w:pPr>
      <w:r w:rsidRPr="004F5079">
        <w:rPr>
          <w:i/>
          <w:iCs/>
          <w:color w:val="000000"/>
          <w:lang w:val="en-US"/>
        </w:rPr>
        <w:t>Table S.</w:t>
      </w:r>
      <w:ins w:id="974" w:author="Rikke Linnemann Nielsen" w:date="2021-04-16T15:35:00Z">
        <w:r w:rsidR="005C777B">
          <w:rPr>
            <w:i/>
            <w:iCs/>
            <w:color w:val="000000"/>
            <w:lang w:val="en-US"/>
          </w:rPr>
          <w:t>5</w:t>
        </w:r>
      </w:ins>
      <w:del w:id="975" w:author="Rikke Linnemann Nielsen" w:date="2021-04-16T15:35:00Z">
        <w:r w:rsidR="00DE5821" w:rsidRPr="004F5079" w:rsidDel="005C777B">
          <w:rPr>
            <w:i/>
            <w:iCs/>
            <w:color w:val="000000"/>
            <w:lang w:val="en-US"/>
          </w:rPr>
          <w:delText>3</w:delText>
        </w:r>
      </w:del>
      <w:r w:rsidRPr="004F5079">
        <w:rPr>
          <w:i/>
          <w:iCs/>
          <w:color w:val="000000"/>
          <w:lang w:val="en-US"/>
        </w:rPr>
        <w:t xml:space="preserve">: </w:t>
      </w:r>
      <w:r w:rsidRPr="004F5079">
        <w:rPr>
          <w:color w:val="000000"/>
          <w:lang w:val="en-US"/>
        </w:rPr>
        <w:t>ROC-AUC reported</w:t>
      </w:r>
      <w:r w:rsidR="000B7F75" w:rsidRPr="004F5079">
        <w:rPr>
          <w:color w:val="000000"/>
          <w:lang w:val="en-US"/>
        </w:rPr>
        <w:t xml:space="preserve"> as </w:t>
      </w:r>
      <w:r w:rsidR="000B7F75" w:rsidRPr="004F5079">
        <w:rPr>
          <w:lang w:val="en-US"/>
        </w:rPr>
        <w:t>mean ± standard deviation</w:t>
      </w:r>
      <w:r w:rsidRPr="004F5079">
        <w:rPr>
          <w:color w:val="000000"/>
          <w:lang w:val="en-US"/>
        </w:rPr>
        <w:t xml:space="preserve"> for the following machine learning models; logistic regression, random forest, AdaBoost, artificial neural networks (ANN, 1 and 2 hidden layers respectively) with age, sex and different sets of genetic variants encoded by dimensionality reduction methods incl. PCA or by single effect of SNPs by additive, dominant, recessive, or</w:t>
      </w:r>
      <w:r w:rsidR="00935604" w:rsidRPr="004F5079">
        <w:rPr>
          <w:lang w:val="en-US"/>
        </w:rPr>
        <w:t xml:space="preserve"> </w:t>
      </w:r>
      <w:r w:rsidR="00935604" w:rsidRPr="004F5079">
        <w:rPr>
          <w:color w:val="000000"/>
          <w:lang w:val="en-US"/>
        </w:rPr>
        <w:t xml:space="preserve">binary encoded according to the presence of the major or minor allele </w:t>
      </w:r>
      <w:r w:rsidRPr="004F5079">
        <w:rPr>
          <w:color w:val="000000"/>
          <w:lang w:val="en-US"/>
        </w:rPr>
        <w:t xml:space="preserve">genetic models. </w:t>
      </w:r>
      <w:r w:rsidR="00253A0B" w:rsidRPr="004F5079">
        <w:rPr>
          <w:color w:val="000000"/>
          <w:lang w:val="en-US"/>
        </w:rPr>
        <w:t>Hid = hidden layers.</w:t>
      </w:r>
    </w:p>
    <w:tbl>
      <w:tblPr>
        <w:tblStyle w:val="TableGrid"/>
        <w:tblW w:w="9636" w:type="dxa"/>
        <w:tblLook w:val="04A0" w:firstRow="1" w:lastRow="0" w:firstColumn="1" w:lastColumn="0" w:noHBand="0" w:noVBand="1"/>
      </w:tblPr>
      <w:tblGrid>
        <w:gridCol w:w="2551"/>
        <w:gridCol w:w="1417"/>
        <w:gridCol w:w="1417"/>
        <w:gridCol w:w="1417"/>
        <w:gridCol w:w="1417"/>
        <w:gridCol w:w="1417"/>
      </w:tblGrid>
      <w:tr w:rsidR="0079098F" w:rsidRPr="004F5079" w14:paraId="29BB1862" w14:textId="77777777" w:rsidTr="00707BA2">
        <w:trPr>
          <w:trHeight w:val="680"/>
        </w:trPr>
        <w:tc>
          <w:tcPr>
            <w:tcW w:w="2551" w:type="dxa"/>
            <w:hideMark/>
          </w:tcPr>
          <w:p w14:paraId="79FBACC6" w14:textId="2C606699" w:rsidR="0079098F" w:rsidRPr="004F5079" w:rsidRDefault="0079098F" w:rsidP="004B7C7E">
            <w:pPr>
              <w:spacing w:line="480" w:lineRule="auto"/>
              <w:rPr>
                <w:b/>
                <w:bCs/>
                <w:color w:val="000000" w:themeColor="text1"/>
                <w:sz w:val="24"/>
                <w:szCs w:val="24"/>
                <w:lang w:val="en-US"/>
              </w:rPr>
            </w:pPr>
            <w:r w:rsidRPr="004F5079">
              <w:rPr>
                <w:b/>
                <w:bCs/>
                <w:color w:val="000000" w:themeColor="text1"/>
                <w:sz w:val="24"/>
                <w:szCs w:val="24"/>
                <w:lang w:val="en-US"/>
              </w:rPr>
              <w:t xml:space="preserve">ROC-AUC </w:t>
            </w:r>
            <w:r w:rsidR="008C08E0" w:rsidRPr="004F5079">
              <w:rPr>
                <w:b/>
                <w:bCs/>
                <w:color w:val="000000" w:themeColor="text1"/>
                <w:sz w:val="24"/>
                <w:szCs w:val="24"/>
                <w:lang w:val="en-US"/>
              </w:rPr>
              <w:t>(N=1290)</w:t>
            </w:r>
          </w:p>
        </w:tc>
        <w:tc>
          <w:tcPr>
            <w:tcW w:w="1417" w:type="dxa"/>
            <w:hideMark/>
          </w:tcPr>
          <w:p w14:paraId="47201194" w14:textId="77777777" w:rsidR="0079098F" w:rsidRPr="004F5079" w:rsidRDefault="0079098F" w:rsidP="004B7C7E">
            <w:pPr>
              <w:spacing w:line="480" w:lineRule="auto"/>
              <w:rPr>
                <w:b/>
                <w:bCs/>
                <w:color w:val="000000" w:themeColor="text1"/>
                <w:sz w:val="24"/>
                <w:szCs w:val="24"/>
                <w:lang w:val="en-US"/>
              </w:rPr>
            </w:pPr>
            <w:r w:rsidRPr="004F5079">
              <w:rPr>
                <w:b/>
                <w:bCs/>
                <w:color w:val="000000" w:themeColor="text1"/>
                <w:sz w:val="24"/>
                <w:szCs w:val="24"/>
                <w:lang w:val="en-US"/>
              </w:rPr>
              <w:t>Logistic regression</w:t>
            </w:r>
          </w:p>
        </w:tc>
        <w:tc>
          <w:tcPr>
            <w:tcW w:w="1417" w:type="dxa"/>
            <w:hideMark/>
          </w:tcPr>
          <w:p w14:paraId="344F391A" w14:textId="77777777" w:rsidR="0079098F" w:rsidRPr="004F5079" w:rsidRDefault="0079098F" w:rsidP="004B7C7E">
            <w:pPr>
              <w:spacing w:line="480" w:lineRule="auto"/>
              <w:rPr>
                <w:b/>
                <w:bCs/>
                <w:color w:val="000000" w:themeColor="text1"/>
                <w:sz w:val="24"/>
                <w:szCs w:val="24"/>
                <w:lang w:val="en-US"/>
              </w:rPr>
            </w:pPr>
            <w:r w:rsidRPr="004F5079">
              <w:rPr>
                <w:b/>
                <w:bCs/>
                <w:color w:val="000000" w:themeColor="text1"/>
                <w:sz w:val="24"/>
                <w:szCs w:val="24"/>
                <w:lang w:val="en-US"/>
              </w:rPr>
              <w:t>Random forest</w:t>
            </w:r>
          </w:p>
        </w:tc>
        <w:tc>
          <w:tcPr>
            <w:tcW w:w="1417" w:type="dxa"/>
            <w:hideMark/>
          </w:tcPr>
          <w:p w14:paraId="5E4E6838" w14:textId="77777777" w:rsidR="0079098F" w:rsidRPr="004F5079" w:rsidRDefault="0079098F" w:rsidP="004B7C7E">
            <w:pPr>
              <w:spacing w:line="480" w:lineRule="auto"/>
              <w:rPr>
                <w:b/>
                <w:bCs/>
                <w:color w:val="000000" w:themeColor="text1"/>
                <w:sz w:val="24"/>
                <w:szCs w:val="24"/>
                <w:lang w:val="en-US"/>
              </w:rPr>
            </w:pPr>
            <w:r w:rsidRPr="004F5079">
              <w:rPr>
                <w:b/>
                <w:bCs/>
                <w:color w:val="000000" w:themeColor="text1"/>
                <w:sz w:val="24"/>
                <w:szCs w:val="24"/>
                <w:lang w:val="en-US"/>
              </w:rPr>
              <w:t>AdaBoost</w:t>
            </w:r>
          </w:p>
        </w:tc>
        <w:tc>
          <w:tcPr>
            <w:tcW w:w="1417" w:type="dxa"/>
            <w:hideMark/>
          </w:tcPr>
          <w:p w14:paraId="01011B04" w14:textId="77777777" w:rsidR="0079098F" w:rsidRPr="004F5079" w:rsidRDefault="0079098F" w:rsidP="004B7C7E">
            <w:pPr>
              <w:spacing w:line="480" w:lineRule="auto"/>
              <w:rPr>
                <w:b/>
                <w:bCs/>
                <w:color w:val="000000" w:themeColor="text1"/>
                <w:sz w:val="24"/>
                <w:szCs w:val="24"/>
                <w:lang w:val="en-US"/>
              </w:rPr>
            </w:pPr>
            <w:r w:rsidRPr="004F5079">
              <w:rPr>
                <w:b/>
                <w:bCs/>
                <w:color w:val="000000" w:themeColor="text1"/>
                <w:sz w:val="24"/>
                <w:szCs w:val="24"/>
                <w:lang w:val="en-US"/>
              </w:rPr>
              <w:t>ANN (1 hid)</w:t>
            </w:r>
          </w:p>
        </w:tc>
        <w:tc>
          <w:tcPr>
            <w:tcW w:w="1417" w:type="dxa"/>
            <w:hideMark/>
          </w:tcPr>
          <w:p w14:paraId="227626CC" w14:textId="77777777" w:rsidR="0079098F" w:rsidRPr="004F5079" w:rsidRDefault="0079098F" w:rsidP="004B7C7E">
            <w:pPr>
              <w:spacing w:line="480" w:lineRule="auto"/>
              <w:rPr>
                <w:b/>
                <w:bCs/>
                <w:color w:val="000000" w:themeColor="text1"/>
                <w:sz w:val="24"/>
                <w:szCs w:val="24"/>
                <w:lang w:val="en-US"/>
              </w:rPr>
            </w:pPr>
            <w:r w:rsidRPr="004F5079">
              <w:rPr>
                <w:b/>
                <w:bCs/>
                <w:color w:val="000000" w:themeColor="text1"/>
                <w:sz w:val="24"/>
                <w:szCs w:val="24"/>
                <w:lang w:val="en-US"/>
              </w:rPr>
              <w:t>ANN (2 hid)</w:t>
            </w:r>
          </w:p>
        </w:tc>
      </w:tr>
      <w:tr w:rsidR="0079098F" w:rsidRPr="004F5079" w14:paraId="556A60CC" w14:textId="77777777" w:rsidTr="00707BA2">
        <w:trPr>
          <w:trHeight w:val="340"/>
        </w:trPr>
        <w:tc>
          <w:tcPr>
            <w:tcW w:w="9636" w:type="dxa"/>
            <w:gridSpan w:val="6"/>
            <w:vAlign w:val="center"/>
          </w:tcPr>
          <w:p w14:paraId="09A33664" w14:textId="77777777" w:rsidR="0079098F" w:rsidRPr="004F5079" w:rsidRDefault="0079098F" w:rsidP="004B7C7E">
            <w:pPr>
              <w:spacing w:line="480" w:lineRule="auto"/>
              <w:jc w:val="center"/>
              <w:rPr>
                <w:b/>
                <w:bCs/>
                <w:color w:val="000000" w:themeColor="text1"/>
                <w:sz w:val="24"/>
                <w:szCs w:val="24"/>
                <w:lang w:val="en-US"/>
              </w:rPr>
            </w:pPr>
            <w:r w:rsidRPr="004F5079">
              <w:rPr>
                <w:b/>
                <w:bCs/>
                <w:color w:val="000000" w:themeColor="text1"/>
                <w:sz w:val="24"/>
                <w:szCs w:val="24"/>
                <w:lang w:val="en-US"/>
              </w:rPr>
              <w:t>Dimensionality reduction</w:t>
            </w:r>
          </w:p>
        </w:tc>
      </w:tr>
      <w:tr w:rsidR="0079098F" w:rsidRPr="004F5079" w14:paraId="0BC24A8B" w14:textId="77777777" w:rsidTr="00707BA2">
        <w:trPr>
          <w:trHeight w:val="340"/>
        </w:trPr>
        <w:tc>
          <w:tcPr>
            <w:tcW w:w="2551" w:type="dxa"/>
            <w:hideMark/>
          </w:tcPr>
          <w:p w14:paraId="6D1058B9" w14:textId="0D52ADF9" w:rsidR="0079098F" w:rsidRPr="004F5079" w:rsidRDefault="009176B0" w:rsidP="004B7C7E">
            <w:pPr>
              <w:spacing w:line="480" w:lineRule="auto"/>
              <w:rPr>
                <w:color w:val="000000" w:themeColor="text1"/>
                <w:sz w:val="24"/>
                <w:szCs w:val="24"/>
                <w:lang w:val="en-US"/>
              </w:rPr>
            </w:pPr>
            <w:r w:rsidRPr="004F5079">
              <w:rPr>
                <w:color w:val="000000" w:themeColor="text1"/>
                <w:sz w:val="24"/>
                <w:szCs w:val="24"/>
                <w:lang w:val="en-US"/>
              </w:rPr>
              <w:t>Three principal components of eight pancreatitis SNP-annotated genes</w:t>
            </w:r>
          </w:p>
        </w:tc>
        <w:tc>
          <w:tcPr>
            <w:tcW w:w="1417" w:type="dxa"/>
            <w:hideMark/>
          </w:tcPr>
          <w:p w14:paraId="272894DD" w14:textId="77777777" w:rsidR="0079098F" w:rsidRPr="004F5079" w:rsidRDefault="0079098F" w:rsidP="004B7C7E">
            <w:pPr>
              <w:spacing w:line="480" w:lineRule="auto"/>
              <w:rPr>
                <w:color w:val="000000" w:themeColor="text1"/>
                <w:sz w:val="24"/>
                <w:szCs w:val="24"/>
                <w:lang w:val="en-US"/>
              </w:rPr>
            </w:pPr>
            <w:r w:rsidRPr="004F5079">
              <w:rPr>
                <w:color w:val="000000"/>
                <w:sz w:val="24"/>
                <w:szCs w:val="24"/>
                <w:lang w:val="en-US"/>
              </w:rPr>
              <w:t>0.47 ± 0.01</w:t>
            </w:r>
          </w:p>
        </w:tc>
        <w:tc>
          <w:tcPr>
            <w:tcW w:w="1417" w:type="dxa"/>
            <w:hideMark/>
          </w:tcPr>
          <w:p w14:paraId="5AE3AC3D" w14:textId="77777777" w:rsidR="0079098F" w:rsidRPr="004F5079" w:rsidRDefault="0079098F" w:rsidP="004B7C7E">
            <w:pPr>
              <w:spacing w:line="480" w:lineRule="auto"/>
              <w:rPr>
                <w:color w:val="000000" w:themeColor="text1"/>
                <w:sz w:val="24"/>
                <w:szCs w:val="24"/>
                <w:lang w:val="en-US"/>
              </w:rPr>
            </w:pPr>
            <w:r w:rsidRPr="004F5079">
              <w:rPr>
                <w:color w:val="000000" w:themeColor="text1"/>
                <w:sz w:val="24"/>
                <w:szCs w:val="24"/>
                <w:lang w:val="en-US"/>
              </w:rPr>
              <w:t>0.51 ± 0.02</w:t>
            </w:r>
          </w:p>
        </w:tc>
        <w:tc>
          <w:tcPr>
            <w:tcW w:w="1417" w:type="dxa"/>
            <w:hideMark/>
          </w:tcPr>
          <w:p w14:paraId="6B5384B6" w14:textId="77777777" w:rsidR="0079098F" w:rsidRPr="004F5079" w:rsidRDefault="0079098F" w:rsidP="004B7C7E">
            <w:pPr>
              <w:spacing w:line="480" w:lineRule="auto"/>
              <w:rPr>
                <w:color w:val="000000" w:themeColor="text1"/>
                <w:sz w:val="24"/>
                <w:szCs w:val="24"/>
                <w:lang w:val="en-US"/>
              </w:rPr>
            </w:pPr>
            <w:r w:rsidRPr="004F5079">
              <w:rPr>
                <w:color w:val="000000" w:themeColor="text1"/>
                <w:sz w:val="24"/>
                <w:szCs w:val="24"/>
                <w:lang w:val="en-US"/>
              </w:rPr>
              <w:t>0.51 ± 0.02</w:t>
            </w:r>
          </w:p>
        </w:tc>
        <w:tc>
          <w:tcPr>
            <w:tcW w:w="1417" w:type="dxa"/>
            <w:hideMark/>
          </w:tcPr>
          <w:p w14:paraId="7E17312D" w14:textId="77777777" w:rsidR="0079098F" w:rsidRPr="004F5079" w:rsidRDefault="0079098F" w:rsidP="004B7C7E">
            <w:pPr>
              <w:spacing w:line="480" w:lineRule="auto"/>
              <w:rPr>
                <w:color w:val="000000" w:themeColor="text1"/>
                <w:sz w:val="24"/>
                <w:szCs w:val="24"/>
                <w:lang w:val="en-US"/>
              </w:rPr>
            </w:pPr>
            <w:r w:rsidRPr="004F5079">
              <w:rPr>
                <w:color w:val="000000"/>
                <w:sz w:val="24"/>
                <w:szCs w:val="24"/>
                <w:lang w:val="en-US"/>
              </w:rPr>
              <w:t>0.51 ± 0.01</w:t>
            </w:r>
          </w:p>
        </w:tc>
        <w:tc>
          <w:tcPr>
            <w:tcW w:w="1417" w:type="dxa"/>
            <w:hideMark/>
          </w:tcPr>
          <w:p w14:paraId="5AC67D50" w14:textId="77777777" w:rsidR="0079098F" w:rsidRPr="004F5079" w:rsidRDefault="0079098F" w:rsidP="004B7C7E">
            <w:pPr>
              <w:spacing w:line="480" w:lineRule="auto"/>
              <w:rPr>
                <w:color w:val="000000" w:themeColor="text1"/>
                <w:sz w:val="24"/>
                <w:szCs w:val="24"/>
                <w:lang w:val="en-US"/>
              </w:rPr>
            </w:pPr>
            <w:r w:rsidRPr="004F5079">
              <w:rPr>
                <w:color w:val="000000"/>
                <w:sz w:val="24"/>
                <w:szCs w:val="24"/>
                <w:lang w:val="en-US"/>
              </w:rPr>
              <w:t>0.47 ± 0.01</w:t>
            </w:r>
          </w:p>
        </w:tc>
      </w:tr>
      <w:tr w:rsidR="0079098F" w:rsidRPr="004F5079" w14:paraId="41011BFA" w14:textId="77777777" w:rsidTr="00707BA2">
        <w:trPr>
          <w:trHeight w:val="340"/>
        </w:trPr>
        <w:tc>
          <w:tcPr>
            <w:tcW w:w="9636" w:type="dxa"/>
            <w:gridSpan w:val="6"/>
            <w:vAlign w:val="center"/>
            <w:hideMark/>
          </w:tcPr>
          <w:p w14:paraId="6CF653FE" w14:textId="77777777" w:rsidR="0079098F" w:rsidRPr="004F5079" w:rsidRDefault="0079098F" w:rsidP="004B7C7E">
            <w:pPr>
              <w:spacing w:line="480" w:lineRule="auto"/>
              <w:jc w:val="center"/>
              <w:rPr>
                <w:color w:val="000000" w:themeColor="text1"/>
                <w:sz w:val="24"/>
                <w:szCs w:val="24"/>
                <w:lang w:val="en-US"/>
              </w:rPr>
            </w:pPr>
            <w:r w:rsidRPr="004F5079">
              <w:rPr>
                <w:b/>
                <w:bCs/>
                <w:color w:val="000000" w:themeColor="text1"/>
                <w:sz w:val="24"/>
                <w:szCs w:val="24"/>
                <w:lang w:val="en-US"/>
              </w:rPr>
              <w:t>Additive encoding of genetics</w:t>
            </w:r>
          </w:p>
        </w:tc>
      </w:tr>
      <w:tr w:rsidR="0079098F" w:rsidRPr="004F5079" w14:paraId="3DFBC9D7" w14:textId="26AF913F" w:rsidTr="00707BA2">
        <w:trPr>
          <w:trHeight w:val="340"/>
        </w:trPr>
        <w:tc>
          <w:tcPr>
            <w:tcW w:w="2551" w:type="dxa"/>
            <w:hideMark/>
          </w:tcPr>
          <w:p w14:paraId="629B2474" w14:textId="07969223" w:rsidR="0079098F" w:rsidRPr="004F5079" w:rsidRDefault="00151B63" w:rsidP="004B7C7E">
            <w:pPr>
              <w:spacing w:line="480" w:lineRule="auto"/>
              <w:rPr>
                <w:color w:val="000000" w:themeColor="text1"/>
                <w:sz w:val="24"/>
                <w:szCs w:val="24"/>
                <w:lang w:val="en-US"/>
              </w:rPr>
            </w:pPr>
            <w:r w:rsidRPr="004F5079">
              <w:rPr>
                <w:color w:val="000000" w:themeColor="text1"/>
                <w:sz w:val="24"/>
                <w:szCs w:val="24"/>
                <w:lang w:val="en-US"/>
              </w:rPr>
              <w:t>Six candidate SNPs</w:t>
            </w:r>
          </w:p>
        </w:tc>
        <w:tc>
          <w:tcPr>
            <w:tcW w:w="1417" w:type="dxa"/>
            <w:hideMark/>
          </w:tcPr>
          <w:p w14:paraId="74D25FC9" w14:textId="53B176F6" w:rsidR="0079098F" w:rsidRPr="004F5079" w:rsidRDefault="0079098F" w:rsidP="004B7C7E">
            <w:pPr>
              <w:spacing w:line="480" w:lineRule="auto"/>
              <w:rPr>
                <w:color w:val="000000" w:themeColor="text1"/>
                <w:sz w:val="24"/>
                <w:szCs w:val="24"/>
                <w:lang w:val="en-US"/>
              </w:rPr>
            </w:pPr>
            <w:r w:rsidRPr="004F5079">
              <w:rPr>
                <w:color w:val="000000"/>
                <w:sz w:val="24"/>
                <w:szCs w:val="24"/>
                <w:lang w:val="en-US"/>
              </w:rPr>
              <w:t>0.66 ± 0.01</w:t>
            </w:r>
          </w:p>
        </w:tc>
        <w:tc>
          <w:tcPr>
            <w:tcW w:w="1417" w:type="dxa"/>
            <w:hideMark/>
          </w:tcPr>
          <w:p w14:paraId="45B1A691" w14:textId="23FB0A52" w:rsidR="0079098F" w:rsidRPr="004F5079" w:rsidRDefault="0079098F" w:rsidP="004B7C7E">
            <w:pPr>
              <w:spacing w:line="480" w:lineRule="auto"/>
              <w:rPr>
                <w:color w:val="000000" w:themeColor="text1"/>
                <w:sz w:val="24"/>
                <w:szCs w:val="24"/>
                <w:lang w:val="en-US"/>
              </w:rPr>
            </w:pPr>
            <w:r w:rsidRPr="004F5079">
              <w:rPr>
                <w:color w:val="000000"/>
                <w:sz w:val="24"/>
                <w:szCs w:val="24"/>
                <w:lang w:val="en-US"/>
              </w:rPr>
              <w:t>0.64 ± 0.01</w:t>
            </w:r>
          </w:p>
        </w:tc>
        <w:tc>
          <w:tcPr>
            <w:tcW w:w="1417" w:type="dxa"/>
            <w:hideMark/>
          </w:tcPr>
          <w:p w14:paraId="4B4FEEF4" w14:textId="395795C9" w:rsidR="0079098F" w:rsidRPr="004F5079" w:rsidRDefault="0079098F" w:rsidP="004B7C7E">
            <w:pPr>
              <w:spacing w:line="480" w:lineRule="auto"/>
              <w:rPr>
                <w:color w:val="000000" w:themeColor="text1"/>
                <w:sz w:val="24"/>
                <w:szCs w:val="24"/>
                <w:lang w:val="en-US"/>
              </w:rPr>
            </w:pPr>
            <w:r w:rsidRPr="004F5079">
              <w:rPr>
                <w:color w:val="000000"/>
                <w:sz w:val="24"/>
                <w:szCs w:val="24"/>
                <w:lang w:val="en-US"/>
              </w:rPr>
              <w:t>0.66 ± 0.01</w:t>
            </w:r>
          </w:p>
        </w:tc>
        <w:tc>
          <w:tcPr>
            <w:tcW w:w="1417" w:type="dxa"/>
            <w:hideMark/>
          </w:tcPr>
          <w:p w14:paraId="548EDE28" w14:textId="3145824A" w:rsidR="0079098F" w:rsidRPr="004F5079" w:rsidRDefault="0079098F" w:rsidP="004B7C7E">
            <w:pPr>
              <w:spacing w:line="480" w:lineRule="auto"/>
              <w:rPr>
                <w:color w:val="000000" w:themeColor="text1"/>
                <w:sz w:val="24"/>
                <w:szCs w:val="24"/>
                <w:lang w:val="en-US"/>
              </w:rPr>
            </w:pPr>
            <w:r w:rsidRPr="004F5079">
              <w:rPr>
                <w:color w:val="000000"/>
                <w:sz w:val="24"/>
                <w:szCs w:val="24"/>
                <w:lang w:val="en-US"/>
              </w:rPr>
              <w:t>0.67 ± 0.01</w:t>
            </w:r>
          </w:p>
        </w:tc>
        <w:tc>
          <w:tcPr>
            <w:tcW w:w="1417" w:type="dxa"/>
            <w:hideMark/>
          </w:tcPr>
          <w:p w14:paraId="07ED845E" w14:textId="7CF6E4AC" w:rsidR="0079098F" w:rsidRPr="004F5079" w:rsidRDefault="0079098F" w:rsidP="004B7C7E">
            <w:pPr>
              <w:spacing w:line="480" w:lineRule="auto"/>
              <w:rPr>
                <w:color w:val="000000" w:themeColor="text1"/>
                <w:sz w:val="24"/>
                <w:szCs w:val="24"/>
                <w:lang w:val="en-US"/>
              </w:rPr>
            </w:pPr>
            <w:r w:rsidRPr="004F5079">
              <w:rPr>
                <w:color w:val="000000"/>
                <w:sz w:val="24"/>
                <w:szCs w:val="24"/>
                <w:lang w:val="en-US"/>
              </w:rPr>
              <w:t>0.66 ± 0.01</w:t>
            </w:r>
          </w:p>
        </w:tc>
      </w:tr>
      <w:tr w:rsidR="0079098F" w:rsidRPr="004F5079" w14:paraId="5A1635FF" w14:textId="77777777" w:rsidTr="00707BA2">
        <w:trPr>
          <w:trHeight w:val="340"/>
        </w:trPr>
        <w:tc>
          <w:tcPr>
            <w:tcW w:w="2551" w:type="dxa"/>
            <w:hideMark/>
          </w:tcPr>
          <w:p w14:paraId="7F7AFFB7" w14:textId="3670EBDB" w:rsidR="0079098F" w:rsidRPr="004F5079" w:rsidRDefault="00151B63" w:rsidP="004B7C7E">
            <w:pPr>
              <w:spacing w:line="480" w:lineRule="auto"/>
              <w:rPr>
                <w:color w:val="000000" w:themeColor="text1"/>
                <w:sz w:val="24"/>
                <w:szCs w:val="24"/>
                <w:lang w:val="en-US"/>
              </w:rPr>
            </w:pPr>
            <w:r w:rsidRPr="004F5079">
              <w:rPr>
                <w:color w:val="000000" w:themeColor="text1"/>
                <w:sz w:val="24"/>
                <w:szCs w:val="24"/>
                <w:lang w:val="en-US"/>
              </w:rPr>
              <w:t>Eight candidate genes</w:t>
            </w:r>
          </w:p>
        </w:tc>
        <w:tc>
          <w:tcPr>
            <w:tcW w:w="1417" w:type="dxa"/>
            <w:hideMark/>
          </w:tcPr>
          <w:p w14:paraId="2CB0FBAE" w14:textId="77777777" w:rsidR="0079098F" w:rsidRPr="004F5079" w:rsidRDefault="0079098F" w:rsidP="004B7C7E">
            <w:pPr>
              <w:spacing w:line="480" w:lineRule="auto"/>
              <w:rPr>
                <w:color w:val="000000" w:themeColor="text1"/>
                <w:sz w:val="24"/>
                <w:szCs w:val="24"/>
                <w:lang w:val="en-US"/>
              </w:rPr>
            </w:pPr>
            <w:r w:rsidRPr="004F5079">
              <w:rPr>
                <w:color w:val="000000"/>
                <w:sz w:val="24"/>
                <w:szCs w:val="24"/>
                <w:lang w:val="en-US"/>
              </w:rPr>
              <w:t>0.58 ± 0.02</w:t>
            </w:r>
          </w:p>
        </w:tc>
        <w:tc>
          <w:tcPr>
            <w:tcW w:w="1417" w:type="dxa"/>
            <w:hideMark/>
          </w:tcPr>
          <w:p w14:paraId="1CB400C7" w14:textId="77777777" w:rsidR="0079098F" w:rsidRPr="004F5079" w:rsidRDefault="0079098F" w:rsidP="004B7C7E">
            <w:pPr>
              <w:spacing w:line="480" w:lineRule="auto"/>
              <w:rPr>
                <w:color w:val="000000" w:themeColor="text1"/>
                <w:sz w:val="24"/>
                <w:szCs w:val="24"/>
                <w:lang w:val="en-US"/>
              </w:rPr>
            </w:pPr>
            <w:r w:rsidRPr="004F5079">
              <w:rPr>
                <w:color w:val="000000"/>
                <w:sz w:val="24"/>
                <w:szCs w:val="24"/>
                <w:lang w:val="en-US"/>
              </w:rPr>
              <w:t>0.57 ± 0.02</w:t>
            </w:r>
          </w:p>
        </w:tc>
        <w:tc>
          <w:tcPr>
            <w:tcW w:w="1417" w:type="dxa"/>
            <w:hideMark/>
          </w:tcPr>
          <w:p w14:paraId="408E9F78" w14:textId="77777777" w:rsidR="0079098F" w:rsidRPr="004F5079" w:rsidRDefault="0079098F" w:rsidP="004B7C7E">
            <w:pPr>
              <w:spacing w:line="480" w:lineRule="auto"/>
              <w:rPr>
                <w:color w:val="000000" w:themeColor="text1"/>
                <w:sz w:val="24"/>
                <w:szCs w:val="24"/>
                <w:lang w:val="en-US"/>
              </w:rPr>
            </w:pPr>
            <w:r w:rsidRPr="004F5079">
              <w:rPr>
                <w:color w:val="000000"/>
                <w:sz w:val="24"/>
                <w:szCs w:val="24"/>
                <w:lang w:val="en-US"/>
              </w:rPr>
              <w:t>0.60 ± 0.02</w:t>
            </w:r>
          </w:p>
        </w:tc>
        <w:tc>
          <w:tcPr>
            <w:tcW w:w="1417" w:type="dxa"/>
            <w:hideMark/>
          </w:tcPr>
          <w:p w14:paraId="3A889BE1" w14:textId="77777777" w:rsidR="0079098F" w:rsidRPr="004F5079" w:rsidRDefault="0079098F" w:rsidP="004B7C7E">
            <w:pPr>
              <w:spacing w:line="480" w:lineRule="auto"/>
              <w:rPr>
                <w:color w:val="000000" w:themeColor="text1"/>
                <w:sz w:val="24"/>
                <w:szCs w:val="24"/>
                <w:lang w:val="en-US"/>
              </w:rPr>
            </w:pPr>
            <w:r w:rsidRPr="004F5079">
              <w:rPr>
                <w:color w:val="000000"/>
                <w:sz w:val="24"/>
                <w:szCs w:val="24"/>
                <w:lang w:val="en-US"/>
              </w:rPr>
              <w:t>0.58 ± 0.02</w:t>
            </w:r>
          </w:p>
        </w:tc>
        <w:tc>
          <w:tcPr>
            <w:tcW w:w="1417" w:type="dxa"/>
            <w:hideMark/>
          </w:tcPr>
          <w:p w14:paraId="25D0E60D" w14:textId="77777777" w:rsidR="0079098F" w:rsidRPr="004F5079" w:rsidRDefault="0079098F" w:rsidP="004B7C7E">
            <w:pPr>
              <w:spacing w:line="480" w:lineRule="auto"/>
              <w:rPr>
                <w:color w:val="000000" w:themeColor="text1"/>
                <w:sz w:val="24"/>
                <w:szCs w:val="24"/>
                <w:lang w:val="en-US"/>
              </w:rPr>
            </w:pPr>
            <w:r w:rsidRPr="004F5079">
              <w:rPr>
                <w:color w:val="000000"/>
                <w:sz w:val="24"/>
                <w:szCs w:val="24"/>
                <w:lang w:val="en-US"/>
              </w:rPr>
              <w:t>0.58 ± 0.02</w:t>
            </w:r>
          </w:p>
        </w:tc>
      </w:tr>
      <w:tr w:rsidR="00FD7942" w:rsidRPr="004F5079" w14:paraId="18B482DC" w14:textId="77777777" w:rsidTr="00707BA2">
        <w:trPr>
          <w:trHeight w:val="340"/>
        </w:trPr>
        <w:tc>
          <w:tcPr>
            <w:tcW w:w="2551" w:type="dxa"/>
          </w:tcPr>
          <w:p w14:paraId="6C793B00" w14:textId="3453902F" w:rsidR="00FD7942" w:rsidRPr="004F5079" w:rsidRDefault="00151B63" w:rsidP="004B7C7E">
            <w:pPr>
              <w:spacing w:line="480" w:lineRule="auto"/>
              <w:rPr>
                <w:color w:val="000000" w:themeColor="text1"/>
                <w:sz w:val="24"/>
                <w:szCs w:val="24"/>
                <w:lang w:val="en-US"/>
              </w:rPr>
            </w:pPr>
            <w:r w:rsidRPr="004F5079">
              <w:rPr>
                <w:color w:val="000000"/>
                <w:sz w:val="24"/>
                <w:szCs w:val="24"/>
                <w:lang w:val="en-US"/>
              </w:rPr>
              <w:t>Eight candidate genes (functional consequence prioritized)</w:t>
            </w:r>
          </w:p>
        </w:tc>
        <w:tc>
          <w:tcPr>
            <w:tcW w:w="1417" w:type="dxa"/>
          </w:tcPr>
          <w:p w14:paraId="01D95535" w14:textId="081E765A" w:rsidR="00FD7942" w:rsidRPr="004F5079" w:rsidRDefault="00FD7942" w:rsidP="004B7C7E">
            <w:pPr>
              <w:spacing w:line="480" w:lineRule="auto"/>
              <w:rPr>
                <w:color w:val="000000"/>
                <w:sz w:val="24"/>
                <w:szCs w:val="24"/>
                <w:lang w:val="en-US"/>
              </w:rPr>
            </w:pPr>
            <w:r w:rsidRPr="004F5079">
              <w:rPr>
                <w:color w:val="000000"/>
                <w:sz w:val="24"/>
                <w:szCs w:val="24"/>
              </w:rPr>
              <w:t>0.55 ± 0.02</w:t>
            </w:r>
          </w:p>
        </w:tc>
        <w:tc>
          <w:tcPr>
            <w:tcW w:w="1417" w:type="dxa"/>
          </w:tcPr>
          <w:p w14:paraId="09A67C71" w14:textId="13AF1601" w:rsidR="00FD7942" w:rsidRPr="004F5079" w:rsidRDefault="00FD7942" w:rsidP="004B7C7E">
            <w:pPr>
              <w:spacing w:line="480" w:lineRule="auto"/>
              <w:rPr>
                <w:color w:val="000000"/>
                <w:sz w:val="24"/>
                <w:szCs w:val="24"/>
                <w:lang w:val="en-US"/>
              </w:rPr>
            </w:pPr>
            <w:r w:rsidRPr="004F5079">
              <w:rPr>
                <w:color w:val="000000"/>
                <w:sz w:val="24"/>
                <w:szCs w:val="24"/>
              </w:rPr>
              <w:t>0.59 ± 0.01</w:t>
            </w:r>
          </w:p>
        </w:tc>
        <w:tc>
          <w:tcPr>
            <w:tcW w:w="1417" w:type="dxa"/>
          </w:tcPr>
          <w:p w14:paraId="5300B8A5" w14:textId="3EEBE224" w:rsidR="00FD7942" w:rsidRPr="004F5079" w:rsidRDefault="00FD7942" w:rsidP="004B7C7E">
            <w:pPr>
              <w:spacing w:line="480" w:lineRule="auto"/>
              <w:rPr>
                <w:color w:val="000000"/>
                <w:sz w:val="24"/>
                <w:szCs w:val="24"/>
                <w:lang w:val="en-US"/>
              </w:rPr>
            </w:pPr>
            <w:r w:rsidRPr="004F5079">
              <w:rPr>
                <w:color w:val="000000"/>
                <w:sz w:val="24"/>
                <w:szCs w:val="24"/>
              </w:rPr>
              <w:t>0.59 ± 0.02</w:t>
            </w:r>
          </w:p>
        </w:tc>
        <w:tc>
          <w:tcPr>
            <w:tcW w:w="1417" w:type="dxa"/>
          </w:tcPr>
          <w:p w14:paraId="5DB8683F" w14:textId="7A4F62FE" w:rsidR="00FD7942" w:rsidRPr="004F5079" w:rsidRDefault="00FD7942" w:rsidP="004B7C7E">
            <w:pPr>
              <w:spacing w:line="480" w:lineRule="auto"/>
              <w:rPr>
                <w:color w:val="000000"/>
                <w:sz w:val="24"/>
                <w:szCs w:val="24"/>
                <w:lang w:val="en-US"/>
              </w:rPr>
            </w:pPr>
            <w:r w:rsidRPr="004F5079">
              <w:rPr>
                <w:color w:val="000000"/>
                <w:sz w:val="24"/>
                <w:szCs w:val="24"/>
              </w:rPr>
              <w:t>0.56 ± 0.02</w:t>
            </w:r>
          </w:p>
        </w:tc>
        <w:tc>
          <w:tcPr>
            <w:tcW w:w="1417" w:type="dxa"/>
          </w:tcPr>
          <w:p w14:paraId="06843366" w14:textId="52959F9C" w:rsidR="00FD7942" w:rsidRPr="004F5079" w:rsidRDefault="00FD7942" w:rsidP="004B7C7E">
            <w:pPr>
              <w:spacing w:line="480" w:lineRule="auto"/>
              <w:rPr>
                <w:color w:val="000000"/>
                <w:sz w:val="24"/>
                <w:szCs w:val="24"/>
                <w:lang w:val="en-US"/>
              </w:rPr>
            </w:pPr>
            <w:r w:rsidRPr="004F5079">
              <w:rPr>
                <w:color w:val="000000"/>
                <w:sz w:val="24"/>
                <w:szCs w:val="24"/>
              </w:rPr>
              <w:t>0.54 ± 0.02</w:t>
            </w:r>
          </w:p>
        </w:tc>
      </w:tr>
      <w:tr w:rsidR="00FD7942" w:rsidRPr="004F5079" w14:paraId="65D668BE" w14:textId="77777777" w:rsidTr="00707BA2">
        <w:trPr>
          <w:trHeight w:val="340"/>
        </w:trPr>
        <w:tc>
          <w:tcPr>
            <w:tcW w:w="2551" w:type="dxa"/>
            <w:hideMark/>
          </w:tcPr>
          <w:p w14:paraId="21225719" w14:textId="04CF245C" w:rsidR="00FD7942" w:rsidRPr="004F5079" w:rsidRDefault="00151B63" w:rsidP="004B7C7E">
            <w:pPr>
              <w:spacing w:line="480" w:lineRule="auto"/>
              <w:rPr>
                <w:color w:val="000000" w:themeColor="text1"/>
                <w:sz w:val="24"/>
                <w:szCs w:val="24"/>
                <w:lang w:val="en-US"/>
              </w:rPr>
            </w:pPr>
            <w:r w:rsidRPr="004F5079">
              <w:rPr>
                <w:color w:val="000000" w:themeColor="text1"/>
                <w:sz w:val="24"/>
                <w:szCs w:val="24"/>
                <w:lang w:val="en-US"/>
              </w:rPr>
              <w:t xml:space="preserve">Eight candidate genes - </w:t>
            </w:r>
            <w:proofErr w:type="spellStart"/>
            <w:r w:rsidRPr="004F5079">
              <w:rPr>
                <w:color w:val="000000" w:themeColor="text1"/>
                <w:sz w:val="24"/>
                <w:szCs w:val="24"/>
                <w:lang w:val="en-US"/>
              </w:rPr>
              <w:t>GTEx</w:t>
            </w:r>
            <w:proofErr w:type="spellEnd"/>
            <w:r w:rsidRPr="004F5079">
              <w:rPr>
                <w:color w:val="000000" w:themeColor="text1"/>
                <w:sz w:val="24"/>
                <w:szCs w:val="24"/>
                <w:lang w:val="en-US"/>
              </w:rPr>
              <w:t xml:space="preserve"> </w:t>
            </w:r>
            <w:proofErr w:type="spellStart"/>
            <w:r w:rsidRPr="004F5079">
              <w:rPr>
                <w:color w:val="000000" w:themeColor="text1"/>
                <w:sz w:val="24"/>
                <w:szCs w:val="24"/>
                <w:lang w:val="en-US"/>
              </w:rPr>
              <w:t>eQTL</w:t>
            </w:r>
            <w:proofErr w:type="spellEnd"/>
          </w:p>
        </w:tc>
        <w:tc>
          <w:tcPr>
            <w:tcW w:w="1417" w:type="dxa"/>
            <w:hideMark/>
          </w:tcPr>
          <w:p w14:paraId="3D741D4B"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56 ± 0.02</w:t>
            </w:r>
          </w:p>
        </w:tc>
        <w:tc>
          <w:tcPr>
            <w:tcW w:w="1417" w:type="dxa"/>
            <w:hideMark/>
          </w:tcPr>
          <w:p w14:paraId="2A949D77"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55 ± 0.03</w:t>
            </w:r>
          </w:p>
        </w:tc>
        <w:tc>
          <w:tcPr>
            <w:tcW w:w="1417" w:type="dxa"/>
            <w:hideMark/>
          </w:tcPr>
          <w:p w14:paraId="2269A231"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58 ± 0.02</w:t>
            </w:r>
          </w:p>
        </w:tc>
        <w:tc>
          <w:tcPr>
            <w:tcW w:w="1417" w:type="dxa"/>
            <w:hideMark/>
          </w:tcPr>
          <w:p w14:paraId="498001F9"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57 ± 0.02</w:t>
            </w:r>
          </w:p>
        </w:tc>
        <w:tc>
          <w:tcPr>
            <w:tcW w:w="1417" w:type="dxa"/>
            <w:hideMark/>
          </w:tcPr>
          <w:p w14:paraId="4ED894EF"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57 ± 0.02</w:t>
            </w:r>
          </w:p>
        </w:tc>
      </w:tr>
      <w:tr w:rsidR="00FD7942" w:rsidRPr="004F5079" w14:paraId="174C65F3" w14:textId="77777777" w:rsidTr="00707BA2">
        <w:trPr>
          <w:trHeight w:val="340"/>
        </w:trPr>
        <w:tc>
          <w:tcPr>
            <w:tcW w:w="2551" w:type="dxa"/>
          </w:tcPr>
          <w:p w14:paraId="5D14ABD8" w14:textId="19B28343" w:rsidR="00FD7942" w:rsidRPr="004F5079" w:rsidRDefault="00151B63" w:rsidP="004B7C7E">
            <w:pPr>
              <w:spacing w:line="480" w:lineRule="auto"/>
              <w:rPr>
                <w:color w:val="000000" w:themeColor="text1"/>
                <w:sz w:val="24"/>
                <w:szCs w:val="24"/>
                <w:lang w:val="en-US"/>
              </w:rPr>
            </w:pPr>
            <w:r w:rsidRPr="004F5079">
              <w:rPr>
                <w:color w:val="000000"/>
                <w:sz w:val="24"/>
                <w:szCs w:val="24"/>
                <w:lang w:val="en-US"/>
              </w:rPr>
              <w:lastRenderedPageBreak/>
              <w:t xml:space="preserve">Eight candidate genes - </w:t>
            </w:r>
            <w:proofErr w:type="spellStart"/>
            <w:r w:rsidRPr="004F5079">
              <w:rPr>
                <w:color w:val="000000"/>
                <w:sz w:val="24"/>
                <w:szCs w:val="24"/>
                <w:lang w:val="en-US"/>
              </w:rPr>
              <w:t>GTEx</w:t>
            </w:r>
            <w:proofErr w:type="spellEnd"/>
            <w:r w:rsidRPr="004F5079">
              <w:rPr>
                <w:color w:val="000000"/>
                <w:sz w:val="24"/>
                <w:szCs w:val="24"/>
                <w:lang w:val="en-US"/>
              </w:rPr>
              <w:t xml:space="preserve"> </w:t>
            </w:r>
            <w:proofErr w:type="spellStart"/>
            <w:r w:rsidRPr="004F5079">
              <w:rPr>
                <w:color w:val="000000"/>
                <w:sz w:val="24"/>
                <w:szCs w:val="24"/>
                <w:lang w:val="en-US"/>
              </w:rPr>
              <w:t>eQTL</w:t>
            </w:r>
            <w:proofErr w:type="spellEnd"/>
            <w:r w:rsidRPr="004F5079">
              <w:rPr>
                <w:color w:val="000000"/>
                <w:sz w:val="24"/>
                <w:szCs w:val="24"/>
                <w:lang w:val="en-US"/>
              </w:rPr>
              <w:t xml:space="preserve"> (functional consequence prioritized)</w:t>
            </w:r>
          </w:p>
        </w:tc>
        <w:tc>
          <w:tcPr>
            <w:tcW w:w="1417" w:type="dxa"/>
          </w:tcPr>
          <w:p w14:paraId="7D115AD3" w14:textId="2AA9AAA5" w:rsidR="00FD7942" w:rsidRPr="004F5079" w:rsidRDefault="00FD7942" w:rsidP="004B7C7E">
            <w:pPr>
              <w:spacing w:line="480" w:lineRule="auto"/>
              <w:rPr>
                <w:color w:val="000000"/>
                <w:sz w:val="24"/>
                <w:szCs w:val="24"/>
                <w:lang w:val="en-US"/>
              </w:rPr>
            </w:pPr>
            <w:r w:rsidRPr="004F5079">
              <w:rPr>
                <w:color w:val="000000"/>
                <w:sz w:val="24"/>
                <w:szCs w:val="24"/>
              </w:rPr>
              <w:t>0.57 ± 0.02</w:t>
            </w:r>
          </w:p>
        </w:tc>
        <w:tc>
          <w:tcPr>
            <w:tcW w:w="1417" w:type="dxa"/>
          </w:tcPr>
          <w:p w14:paraId="1DD65D4C" w14:textId="23CEA628" w:rsidR="00FD7942" w:rsidRPr="004F5079" w:rsidRDefault="00FD7942" w:rsidP="004B7C7E">
            <w:pPr>
              <w:spacing w:line="480" w:lineRule="auto"/>
              <w:rPr>
                <w:color w:val="000000"/>
                <w:sz w:val="24"/>
                <w:szCs w:val="24"/>
                <w:lang w:val="en-US"/>
              </w:rPr>
            </w:pPr>
            <w:r w:rsidRPr="004F5079">
              <w:rPr>
                <w:color w:val="000000"/>
                <w:sz w:val="24"/>
                <w:szCs w:val="24"/>
              </w:rPr>
              <w:t>0.61 ± 0.01</w:t>
            </w:r>
          </w:p>
        </w:tc>
        <w:tc>
          <w:tcPr>
            <w:tcW w:w="1417" w:type="dxa"/>
          </w:tcPr>
          <w:p w14:paraId="43C5DDD6" w14:textId="430BB09E" w:rsidR="00FD7942" w:rsidRPr="004F5079" w:rsidRDefault="00FD7942" w:rsidP="004B7C7E">
            <w:pPr>
              <w:spacing w:line="480" w:lineRule="auto"/>
              <w:rPr>
                <w:color w:val="000000"/>
                <w:sz w:val="24"/>
                <w:szCs w:val="24"/>
                <w:lang w:val="en-US"/>
              </w:rPr>
            </w:pPr>
            <w:r w:rsidRPr="004F5079">
              <w:rPr>
                <w:color w:val="000000"/>
                <w:sz w:val="24"/>
                <w:szCs w:val="24"/>
              </w:rPr>
              <w:t>0.61 ± 0.01</w:t>
            </w:r>
          </w:p>
        </w:tc>
        <w:tc>
          <w:tcPr>
            <w:tcW w:w="1417" w:type="dxa"/>
          </w:tcPr>
          <w:p w14:paraId="18DC418C" w14:textId="7848B36A" w:rsidR="00FD7942" w:rsidRPr="004F5079" w:rsidRDefault="00FD7942" w:rsidP="004B7C7E">
            <w:pPr>
              <w:spacing w:line="480" w:lineRule="auto"/>
              <w:rPr>
                <w:color w:val="000000"/>
                <w:sz w:val="24"/>
                <w:szCs w:val="24"/>
                <w:lang w:val="en-US"/>
              </w:rPr>
            </w:pPr>
            <w:r w:rsidRPr="004F5079">
              <w:rPr>
                <w:color w:val="000000"/>
                <w:sz w:val="24"/>
                <w:szCs w:val="24"/>
              </w:rPr>
              <w:t>0.58 ± 0.01</w:t>
            </w:r>
          </w:p>
        </w:tc>
        <w:tc>
          <w:tcPr>
            <w:tcW w:w="1417" w:type="dxa"/>
          </w:tcPr>
          <w:p w14:paraId="54CB536D" w14:textId="6936F3CF" w:rsidR="00FD7942" w:rsidRPr="004F5079" w:rsidRDefault="00FD7942" w:rsidP="004B7C7E">
            <w:pPr>
              <w:spacing w:line="480" w:lineRule="auto"/>
              <w:rPr>
                <w:color w:val="000000"/>
                <w:sz w:val="24"/>
                <w:szCs w:val="24"/>
                <w:lang w:val="en-US"/>
              </w:rPr>
            </w:pPr>
            <w:r w:rsidRPr="004F5079">
              <w:rPr>
                <w:color w:val="000000"/>
                <w:sz w:val="24"/>
                <w:szCs w:val="24"/>
              </w:rPr>
              <w:t>0.56 ± 0.02</w:t>
            </w:r>
          </w:p>
        </w:tc>
      </w:tr>
      <w:tr w:rsidR="00FD7942" w:rsidRPr="004F5079" w14:paraId="413E481E" w14:textId="77777777" w:rsidTr="00707BA2">
        <w:trPr>
          <w:trHeight w:val="340"/>
        </w:trPr>
        <w:tc>
          <w:tcPr>
            <w:tcW w:w="2551" w:type="dxa"/>
            <w:noWrap/>
            <w:hideMark/>
          </w:tcPr>
          <w:p w14:paraId="0922407F" w14:textId="77777777" w:rsidR="00FD7942" w:rsidRPr="004F5079" w:rsidRDefault="00FD7942" w:rsidP="004B7C7E">
            <w:pPr>
              <w:spacing w:line="480" w:lineRule="auto"/>
              <w:rPr>
                <w:color w:val="000000" w:themeColor="text1"/>
                <w:sz w:val="24"/>
                <w:szCs w:val="24"/>
                <w:lang w:val="en-US"/>
              </w:rPr>
            </w:pPr>
            <w:proofErr w:type="spellStart"/>
            <w:r w:rsidRPr="004F5079">
              <w:rPr>
                <w:color w:val="000000" w:themeColor="text1"/>
                <w:sz w:val="24"/>
                <w:szCs w:val="24"/>
                <w:lang w:val="en-US"/>
              </w:rPr>
              <w:t>Wolthers</w:t>
            </w:r>
            <w:proofErr w:type="spellEnd"/>
            <w:r w:rsidRPr="004F5079">
              <w:rPr>
                <w:color w:val="000000" w:themeColor="text1"/>
                <w:sz w:val="24"/>
                <w:szCs w:val="24"/>
                <w:lang w:val="en-US"/>
              </w:rPr>
              <w:t xml:space="preserve"> </w:t>
            </w:r>
            <w:r w:rsidRPr="004F5079">
              <w:rPr>
                <w:i/>
                <w:iCs/>
                <w:color w:val="000000" w:themeColor="text1"/>
                <w:sz w:val="24"/>
                <w:szCs w:val="24"/>
                <w:lang w:val="en-US"/>
              </w:rPr>
              <w:t>et al</w:t>
            </w:r>
            <w:r w:rsidRPr="004F5079">
              <w:rPr>
                <w:color w:val="000000" w:themeColor="text1"/>
                <w:sz w:val="24"/>
                <w:szCs w:val="24"/>
                <w:lang w:val="en-US"/>
              </w:rPr>
              <w:t xml:space="preserve"> 2019</w:t>
            </w:r>
          </w:p>
        </w:tc>
        <w:tc>
          <w:tcPr>
            <w:tcW w:w="1417" w:type="dxa"/>
            <w:hideMark/>
          </w:tcPr>
          <w:p w14:paraId="0210F758"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80 ± 0.01</w:t>
            </w:r>
          </w:p>
        </w:tc>
        <w:tc>
          <w:tcPr>
            <w:tcW w:w="1417" w:type="dxa"/>
            <w:hideMark/>
          </w:tcPr>
          <w:p w14:paraId="5FEDAF14"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79 ± 0.01</w:t>
            </w:r>
          </w:p>
        </w:tc>
        <w:tc>
          <w:tcPr>
            <w:tcW w:w="1417" w:type="dxa"/>
            <w:hideMark/>
          </w:tcPr>
          <w:p w14:paraId="3C627061"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81 ± 0.01</w:t>
            </w:r>
          </w:p>
        </w:tc>
        <w:tc>
          <w:tcPr>
            <w:tcW w:w="1417" w:type="dxa"/>
            <w:hideMark/>
          </w:tcPr>
          <w:p w14:paraId="277E091D"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81 ± 0.01</w:t>
            </w:r>
          </w:p>
        </w:tc>
        <w:tc>
          <w:tcPr>
            <w:tcW w:w="1417" w:type="dxa"/>
            <w:hideMark/>
          </w:tcPr>
          <w:p w14:paraId="29306924"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80 ± 0.01</w:t>
            </w:r>
          </w:p>
        </w:tc>
      </w:tr>
      <w:tr w:rsidR="00FD7942" w:rsidRPr="004F5079" w14:paraId="373F044E" w14:textId="77777777" w:rsidTr="00707BA2">
        <w:trPr>
          <w:trHeight w:val="340"/>
        </w:trPr>
        <w:tc>
          <w:tcPr>
            <w:tcW w:w="2551" w:type="dxa"/>
            <w:noWrap/>
          </w:tcPr>
          <w:p w14:paraId="0D619007" w14:textId="77777777" w:rsidR="00FD7942" w:rsidRPr="004F5079" w:rsidRDefault="00FD7942" w:rsidP="004B7C7E">
            <w:pPr>
              <w:spacing w:line="480" w:lineRule="auto"/>
              <w:rPr>
                <w:color w:val="000000" w:themeColor="text1"/>
                <w:sz w:val="24"/>
                <w:szCs w:val="24"/>
                <w:lang w:val="en-US"/>
              </w:rPr>
            </w:pPr>
            <w:r w:rsidRPr="004F5079">
              <w:rPr>
                <w:color w:val="000000" w:themeColor="text1"/>
                <w:sz w:val="24"/>
                <w:szCs w:val="24"/>
                <w:lang w:val="en-US"/>
              </w:rPr>
              <w:t xml:space="preserve">Liu </w:t>
            </w:r>
            <w:r w:rsidRPr="004F5079">
              <w:rPr>
                <w:i/>
                <w:iCs/>
                <w:color w:val="000000" w:themeColor="text1"/>
                <w:sz w:val="24"/>
                <w:szCs w:val="24"/>
                <w:lang w:val="en-US"/>
              </w:rPr>
              <w:t>et al</w:t>
            </w:r>
            <w:r w:rsidRPr="004F5079">
              <w:rPr>
                <w:color w:val="000000" w:themeColor="text1"/>
                <w:sz w:val="24"/>
                <w:szCs w:val="24"/>
                <w:lang w:val="en-US"/>
              </w:rPr>
              <w:t xml:space="preserve"> 2016</w:t>
            </w:r>
          </w:p>
        </w:tc>
        <w:tc>
          <w:tcPr>
            <w:tcW w:w="1417" w:type="dxa"/>
          </w:tcPr>
          <w:p w14:paraId="72DF09F2" w14:textId="77777777" w:rsidR="00FD7942" w:rsidRPr="004F5079" w:rsidRDefault="00FD7942" w:rsidP="004B7C7E">
            <w:pPr>
              <w:spacing w:line="480" w:lineRule="auto"/>
              <w:rPr>
                <w:sz w:val="24"/>
                <w:szCs w:val="24"/>
                <w:lang w:val="en-US"/>
              </w:rPr>
            </w:pPr>
            <w:r w:rsidRPr="004F5079">
              <w:rPr>
                <w:color w:val="000000"/>
                <w:sz w:val="24"/>
                <w:szCs w:val="24"/>
                <w:lang w:val="en-US"/>
              </w:rPr>
              <w:t>0.61 ± 0.01</w:t>
            </w:r>
          </w:p>
        </w:tc>
        <w:tc>
          <w:tcPr>
            <w:tcW w:w="1417" w:type="dxa"/>
          </w:tcPr>
          <w:p w14:paraId="718D8BF6"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61 ± 0.01</w:t>
            </w:r>
          </w:p>
        </w:tc>
        <w:tc>
          <w:tcPr>
            <w:tcW w:w="1417" w:type="dxa"/>
          </w:tcPr>
          <w:p w14:paraId="5E3F50BB"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63 ± 0.01</w:t>
            </w:r>
          </w:p>
        </w:tc>
        <w:tc>
          <w:tcPr>
            <w:tcW w:w="1417" w:type="dxa"/>
          </w:tcPr>
          <w:p w14:paraId="3E08F338"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63 ± 0.01</w:t>
            </w:r>
          </w:p>
        </w:tc>
        <w:tc>
          <w:tcPr>
            <w:tcW w:w="1417" w:type="dxa"/>
          </w:tcPr>
          <w:p w14:paraId="78678AA6"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62 ± 0.01</w:t>
            </w:r>
          </w:p>
        </w:tc>
      </w:tr>
      <w:tr w:rsidR="00FD7942" w:rsidRPr="004F5079" w14:paraId="6EBAC694" w14:textId="77777777" w:rsidTr="00707BA2">
        <w:trPr>
          <w:trHeight w:val="340"/>
        </w:trPr>
        <w:tc>
          <w:tcPr>
            <w:tcW w:w="2551" w:type="dxa"/>
            <w:noWrap/>
          </w:tcPr>
          <w:p w14:paraId="079503E0" w14:textId="77777777" w:rsidR="00FD7942" w:rsidRPr="004F5079" w:rsidRDefault="00FD7942" w:rsidP="004B7C7E">
            <w:pPr>
              <w:spacing w:line="480" w:lineRule="auto"/>
              <w:rPr>
                <w:color w:val="000000" w:themeColor="text1"/>
                <w:sz w:val="24"/>
                <w:szCs w:val="24"/>
                <w:lang w:val="en-US"/>
              </w:rPr>
            </w:pPr>
            <w:proofErr w:type="spellStart"/>
            <w:r w:rsidRPr="004F5079">
              <w:rPr>
                <w:color w:val="000000" w:themeColor="text1"/>
                <w:sz w:val="24"/>
                <w:szCs w:val="24"/>
                <w:lang w:val="en-US"/>
              </w:rPr>
              <w:t>Abaji</w:t>
            </w:r>
            <w:proofErr w:type="spellEnd"/>
            <w:r w:rsidRPr="004F5079">
              <w:rPr>
                <w:color w:val="000000" w:themeColor="text1"/>
                <w:sz w:val="24"/>
                <w:szCs w:val="24"/>
                <w:lang w:val="en-US"/>
              </w:rPr>
              <w:t xml:space="preserve"> </w:t>
            </w:r>
            <w:r w:rsidRPr="004F5079">
              <w:rPr>
                <w:i/>
                <w:iCs/>
                <w:color w:val="000000" w:themeColor="text1"/>
                <w:sz w:val="24"/>
                <w:szCs w:val="24"/>
                <w:lang w:val="en-US"/>
              </w:rPr>
              <w:t xml:space="preserve">et al </w:t>
            </w:r>
            <w:r w:rsidRPr="004F5079">
              <w:rPr>
                <w:color w:val="000000" w:themeColor="text1"/>
                <w:sz w:val="24"/>
                <w:szCs w:val="24"/>
                <w:lang w:val="en-US"/>
              </w:rPr>
              <w:t>2017</w:t>
            </w:r>
          </w:p>
        </w:tc>
        <w:tc>
          <w:tcPr>
            <w:tcW w:w="1417" w:type="dxa"/>
          </w:tcPr>
          <w:p w14:paraId="7AC24C30" w14:textId="77777777" w:rsidR="00FD7942" w:rsidRPr="004F5079" w:rsidRDefault="00FD7942" w:rsidP="004B7C7E">
            <w:pPr>
              <w:spacing w:line="480" w:lineRule="auto"/>
              <w:rPr>
                <w:color w:val="000000"/>
                <w:sz w:val="24"/>
                <w:szCs w:val="24"/>
                <w:lang w:val="en-US"/>
              </w:rPr>
            </w:pPr>
            <w:r w:rsidRPr="004F5079">
              <w:rPr>
                <w:color w:val="000000"/>
                <w:sz w:val="24"/>
                <w:szCs w:val="24"/>
              </w:rPr>
              <w:t>0.61 ± 0.01</w:t>
            </w:r>
          </w:p>
        </w:tc>
        <w:tc>
          <w:tcPr>
            <w:tcW w:w="1417" w:type="dxa"/>
          </w:tcPr>
          <w:p w14:paraId="0AF1C6E6" w14:textId="77777777" w:rsidR="00FD7942" w:rsidRPr="004F5079" w:rsidRDefault="00FD7942" w:rsidP="004B7C7E">
            <w:pPr>
              <w:spacing w:line="480" w:lineRule="auto"/>
              <w:rPr>
                <w:color w:val="000000"/>
                <w:sz w:val="24"/>
                <w:szCs w:val="24"/>
                <w:lang w:val="en-US"/>
              </w:rPr>
            </w:pPr>
            <w:r w:rsidRPr="004F5079">
              <w:rPr>
                <w:color w:val="000000"/>
                <w:sz w:val="24"/>
                <w:szCs w:val="24"/>
              </w:rPr>
              <w:t>0.61 ± 0.01</w:t>
            </w:r>
          </w:p>
        </w:tc>
        <w:tc>
          <w:tcPr>
            <w:tcW w:w="1417" w:type="dxa"/>
          </w:tcPr>
          <w:p w14:paraId="786829F6" w14:textId="77777777" w:rsidR="00FD7942" w:rsidRPr="004F5079" w:rsidRDefault="00FD7942" w:rsidP="004B7C7E">
            <w:pPr>
              <w:spacing w:line="480" w:lineRule="auto"/>
              <w:rPr>
                <w:color w:val="000000"/>
                <w:sz w:val="24"/>
                <w:szCs w:val="24"/>
                <w:lang w:val="en-US"/>
              </w:rPr>
            </w:pPr>
            <w:r w:rsidRPr="004F5079">
              <w:rPr>
                <w:color w:val="000000"/>
                <w:sz w:val="24"/>
                <w:szCs w:val="24"/>
              </w:rPr>
              <w:t>0.62 ± 0.01</w:t>
            </w:r>
          </w:p>
        </w:tc>
        <w:tc>
          <w:tcPr>
            <w:tcW w:w="1417" w:type="dxa"/>
          </w:tcPr>
          <w:p w14:paraId="4F1EBC5A" w14:textId="77777777" w:rsidR="00FD7942" w:rsidRPr="004F5079" w:rsidRDefault="00FD7942" w:rsidP="004B7C7E">
            <w:pPr>
              <w:spacing w:line="480" w:lineRule="auto"/>
              <w:rPr>
                <w:color w:val="000000"/>
                <w:sz w:val="24"/>
                <w:szCs w:val="24"/>
                <w:lang w:val="en-US"/>
              </w:rPr>
            </w:pPr>
            <w:r w:rsidRPr="004F5079">
              <w:rPr>
                <w:color w:val="000000"/>
                <w:sz w:val="24"/>
                <w:szCs w:val="24"/>
              </w:rPr>
              <w:t>0.61 ± 0.01</w:t>
            </w:r>
          </w:p>
        </w:tc>
        <w:tc>
          <w:tcPr>
            <w:tcW w:w="1417" w:type="dxa"/>
          </w:tcPr>
          <w:p w14:paraId="692C9771" w14:textId="77777777" w:rsidR="00FD7942" w:rsidRPr="004F5079" w:rsidRDefault="00FD7942" w:rsidP="004B7C7E">
            <w:pPr>
              <w:spacing w:line="480" w:lineRule="auto"/>
              <w:rPr>
                <w:color w:val="000000"/>
                <w:sz w:val="24"/>
                <w:szCs w:val="24"/>
                <w:lang w:val="en-US"/>
              </w:rPr>
            </w:pPr>
            <w:r w:rsidRPr="004F5079">
              <w:rPr>
                <w:color w:val="000000"/>
                <w:sz w:val="24"/>
                <w:szCs w:val="24"/>
              </w:rPr>
              <w:t>0.61 ± 0.01</w:t>
            </w:r>
          </w:p>
        </w:tc>
      </w:tr>
      <w:tr w:rsidR="006F067A" w:rsidRPr="004F5079" w14:paraId="07210483" w14:textId="77777777" w:rsidTr="00707BA2">
        <w:trPr>
          <w:trHeight w:val="340"/>
        </w:trPr>
        <w:tc>
          <w:tcPr>
            <w:tcW w:w="2551" w:type="dxa"/>
            <w:noWrap/>
          </w:tcPr>
          <w:p w14:paraId="39EFE475" w14:textId="77777777" w:rsidR="006F067A" w:rsidRPr="004F5079" w:rsidRDefault="006F067A" w:rsidP="004B7C7E">
            <w:pPr>
              <w:spacing w:line="480" w:lineRule="auto"/>
              <w:jc w:val="both"/>
              <w:outlineLvl w:val="0"/>
              <w:rPr>
                <w:color w:val="000000"/>
                <w:sz w:val="24"/>
                <w:szCs w:val="24"/>
                <w:lang w:val="en-US"/>
              </w:rPr>
            </w:pPr>
            <w:r w:rsidRPr="004F5079">
              <w:rPr>
                <w:color w:val="000000"/>
                <w:sz w:val="24"/>
                <w:szCs w:val="24"/>
                <w:lang w:val="en-US"/>
              </w:rPr>
              <w:t>Previously validated pancreatitis SNPs</w:t>
            </w:r>
          </w:p>
          <w:p w14:paraId="1D212280" w14:textId="77777777" w:rsidR="006F067A" w:rsidRPr="004F5079" w:rsidRDefault="006F067A" w:rsidP="004B7C7E">
            <w:pPr>
              <w:spacing w:line="480" w:lineRule="auto"/>
              <w:rPr>
                <w:color w:val="000000" w:themeColor="text1"/>
                <w:sz w:val="24"/>
                <w:szCs w:val="24"/>
                <w:lang w:val="en-US"/>
              </w:rPr>
            </w:pPr>
          </w:p>
        </w:tc>
        <w:tc>
          <w:tcPr>
            <w:tcW w:w="1417" w:type="dxa"/>
          </w:tcPr>
          <w:p w14:paraId="0B3FCE9C" w14:textId="77777777" w:rsidR="0054023C" w:rsidRPr="004F5079" w:rsidRDefault="0054023C" w:rsidP="004B7C7E">
            <w:pPr>
              <w:spacing w:line="480" w:lineRule="auto"/>
              <w:jc w:val="center"/>
              <w:rPr>
                <w:rFonts w:eastAsia="Calibri"/>
                <w:sz w:val="24"/>
                <w:szCs w:val="24"/>
                <w:lang w:val="en-US"/>
              </w:rPr>
            </w:pPr>
            <w:r w:rsidRPr="004F5079">
              <w:rPr>
                <w:rFonts w:eastAsia="Calibri"/>
                <w:sz w:val="24"/>
                <w:szCs w:val="24"/>
                <w:lang w:val="en-US"/>
              </w:rPr>
              <w:t>0.66 ± 0.01</w:t>
            </w:r>
          </w:p>
          <w:p w14:paraId="1B354725" w14:textId="77777777" w:rsidR="006F067A" w:rsidRPr="004F5079" w:rsidRDefault="006F067A" w:rsidP="004B7C7E">
            <w:pPr>
              <w:spacing w:line="480" w:lineRule="auto"/>
              <w:rPr>
                <w:color w:val="000000"/>
                <w:sz w:val="24"/>
                <w:szCs w:val="24"/>
              </w:rPr>
            </w:pPr>
          </w:p>
        </w:tc>
        <w:tc>
          <w:tcPr>
            <w:tcW w:w="1417" w:type="dxa"/>
          </w:tcPr>
          <w:p w14:paraId="26DCCA84" w14:textId="77777777" w:rsidR="0054023C" w:rsidRPr="004F5079" w:rsidRDefault="0054023C" w:rsidP="004B7C7E">
            <w:pPr>
              <w:spacing w:line="480" w:lineRule="auto"/>
              <w:jc w:val="center"/>
              <w:rPr>
                <w:rFonts w:eastAsia="Calibri"/>
                <w:sz w:val="24"/>
                <w:szCs w:val="24"/>
                <w:lang w:val="en-US"/>
              </w:rPr>
            </w:pPr>
            <w:r w:rsidRPr="004F5079">
              <w:rPr>
                <w:rFonts w:eastAsia="Calibri"/>
                <w:sz w:val="24"/>
                <w:szCs w:val="24"/>
                <w:lang w:val="en-US"/>
              </w:rPr>
              <w:t>0.64 ± 0.01</w:t>
            </w:r>
          </w:p>
          <w:p w14:paraId="65F70438" w14:textId="77777777" w:rsidR="006F067A" w:rsidRPr="004F5079" w:rsidRDefault="006F067A" w:rsidP="004B7C7E">
            <w:pPr>
              <w:spacing w:line="480" w:lineRule="auto"/>
              <w:rPr>
                <w:color w:val="000000"/>
                <w:sz w:val="24"/>
                <w:szCs w:val="24"/>
              </w:rPr>
            </w:pPr>
          </w:p>
        </w:tc>
        <w:tc>
          <w:tcPr>
            <w:tcW w:w="1417" w:type="dxa"/>
          </w:tcPr>
          <w:p w14:paraId="1AC3C314" w14:textId="77777777" w:rsidR="0054023C" w:rsidRPr="004F5079" w:rsidRDefault="0054023C" w:rsidP="004B7C7E">
            <w:pPr>
              <w:spacing w:line="480" w:lineRule="auto"/>
              <w:jc w:val="center"/>
              <w:rPr>
                <w:rFonts w:eastAsia="Calibri"/>
                <w:sz w:val="24"/>
                <w:szCs w:val="24"/>
                <w:lang w:val="en-US"/>
              </w:rPr>
            </w:pPr>
            <w:r w:rsidRPr="004F5079">
              <w:rPr>
                <w:rFonts w:eastAsia="Calibri"/>
                <w:sz w:val="24"/>
                <w:szCs w:val="24"/>
                <w:lang w:val="en-US"/>
              </w:rPr>
              <w:t>0.66 ± 0.01</w:t>
            </w:r>
          </w:p>
          <w:p w14:paraId="5069D7DF" w14:textId="77777777" w:rsidR="006F067A" w:rsidRPr="004F5079" w:rsidRDefault="006F067A" w:rsidP="004B7C7E">
            <w:pPr>
              <w:spacing w:line="480" w:lineRule="auto"/>
              <w:rPr>
                <w:color w:val="000000"/>
                <w:sz w:val="24"/>
                <w:szCs w:val="24"/>
              </w:rPr>
            </w:pPr>
          </w:p>
        </w:tc>
        <w:tc>
          <w:tcPr>
            <w:tcW w:w="1417" w:type="dxa"/>
          </w:tcPr>
          <w:p w14:paraId="2AE00C30" w14:textId="77777777" w:rsidR="0054023C" w:rsidRPr="004F5079" w:rsidRDefault="0054023C" w:rsidP="004B7C7E">
            <w:pPr>
              <w:spacing w:line="480" w:lineRule="auto"/>
              <w:jc w:val="center"/>
              <w:rPr>
                <w:rFonts w:eastAsia="Calibri"/>
                <w:sz w:val="24"/>
                <w:szCs w:val="24"/>
                <w:lang w:val="en-US"/>
              </w:rPr>
            </w:pPr>
            <w:r w:rsidRPr="004F5079">
              <w:rPr>
                <w:rFonts w:eastAsia="Calibri"/>
                <w:sz w:val="24"/>
                <w:szCs w:val="24"/>
                <w:lang w:val="en-US"/>
              </w:rPr>
              <w:t>0.66 ± 0.01</w:t>
            </w:r>
          </w:p>
          <w:p w14:paraId="078B65B3" w14:textId="77777777" w:rsidR="006F067A" w:rsidRPr="004F5079" w:rsidRDefault="006F067A" w:rsidP="004B7C7E">
            <w:pPr>
              <w:spacing w:line="480" w:lineRule="auto"/>
              <w:rPr>
                <w:color w:val="000000"/>
                <w:sz w:val="24"/>
                <w:szCs w:val="24"/>
              </w:rPr>
            </w:pPr>
          </w:p>
        </w:tc>
        <w:tc>
          <w:tcPr>
            <w:tcW w:w="1417" w:type="dxa"/>
          </w:tcPr>
          <w:p w14:paraId="09C935C9" w14:textId="5662E693" w:rsidR="006F067A" w:rsidRPr="004F5079" w:rsidRDefault="0054023C" w:rsidP="004B7C7E">
            <w:pPr>
              <w:spacing w:line="480" w:lineRule="auto"/>
              <w:rPr>
                <w:color w:val="000000"/>
                <w:sz w:val="24"/>
                <w:szCs w:val="24"/>
              </w:rPr>
            </w:pPr>
            <w:r w:rsidRPr="004F5079">
              <w:rPr>
                <w:rFonts w:eastAsia="Calibri"/>
                <w:sz w:val="24"/>
                <w:szCs w:val="24"/>
                <w:lang w:val="en-US"/>
              </w:rPr>
              <w:t>0.66 ± 0.01</w:t>
            </w:r>
          </w:p>
        </w:tc>
      </w:tr>
      <w:tr w:rsidR="00FD7942" w:rsidRPr="004F5079" w14:paraId="3DD41258" w14:textId="77777777" w:rsidTr="00707BA2">
        <w:trPr>
          <w:trHeight w:val="340"/>
        </w:trPr>
        <w:tc>
          <w:tcPr>
            <w:tcW w:w="9636" w:type="dxa"/>
            <w:gridSpan w:val="6"/>
            <w:vAlign w:val="center"/>
            <w:hideMark/>
          </w:tcPr>
          <w:p w14:paraId="0E6117A0" w14:textId="77777777" w:rsidR="00FD7942" w:rsidRPr="004F5079" w:rsidRDefault="00FD7942" w:rsidP="004B7C7E">
            <w:pPr>
              <w:spacing w:line="480" w:lineRule="auto"/>
              <w:jc w:val="center"/>
              <w:rPr>
                <w:color w:val="000000" w:themeColor="text1"/>
                <w:sz w:val="24"/>
                <w:szCs w:val="24"/>
                <w:lang w:val="en-US"/>
              </w:rPr>
            </w:pPr>
            <w:r w:rsidRPr="004F5079">
              <w:rPr>
                <w:b/>
                <w:bCs/>
                <w:color w:val="000000" w:themeColor="text1"/>
                <w:sz w:val="24"/>
                <w:szCs w:val="24"/>
                <w:lang w:val="en-US"/>
              </w:rPr>
              <w:t>Dominant encoding of genetics</w:t>
            </w:r>
          </w:p>
        </w:tc>
      </w:tr>
      <w:tr w:rsidR="00FD7942" w:rsidRPr="004F5079" w14:paraId="6FF2380A" w14:textId="1AD199CC" w:rsidTr="00707BA2">
        <w:trPr>
          <w:trHeight w:val="340"/>
        </w:trPr>
        <w:tc>
          <w:tcPr>
            <w:tcW w:w="2551" w:type="dxa"/>
            <w:hideMark/>
          </w:tcPr>
          <w:p w14:paraId="0BD07CCF" w14:textId="5CD2E72F" w:rsidR="00FD7942" w:rsidRPr="004F5079" w:rsidRDefault="00151B63" w:rsidP="004B7C7E">
            <w:pPr>
              <w:spacing w:line="480" w:lineRule="auto"/>
              <w:rPr>
                <w:color w:val="000000" w:themeColor="text1"/>
                <w:sz w:val="24"/>
                <w:szCs w:val="24"/>
                <w:lang w:val="en-US"/>
              </w:rPr>
            </w:pPr>
            <w:r w:rsidRPr="004F5079">
              <w:rPr>
                <w:color w:val="000000" w:themeColor="text1"/>
                <w:sz w:val="24"/>
                <w:szCs w:val="24"/>
                <w:lang w:val="en-US"/>
              </w:rPr>
              <w:t>Six candidate SNPs</w:t>
            </w:r>
          </w:p>
        </w:tc>
        <w:tc>
          <w:tcPr>
            <w:tcW w:w="1417" w:type="dxa"/>
            <w:hideMark/>
          </w:tcPr>
          <w:p w14:paraId="5850C593" w14:textId="6DF7810A"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66 ± 0.01</w:t>
            </w:r>
          </w:p>
        </w:tc>
        <w:tc>
          <w:tcPr>
            <w:tcW w:w="1417" w:type="dxa"/>
            <w:hideMark/>
          </w:tcPr>
          <w:p w14:paraId="2DB870F8" w14:textId="6227E59A"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65 ± 0.01</w:t>
            </w:r>
          </w:p>
        </w:tc>
        <w:tc>
          <w:tcPr>
            <w:tcW w:w="1417" w:type="dxa"/>
            <w:hideMark/>
          </w:tcPr>
          <w:p w14:paraId="17D2A866" w14:textId="2CC6F6D2"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67 ± 0.01</w:t>
            </w:r>
          </w:p>
        </w:tc>
        <w:tc>
          <w:tcPr>
            <w:tcW w:w="1417" w:type="dxa"/>
            <w:hideMark/>
          </w:tcPr>
          <w:p w14:paraId="0792FD6A" w14:textId="24B98D53"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66 ± 0.01</w:t>
            </w:r>
          </w:p>
        </w:tc>
        <w:tc>
          <w:tcPr>
            <w:tcW w:w="1417" w:type="dxa"/>
            <w:hideMark/>
          </w:tcPr>
          <w:p w14:paraId="2D10935E" w14:textId="386BCE2E"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66 ± 0.01</w:t>
            </w:r>
          </w:p>
        </w:tc>
      </w:tr>
      <w:tr w:rsidR="00FD7942" w:rsidRPr="004F5079" w14:paraId="0545ACD4" w14:textId="77777777" w:rsidTr="00707BA2">
        <w:trPr>
          <w:trHeight w:val="340"/>
        </w:trPr>
        <w:tc>
          <w:tcPr>
            <w:tcW w:w="2551" w:type="dxa"/>
            <w:hideMark/>
          </w:tcPr>
          <w:p w14:paraId="3A5CCEFF" w14:textId="21FBDADB" w:rsidR="00FD7942" w:rsidRPr="004F5079" w:rsidRDefault="00151B63" w:rsidP="004B7C7E">
            <w:pPr>
              <w:spacing w:line="480" w:lineRule="auto"/>
              <w:rPr>
                <w:color w:val="000000" w:themeColor="text1"/>
                <w:sz w:val="24"/>
                <w:szCs w:val="24"/>
                <w:lang w:val="en-US"/>
              </w:rPr>
            </w:pPr>
            <w:r w:rsidRPr="004F5079">
              <w:rPr>
                <w:color w:val="000000" w:themeColor="text1"/>
                <w:sz w:val="24"/>
                <w:szCs w:val="24"/>
                <w:lang w:val="en-US"/>
              </w:rPr>
              <w:t>Eight candidate genes</w:t>
            </w:r>
          </w:p>
        </w:tc>
        <w:tc>
          <w:tcPr>
            <w:tcW w:w="1417" w:type="dxa"/>
            <w:hideMark/>
          </w:tcPr>
          <w:p w14:paraId="157DCDC1"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58 ± 0.02</w:t>
            </w:r>
          </w:p>
        </w:tc>
        <w:tc>
          <w:tcPr>
            <w:tcW w:w="1417" w:type="dxa"/>
            <w:hideMark/>
          </w:tcPr>
          <w:p w14:paraId="164B12AC"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57 ± 0.02</w:t>
            </w:r>
          </w:p>
        </w:tc>
        <w:tc>
          <w:tcPr>
            <w:tcW w:w="1417" w:type="dxa"/>
            <w:hideMark/>
          </w:tcPr>
          <w:p w14:paraId="591814BE"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60 ± 0.02</w:t>
            </w:r>
          </w:p>
        </w:tc>
        <w:tc>
          <w:tcPr>
            <w:tcW w:w="1417" w:type="dxa"/>
            <w:hideMark/>
          </w:tcPr>
          <w:p w14:paraId="0BE0A913"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58 ± 0.02</w:t>
            </w:r>
          </w:p>
        </w:tc>
        <w:tc>
          <w:tcPr>
            <w:tcW w:w="1417" w:type="dxa"/>
            <w:hideMark/>
          </w:tcPr>
          <w:p w14:paraId="44C2EE88"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58 ± 0.02</w:t>
            </w:r>
          </w:p>
        </w:tc>
      </w:tr>
      <w:tr w:rsidR="00FD7942" w:rsidRPr="004F5079" w14:paraId="48C9BDB0" w14:textId="77777777" w:rsidTr="00707BA2">
        <w:trPr>
          <w:trHeight w:val="340"/>
        </w:trPr>
        <w:tc>
          <w:tcPr>
            <w:tcW w:w="2551" w:type="dxa"/>
          </w:tcPr>
          <w:p w14:paraId="13AFF1EC" w14:textId="5607C2CC" w:rsidR="00FD7942" w:rsidRPr="004F5079" w:rsidRDefault="00151B63" w:rsidP="004B7C7E">
            <w:pPr>
              <w:spacing w:line="480" w:lineRule="auto"/>
              <w:rPr>
                <w:color w:val="000000" w:themeColor="text1"/>
                <w:sz w:val="24"/>
                <w:szCs w:val="24"/>
                <w:lang w:val="en-US"/>
              </w:rPr>
            </w:pPr>
            <w:r w:rsidRPr="004F5079">
              <w:rPr>
                <w:color w:val="000000"/>
                <w:sz w:val="24"/>
                <w:szCs w:val="24"/>
                <w:lang w:val="en-US"/>
              </w:rPr>
              <w:t>Eight candidate genes (functional consequence prioritized)</w:t>
            </w:r>
          </w:p>
        </w:tc>
        <w:tc>
          <w:tcPr>
            <w:tcW w:w="1417" w:type="dxa"/>
          </w:tcPr>
          <w:p w14:paraId="5FE09F42" w14:textId="0F0DA399" w:rsidR="00FD7942" w:rsidRPr="004F5079" w:rsidRDefault="00FD7942" w:rsidP="004B7C7E">
            <w:pPr>
              <w:spacing w:line="480" w:lineRule="auto"/>
              <w:rPr>
                <w:color w:val="000000"/>
                <w:sz w:val="24"/>
                <w:szCs w:val="24"/>
                <w:lang w:val="en-US"/>
              </w:rPr>
            </w:pPr>
            <w:r w:rsidRPr="004F5079">
              <w:rPr>
                <w:color w:val="000000"/>
                <w:sz w:val="24"/>
                <w:szCs w:val="24"/>
              </w:rPr>
              <w:t>0.57 ± 0.02</w:t>
            </w:r>
          </w:p>
        </w:tc>
        <w:tc>
          <w:tcPr>
            <w:tcW w:w="1417" w:type="dxa"/>
          </w:tcPr>
          <w:p w14:paraId="474A8D7A" w14:textId="1949F0F0" w:rsidR="00FD7942" w:rsidRPr="004F5079" w:rsidRDefault="00FD7942" w:rsidP="004B7C7E">
            <w:pPr>
              <w:spacing w:line="480" w:lineRule="auto"/>
              <w:rPr>
                <w:color w:val="000000"/>
                <w:sz w:val="24"/>
                <w:szCs w:val="24"/>
                <w:lang w:val="en-US"/>
              </w:rPr>
            </w:pPr>
            <w:r w:rsidRPr="004F5079">
              <w:rPr>
                <w:color w:val="000000"/>
                <w:sz w:val="24"/>
                <w:szCs w:val="24"/>
              </w:rPr>
              <w:t>0.61 ± 0.02</w:t>
            </w:r>
          </w:p>
        </w:tc>
        <w:tc>
          <w:tcPr>
            <w:tcW w:w="1417" w:type="dxa"/>
          </w:tcPr>
          <w:p w14:paraId="12226DBF" w14:textId="44ACDE2F" w:rsidR="00FD7942" w:rsidRPr="004F5079" w:rsidRDefault="00FD7942" w:rsidP="004B7C7E">
            <w:pPr>
              <w:spacing w:line="480" w:lineRule="auto"/>
              <w:rPr>
                <w:color w:val="000000"/>
                <w:sz w:val="24"/>
                <w:szCs w:val="24"/>
                <w:lang w:val="en-US"/>
              </w:rPr>
            </w:pPr>
            <w:r w:rsidRPr="004F5079">
              <w:rPr>
                <w:color w:val="000000"/>
                <w:sz w:val="24"/>
                <w:szCs w:val="24"/>
              </w:rPr>
              <w:t>0.61 ± 0.01</w:t>
            </w:r>
          </w:p>
        </w:tc>
        <w:tc>
          <w:tcPr>
            <w:tcW w:w="1417" w:type="dxa"/>
          </w:tcPr>
          <w:p w14:paraId="4DD8E57E" w14:textId="36D4975A" w:rsidR="00FD7942" w:rsidRPr="004F5079" w:rsidRDefault="00FD7942" w:rsidP="004B7C7E">
            <w:pPr>
              <w:spacing w:line="480" w:lineRule="auto"/>
              <w:rPr>
                <w:color w:val="000000"/>
                <w:sz w:val="24"/>
                <w:szCs w:val="24"/>
                <w:lang w:val="en-US"/>
              </w:rPr>
            </w:pPr>
            <w:r w:rsidRPr="004F5079">
              <w:rPr>
                <w:color w:val="000000"/>
                <w:sz w:val="24"/>
                <w:szCs w:val="24"/>
              </w:rPr>
              <w:t>0.58 ± 0.02</w:t>
            </w:r>
          </w:p>
        </w:tc>
        <w:tc>
          <w:tcPr>
            <w:tcW w:w="1417" w:type="dxa"/>
          </w:tcPr>
          <w:p w14:paraId="14E8F9F4" w14:textId="14BF2F37" w:rsidR="00FD7942" w:rsidRPr="004F5079" w:rsidRDefault="00FD7942" w:rsidP="004B7C7E">
            <w:pPr>
              <w:spacing w:line="480" w:lineRule="auto"/>
              <w:rPr>
                <w:color w:val="000000"/>
                <w:sz w:val="24"/>
                <w:szCs w:val="24"/>
                <w:lang w:val="en-US"/>
              </w:rPr>
            </w:pPr>
            <w:r w:rsidRPr="004F5079">
              <w:rPr>
                <w:color w:val="000000"/>
                <w:sz w:val="24"/>
                <w:szCs w:val="24"/>
              </w:rPr>
              <w:t>0.56 ± 0.02</w:t>
            </w:r>
          </w:p>
        </w:tc>
      </w:tr>
      <w:tr w:rsidR="00FD7942" w:rsidRPr="004F5079" w14:paraId="37899E50" w14:textId="77777777" w:rsidTr="00707BA2">
        <w:trPr>
          <w:trHeight w:val="340"/>
        </w:trPr>
        <w:tc>
          <w:tcPr>
            <w:tcW w:w="2551" w:type="dxa"/>
            <w:hideMark/>
          </w:tcPr>
          <w:p w14:paraId="5D03F730" w14:textId="02C8F1A4" w:rsidR="00FD7942" w:rsidRPr="004F5079" w:rsidRDefault="00151B63" w:rsidP="004B7C7E">
            <w:pPr>
              <w:spacing w:line="480" w:lineRule="auto"/>
              <w:rPr>
                <w:color w:val="000000" w:themeColor="text1"/>
                <w:sz w:val="24"/>
                <w:szCs w:val="24"/>
                <w:lang w:val="en-US"/>
              </w:rPr>
            </w:pPr>
            <w:r w:rsidRPr="004F5079">
              <w:rPr>
                <w:color w:val="000000" w:themeColor="text1"/>
                <w:sz w:val="24"/>
                <w:szCs w:val="24"/>
                <w:lang w:val="en-US"/>
              </w:rPr>
              <w:t xml:space="preserve">Eight candidate genes - </w:t>
            </w:r>
            <w:proofErr w:type="spellStart"/>
            <w:r w:rsidRPr="004F5079">
              <w:rPr>
                <w:color w:val="000000" w:themeColor="text1"/>
                <w:sz w:val="24"/>
                <w:szCs w:val="24"/>
                <w:lang w:val="en-US"/>
              </w:rPr>
              <w:t>GTEx</w:t>
            </w:r>
            <w:proofErr w:type="spellEnd"/>
            <w:r w:rsidRPr="004F5079">
              <w:rPr>
                <w:color w:val="000000" w:themeColor="text1"/>
                <w:sz w:val="24"/>
                <w:szCs w:val="24"/>
                <w:lang w:val="en-US"/>
              </w:rPr>
              <w:t xml:space="preserve"> </w:t>
            </w:r>
            <w:proofErr w:type="spellStart"/>
            <w:r w:rsidRPr="004F5079">
              <w:rPr>
                <w:color w:val="000000" w:themeColor="text1"/>
                <w:sz w:val="24"/>
                <w:szCs w:val="24"/>
                <w:lang w:val="en-US"/>
              </w:rPr>
              <w:t>eQTL</w:t>
            </w:r>
            <w:proofErr w:type="spellEnd"/>
          </w:p>
        </w:tc>
        <w:tc>
          <w:tcPr>
            <w:tcW w:w="1417" w:type="dxa"/>
            <w:hideMark/>
          </w:tcPr>
          <w:p w14:paraId="7C2ED2C9"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57 ± 0.02</w:t>
            </w:r>
          </w:p>
        </w:tc>
        <w:tc>
          <w:tcPr>
            <w:tcW w:w="1417" w:type="dxa"/>
            <w:hideMark/>
          </w:tcPr>
          <w:p w14:paraId="2B596DDE"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56 ± 0.03</w:t>
            </w:r>
          </w:p>
        </w:tc>
        <w:tc>
          <w:tcPr>
            <w:tcW w:w="1417" w:type="dxa"/>
            <w:hideMark/>
          </w:tcPr>
          <w:p w14:paraId="20D8B970" w14:textId="77777777" w:rsidR="00FD7942" w:rsidRPr="004F5079" w:rsidRDefault="00FD7942" w:rsidP="004B7C7E">
            <w:pPr>
              <w:spacing w:line="480" w:lineRule="auto"/>
              <w:rPr>
                <w:color w:val="000000" w:themeColor="text1"/>
                <w:sz w:val="24"/>
                <w:szCs w:val="24"/>
                <w:lang w:val="en-US"/>
              </w:rPr>
            </w:pPr>
            <w:r w:rsidRPr="004F5079">
              <w:rPr>
                <w:color w:val="000000" w:themeColor="text1"/>
                <w:sz w:val="24"/>
                <w:szCs w:val="24"/>
                <w:lang w:val="en-US"/>
              </w:rPr>
              <w:t>0.60 ± 0.02</w:t>
            </w:r>
          </w:p>
        </w:tc>
        <w:tc>
          <w:tcPr>
            <w:tcW w:w="1417" w:type="dxa"/>
            <w:hideMark/>
          </w:tcPr>
          <w:p w14:paraId="354EC4B8" w14:textId="77777777" w:rsidR="00FD7942" w:rsidRPr="004F5079" w:rsidRDefault="00FD7942" w:rsidP="004B7C7E">
            <w:pPr>
              <w:spacing w:line="480" w:lineRule="auto"/>
              <w:rPr>
                <w:color w:val="000000" w:themeColor="text1"/>
                <w:sz w:val="24"/>
                <w:szCs w:val="24"/>
                <w:lang w:val="en-US"/>
              </w:rPr>
            </w:pPr>
            <w:r w:rsidRPr="004F5079">
              <w:rPr>
                <w:color w:val="000000" w:themeColor="text1"/>
                <w:sz w:val="24"/>
                <w:szCs w:val="24"/>
                <w:lang w:val="en-US"/>
              </w:rPr>
              <w:t>0.58 ± 0.02</w:t>
            </w:r>
          </w:p>
        </w:tc>
        <w:tc>
          <w:tcPr>
            <w:tcW w:w="1417" w:type="dxa"/>
            <w:hideMark/>
          </w:tcPr>
          <w:p w14:paraId="29DDA82D"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57 ± 0.02</w:t>
            </w:r>
          </w:p>
        </w:tc>
      </w:tr>
      <w:tr w:rsidR="00FD7942" w:rsidRPr="004F5079" w14:paraId="7C7944EF" w14:textId="77777777" w:rsidTr="00707BA2">
        <w:trPr>
          <w:trHeight w:val="340"/>
        </w:trPr>
        <w:tc>
          <w:tcPr>
            <w:tcW w:w="2551" w:type="dxa"/>
          </w:tcPr>
          <w:p w14:paraId="79120BD3" w14:textId="71EAD8C6" w:rsidR="00FD7942" w:rsidRPr="004F5079" w:rsidRDefault="00151B63" w:rsidP="004B7C7E">
            <w:pPr>
              <w:spacing w:line="480" w:lineRule="auto"/>
              <w:rPr>
                <w:color w:val="000000" w:themeColor="text1"/>
                <w:sz w:val="24"/>
                <w:szCs w:val="24"/>
                <w:lang w:val="en-US"/>
              </w:rPr>
            </w:pPr>
            <w:r w:rsidRPr="004F5079">
              <w:rPr>
                <w:color w:val="000000"/>
                <w:sz w:val="24"/>
                <w:szCs w:val="24"/>
                <w:lang w:val="en-US"/>
              </w:rPr>
              <w:t xml:space="preserve">Eight candidate genes - </w:t>
            </w:r>
            <w:proofErr w:type="spellStart"/>
            <w:r w:rsidRPr="004F5079">
              <w:rPr>
                <w:color w:val="000000"/>
                <w:sz w:val="24"/>
                <w:szCs w:val="24"/>
                <w:lang w:val="en-US"/>
              </w:rPr>
              <w:t>GTEx</w:t>
            </w:r>
            <w:proofErr w:type="spellEnd"/>
            <w:r w:rsidRPr="004F5079">
              <w:rPr>
                <w:color w:val="000000"/>
                <w:sz w:val="24"/>
                <w:szCs w:val="24"/>
                <w:lang w:val="en-US"/>
              </w:rPr>
              <w:t xml:space="preserve"> </w:t>
            </w:r>
            <w:proofErr w:type="spellStart"/>
            <w:r w:rsidRPr="004F5079">
              <w:rPr>
                <w:color w:val="000000"/>
                <w:sz w:val="24"/>
                <w:szCs w:val="24"/>
                <w:lang w:val="en-US"/>
              </w:rPr>
              <w:t>eQTL</w:t>
            </w:r>
            <w:proofErr w:type="spellEnd"/>
            <w:r w:rsidRPr="004F5079">
              <w:rPr>
                <w:color w:val="000000"/>
                <w:sz w:val="24"/>
                <w:szCs w:val="24"/>
                <w:lang w:val="en-US"/>
              </w:rPr>
              <w:t xml:space="preserve"> (functional consequence prioritized)</w:t>
            </w:r>
          </w:p>
        </w:tc>
        <w:tc>
          <w:tcPr>
            <w:tcW w:w="1417" w:type="dxa"/>
          </w:tcPr>
          <w:p w14:paraId="445C86C7" w14:textId="177E6661" w:rsidR="00FD7942" w:rsidRPr="004F5079" w:rsidRDefault="00FD7942" w:rsidP="004B7C7E">
            <w:pPr>
              <w:spacing w:line="480" w:lineRule="auto"/>
              <w:rPr>
                <w:color w:val="000000"/>
                <w:sz w:val="24"/>
                <w:szCs w:val="24"/>
                <w:lang w:val="en-US"/>
              </w:rPr>
            </w:pPr>
            <w:r w:rsidRPr="004F5079">
              <w:rPr>
                <w:color w:val="000000"/>
                <w:sz w:val="24"/>
                <w:szCs w:val="24"/>
              </w:rPr>
              <w:t>0.58 ± 0.01</w:t>
            </w:r>
          </w:p>
        </w:tc>
        <w:tc>
          <w:tcPr>
            <w:tcW w:w="1417" w:type="dxa"/>
          </w:tcPr>
          <w:p w14:paraId="2CAB5424" w14:textId="672A4E89" w:rsidR="00FD7942" w:rsidRPr="004F5079" w:rsidRDefault="00FD7942" w:rsidP="004B7C7E">
            <w:pPr>
              <w:spacing w:line="480" w:lineRule="auto"/>
              <w:rPr>
                <w:color w:val="000000"/>
                <w:sz w:val="24"/>
                <w:szCs w:val="24"/>
                <w:lang w:val="en-US"/>
              </w:rPr>
            </w:pPr>
            <w:r w:rsidRPr="004F5079">
              <w:rPr>
                <w:color w:val="000000"/>
                <w:sz w:val="24"/>
                <w:szCs w:val="24"/>
              </w:rPr>
              <w:t>0.61 ± 0.01</w:t>
            </w:r>
          </w:p>
        </w:tc>
        <w:tc>
          <w:tcPr>
            <w:tcW w:w="1417" w:type="dxa"/>
          </w:tcPr>
          <w:p w14:paraId="43C7A65F" w14:textId="5D13B98E" w:rsidR="00FD7942" w:rsidRPr="004F5079" w:rsidRDefault="00FD7942" w:rsidP="004B7C7E">
            <w:pPr>
              <w:spacing w:line="480" w:lineRule="auto"/>
              <w:rPr>
                <w:color w:val="000000" w:themeColor="text1"/>
                <w:sz w:val="24"/>
                <w:szCs w:val="24"/>
                <w:lang w:val="en-US"/>
              </w:rPr>
            </w:pPr>
            <w:r w:rsidRPr="004F5079">
              <w:rPr>
                <w:color w:val="000000"/>
                <w:sz w:val="24"/>
                <w:szCs w:val="24"/>
              </w:rPr>
              <w:t>0.61 ± 0.01</w:t>
            </w:r>
          </w:p>
        </w:tc>
        <w:tc>
          <w:tcPr>
            <w:tcW w:w="1417" w:type="dxa"/>
          </w:tcPr>
          <w:p w14:paraId="5D465451" w14:textId="58C269FB" w:rsidR="00FD7942" w:rsidRPr="004F5079" w:rsidRDefault="00FD7942" w:rsidP="004B7C7E">
            <w:pPr>
              <w:spacing w:line="480" w:lineRule="auto"/>
              <w:rPr>
                <w:color w:val="000000" w:themeColor="text1"/>
                <w:sz w:val="24"/>
                <w:szCs w:val="24"/>
                <w:lang w:val="en-US"/>
              </w:rPr>
            </w:pPr>
            <w:r w:rsidRPr="004F5079">
              <w:rPr>
                <w:color w:val="000000"/>
                <w:sz w:val="24"/>
                <w:szCs w:val="24"/>
              </w:rPr>
              <w:t>0.59 ± 0.01</w:t>
            </w:r>
          </w:p>
        </w:tc>
        <w:tc>
          <w:tcPr>
            <w:tcW w:w="1417" w:type="dxa"/>
          </w:tcPr>
          <w:p w14:paraId="6E1D7E0A" w14:textId="3568A384" w:rsidR="00FD7942" w:rsidRPr="004F5079" w:rsidRDefault="00FD7942" w:rsidP="004B7C7E">
            <w:pPr>
              <w:spacing w:line="480" w:lineRule="auto"/>
              <w:rPr>
                <w:color w:val="000000"/>
                <w:sz w:val="24"/>
                <w:szCs w:val="24"/>
                <w:lang w:val="en-US"/>
              </w:rPr>
            </w:pPr>
            <w:r w:rsidRPr="004F5079">
              <w:rPr>
                <w:color w:val="000000"/>
                <w:sz w:val="24"/>
                <w:szCs w:val="24"/>
              </w:rPr>
              <w:t>0.57 ± 0.02</w:t>
            </w:r>
          </w:p>
        </w:tc>
      </w:tr>
      <w:tr w:rsidR="00FD7942" w:rsidRPr="004F5079" w14:paraId="26EE5837" w14:textId="77777777" w:rsidTr="00707BA2">
        <w:trPr>
          <w:trHeight w:val="340"/>
        </w:trPr>
        <w:tc>
          <w:tcPr>
            <w:tcW w:w="2551" w:type="dxa"/>
            <w:noWrap/>
            <w:hideMark/>
          </w:tcPr>
          <w:p w14:paraId="1A5E91AB" w14:textId="77777777" w:rsidR="00FD7942" w:rsidRPr="004F5079" w:rsidRDefault="00FD7942" w:rsidP="004B7C7E">
            <w:pPr>
              <w:spacing w:line="480" w:lineRule="auto"/>
              <w:rPr>
                <w:color w:val="000000" w:themeColor="text1"/>
                <w:sz w:val="24"/>
                <w:szCs w:val="24"/>
                <w:lang w:val="en-US"/>
              </w:rPr>
            </w:pPr>
            <w:proofErr w:type="spellStart"/>
            <w:r w:rsidRPr="004F5079">
              <w:rPr>
                <w:color w:val="000000" w:themeColor="text1"/>
                <w:sz w:val="24"/>
                <w:szCs w:val="24"/>
                <w:lang w:val="en-US"/>
              </w:rPr>
              <w:t>Wolthers</w:t>
            </w:r>
            <w:proofErr w:type="spellEnd"/>
            <w:r w:rsidRPr="004F5079">
              <w:rPr>
                <w:color w:val="000000" w:themeColor="text1"/>
                <w:sz w:val="24"/>
                <w:szCs w:val="24"/>
                <w:lang w:val="en-US"/>
              </w:rPr>
              <w:t xml:space="preserve"> </w:t>
            </w:r>
            <w:r w:rsidRPr="004F5079">
              <w:rPr>
                <w:i/>
                <w:iCs/>
                <w:color w:val="000000" w:themeColor="text1"/>
                <w:sz w:val="24"/>
                <w:szCs w:val="24"/>
                <w:lang w:val="en-US"/>
              </w:rPr>
              <w:t>et al</w:t>
            </w:r>
            <w:r w:rsidRPr="004F5079">
              <w:rPr>
                <w:color w:val="000000" w:themeColor="text1"/>
                <w:sz w:val="24"/>
                <w:szCs w:val="24"/>
                <w:lang w:val="en-US"/>
              </w:rPr>
              <w:t xml:space="preserve"> 2019</w:t>
            </w:r>
          </w:p>
        </w:tc>
        <w:tc>
          <w:tcPr>
            <w:tcW w:w="1417" w:type="dxa"/>
            <w:hideMark/>
          </w:tcPr>
          <w:p w14:paraId="3907143B"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79 ± 0.01</w:t>
            </w:r>
          </w:p>
        </w:tc>
        <w:tc>
          <w:tcPr>
            <w:tcW w:w="1417" w:type="dxa"/>
            <w:hideMark/>
          </w:tcPr>
          <w:p w14:paraId="5F9FDD5E"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78 ± 0.01</w:t>
            </w:r>
          </w:p>
        </w:tc>
        <w:tc>
          <w:tcPr>
            <w:tcW w:w="1417" w:type="dxa"/>
            <w:hideMark/>
          </w:tcPr>
          <w:p w14:paraId="12FC595C" w14:textId="77777777" w:rsidR="00FD7942" w:rsidRPr="004F5079" w:rsidRDefault="00FD7942" w:rsidP="004B7C7E">
            <w:pPr>
              <w:spacing w:line="480" w:lineRule="auto"/>
              <w:rPr>
                <w:color w:val="000000" w:themeColor="text1"/>
                <w:sz w:val="24"/>
                <w:szCs w:val="24"/>
                <w:lang w:val="en-US"/>
              </w:rPr>
            </w:pPr>
            <w:r w:rsidRPr="004F5079">
              <w:rPr>
                <w:color w:val="000000" w:themeColor="text1"/>
                <w:sz w:val="24"/>
                <w:szCs w:val="24"/>
                <w:lang w:val="en-US"/>
              </w:rPr>
              <w:t>0.80 ± 0.01</w:t>
            </w:r>
          </w:p>
        </w:tc>
        <w:tc>
          <w:tcPr>
            <w:tcW w:w="1417" w:type="dxa"/>
            <w:hideMark/>
          </w:tcPr>
          <w:p w14:paraId="75FCDBB6" w14:textId="77777777" w:rsidR="00FD7942" w:rsidRPr="004F5079" w:rsidRDefault="00FD7942" w:rsidP="004B7C7E">
            <w:pPr>
              <w:spacing w:line="480" w:lineRule="auto"/>
              <w:rPr>
                <w:color w:val="000000" w:themeColor="text1"/>
                <w:sz w:val="24"/>
                <w:szCs w:val="24"/>
                <w:lang w:val="en-US"/>
              </w:rPr>
            </w:pPr>
            <w:r w:rsidRPr="004F5079">
              <w:rPr>
                <w:color w:val="000000" w:themeColor="text1"/>
                <w:sz w:val="24"/>
                <w:szCs w:val="24"/>
                <w:lang w:val="en-US"/>
              </w:rPr>
              <w:t>0.80 ± 0.01</w:t>
            </w:r>
          </w:p>
        </w:tc>
        <w:tc>
          <w:tcPr>
            <w:tcW w:w="1417" w:type="dxa"/>
            <w:hideMark/>
          </w:tcPr>
          <w:p w14:paraId="0085C54A"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79 ± 0.01</w:t>
            </w:r>
          </w:p>
        </w:tc>
      </w:tr>
      <w:tr w:rsidR="00FD7942" w:rsidRPr="004F5079" w14:paraId="5AC7A738" w14:textId="77777777" w:rsidTr="00707BA2">
        <w:trPr>
          <w:trHeight w:val="340"/>
        </w:trPr>
        <w:tc>
          <w:tcPr>
            <w:tcW w:w="2551" w:type="dxa"/>
            <w:noWrap/>
          </w:tcPr>
          <w:p w14:paraId="20BAEF87" w14:textId="77777777" w:rsidR="00FD7942" w:rsidRPr="004F5079" w:rsidRDefault="00FD7942" w:rsidP="004B7C7E">
            <w:pPr>
              <w:spacing w:line="480" w:lineRule="auto"/>
              <w:rPr>
                <w:color w:val="000000" w:themeColor="text1"/>
                <w:sz w:val="24"/>
                <w:szCs w:val="24"/>
                <w:lang w:val="en-US"/>
              </w:rPr>
            </w:pPr>
            <w:r w:rsidRPr="004F5079">
              <w:rPr>
                <w:color w:val="000000" w:themeColor="text1"/>
                <w:sz w:val="24"/>
                <w:szCs w:val="24"/>
                <w:lang w:val="en-US"/>
              </w:rPr>
              <w:lastRenderedPageBreak/>
              <w:t xml:space="preserve">Liu </w:t>
            </w:r>
            <w:r w:rsidRPr="004F5079">
              <w:rPr>
                <w:i/>
                <w:iCs/>
                <w:color w:val="000000" w:themeColor="text1"/>
                <w:sz w:val="24"/>
                <w:szCs w:val="24"/>
                <w:lang w:val="en-US"/>
              </w:rPr>
              <w:t>et al</w:t>
            </w:r>
            <w:r w:rsidRPr="004F5079">
              <w:rPr>
                <w:color w:val="000000" w:themeColor="text1"/>
                <w:sz w:val="24"/>
                <w:szCs w:val="24"/>
                <w:lang w:val="en-US"/>
              </w:rPr>
              <w:t xml:space="preserve"> 2016</w:t>
            </w:r>
          </w:p>
        </w:tc>
        <w:tc>
          <w:tcPr>
            <w:tcW w:w="1417" w:type="dxa"/>
          </w:tcPr>
          <w:p w14:paraId="3E83E034" w14:textId="77777777" w:rsidR="00FD7942" w:rsidRPr="004F5079" w:rsidRDefault="00FD7942" w:rsidP="004B7C7E">
            <w:pPr>
              <w:spacing w:line="480" w:lineRule="auto"/>
              <w:rPr>
                <w:sz w:val="24"/>
                <w:szCs w:val="24"/>
                <w:lang w:val="en-US"/>
              </w:rPr>
            </w:pPr>
            <w:r w:rsidRPr="004F5079">
              <w:rPr>
                <w:color w:val="000000"/>
                <w:sz w:val="24"/>
                <w:szCs w:val="24"/>
                <w:lang w:val="en-US"/>
              </w:rPr>
              <w:t>0.61 ± 0.01</w:t>
            </w:r>
          </w:p>
        </w:tc>
        <w:tc>
          <w:tcPr>
            <w:tcW w:w="1417" w:type="dxa"/>
          </w:tcPr>
          <w:p w14:paraId="643CF807"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61 ± 0.01</w:t>
            </w:r>
          </w:p>
        </w:tc>
        <w:tc>
          <w:tcPr>
            <w:tcW w:w="1417" w:type="dxa"/>
          </w:tcPr>
          <w:p w14:paraId="1204117E" w14:textId="77777777" w:rsidR="00FD7942" w:rsidRPr="004F5079" w:rsidRDefault="00FD7942" w:rsidP="004B7C7E">
            <w:pPr>
              <w:spacing w:line="480" w:lineRule="auto"/>
              <w:rPr>
                <w:color w:val="000000" w:themeColor="text1"/>
                <w:sz w:val="24"/>
                <w:szCs w:val="24"/>
                <w:lang w:val="en-US"/>
              </w:rPr>
            </w:pPr>
            <w:r w:rsidRPr="004F5079">
              <w:rPr>
                <w:color w:val="000000" w:themeColor="text1"/>
                <w:sz w:val="24"/>
                <w:szCs w:val="24"/>
                <w:lang w:val="en-US"/>
              </w:rPr>
              <w:t>0.63 ± 0.01</w:t>
            </w:r>
          </w:p>
        </w:tc>
        <w:tc>
          <w:tcPr>
            <w:tcW w:w="1417" w:type="dxa"/>
          </w:tcPr>
          <w:p w14:paraId="411FC64C" w14:textId="77777777" w:rsidR="00FD7942" w:rsidRPr="004F5079" w:rsidRDefault="00FD7942" w:rsidP="004B7C7E">
            <w:pPr>
              <w:spacing w:line="480" w:lineRule="auto"/>
              <w:rPr>
                <w:color w:val="000000" w:themeColor="text1"/>
                <w:sz w:val="24"/>
                <w:szCs w:val="24"/>
                <w:lang w:val="en-US"/>
              </w:rPr>
            </w:pPr>
            <w:r w:rsidRPr="004F5079">
              <w:rPr>
                <w:color w:val="000000" w:themeColor="text1"/>
                <w:sz w:val="24"/>
                <w:szCs w:val="24"/>
                <w:lang w:val="en-US"/>
              </w:rPr>
              <w:t>0.63 ± 0.01</w:t>
            </w:r>
          </w:p>
        </w:tc>
        <w:tc>
          <w:tcPr>
            <w:tcW w:w="1417" w:type="dxa"/>
          </w:tcPr>
          <w:p w14:paraId="7B071BEF"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62 ± 0.01</w:t>
            </w:r>
          </w:p>
        </w:tc>
      </w:tr>
      <w:tr w:rsidR="00FD7942" w:rsidRPr="004F5079" w14:paraId="2A280FC1" w14:textId="77777777" w:rsidTr="00707BA2">
        <w:trPr>
          <w:trHeight w:val="340"/>
        </w:trPr>
        <w:tc>
          <w:tcPr>
            <w:tcW w:w="2551" w:type="dxa"/>
            <w:noWrap/>
          </w:tcPr>
          <w:p w14:paraId="3866F1E0" w14:textId="77777777" w:rsidR="00FD7942" w:rsidRPr="004F5079" w:rsidRDefault="00FD7942" w:rsidP="004B7C7E">
            <w:pPr>
              <w:spacing w:line="480" w:lineRule="auto"/>
              <w:rPr>
                <w:color w:val="000000" w:themeColor="text1"/>
                <w:sz w:val="24"/>
                <w:szCs w:val="24"/>
                <w:lang w:val="en-US"/>
              </w:rPr>
            </w:pPr>
            <w:proofErr w:type="spellStart"/>
            <w:r w:rsidRPr="004F5079">
              <w:rPr>
                <w:color w:val="000000" w:themeColor="text1"/>
                <w:sz w:val="24"/>
                <w:szCs w:val="24"/>
                <w:lang w:val="en-US"/>
              </w:rPr>
              <w:t>Abaji</w:t>
            </w:r>
            <w:proofErr w:type="spellEnd"/>
            <w:r w:rsidRPr="004F5079">
              <w:rPr>
                <w:color w:val="000000" w:themeColor="text1"/>
                <w:sz w:val="24"/>
                <w:szCs w:val="24"/>
                <w:lang w:val="en-US"/>
              </w:rPr>
              <w:t xml:space="preserve"> </w:t>
            </w:r>
            <w:r w:rsidRPr="004F5079">
              <w:rPr>
                <w:i/>
                <w:iCs/>
                <w:color w:val="000000" w:themeColor="text1"/>
                <w:sz w:val="24"/>
                <w:szCs w:val="24"/>
                <w:lang w:val="en-US"/>
              </w:rPr>
              <w:t>et al</w:t>
            </w:r>
            <w:r w:rsidRPr="004F5079">
              <w:rPr>
                <w:color w:val="000000" w:themeColor="text1"/>
                <w:sz w:val="24"/>
                <w:szCs w:val="24"/>
                <w:lang w:val="en-US"/>
              </w:rPr>
              <w:t xml:space="preserve"> 2017</w:t>
            </w:r>
          </w:p>
        </w:tc>
        <w:tc>
          <w:tcPr>
            <w:tcW w:w="1417" w:type="dxa"/>
          </w:tcPr>
          <w:p w14:paraId="6059F2BE" w14:textId="77777777" w:rsidR="00FD7942" w:rsidRPr="004F5079" w:rsidRDefault="00FD7942" w:rsidP="004B7C7E">
            <w:pPr>
              <w:spacing w:line="480" w:lineRule="auto"/>
              <w:rPr>
                <w:color w:val="000000"/>
                <w:sz w:val="24"/>
                <w:szCs w:val="24"/>
                <w:lang w:val="en-US"/>
              </w:rPr>
            </w:pPr>
            <w:r w:rsidRPr="004F5079">
              <w:rPr>
                <w:color w:val="000000"/>
                <w:sz w:val="24"/>
                <w:szCs w:val="24"/>
              </w:rPr>
              <w:t>0.61 ± 0.01</w:t>
            </w:r>
          </w:p>
        </w:tc>
        <w:tc>
          <w:tcPr>
            <w:tcW w:w="1417" w:type="dxa"/>
          </w:tcPr>
          <w:p w14:paraId="75C25117" w14:textId="77777777" w:rsidR="00FD7942" w:rsidRPr="004F5079" w:rsidRDefault="00FD7942" w:rsidP="004B7C7E">
            <w:pPr>
              <w:spacing w:line="480" w:lineRule="auto"/>
              <w:rPr>
                <w:color w:val="000000"/>
                <w:sz w:val="24"/>
                <w:szCs w:val="24"/>
                <w:lang w:val="en-US"/>
              </w:rPr>
            </w:pPr>
            <w:r w:rsidRPr="004F5079">
              <w:rPr>
                <w:color w:val="000000"/>
                <w:sz w:val="24"/>
                <w:szCs w:val="24"/>
              </w:rPr>
              <w:t>0.61 ± 0.01</w:t>
            </w:r>
          </w:p>
        </w:tc>
        <w:tc>
          <w:tcPr>
            <w:tcW w:w="1417" w:type="dxa"/>
          </w:tcPr>
          <w:p w14:paraId="3AADD90A"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rPr>
              <w:t>0.62 ± 0.01</w:t>
            </w:r>
          </w:p>
        </w:tc>
        <w:tc>
          <w:tcPr>
            <w:tcW w:w="1417" w:type="dxa"/>
          </w:tcPr>
          <w:p w14:paraId="3A6C2DE0"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rPr>
              <w:t>0.62 ± 0.01</w:t>
            </w:r>
          </w:p>
        </w:tc>
        <w:tc>
          <w:tcPr>
            <w:tcW w:w="1417" w:type="dxa"/>
          </w:tcPr>
          <w:p w14:paraId="6328AAA9" w14:textId="77777777" w:rsidR="00FD7942" w:rsidRPr="004F5079" w:rsidRDefault="00FD7942" w:rsidP="004B7C7E">
            <w:pPr>
              <w:spacing w:line="480" w:lineRule="auto"/>
              <w:rPr>
                <w:color w:val="000000"/>
                <w:sz w:val="24"/>
                <w:szCs w:val="24"/>
                <w:lang w:val="en-US"/>
              </w:rPr>
            </w:pPr>
            <w:r w:rsidRPr="004F5079">
              <w:rPr>
                <w:color w:val="000000"/>
                <w:sz w:val="24"/>
                <w:szCs w:val="24"/>
              </w:rPr>
              <w:t>0.62 ± 0.01</w:t>
            </w:r>
          </w:p>
        </w:tc>
      </w:tr>
      <w:tr w:rsidR="006F067A" w:rsidRPr="004F5079" w14:paraId="0EC36492" w14:textId="77777777" w:rsidTr="00707BA2">
        <w:trPr>
          <w:trHeight w:val="340"/>
        </w:trPr>
        <w:tc>
          <w:tcPr>
            <w:tcW w:w="2551" w:type="dxa"/>
            <w:noWrap/>
          </w:tcPr>
          <w:p w14:paraId="7BFC4C43" w14:textId="77777777" w:rsidR="006F067A" w:rsidRPr="004F5079" w:rsidRDefault="006F067A" w:rsidP="004B7C7E">
            <w:pPr>
              <w:spacing w:line="480" w:lineRule="auto"/>
              <w:jc w:val="both"/>
              <w:outlineLvl w:val="0"/>
              <w:rPr>
                <w:color w:val="000000"/>
                <w:sz w:val="24"/>
                <w:szCs w:val="24"/>
                <w:lang w:val="en-US"/>
              </w:rPr>
            </w:pPr>
            <w:r w:rsidRPr="004F5079">
              <w:rPr>
                <w:color w:val="000000"/>
                <w:sz w:val="24"/>
                <w:szCs w:val="24"/>
                <w:lang w:val="en-US"/>
              </w:rPr>
              <w:t>Previously validated pancreatitis SNPs</w:t>
            </w:r>
          </w:p>
          <w:p w14:paraId="39860EF1" w14:textId="77777777" w:rsidR="006F067A" w:rsidRPr="004F5079" w:rsidRDefault="006F067A" w:rsidP="004B7C7E">
            <w:pPr>
              <w:spacing w:line="480" w:lineRule="auto"/>
              <w:rPr>
                <w:color w:val="000000" w:themeColor="text1"/>
                <w:sz w:val="24"/>
                <w:szCs w:val="24"/>
                <w:lang w:val="en-US"/>
              </w:rPr>
            </w:pPr>
          </w:p>
        </w:tc>
        <w:tc>
          <w:tcPr>
            <w:tcW w:w="1417" w:type="dxa"/>
          </w:tcPr>
          <w:p w14:paraId="38AB6487" w14:textId="77777777" w:rsidR="0054023C" w:rsidRPr="004F5079" w:rsidRDefault="0054023C" w:rsidP="004B7C7E">
            <w:pPr>
              <w:spacing w:line="480" w:lineRule="auto"/>
              <w:jc w:val="center"/>
              <w:rPr>
                <w:rFonts w:eastAsia="Calibri"/>
                <w:sz w:val="24"/>
                <w:szCs w:val="24"/>
                <w:lang w:val="en-US"/>
              </w:rPr>
            </w:pPr>
            <w:r w:rsidRPr="004F5079">
              <w:rPr>
                <w:rFonts w:eastAsia="Calibri"/>
                <w:sz w:val="24"/>
                <w:szCs w:val="24"/>
                <w:lang w:val="en-US"/>
              </w:rPr>
              <w:t>0.65 ± 0.01</w:t>
            </w:r>
          </w:p>
          <w:p w14:paraId="66F81302" w14:textId="77777777" w:rsidR="006F067A" w:rsidRPr="004F5079" w:rsidRDefault="006F067A" w:rsidP="004B7C7E">
            <w:pPr>
              <w:spacing w:line="480" w:lineRule="auto"/>
              <w:rPr>
                <w:color w:val="000000"/>
                <w:sz w:val="24"/>
                <w:szCs w:val="24"/>
              </w:rPr>
            </w:pPr>
          </w:p>
        </w:tc>
        <w:tc>
          <w:tcPr>
            <w:tcW w:w="1417" w:type="dxa"/>
          </w:tcPr>
          <w:p w14:paraId="6D88F6A2" w14:textId="77777777" w:rsidR="0054023C" w:rsidRPr="004F5079" w:rsidRDefault="0054023C" w:rsidP="004B7C7E">
            <w:pPr>
              <w:spacing w:line="480" w:lineRule="auto"/>
              <w:jc w:val="center"/>
              <w:rPr>
                <w:rFonts w:eastAsia="Calibri"/>
                <w:sz w:val="24"/>
                <w:szCs w:val="24"/>
                <w:lang w:val="en-US"/>
              </w:rPr>
            </w:pPr>
            <w:r w:rsidRPr="004F5079">
              <w:rPr>
                <w:rFonts w:eastAsia="Calibri"/>
                <w:sz w:val="24"/>
                <w:szCs w:val="24"/>
                <w:lang w:val="en-US"/>
              </w:rPr>
              <w:t>0.65 ± 0.01</w:t>
            </w:r>
          </w:p>
          <w:p w14:paraId="55FE1D4D" w14:textId="77777777" w:rsidR="006F067A" w:rsidRPr="004F5079" w:rsidRDefault="006F067A" w:rsidP="004B7C7E">
            <w:pPr>
              <w:spacing w:line="480" w:lineRule="auto"/>
              <w:rPr>
                <w:color w:val="000000"/>
                <w:sz w:val="24"/>
                <w:szCs w:val="24"/>
              </w:rPr>
            </w:pPr>
          </w:p>
        </w:tc>
        <w:tc>
          <w:tcPr>
            <w:tcW w:w="1417" w:type="dxa"/>
          </w:tcPr>
          <w:p w14:paraId="2E2ECEB1" w14:textId="77777777" w:rsidR="0054023C" w:rsidRPr="004F5079" w:rsidRDefault="0054023C" w:rsidP="004B7C7E">
            <w:pPr>
              <w:spacing w:line="480" w:lineRule="auto"/>
              <w:jc w:val="center"/>
              <w:rPr>
                <w:rFonts w:eastAsia="Calibri"/>
                <w:sz w:val="24"/>
                <w:szCs w:val="24"/>
                <w:lang w:val="en-US"/>
              </w:rPr>
            </w:pPr>
            <w:r w:rsidRPr="004F5079">
              <w:rPr>
                <w:rFonts w:eastAsia="Calibri"/>
                <w:sz w:val="24"/>
                <w:szCs w:val="24"/>
                <w:lang w:val="en-US"/>
              </w:rPr>
              <w:t>0.66 ± 0.01</w:t>
            </w:r>
          </w:p>
          <w:p w14:paraId="10B6EA31" w14:textId="77777777" w:rsidR="006F067A" w:rsidRPr="004F5079" w:rsidRDefault="006F067A" w:rsidP="004B7C7E">
            <w:pPr>
              <w:spacing w:line="480" w:lineRule="auto"/>
              <w:rPr>
                <w:color w:val="000000"/>
                <w:sz w:val="24"/>
                <w:szCs w:val="24"/>
              </w:rPr>
            </w:pPr>
          </w:p>
        </w:tc>
        <w:tc>
          <w:tcPr>
            <w:tcW w:w="1417" w:type="dxa"/>
          </w:tcPr>
          <w:p w14:paraId="2ADAAAF8" w14:textId="77777777" w:rsidR="0054023C" w:rsidRPr="004F5079" w:rsidRDefault="0054023C" w:rsidP="004B7C7E">
            <w:pPr>
              <w:spacing w:line="480" w:lineRule="auto"/>
              <w:jc w:val="center"/>
              <w:rPr>
                <w:rFonts w:eastAsia="Calibri"/>
                <w:sz w:val="24"/>
                <w:szCs w:val="24"/>
                <w:lang w:val="en-US"/>
              </w:rPr>
            </w:pPr>
            <w:r w:rsidRPr="004F5079">
              <w:rPr>
                <w:rFonts w:eastAsia="Calibri"/>
                <w:sz w:val="24"/>
                <w:szCs w:val="24"/>
                <w:lang w:val="en-US"/>
              </w:rPr>
              <w:t>0.66 ± 0.01</w:t>
            </w:r>
          </w:p>
          <w:p w14:paraId="54431DC3" w14:textId="77777777" w:rsidR="006F067A" w:rsidRPr="004F5079" w:rsidRDefault="006F067A" w:rsidP="004B7C7E">
            <w:pPr>
              <w:spacing w:line="480" w:lineRule="auto"/>
              <w:rPr>
                <w:color w:val="000000"/>
                <w:sz w:val="24"/>
                <w:szCs w:val="24"/>
              </w:rPr>
            </w:pPr>
          </w:p>
        </w:tc>
        <w:tc>
          <w:tcPr>
            <w:tcW w:w="1417" w:type="dxa"/>
          </w:tcPr>
          <w:p w14:paraId="2DD99204" w14:textId="4A3994D8" w:rsidR="006F067A" w:rsidRPr="004F5079" w:rsidRDefault="0054023C" w:rsidP="004B7C7E">
            <w:pPr>
              <w:spacing w:line="480" w:lineRule="auto"/>
              <w:rPr>
                <w:color w:val="000000"/>
                <w:sz w:val="24"/>
                <w:szCs w:val="24"/>
              </w:rPr>
            </w:pPr>
            <w:r w:rsidRPr="004F5079">
              <w:rPr>
                <w:rFonts w:eastAsia="Calibri"/>
                <w:sz w:val="24"/>
                <w:szCs w:val="24"/>
                <w:lang w:val="en-US"/>
              </w:rPr>
              <w:t>0.65 ± 0.01</w:t>
            </w:r>
          </w:p>
        </w:tc>
      </w:tr>
      <w:tr w:rsidR="00FD7942" w:rsidRPr="004F5079" w14:paraId="07F23389" w14:textId="77777777" w:rsidTr="00707BA2">
        <w:trPr>
          <w:trHeight w:val="340"/>
        </w:trPr>
        <w:tc>
          <w:tcPr>
            <w:tcW w:w="9636" w:type="dxa"/>
            <w:gridSpan w:val="6"/>
            <w:vAlign w:val="center"/>
            <w:hideMark/>
          </w:tcPr>
          <w:p w14:paraId="5DF12A57" w14:textId="77777777" w:rsidR="00FD7942" w:rsidRPr="004F5079" w:rsidRDefault="00FD7942" w:rsidP="004B7C7E">
            <w:pPr>
              <w:spacing w:line="480" w:lineRule="auto"/>
              <w:jc w:val="center"/>
              <w:rPr>
                <w:color w:val="000000" w:themeColor="text1"/>
                <w:sz w:val="24"/>
                <w:szCs w:val="24"/>
                <w:lang w:val="en-US"/>
              </w:rPr>
            </w:pPr>
            <w:r w:rsidRPr="004F5079">
              <w:rPr>
                <w:b/>
                <w:bCs/>
                <w:color w:val="000000" w:themeColor="text1"/>
                <w:sz w:val="24"/>
                <w:szCs w:val="24"/>
                <w:lang w:val="en-US"/>
              </w:rPr>
              <w:t>Recessive encoding of genetics</w:t>
            </w:r>
          </w:p>
        </w:tc>
      </w:tr>
      <w:tr w:rsidR="00FD7942" w:rsidRPr="004F5079" w14:paraId="5ECB92DF" w14:textId="650F43C4" w:rsidTr="00707BA2">
        <w:trPr>
          <w:trHeight w:val="340"/>
        </w:trPr>
        <w:tc>
          <w:tcPr>
            <w:tcW w:w="2551" w:type="dxa"/>
            <w:hideMark/>
          </w:tcPr>
          <w:p w14:paraId="71AFBFC5" w14:textId="55230CCF" w:rsidR="00FD7942" w:rsidRPr="004F5079" w:rsidRDefault="00151B63" w:rsidP="004B7C7E">
            <w:pPr>
              <w:spacing w:line="480" w:lineRule="auto"/>
              <w:rPr>
                <w:color w:val="000000" w:themeColor="text1"/>
                <w:sz w:val="24"/>
                <w:szCs w:val="24"/>
                <w:lang w:val="en-US"/>
              </w:rPr>
            </w:pPr>
            <w:r w:rsidRPr="004F5079">
              <w:rPr>
                <w:color w:val="000000" w:themeColor="text1"/>
                <w:sz w:val="24"/>
                <w:szCs w:val="24"/>
                <w:lang w:val="en-US"/>
              </w:rPr>
              <w:t>Six candidate SNPs</w:t>
            </w:r>
          </w:p>
        </w:tc>
        <w:tc>
          <w:tcPr>
            <w:tcW w:w="1417" w:type="dxa"/>
            <w:hideMark/>
          </w:tcPr>
          <w:p w14:paraId="7E5CE0D3" w14:textId="7C8341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63 ± 0.01</w:t>
            </w:r>
          </w:p>
        </w:tc>
        <w:tc>
          <w:tcPr>
            <w:tcW w:w="1417" w:type="dxa"/>
            <w:hideMark/>
          </w:tcPr>
          <w:p w14:paraId="4C29ED05" w14:textId="32F112F3"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63 ± 0.01</w:t>
            </w:r>
          </w:p>
        </w:tc>
        <w:tc>
          <w:tcPr>
            <w:tcW w:w="1417" w:type="dxa"/>
            <w:hideMark/>
          </w:tcPr>
          <w:p w14:paraId="7F76C815" w14:textId="333B8B19" w:rsidR="00FD7942" w:rsidRPr="004F5079" w:rsidRDefault="00FD7942" w:rsidP="004B7C7E">
            <w:pPr>
              <w:spacing w:line="480" w:lineRule="auto"/>
              <w:rPr>
                <w:color w:val="000000" w:themeColor="text1"/>
                <w:sz w:val="24"/>
                <w:szCs w:val="24"/>
                <w:lang w:val="en-US"/>
              </w:rPr>
            </w:pPr>
            <w:r w:rsidRPr="004F5079">
              <w:rPr>
                <w:color w:val="000000" w:themeColor="text1"/>
                <w:sz w:val="24"/>
                <w:szCs w:val="24"/>
                <w:lang w:val="en-US"/>
              </w:rPr>
              <w:t>0.64 ± 0.01</w:t>
            </w:r>
          </w:p>
        </w:tc>
        <w:tc>
          <w:tcPr>
            <w:tcW w:w="1417" w:type="dxa"/>
            <w:hideMark/>
          </w:tcPr>
          <w:p w14:paraId="0AE6C3B8" w14:textId="49B3BB17" w:rsidR="00FD7942" w:rsidRPr="004F5079" w:rsidRDefault="00FD7942" w:rsidP="004B7C7E">
            <w:pPr>
              <w:spacing w:line="480" w:lineRule="auto"/>
              <w:rPr>
                <w:color w:val="000000" w:themeColor="text1"/>
                <w:sz w:val="24"/>
                <w:szCs w:val="24"/>
                <w:lang w:val="en-US"/>
              </w:rPr>
            </w:pPr>
            <w:r w:rsidRPr="004F5079">
              <w:rPr>
                <w:color w:val="000000" w:themeColor="text1"/>
                <w:sz w:val="24"/>
                <w:szCs w:val="24"/>
                <w:lang w:val="en-US"/>
              </w:rPr>
              <w:t>0.63 ± 0.01</w:t>
            </w:r>
          </w:p>
        </w:tc>
        <w:tc>
          <w:tcPr>
            <w:tcW w:w="1417" w:type="dxa"/>
            <w:hideMark/>
          </w:tcPr>
          <w:p w14:paraId="51EF2782" w14:textId="6E91A90D"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63 ± 0.01</w:t>
            </w:r>
          </w:p>
        </w:tc>
      </w:tr>
      <w:tr w:rsidR="00FD7942" w:rsidRPr="004F5079" w14:paraId="057675F0" w14:textId="77777777" w:rsidTr="00707BA2">
        <w:trPr>
          <w:trHeight w:val="340"/>
        </w:trPr>
        <w:tc>
          <w:tcPr>
            <w:tcW w:w="2551" w:type="dxa"/>
            <w:hideMark/>
          </w:tcPr>
          <w:p w14:paraId="42CE5D63" w14:textId="3CAF3352" w:rsidR="00FD7942" w:rsidRPr="004F5079" w:rsidRDefault="00151B63" w:rsidP="004B7C7E">
            <w:pPr>
              <w:spacing w:line="480" w:lineRule="auto"/>
              <w:rPr>
                <w:color w:val="000000" w:themeColor="text1"/>
                <w:sz w:val="24"/>
                <w:szCs w:val="24"/>
                <w:lang w:val="en-US"/>
              </w:rPr>
            </w:pPr>
            <w:r w:rsidRPr="004F5079">
              <w:rPr>
                <w:color w:val="000000" w:themeColor="text1"/>
                <w:sz w:val="24"/>
                <w:szCs w:val="24"/>
                <w:lang w:val="en-US"/>
              </w:rPr>
              <w:t>Eight candidate genes</w:t>
            </w:r>
          </w:p>
        </w:tc>
        <w:tc>
          <w:tcPr>
            <w:tcW w:w="1417" w:type="dxa"/>
            <w:hideMark/>
          </w:tcPr>
          <w:p w14:paraId="01E179C8"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57 ± 0.02</w:t>
            </w:r>
          </w:p>
        </w:tc>
        <w:tc>
          <w:tcPr>
            <w:tcW w:w="1417" w:type="dxa"/>
            <w:hideMark/>
          </w:tcPr>
          <w:p w14:paraId="4209A6D4"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61 ± 0.02</w:t>
            </w:r>
          </w:p>
        </w:tc>
        <w:tc>
          <w:tcPr>
            <w:tcW w:w="1417" w:type="dxa"/>
            <w:hideMark/>
          </w:tcPr>
          <w:p w14:paraId="0751DD33" w14:textId="77777777" w:rsidR="00FD7942" w:rsidRPr="004F5079" w:rsidRDefault="00FD7942" w:rsidP="004B7C7E">
            <w:pPr>
              <w:spacing w:line="480" w:lineRule="auto"/>
              <w:rPr>
                <w:color w:val="000000" w:themeColor="text1"/>
                <w:sz w:val="24"/>
                <w:szCs w:val="24"/>
                <w:lang w:val="en-US"/>
              </w:rPr>
            </w:pPr>
            <w:r w:rsidRPr="004F5079">
              <w:rPr>
                <w:color w:val="000000" w:themeColor="text1"/>
                <w:sz w:val="24"/>
                <w:szCs w:val="24"/>
                <w:lang w:val="en-US"/>
              </w:rPr>
              <w:t>0.62 ± 0.02</w:t>
            </w:r>
          </w:p>
        </w:tc>
        <w:tc>
          <w:tcPr>
            <w:tcW w:w="1417" w:type="dxa"/>
            <w:hideMark/>
          </w:tcPr>
          <w:p w14:paraId="6A9FB143" w14:textId="77777777" w:rsidR="00FD7942" w:rsidRPr="004F5079" w:rsidRDefault="00FD7942" w:rsidP="004B7C7E">
            <w:pPr>
              <w:spacing w:line="480" w:lineRule="auto"/>
              <w:rPr>
                <w:color w:val="000000" w:themeColor="text1"/>
                <w:sz w:val="24"/>
                <w:szCs w:val="24"/>
                <w:lang w:val="en-US"/>
              </w:rPr>
            </w:pPr>
            <w:r w:rsidRPr="004F5079">
              <w:rPr>
                <w:color w:val="000000" w:themeColor="text1"/>
                <w:sz w:val="24"/>
                <w:szCs w:val="24"/>
                <w:lang w:val="en-US"/>
              </w:rPr>
              <w:t>0.57 ± 0.02</w:t>
            </w:r>
          </w:p>
        </w:tc>
        <w:tc>
          <w:tcPr>
            <w:tcW w:w="1417" w:type="dxa"/>
            <w:hideMark/>
          </w:tcPr>
          <w:p w14:paraId="0B6038FA" w14:textId="77777777" w:rsidR="00FD7942" w:rsidRPr="004F5079" w:rsidRDefault="00FD7942" w:rsidP="004B7C7E">
            <w:pPr>
              <w:spacing w:line="480" w:lineRule="auto"/>
              <w:rPr>
                <w:color w:val="000000" w:themeColor="text1"/>
                <w:sz w:val="24"/>
                <w:szCs w:val="24"/>
                <w:lang w:val="en-US"/>
              </w:rPr>
            </w:pPr>
            <w:r w:rsidRPr="004F5079">
              <w:rPr>
                <w:color w:val="000000"/>
                <w:sz w:val="24"/>
                <w:szCs w:val="24"/>
                <w:lang w:val="en-US"/>
              </w:rPr>
              <w:t>0.56 ± 0.02</w:t>
            </w:r>
          </w:p>
        </w:tc>
      </w:tr>
      <w:tr w:rsidR="00D97A32" w:rsidRPr="004F5079" w14:paraId="0D30F1DE" w14:textId="77777777" w:rsidTr="00707BA2">
        <w:trPr>
          <w:trHeight w:val="340"/>
        </w:trPr>
        <w:tc>
          <w:tcPr>
            <w:tcW w:w="2551" w:type="dxa"/>
          </w:tcPr>
          <w:p w14:paraId="5F9A81EA" w14:textId="2850ADA1" w:rsidR="00D97A32" w:rsidRPr="004F5079" w:rsidRDefault="00151B63" w:rsidP="004B7C7E">
            <w:pPr>
              <w:spacing w:line="480" w:lineRule="auto"/>
              <w:rPr>
                <w:color w:val="000000" w:themeColor="text1"/>
                <w:sz w:val="24"/>
                <w:szCs w:val="24"/>
                <w:lang w:val="en-US"/>
              </w:rPr>
            </w:pPr>
            <w:r w:rsidRPr="004F5079">
              <w:rPr>
                <w:color w:val="000000"/>
                <w:sz w:val="24"/>
                <w:szCs w:val="24"/>
                <w:lang w:val="en-US"/>
              </w:rPr>
              <w:t>Eight candidate genes (functional consequence prioritized)</w:t>
            </w:r>
          </w:p>
        </w:tc>
        <w:tc>
          <w:tcPr>
            <w:tcW w:w="1417" w:type="dxa"/>
          </w:tcPr>
          <w:p w14:paraId="4576C7C6" w14:textId="5CC5686F" w:rsidR="00D97A32" w:rsidRPr="004F5079" w:rsidRDefault="00D97A32" w:rsidP="004B7C7E">
            <w:pPr>
              <w:spacing w:line="480" w:lineRule="auto"/>
              <w:rPr>
                <w:color w:val="000000"/>
                <w:sz w:val="24"/>
                <w:szCs w:val="24"/>
                <w:lang w:val="en-US"/>
              </w:rPr>
            </w:pPr>
            <w:r w:rsidRPr="004F5079">
              <w:rPr>
                <w:color w:val="000000"/>
                <w:sz w:val="24"/>
                <w:szCs w:val="24"/>
              </w:rPr>
              <w:t>0.55 ± 0.02</w:t>
            </w:r>
          </w:p>
        </w:tc>
        <w:tc>
          <w:tcPr>
            <w:tcW w:w="1417" w:type="dxa"/>
          </w:tcPr>
          <w:p w14:paraId="78DAC1A1" w14:textId="1C445C25" w:rsidR="00D97A32" w:rsidRPr="004F5079" w:rsidRDefault="00D97A32" w:rsidP="004B7C7E">
            <w:pPr>
              <w:spacing w:line="480" w:lineRule="auto"/>
              <w:rPr>
                <w:color w:val="000000"/>
                <w:sz w:val="24"/>
                <w:szCs w:val="24"/>
                <w:lang w:val="en-US"/>
              </w:rPr>
            </w:pPr>
            <w:r w:rsidRPr="004F5079">
              <w:rPr>
                <w:color w:val="000000"/>
                <w:sz w:val="24"/>
                <w:szCs w:val="24"/>
              </w:rPr>
              <w:t>0.57 ± 0.02</w:t>
            </w:r>
          </w:p>
        </w:tc>
        <w:tc>
          <w:tcPr>
            <w:tcW w:w="1417" w:type="dxa"/>
          </w:tcPr>
          <w:p w14:paraId="7B43415C" w14:textId="058FA78D" w:rsidR="00D97A32" w:rsidRPr="004F5079" w:rsidRDefault="00D97A32" w:rsidP="004B7C7E">
            <w:pPr>
              <w:spacing w:line="480" w:lineRule="auto"/>
              <w:rPr>
                <w:color w:val="000000" w:themeColor="text1"/>
                <w:sz w:val="24"/>
                <w:szCs w:val="24"/>
                <w:lang w:val="en-US"/>
              </w:rPr>
            </w:pPr>
            <w:r w:rsidRPr="004F5079">
              <w:rPr>
                <w:color w:val="000000"/>
                <w:sz w:val="24"/>
                <w:szCs w:val="24"/>
              </w:rPr>
              <w:t>0.59 ± 0.01</w:t>
            </w:r>
          </w:p>
        </w:tc>
        <w:tc>
          <w:tcPr>
            <w:tcW w:w="1417" w:type="dxa"/>
          </w:tcPr>
          <w:p w14:paraId="5E2F5AA2" w14:textId="731B70DC" w:rsidR="00D97A32" w:rsidRPr="004F5079" w:rsidRDefault="00D97A32" w:rsidP="004B7C7E">
            <w:pPr>
              <w:spacing w:line="480" w:lineRule="auto"/>
              <w:rPr>
                <w:color w:val="000000" w:themeColor="text1"/>
                <w:sz w:val="24"/>
                <w:szCs w:val="24"/>
                <w:lang w:val="en-US"/>
              </w:rPr>
            </w:pPr>
            <w:r w:rsidRPr="004F5079">
              <w:rPr>
                <w:color w:val="000000"/>
                <w:sz w:val="24"/>
                <w:szCs w:val="24"/>
              </w:rPr>
              <w:t>0.56 ± 0.02</w:t>
            </w:r>
          </w:p>
        </w:tc>
        <w:tc>
          <w:tcPr>
            <w:tcW w:w="1417" w:type="dxa"/>
          </w:tcPr>
          <w:p w14:paraId="59B4EE90" w14:textId="7EC5A14D" w:rsidR="00D97A32" w:rsidRPr="004F5079" w:rsidRDefault="00D97A32" w:rsidP="004B7C7E">
            <w:pPr>
              <w:spacing w:line="480" w:lineRule="auto"/>
              <w:rPr>
                <w:color w:val="000000"/>
                <w:sz w:val="24"/>
                <w:szCs w:val="24"/>
                <w:lang w:val="en-US"/>
              </w:rPr>
            </w:pPr>
            <w:r w:rsidRPr="004F5079">
              <w:rPr>
                <w:color w:val="000000"/>
                <w:sz w:val="24"/>
                <w:szCs w:val="24"/>
              </w:rPr>
              <w:t>0.54 ± 0.02</w:t>
            </w:r>
          </w:p>
        </w:tc>
      </w:tr>
      <w:tr w:rsidR="00D97A32" w:rsidRPr="004F5079" w14:paraId="4FC3DD54" w14:textId="77777777" w:rsidTr="00707BA2">
        <w:trPr>
          <w:trHeight w:val="340"/>
        </w:trPr>
        <w:tc>
          <w:tcPr>
            <w:tcW w:w="2551" w:type="dxa"/>
            <w:hideMark/>
          </w:tcPr>
          <w:p w14:paraId="2C97249F" w14:textId="3A21AEFD" w:rsidR="00D97A32" w:rsidRPr="004F5079" w:rsidRDefault="00151B63" w:rsidP="004B7C7E">
            <w:pPr>
              <w:spacing w:line="480" w:lineRule="auto"/>
              <w:rPr>
                <w:color w:val="000000" w:themeColor="text1"/>
                <w:sz w:val="24"/>
                <w:szCs w:val="24"/>
                <w:lang w:val="en-US"/>
              </w:rPr>
            </w:pPr>
            <w:r w:rsidRPr="004F5079">
              <w:rPr>
                <w:color w:val="000000" w:themeColor="text1"/>
                <w:sz w:val="24"/>
                <w:szCs w:val="24"/>
                <w:lang w:val="en-US"/>
              </w:rPr>
              <w:t xml:space="preserve">Eight candidate genes - </w:t>
            </w:r>
            <w:proofErr w:type="spellStart"/>
            <w:r w:rsidRPr="004F5079">
              <w:rPr>
                <w:color w:val="000000" w:themeColor="text1"/>
                <w:sz w:val="24"/>
                <w:szCs w:val="24"/>
                <w:lang w:val="en-US"/>
              </w:rPr>
              <w:t>GTEx</w:t>
            </w:r>
            <w:proofErr w:type="spellEnd"/>
            <w:r w:rsidRPr="004F5079">
              <w:rPr>
                <w:color w:val="000000" w:themeColor="text1"/>
                <w:sz w:val="24"/>
                <w:szCs w:val="24"/>
                <w:lang w:val="en-US"/>
              </w:rPr>
              <w:t xml:space="preserve"> </w:t>
            </w:r>
            <w:proofErr w:type="spellStart"/>
            <w:r w:rsidRPr="004F5079">
              <w:rPr>
                <w:color w:val="000000" w:themeColor="text1"/>
                <w:sz w:val="24"/>
                <w:szCs w:val="24"/>
                <w:lang w:val="en-US"/>
              </w:rPr>
              <w:t>eQTL</w:t>
            </w:r>
            <w:proofErr w:type="spellEnd"/>
          </w:p>
        </w:tc>
        <w:tc>
          <w:tcPr>
            <w:tcW w:w="1417" w:type="dxa"/>
            <w:hideMark/>
          </w:tcPr>
          <w:p w14:paraId="3D64B696"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53 ± 0.02</w:t>
            </w:r>
          </w:p>
        </w:tc>
        <w:tc>
          <w:tcPr>
            <w:tcW w:w="1417" w:type="dxa"/>
            <w:hideMark/>
          </w:tcPr>
          <w:p w14:paraId="5BBD75A0"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58 ± 0.02</w:t>
            </w:r>
          </w:p>
        </w:tc>
        <w:tc>
          <w:tcPr>
            <w:tcW w:w="1417" w:type="dxa"/>
            <w:hideMark/>
          </w:tcPr>
          <w:p w14:paraId="0E5672DD" w14:textId="77777777" w:rsidR="00D97A32" w:rsidRPr="004F5079" w:rsidRDefault="00D97A32" w:rsidP="004B7C7E">
            <w:pPr>
              <w:spacing w:line="480" w:lineRule="auto"/>
              <w:rPr>
                <w:color w:val="000000" w:themeColor="text1"/>
                <w:sz w:val="24"/>
                <w:szCs w:val="24"/>
                <w:lang w:val="en-US"/>
              </w:rPr>
            </w:pPr>
            <w:r w:rsidRPr="004F5079">
              <w:rPr>
                <w:color w:val="000000" w:themeColor="text1"/>
                <w:sz w:val="24"/>
                <w:szCs w:val="24"/>
                <w:lang w:val="en-US"/>
              </w:rPr>
              <w:t>0.59 ± 0.02</w:t>
            </w:r>
          </w:p>
        </w:tc>
        <w:tc>
          <w:tcPr>
            <w:tcW w:w="1417" w:type="dxa"/>
            <w:hideMark/>
          </w:tcPr>
          <w:p w14:paraId="258145CE" w14:textId="77777777" w:rsidR="00D97A32" w:rsidRPr="004F5079" w:rsidRDefault="00D97A32" w:rsidP="004B7C7E">
            <w:pPr>
              <w:spacing w:line="480" w:lineRule="auto"/>
              <w:rPr>
                <w:color w:val="000000" w:themeColor="text1"/>
                <w:sz w:val="24"/>
                <w:szCs w:val="24"/>
                <w:lang w:val="en-US"/>
              </w:rPr>
            </w:pPr>
            <w:r w:rsidRPr="004F5079">
              <w:rPr>
                <w:color w:val="000000" w:themeColor="text1"/>
                <w:sz w:val="24"/>
                <w:szCs w:val="24"/>
                <w:lang w:val="en-US"/>
              </w:rPr>
              <w:t>0.53 ± 0.02</w:t>
            </w:r>
          </w:p>
        </w:tc>
        <w:tc>
          <w:tcPr>
            <w:tcW w:w="1417" w:type="dxa"/>
            <w:hideMark/>
          </w:tcPr>
          <w:p w14:paraId="6B5FA82E"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53 ± 0.02</w:t>
            </w:r>
          </w:p>
        </w:tc>
      </w:tr>
      <w:tr w:rsidR="00D97A32" w:rsidRPr="004F5079" w14:paraId="0CBE0823" w14:textId="77777777" w:rsidTr="00707BA2">
        <w:trPr>
          <w:trHeight w:val="340"/>
        </w:trPr>
        <w:tc>
          <w:tcPr>
            <w:tcW w:w="2551" w:type="dxa"/>
          </w:tcPr>
          <w:p w14:paraId="4ED02006" w14:textId="3942EDE9" w:rsidR="00D97A32" w:rsidRPr="004F5079" w:rsidRDefault="00151B63" w:rsidP="004B7C7E">
            <w:pPr>
              <w:spacing w:line="480" w:lineRule="auto"/>
              <w:rPr>
                <w:color w:val="000000" w:themeColor="text1"/>
                <w:sz w:val="24"/>
                <w:szCs w:val="24"/>
                <w:lang w:val="en-US"/>
              </w:rPr>
            </w:pPr>
            <w:r w:rsidRPr="004F5079">
              <w:rPr>
                <w:color w:val="000000"/>
                <w:sz w:val="24"/>
                <w:szCs w:val="24"/>
                <w:lang w:val="en-US"/>
              </w:rPr>
              <w:t xml:space="preserve">Eight candidate genes - </w:t>
            </w:r>
            <w:proofErr w:type="spellStart"/>
            <w:r w:rsidRPr="004F5079">
              <w:rPr>
                <w:color w:val="000000"/>
                <w:sz w:val="24"/>
                <w:szCs w:val="24"/>
                <w:lang w:val="en-US"/>
              </w:rPr>
              <w:t>GTEx</w:t>
            </w:r>
            <w:proofErr w:type="spellEnd"/>
            <w:r w:rsidRPr="004F5079">
              <w:rPr>
                <w:color w:val="000000"/>
                <w:sz w:val="24"/>
                <w:szCs w:val="24"/>
                <w:lang w:val="en-US"/>
              </w:rPr>
              <w:t xml:space="preserve"> </w:t>
            </w:r>
            <w:proofErr w:type="spellStart"/>
            <w:r w:rsidRPr="004F5079">
              <w:rPr>
                <w:color w:val="000000"/>
                <w:sz w:val="24"/>
                <w:szCs w:val="24"/>
                <w:lang w:val="en-US"/>
              </w:rPr>
              <w:t>eQTL</w:t>
            </w:r>
            <w:proofErr w:type="spellEnd"/>
            <w:r w:rsidRPr="004F5079">
              <w:rPr>
                <w:color w:val="000000"/>
                <w:sz w:val="24"/>
                <w:szCs w:val="24"/>
                <w:lang w:val="en-US"/>
              </w:rPr>
              <w:t xml:space="preserve"> (functional consequence prioritized)</w:t>
            </w:r>
          </w:p>
        </w:tc>
        <w:tc>
          <w:tcPr>
            <w:tcW w:w="1417" w:type="dxa"/>
          </w:tcPr>
          <w:p w14:paraId="21696BA3" w14:textId="0DB7EC97" w:rsidR="00D97A32" w:rsidRPr="004F5079" w:rsidRDefault="00D97A32" w:rsidP="004B7C7E">
            <w:pPr>
              <w:spacing w:line="480" w:lineRule="auto"/>
              <w:rPr>
                <w:color w:val="000000"/>
                <w:sz w:val="24"/>
                <w:szCs w:val="24"/>
                <w:lang w:val="en-US"/>
              </w:rPr>
            </w:pPr>
            <w:r w:rsidRPr="004F5079">
              <w:rPr>
                <w:color w:val="000000"/>
                <w:sz w:val="24"/>
                <w:szCs w:val="24"/>
              </w:rPr>
              <w:t>0.58 ± 0.02</w:t>
            </w:r>
          </w:p>
        </w:tc>
        <w:tc>
          <w:tcPr>
            <w:tcW w:w="1417" w:type="dxa"/>
          </w:tcPr>
          <w:p w14:paraId="6452FD71" w14:textId="63FC095C" w:rsidR="00D97A32" w:rsidRPr="004F5079" w:rsidRDefault="00D97A32" w:rsidP="004B7C7E">
            <w:pPr>
              <w:spacing w:line="480" w:lineRule="auto"/>
              <w:rPr>
                <w:color w:val="000000"/>
                <w:sz w:val="24"/>
                <w:szCs w:val="24"/>
                <w:lang w:val="en-US"/>
              </w:rPr>
            </w:pPr>
            <w:r w:rsidRPr="004F5079">
              <w:rPr>
                <w:color w:val="000000"/>
                <w:sz w:val="24"/>
                <w:szCs w:val="24"/>
              </w:rPr>
              <w:t>0.61 ± 0.01</w:t>
            </w:r>
          </w:p>
        </w:tc>
        <w:tc>
          <w:tcPr>
            <w:tcW w:w="1417" w:type="dxa"/>
          </w:tcPr>
          <w:p w14:paraId="5ED1BEDA" w14:textId="57000A94" w:rsidR="00D97A32" w:rsidRPr="004F5079" w:rsidRDefault="00D97A32" w:rsidP="004B7C7E">
            <w:pPr>
              <w:spacing w:line="480" w:lineRule="auto"/>
              <w:rPr>
                <w:color w:val="000000" w:themeColor="text1"/>
                <w:sz w:val="24"/>
                <w:szCs w:val="24"/>
                <w:lang w:val="en-US"/>
              </w:rPr>
            </w:pPr>
            <w:r w:rsidRPr="004F5079">
              <w:rPr>
                <w:color w:val="000000"/>
                <w:sz w:val="24"/>
                <w:szCs w:val="24"/>
              </w:rPr>
              <w:t>0.62 ± 0.01</w:t>
            </w:r>
          </w:p>
        </w:tc>
        <w:tc>
          <w:tcPr>
            <w:tcW w:w="1417" w:type="dxa"/>
          </w:tcPr>
          <w:p w14:paraId="2F939321" w14:textId="37A2A8C8" w:rsidR="00D97A32" w:rsidRPr="004F5079" w:rsidRDefault="00D97A32" w:rsidP="004B7C7E">
            <w:pPr>
              <w:spacing w:line="480" w:lineRule="auto"/>
              <w:rPr>
                <w:color w:val="000000" w:themeColor="text1"/>
                <w:sz w:val="24"/>
                <w:szCs w:val="24"/>
                <w:lang w:val="en-US"/>
              </w:rPr>
            </w:pPr>
            <w:r w:rsidRPr="004F5079">
              <w:rPr>
                <w:color w:val="000000"/>
                <w:sz w:val="24"/>
                <w:szCs w:val="24"/>
              </w:rPr>
              <w:t>0.60 ± 0.01</w:t>
            </w:r>
          </w:p>
        </w:tc>
        <w:tc>
          <w:tcPr>
            <w:tcW w:w="1417" w:type="dxa"/>
          </w:tcPr>
          <w:p w14:paraId="4B801BF9" w14:textId="7631D266" w:rsidR="00D97A32" w:rsidRPr="004F5079" w:rsidRDefault="00D97A32" w:rsidP="004B7C7E">
            <w:pPr>
              <w:spacing w:line="480" w:lineRule="auto"/>
              <w:rPr>
                <w:color w:val="000000"/>
                <w:sz w:val="24"/>
                <w:szCs w:val="24"/>
                <w:lang w:val="en-US"/>
              </w:rPr>
            </w:pPr>
            <w:r w:rsidRPr="004F5079">
              <w:rPr>
                <w:color w:val="000000"/>
                <w:sz w:val="24"/>
                <w:szCs w:val="24"/>
              </w:rPr>
              <w:t>0.59 ± 0.02</w:t>
            </w:r>
          </w:p>
        </w:tc>
      </w:tr>
      <w:tr w:rsidR="00D97A32" w:rsidRPr="004F5079" w14:paraId="4D792A06" w14:textId="77777777" w:rsidTr="00707BA2">
        <w:trPr>
          <w:trHeight w:val="340"/>
        </w:trPr>
        <w:tc>
          <w:tcPr>
            <w:tcW w:w="2551" w:type="dxa"/>
            <w:noWrap/>
            <w:hideMark/>
          </w:tcPr>
          <w:p w14:paraId="1B172AA4" w14:textId="77777777" w:rsidR="00D97A32" w:rsidRPr="004F5079" w:rsidRDefault="00D97A32" w:rsidP="004B7C7E">
            <w:pPr>
              <w:spacing w:line="480" w:lineRule="auto"/>
              <w:rPr>
                <w:color w:val="000000" w:themeColor="text1"/>
                <w:sz w:val="24"/>
                <w:szCs w:val="24"/>
                <w:lang w:val="en-US"/>
              </w:rPr>
            </w:pPr>
            <w:proofErr w:type="spellStart"/>
            <w:r w:rsidRPr="004F5079">
              <w:rPr>
                <w:color w:val="000000" w:themeColor="text1"/>
                <w:sz w:val="24"/>
                <w:szCs w:val="24"/>
                <w:lang w:val="en-US"/>
              </w:rPr>
              <w:t>Wolthers</w:t>
            </w:r>
            <w:proofErr w:type="spellEnd"/>
            <w:r w:rsidRPr="004F5079">
              <w:rPr>
                <w:color w:val="000000" w:themeColor="text1"/>
                <w:sz w:val="24"/>
                <w:szCs w:val="24"/>
                <w:lang w:val="en-US"/>
              </w:rPr>
              <w:t xml:space="preserve"> </w:t>
            </w:r>
            <w:r w:rsidRPr="004F5079">
              <w:rPr>
                <w:i/>
                <w:iCs/>
                <w:color w:val="000000" w:themeColor="text1"/>
                <w:sz w:val="24"/>
                <w:szCs w:val="24"/>
                <w:lang w:val="en-US"/>
              </w:rPr>
              <w:t>et al</w:t>
            </w:r>
            <w:r w:rsidRPr="004F5079">
              <w:rPr>
                <w:color w:val="000000" w:themeColor="text1"/>
                <w:sz w:val="24"/>
                <w:szCs w:val="24"/>
                <w:lang w:val="en-US"/>
              </w:rPr>
              <w:t xml:space="preserve"> 2019</w:t>
            </w:r>
          </w:p>
        </w:tc>
        <w:tc>
          <w:tcPr>
            <w:tcW w:w="1417" w:type="dxa"/>
            <w:hideMark/>
          </w:tcPr>
          <w:p w14:paraId="62CB95B7"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67 ± 0.01</w:t>
            </w:r>
          </w:p>
        </w:tc>
        <w:tc>
          <w:tcPr>
            <w:tcW w:w="1417" w:type="dxa"/>
            <w:hideMark/>
          </w:tcPr>
          <w:p w14:paraId="373B79E7"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68 ± 0.01</w:t>
            </w:r>
          </w:p>
        </w:tc>
        <w:tc>
          <w:tcPr>
            <w:tcW w:w="1417" w:type="dxa"/>
            <w:hideMark/>
          </w:tcPr>
          <w:p w14:paraId="7FC06662" w14:textId="77777777" w:rsidR="00D97A32" w:rsidRPr="004F5079" w:rsidRDefault="00D97A32" w:rsidP="004B7C7E">
            <w:pPr>
              <w:spacing w:line="480" w:lineRule="auto"/>
              <w:rPr>
                <w:color w:val="000000" w:themeColor="text1"/>
                <w:sz w:val="24"/>
                <w:szCs w:val="24"/>
                <w:lang w:val="en-US"/>
              </w:rPr>
            </w:pPr>
            <w:r w:rsidRPr="004F5079">
              <w:rPr>
                <w:color w:val="000000" w:themeColor="text1"/>
                <w:sz w:val="24"/>
                <w:szCs w:val="24"/>
                <w:lang w:val="en-US"/>
              </w:rPr>
              <w:t>0.70 ± 0.01</w:t>
            </w:r>
          </w:p>
        </w:tc>
        <w:tc>
          <w:tcPr>
            <w:tcW w:w="1417" w:type="dxa"/>
            <w:hideMark/>
          </w:tcPr>
          <w:p w14:paraId="1324CB25" w14:textId="77777777" w:rsidR="00D97A32" w:rsidRPr="004F5079" w:rsidRDefault="00D97A32" w:rsidP="004B7C7E">
            <w:pPr>
              <w:spacing w:line="480" w:lineRule="auto"/>
              <w:rPr>
                <w:color w:val="000000" w:themeColor="text1"/>
                <w:sz w:val="24"/>
                <w:szCs w:val="24"/>
                <w:lang w:val="en-US"/>
              </w:rPr>
            </w:pPr>
            <w:r w:rsidRPr="004F5079">
              <w:rPr>
                <w:color w:val="000000" w:themeColor="text1"/>
                <w:sz w:val="24"/>
                <w:szCs w:val="24"/>
                <w:lang w:val="en-US"/>
              </w:rPr>
              <w:t>0.69 ± 0.01</w:t>
            </w:r>
          </w:p>
        </w:tc>
        <w:tc>
          <w:tcPr>
            <w:tcW w:w="1417" w:type="dxa"/>
            <w:hideMark/>
          </w:tcPr>
          <w:p w14:paraId="05920291"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68 ± 0.01</w:t>
            </w:r>
          </w:p>
        </w:tc>
      </w:tr>
      <w:tr w:rsidR="00D97A32" w:rsidRPr="004F5079" w14:paraId="3F4C64AF" w14:textId="77777777" w:rsidTr="00707BA2">
        <w:trPr>
          <w:trHeight w:val="340"/>
        </w:trPr>
        <w:tc>
          <w:tcPr>
            <w:tcW w:w="2551" w:type="dxa"/>
            <w:noWrap/>
          </w:tcPr>
          <w:p w14:paraId="3C4E0E9B" w14:textId="77777777" w:rsidR="00D97A32" w:rsidRPr="004F5079" w:rsidRDefault="00D97A32" w:rsidP="004B7C7E">
            <w:pPr>
              <w:spacing w:line="480" w:lineRule="auto"/>
              <w:rPr>
                <w:color w:val="000000" w:themeColor="text1"/>
                <w:sz w:val="24"/>
                <w:szCs w:val="24"/>
                <w:lang w:val="en-US"/>
              </w:rPr>
            </w:pPr>
            <w:r w:rsidRPr="004F5079">
              <w:rPr>
                <w:color w:val="000000" w:themeColor="text1"/>
                <w:sz w:val="24"/>
                <w:szCs w:val="24"/>
                <w:lang w:val="en-US"/>
              </w:rPr>
              <w:t xml:space="preserve">Liu </w:t>
            </w:r>
            <w:r w:rsidRPr="004F5079">
              <w:rPr>
                <w:i/>
                <w:iCs/>
                <w:color w:val="000000" w:themeColor="text1"/>
                <w:sz w:val="24"/>
                <w:szCs w:val="24"/>
                <w:lang w:val="en-US"/>
              </w:rPr>
              <w:t>et al</w:t>
            </w:r>
            <w:r w:rsidRPr="004F5079">
              <w:rPr>
                <w:color w:val="000000" w:themeColor="text1"/>
                <w:sz w:val="24"/>
                <w:szCs w:val="24"/>
                <w:lang w:val="en-US"/>
              </w:rPr>
              <w:t xml:space="preserve"> 2016</w:t>
            </w:r>
          </w:p>
        </w:tc>
        <w:tc>
          <w:tcPr>
            <w:tcW w:w="1417" w:type="dxa"/>
          </w:tcPr>
          <w:p w14:paraId="199335C4" w14:textId="77777777" w:rsidR="00D97A32" w:rsidRPr="004F5079" w:rsidRDefault="00D97A32" w:rsidP="004B7C7E">
            <w:pPr>
              <w:spacing w:line="480" w:lineRule="auto"/>
              <w:rPr>
                <w:color w:val="000000"/>
                <w:sz w:val="24"/>
                <w:szCs w:val="24"/>
                <w:lang w:val="en-US"/>
              </w:rPr>
            </w:pPr>
            <w:r w:rsidRPr="004F5079">
              <w:rPr>
                <w:color w:val="000000"/>
                <w:sz w:val="24"/>
                <w:szCs w:val="24"/>
                <w:lang w:val="en-US"/>
              </w:rPr>
              <w:t>0.62 ± 0.01</w:t>
            </w:r>
          </w:p>
        </w:tc>
        <w:tc>
          <w:tcPr>
            <w:tcW w:w="1417" w:type="dxa"/>
          </w:tcPr>
          <w:p w14:paraId="3F82516E"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61 ± 0.01</w:t>
            </w:r>
          </w:p>
        </w:tc>
        <w:tc>
          <w:tcPr>
            <w:tcW w:w="1417" w:type="dxa"/>
          </w:tcPr>
          <w:p w14:paraId="057ACFC4" w14:textId="77777777" w:rsidR="00D97A32" w:rsidRPr="004F5079" w:rsidRDefault="00D97A32" w:rsidP="004B7C7E">
            <w:pPr>
              <w:spacing w:line="480" w:lineRule="auto"/>
              <w:rPr>
                <w:color w:val="000000" w:themeColor="text1"/>
                <w:sz w:val="24"/>
                <w:szCs w:val="24"/>
                <w:lang w:val="en-US"/>
              </w:rPr>
            </w:pPr>
            <w:r w:rsidRPr="004F5079">
              <w:rPr>
                <w:color w:val="000000" w:themeColor="text1"/>
                <w:sz w:val="24"/>
                <w:szCs w:val="24"/>
                <w:lang w:val="en-US"/>
              </w:rPr>
              <w:t>0.62 ± 0.01</w:t>
            </w:r>
          </w:p>
        </w:tc>
        <w:tc>
          <w:tcPr>
            <w:tcW w:w="1417" w:type="dxa"/>
          </w:tcPr>
          <w:p w14:paraId="53814DC5" w14:textId="77777777" w:rsidR="00D97A32" w:rsidRPr="004F5079" w:rsidRDefault="00D97A32" w:rsidP="004B7C7E">
            <w:pPr>
              <w:spacing w:line="480" w:lineRule="auto"/>
              <w:rPr>
                <w:color w:val="000000" w:themeColor="text1"/>
                <w:sz w:val="24"/>
                <w:szCs w:val="24"/>
                <w:lang w:val="en-US"/>
              </w:rPr>
            </w:pPr>
            <w:r w:rsidRPr="004F5079">
              <w:rPr>
                <w:color w:val="000000" w:themeColor="text1"/>
                <w:sz w:val="24"/>
                <w:szCs w:val="24"/>
                <w:lang w:val="en-US"/>
              </w:rPr>
              <w:t>0.62 ± 0.01</w:t>
            </w:r>
          </w:p>
        </w:tc>
        <w:tc>
          <w:tcPr>
            <w:tcW w:w="1417" w:type="dxa"/>
          </w:tcPr>
          <w:p w14:paraId="229167EB"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62 ± 0.01</w:t>
            </w:r>
          </w:p>
        </w:tc>
      </w:tr>
      <w:tr w:rsidR="00D97A32" w:rsidRPr="004F5079" w14:paraId="5F3E158D" w14:textId="77777777" w:rsidTr="00707BA2">
        <w:trPr>
          <w:trHeight w:val="340"/>
        </w:trPr>
        <w:tc>
          <w:tcPr>
            <w:tcW w:w="2551" w:type="dxa"/>
            <w:noWrap/>
          </w:tcPr>
          <w:p w14:paraId="70BF5DE5" w14:textId="77777777" w:rsidR="00D97A32" w:rsidRPr="004F5079" w:rsidRDefault="00D97A32" w:rsidP="004B7C7E">
            <w:pPr>
              <w:spacing w:line="480" w:lineRule="auto"/>
              <w:rPr>
                <w:color w:val="000000" w:themeColor="text1"/>
                <w:sz w:val="24"/>
                <w:szCs w:val="24"/>
                <w:lang w:val="en-US"/>
              </w:rPr>
            </w:pPr>
            <w:proofErr w:type="spellStart"/>
            <w:r w:rsidRPr="004F5079">
              <w:rPr>
                <w:color w:val="000000" w:themeColor="text1"/>
                <w:sz w:val="24"/>
                <w:szCs w:val="24"/>
                <w:lang w:val="en-US"/>
              </w:rPr>
              <w:t>Abaji</w:t>
            </w:r>
            <w:proofErr w:type="spellEnd"/>
            <w:r w:rsidRPr="004F5079">
              <w:rPr>
                <w:color w:val="000000" w:themeColor="text1"/>
                <w:sz w:val="24"/>
                <w:szCs w:val="24"/>
                <w:lang w:val="en-US"/>
              </w:rPr>
              <w:t xml:space="preserve"> </w:t>
            </w:r>
            <w:r w:rsidRPr="004F5079">
              <w:rPr>
                <w:i/>
                <w:iCs/>
                <w:color w:val="000000" w:themeColor="text1"/>
                <w:sz w:val="24"/>
                <w:szCs w:val="24"/>
                <w:lang w:val="en-US"/>
              </w:rPr>
              <w:t>et al</w:t>
            </w:r>
            <w:r w:rsidRPr="004F5079">
              <w:rPr>
                <w:color w:val="000000" w:themeColor="text1"/>
                <w:sz w:val="24"/>
                <w:szCs w:val="24"/>
                <w:lang w:val="en-US"/>
              </w:rPr>
              <w:t xml:space="preserve"> 2017</w:t>
            </w:r>
          </w:p>
        </w:tc>
        <w:tc>
          <w:tcPr>
            <w:tcW w:w="1417" w:type="dxa"/>
          </w:tcPr>
          <w:p w14:paraId="78820F9A" w14:textId="77777777" w:rsidR="00D97A32" w:rsidRPr="004F5079" w:rsidRDefault="00D97A32" w:rsidP="004B7C7E">
            <w:pPr>
              <w:spacing w:line="480" w:lineRule="auto"/>
              <w:rPr>
                <w:color w:val="000000"/>
                <w:sz w:val="24"/>
                <w:szCs w:val="24"/>
                <w:lang w:val="en-US"/>
              </w:rPr>
            </w:pPr>
            <w:r w:rsidRPr="004F5079">
              <w:rPr>
                <w:color w:val="000000"/>
                <w:sz w:val="24"/>
                <w:szCs w:val="24"/>
              </w:rPr>
              <w:t>0.60 ± 0.01</w:t>
            </w:r>
          </w:p>
        </w:tc>
        <w:tc>
          <w:tcPr>
            <w:tcW w:w="1417" w:type="dxa"/>
          </w:tcPr>
          <w:p w14:paraId="309D7910" w14:textId="77777777" w:rsidR="00D97A32" w:rsidRPr="004F5079" w:rsidRDefault="00D97A32" w:rsidP="004B7C7E">
            <w:pPr>
              <w:spacing w:line="480" w:lineRule="auto"/>
              <w:rPr>
                <w:color w:val="000000"/>
                <w:sz w:val="24"/>
                <w:szCs w:val="24"/>
                <w:lang w:val="en-US"/>
              </w:rPr>
            </w:pPr>
            <w:r w:rsidRPr="004F5079">
              <w:rPr>
                <w:color w:val="000000"/>
                <w:sz w:val="24"/>
                <w:szCs w:val="24"/>
              </w:rPr>
              <w:t>0.61 ± 0.01</w:t>
            </w:r>
          </w:p>
        </w:tc>
        <w:tc>
          <w:tcPr>
            <w:tcW w:w="1417" w:type="dxa"/>
          </w:tcPr>
          <w:p w14:paraId="243A26DE"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rPr>
              <w:t>0.62 ± 0.01</w:t>
            </w:r>
          </w:p>
        </w:tc>
        <w:tc>
          <w:tcPr>
            <w:tcW w:w="1417" w:type="dxa"/>
          </w:tcPr>
          <w:p w14:paraId="65F1D422"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rPr>
              <w:t>0.62 ± 0.01</w:t>
            </w:r>
          </w:p>
        </w:tc>
        <w:tc>
          <w:tcPr>
            <w:tcW w:w="1417" w:type="dxa"/>
          </w:tcPr>
          <w:p w14:paraId="0964131E" w14:textId="77777777" w:rsidR="00D97A32" w:rsidRPr="004F5079" w:rsidRDefault="00D97A32" w:rsidP="004B7C7E">
            <w:pPr>
              <w:spacing w:line="480" w:lineRule="auto"/>
              <w:rPr>
                <w:color w:val="000000"/>
                <w:sz w:val="24"/>
                <w:szCs w:val="24"/>
                <w:lang w:val="en-US"/>
              </w:rPr>
            </w:pPr>
            <w:r w:rsidRPr="004F5079">
              <w:rPr>
                <w:color w:val="000000"/>
                <w:sz w:val="24"/>
                <w:szCs w:val="24"/>
              </w:rPr>
              <w:t>0.61 ± 0.01</w:t>
            </w:r>
          </w:p>
        </w:tc>
      </w:tr>
      <w:tr w:rsidR="006F067A" w:rsidRPr="004F5079" w14:paraId="5C728505" w14:textId="77777777" w:rsidTr="00707BA2">
        <w:trPr>
          <w:trHeight w:val="340"/>
        </w:trPr>
        <w:tc>
          <w:tcPr>
            <w:tcW w:w="2551" w:type="dxa"/>
            <w:noWrap/>
          </w:tcPr>
          <w:p w14:paraId="3065F885" w14:textId="77777777" w:rsidR="006F067A" w:rsidRPr="004F5079" w:rsidRDefault="006F067A" w:rsidP="004B7C7E">
            <w:pPr>
              <w:spacing w:line="480" w:lineRule="auto"/>
              <w:jc w:val="both"/>
              <w:outlineLvl w:val="0"/>
              <w:rPr>
                <w:color w:val="000000"/>
                <w:sz w:val="24"/>
                <w:szCs w:val="24"/>
                <w:lang w:val="en-US"/>
              </w:rPr>
            </w:pPr>
            <w:r w:rsidRPr="004F5079">
              <w:rPr>
                <w:color w:val="000000"/>
                <w:sz w:val="24"/>
                <w:szCs w:val="24"/>
                <w:lang w:val="en-US"/>
              </w:rPr>
              <w:t>Previously validated pancreatitis SNPs</w:t>
            </w:r>
          </w:p>
          <w:p w14:paraId="28D189CB" w14:textId="77777777" w:rsidR="006F067A" w:rsidRPr="004F5079" w:rsidRDefault="006F067A" w:rsidP="004B7C7E">
            <w:pPr>
              <w:spacing w:line="480" w:lineRule="auto"/>
              <w:rPr>
                <w:color w:val="000000" w:themeColor="text1"/>
                <w:sz w:val="24"/>
                <w:szCs w:val="24"/>
                <w:lang w:val="en-US"/>
              </w:rPr>
            </w:pPr>
          </w:p>
        </w:tc>
        <w:tc>
          <w:tcPr>
            <w:tcW w:w="1417" w:type="dxa"/>
          </w:tcPr>
          <w:p w14:paraId="70A25269" w14:textId="77777777" w:rsidR="0054023C" w:rsidRPr="004F5079" w:rsidRDefault="0054023C" w:rsidP="004B7C7E">
            <w:pPr>
              <w:spacing w:line="480" w:lineRule="auto"/>
              <w:jc w:val="center"/>
              <w:rPr>
                <w:rFonts w:eastAsia="Calibri"/>
                <w:sz w:val="24"/>
                <w:szCs w:val="24"/>
                <w:lang w:val="en-US"/>
              </w:rPr>
            </w:pPr>
            <w:r w:rsidRPr="004F5079">
              <w:rPr>
                <w:rFonts w:eastAsia="Calibri"/>
                <w:sz w:val="24"/>
                <w:szCs w:val="24"/>
                <w:lang w:val="en-US"/>
              </w:rPr>
              <w:t>0.65 ± 0.01</w:t>
            </w:r>
          </w:p>
          <w:p w14:paraId="099FEF3D" w14:textId="77777777" w:rsidR="006F067A" w:rsidRPr="004F5079" w:rsidRDefault="006F067A" w:rsidP="004B7C7E">
            <w:pPr>
              <w:spacing w:line="480" w:lineRule="auto"/>
              <w:rPr>
                <w:color w:val="000000"/>
                <w:sz w:val="24"/>
                <w:szCs w:val="24"/>
              </w:rPr>
            </w:pPr>
          </w:p>
        </w:tc>
        <w:tc>
          <w:tcPr>
            <w:tcW w:w="1417" w:type="dxa"/>
          </w:tcPr>
          <w:p w14:paraId="1FFF366B" w14:textId="77777777" w:rsidR="0054023C" w:rsidRPr="004F5079" w:rsidRDefault="0054023C" w:rsidP="004B7C7E">
            <w:pPr>
              <w:spacing w:line="480" w:lineRule="auto"/>
              <w:jc w:val="center"/>
              <w:rPr>
                <w:rFonts w:eastAsia="Calibri"/>
                <w:sz w:val="24"/>
                <w:szCs w:val="24"/>
                <w:lang w:val="en-US"/>
              </w:rPr>
            </w:pPr>
            <w:r w:rsidRPr="004F5079">
              <w:rPr>
                <w:rFonts w:eastAsia="Calibri"/>
                <w:sz w:val="24"/>
                <w:szCs w:val="24"/>
                <w:lang w:val="en-US"/>
              </w:rPr>
              <w:t>0.63 ± 0.01</w:t>
            </w:r>
          </w:p>
          <w:p w14:paraId="57A9BD5E" w14:textId="77777777" w:rsidR="006F067A" w:rsidRPr="004F5079" w:rsidRDefault="006F067A" w:rsidP="004B7C7E">
            <w:pPr>
              <w:spacing w:line="480" w:lineRule="auto"/>
              <w:rPr>
                <w:color w:val="000000"/>
                <w:sz w:val="24"/>
                <w:szCs w:val="24"/>
              </w:rPr>
            </w:pPr>
          </w:p>
        </w:tc>
        <w:tc>
          <w:tcPr>
            <w:tcW w:w="1417" w:type="dxa"/>
          </w:tcPr>
          <w:p w14:paraId="599246B3" w14:textId="77777777" w:rsidR="0054023C" w:rsidRPr="004F5079" w:rsidRDefault="0054023C" w:rsidP="004B7C7E">
            <w:pPr>
              <w:spacing w:line="480" w:lineRule="auto"/>
              <w:jc w:val="center"/>
              <w:rPr>
                <w:rFonts w:eastAsia="Calibri"/>
                <w:sz w:val="24"/>
                <w:szCs w:val="24"/>
                <w:lang w:val="en-US"/>
              </w:rPr>
            </w:pPr>
            <w:r w:rsidRPr="004F5079">
              <w:rPr>
                <w:rFonts w:eastAsia="Calibri"/>
                <w:sz w:val="24"/>
                <w:szCs w:val="24"/>
                <w:lang w:val="en-US"/>
              </w:rPr>
              <w:t>0.65 ± 0.01</w:t>
            </w:r>
          </w:p>
          <w:p w14:paraId="25D2A08F" w14:textId="77777777" w:rsidR="006F067A" w:rsidRPr="004F5079" w:rsidRDefault="006F067A" w:rsidP="004B7C7E">
            <w:pPr>
              <w:spacing w:line="480" w:lineRule="auto"/>
              <w:rPr>
                <w:color w:val="000000"/>
                <w:sz w:val="24"/>
                <w:szCs w:val="24"/>
              </w:rPr>
            </w:pPr>
          </w:p>
        </w:tc>
        <w:tc>
          <w:tcPr>
            <w:tcW w:w="1417" w:type="dxa"/>
          </w:tcPr>
          <w:p w14:paraId="51F21813" w14:textId="77777777" w:rsidR="0054023C" w:rsidRPr="004F5079" w:rsidRDefault="0054023C" w:rsidP="004B7C7E">
            <w:pPr>
              <w:spacing w:line="480" w:lineRule="auto"/>
              <w:jc w:val="center"/>
              <w:rPr>
                <w:rFonts w:eastAsia="Calibri"/>
                <w:sz w:val="24"/>
                <w:szCs w:val="24"/>
                <w:lang w:val="en-US"/>
              </w:rPr>
            </w:pPr>
            <w:r w:rsidRPr="004F5079">
              <w:rPr>
                <w:rFonts w:eastAsia="Calibri"/>
                <w:sz w:val="24"/>
                <w:szCs w:val="24"/>
                <w:lang w:val="en-US"/>
              </w:rPr>
              <w:t>0.65 ± 0.01</w:t>
            </w:r>
          </w:p>
          <w:p w14:paraId="1C664686" w14:textId="77777777" w:rsidR="006F067A" w:rsidRPr="004F5079" w:rsidRDefault="006F067A" w:rsidP="004B7C7E">
            <w:pPr>
              <w:spacing w:line="480" w:lineRule="auto"/>
              <w:rPr>
                <w:color w:val="000000"/>
                <w:sz w:val="24"/>
                <w:szCs w:val="24"/>
              </w:rPr>
            </w:pPr>
          </w:p>
        </w:tc>
        <w:tc>
          <w:tcPr>
            <w:tcW w:w="1417" w:type="dxa"/>
          </w:tcPr>
          <w:p w14:paraId="1AAC3B7A" w14:textId="3A2FC108" w:rsidR="006F067A" w:rsidRPr="004F5079" w:rsidRDefault="0054023C" w:rsidP="004B7C7E">
            <w:pPr>
              <w:spacing w:line="480" w:lineRule="auto"/>
              <w:rPr>
                <w:color w:val="000000"/>
                <w:sz w:val="24"/>
                <w:szCs w:val="24"/>
              </w:rPr>
            </w:pPr>
            <w:r w:rsidRPr="004F5079">
              <w:rPr>
                <w:rFonts w:eastAsia="Calibri"/>
                <w:sz w:val="24"/>
                <w:szCs w:val="24"/>
                <w:lang w:val="en-US"/>
              </w:rPr>
              <w:t>0.66 ± 0.01</w:t>
            </w:r>
          </w:p>
        </w:tc>
      </w:tr>
      <w:tr w:rsidR="00D97A32" w:rsidRPr="004F5079" w14:paraId="4CEB40D3" w14:textId="77777777" w:rsidTr="00707BA2">
        <w:trPr>
          <w:trHeight w:val="340"/>
        </w:trPr>
        <w:tc>
          <w:tcPr>
            <w:tcW w:w="9636" w:type="dxa"/>
            <w:gridSpan w:val="6"/>
            <w:vAlign w:val="center"/>
            <w:hideMark/>
          </w:tcPr>
          <w:p w14:paraId="6BCDB024" w14:textId="3971F09C" w:rsidR="00D97A32" w:rsidRPr="004F5079" w:rsidRDefault="000C795E" w:rsidP="004B7C7E">
            <w:pPr>
              <w:spacing w:line="480" w:lineRule="auto"/>
              <w:jc w:val="center"/>
              <w:rPr>
                <w:color w:val="000000" w:themeColor="text1"/>
                <w:sz w:val="24"/>
                <w:szCs w:val="24"/>
                <w:lang w:val="en-US"/>
              </w:rPr>
            </w:pPr>
            <w:r w:rsidRPr="004F5079">
              <w:rPr>
                <w:b/>
                <w:bCs/>
                <w:color w:val="000000" w:themeColor="text1"/>
                <w:sz w:val="24"/>
                <w:szCs w:val="24"/>
                <w:lang w:val="en-US"/>
              </w:rPr>
              <w:lastRenderedPageBreak/>
              <w:t>Binary</w:t>
            </w:r>
            <w:r w:rsidR="00D97A32" w:rsidRPr="004F5079">
              <w:rPr>
                <w:b/>
                <w:bCs/>
                <w:color w:val="000000" w:themeColor="text1"/>
                <w:sz w:val="24"/>
                <w:szCs w:val="24"/>
                <w:lang w:val="en-US"/>
              </w:rPr>
              <w:t xml:space="preserve"> encoding of genetics</w:t>
            </w:r>
          </w:p>
        </w:tc>
      </w:tr>
      <w:tr w:rsidR="00D97A32" w:rsidRPr="004F5079" w14:paraId="6C432B59" w14:textId="7C73E13D" w:rsidTr="00707BA2">
        <w:trPr>
          <w:trHeight w:val="340"/>
        </w:trPr>
        <w:tc>
          <w:tcPr>
            <w:tcW w:w="2551" w:type="dxa"/>
            <w:hideMark/>
          </w:tcPr>
          <w:p w14:paraId="7822C048" w14:textId="53398825" w:rsidR="00D97A32" w:rsidRPr="004F5079" w:rsidRDefault="00151B63" w:rsidP="004B7C7E">
            <w:pPr>
              <w:spacing w:line="480" w:lineRule="auto"/>
              <w:rPr>
                <w:color w:val="000000" w:themeColor="text1"/>
                <w:sz w:val="24"/>
                <w:szCs w:val="24"/>
                <w:lang w:val="en-US"/>
              </w:rPr>
            </w:pPr>
            <w:r w:rsidRPr="004F5079">
              <w:rPr>
                <w:color w:val="000000" w:themeColor="text1"/>
                <w:sz w:val="24"/>
                <w:szCs w:val="24"/>
                <w:lang w:val="en-US"/>
              </w:rPr>
              <w:t>Six candidate SNPs</w:t>
            </w:r>
          </w:p>
        </w:tc>
        <w:tc>
          <w:tcPr>
            <w:tcW w:w="1417" w:type="dxa"/>
            <w:hideMark/>
          </w:tcPr>
          <w:p w14:paraId="68377DFE" w14:textId="4C309F18"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66 ± 0.01</w:t>
            </w:r>
          </w:p>
        </w:tc>
        <w:tc>
          <w:tcPr>
            <w:tcW w:w="1417" w:type="dxa"/>
            <w:hideMark/>
          </w:tcPr>
          <w:p w14:paraId="33E97295" w14:textId="37A636FF"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65 ± 0.01</w:t>
            </w:r>
          </w:p>
        </w:tc>
        <w:tc>
          <w:tcPr>
            <w:tcW w:w="1417" w:type="dxa"/>
            <w:hideMark/>
          </w:tcPr>
          <w:p w14:paraId="1DDD9AE4" w14:textId="3FF4DAB3" w:rsidR="00D97A32" w:rsidRPr="004F5079" w:rsidRDefault="00D97A32" w:rsidP="004B7C7E">
            <w:pPr>
              <w:spacing w:line="480" w:lineRule="auto"/>
              <w:rPr>
                <w:color w:val="000000" w:themeColor="text1"/>
                <w:sz w:val="24"/>
                <w:szCs w:val="24"/>
                <w:lang w:val="en-US"/>
              </w:rPr>
            </w:pPr>
            <w:r w:rsidRPr="004F5079">
              <w:rPr>
                <w:color w:val="000000" w:themeColor="text1"/>
                <w:sz w:val="24"/>
                <w:szCs w:val="24"/>
                <w:lang w:val="en-US"/>
              </w:rPr>
              <w:t>0.67 ± 0.01</w:t>
            </w:r>
          </w:p>
        </w:tc>
        <w:tc>
          <w:tcPr>
            <w:tcW w:w="1417" w:type="dxa"/>
            <w:hideMark/>
          </w:tcPr>
          <w:p w14:paraId="598BF1B8" w14:textId="008FA276" w:rsidR="00D97A32" w:rsidRPr="004F5079" w:rsidRDefault="00D97A32" w:rsidP="004B7C7E">
            <w:pPr>
              <w:spacing w:line="480" w:lineRule="auto"/>
              <w:rPr>
                <w:color w:val="000000" w:themeColor="text1"/>
                <w:sz w:val="24"/>
                <w:szCs w:val="24"/>
                <w:lang w:val="en-US"/>
              </w:rPr>
            </w:pPr>
            <w:r w:rsidRPr="004F5079">
              <w:rPr>
                <w:color w:val="000000" w:themeColor="text1"/>
                <w:sz w:val="24"/>
                <w:szCs w:val="24"/>
                <w:lang w:val="en-US"/>
              </w:rPr>
              <w:t>0.67 ± 0.01</w:t>
            </w:r>
          </w:p>
        </w:tc>
        <w:tc>
          <w:tcPr>
            <w:tcW w:w="1417" w:type="dxa"/>
            <w:hideMark/>
          </w:tcPr>
          <w:p w14:paraId="68C51854" w14:textId="4E35AE7D"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67 ± 0.01</w:t>
            </w:r>
          </w:p>
        </w:tc>
      </w:tr>
      <w:tr w:rsidR="00D97A32" w:rsidRPr="004F5079" w14:paraId="6EEC867F" w14:textId="77777777" w:rsidTr="00707BA2">
        <w:trPr>
          <w:trHeight w:val="340"/>
        </w:trPr>
        <w:tc>
          <w:tcPr>
            <w:tcW w:w="2551" w:type="dxa"/>
            <w:hideMark/>
          </w:tcPr>
          <w:p w14:paraId="67E2F78E" w14:textId="6128E089" w:rsidR="00D97A32" w:rsidRPr="004F5079" w:rsidRDefault="00151B63" w:rsidP="004B7C7E">
            <w:pPr>
              <w:spacing w:line="480" w:lineRule="auto"/>
              <w:rPr>
                <w:color w:val="000000" w:themeColor="text1"/>
                <w:sz w:val="24"/>
                <w:szCs w:val="24"/>
                <w:lang w:val="en-US"/>
              </w:rPr>
            </w:pPr>
            <w:r w:rsidRPr="004F5079">
              <w:rPr>
                <w:color w:val="000000" w:themeColor="text1"/>
                <w:sz w:val="24"/>
                <w:szCs w:val="24"/>
                <w:lang w:val="en-US"/>
              </w:rPr>
              <w:t>Eight candidate genes</w:t>
            </w:r>
          </w:p>
        </w:tc>
        <w:tc>
          <w:tcPr>
            <w:tcW w:w="1417" w:type="dxa"/>
            <w:hideMark/>
          </w:tcPr>
          <w:p w14:paraId="093FF71A"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59 ± 0.02</w:t>
            </w:r>
          </w:p>
        </w:tc>
        <w:tc>
          <w:tcPr>
            <w:tcW w:w="1417" w:type="dxa"/>
            <w:hideMark/>
          </w:tcPr>
          <w:p w14:paraId="75F7653A"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56 ± 0.02</w:t>
            </w:r>
          </w:p>
        </w:tc>
        <w:tc>
          <w:tcPr>
            <w:tcW w:w="1417" w:type="dxa"/>
            <w:hideMark/>
          </w:tcPr>
          <w:p w14:paraId="2EF35889" w14:textId="77777777" w:rsidR="00D97A32" w:rsidRPr="004F5079" w:rsidRDefault="00D97A32" w:rsidP="004B7C7E">
            <w:pPr>
              <w:spacing w:line="480" w:lineRule="auto"/>
              <w:rPr>
                <w:color w:val="000000" w:themeColor="text1"/>
                <w:sz w:val="24"/>
                <w:szCs w:val="24"/>
                <w:lang w:val="en-US"/>
              </w:rPr>
            </w:pPr>
            <w:r w:rsidRPr="004F5079">
              <w:rPr>
                <w:color w:val="000000" w:themeColor="text1"/>
                <w:sz w:val="24"/>
                <w:szCs w:val="24"/>
                <w:lang w:val="en-US"/>
              </w:rPr>
              <w:t>0.58 ± 0.02</w:t>
            </w:r>
          </w:p>
        </w:tc>
        <w:tc>
          <w:tcPr>
            <w:tcW w:w="1417" w:type="dxa"/>
            <w:hideMark/>
          </w:tcPr>
          <w:p w14:paraId="489839FD" w14:textId="77777777" w:rsidR="00D97A32" w:rsidRPr="004F5079" w:rsidRDefault="00D97A32" w:rsidP="004B7C7E">
            <w:pPr>
              <w:spacing w:line="480" w:lineRule="auto"/>
              <w:rPr>
                <w:color w:val="000000" w:themeColor="text1"/>
                <w:sz w:val="24"/>
                <w:szCs w:val="24"/>
                <w:lang w:val="en-US"/>
              </w:rPr>
            </w:pPr>
            <w:r w:rsidRPr="004F5079">
              <w:rPr>
                <w:color w:val="000000" w:themeColor="text1"/>
                <w:sz w:val="24"/>
                <w:szCs w:val="24"/>
                <w:lang w:val="en-US"/>
              </w:rPr>
              <w:t>0.58 ± 0.02</w:t>
            </w:r>
          </w:p>
        </w:tc>
        <w:tc>
          <w:tcPr>
            <w:tcW w:w="1417" w:type="dxa"/>
            <w:hideMark/>
          </w:tcPr>
          <w:p w14:paraId="12F57DEC"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59 ± 0.02</w:t>
            </w:r>
          </w:p>
        </w:tc>
      </w:tr>
      <w:tr w:rsidR="00D97A32" w:rsidRPr="004F5079" w14:paraId="66BA2992" w14:textId="77777777" w:rsidTr="00707BA2">
        <w:trPr>
          <w:trHeight w:val="340"/>
        </w:trPr>
        <w:tc>
          <w:tcPr>
            <w:tcW w:w="2551" w:type="dxa"/>
          </w:tcPr>
          <w:p w14:paraId="000F8A8A" w14:textId="03D4304F" w:rsidR="00D97A32" w:rsidRPr="004F5079" w:rsidRDefault="00151B63" w:rsidP="004B7C7E">
            <w:pPr>
              <w:spacing w:line="480" w:lineRule="auto"/>
              <w:rPr>
                <w:color w:val="000000" w:themeColor="text1"/>
                <w:sz w:val="24"/>
                <w:szCs w:val="24"/>
                <w:lang w:val="en-US"/>
              </w:rPr>
            </w:pPr>
            <w:r w:rsidRPr="004F5079">
              <w:rPr>
                <w:color w:val="000000"/>
                <w:sz w:val="24"/>
                <w:szCs w:val="24"/>
                <w:lang w:val="en-US"/>
              </w:rPr>
              <w:t>Eight candidate genes (functional consequence prioritized)</w:t>
            </w:r>
          </w:p>
        </w:tc>
        <w:tc>
          <w:tcPr>
            <w:tcW w:w="1417" w:type="dxa"/>
          </w:tcPr>
          <w:p w14:paraId="6F426DF4" w14:textId="574C5958" w:rsidR="00D97A32" w:rsidRPr="004F5079" w:rsidRDefault="00D97A32" w:rsidP="004B7C7E">
            <w:pPr>
              <w:spacing w:line="480" w:lineRule="auto"/>
              <w:rPr>
                <w:color w:val="000000"/>
                <w:sz w:val="24"/>
                <w:szCs w:val="24"/>
                <w:lang w:val="en-US"/>
              </w:rPr>
            </w:pPr>
            <w:r w:rsidRPr="004F5079">
              <w:rPr>
                <w:color w:val="000000"/>
                <w:sz w:val="24"/>
                <w:szCs w:val="24"/>
              </w:rPr>
              <w:t>0.57 ± 0.02</w:t>
            </w:r>
          </w:p>
        </w:tc>
        <w:tc>
          <w:tcPr>
            <w:tcW w:w="1417" w:type="dxa"/>
          </w:tcPr>
          <w:p w14:paraId="62810EB8" w14:textId="270C6CD2" w:rsidR="00D97A32" w:rsidRPr="004F5079" w:rsidRDefault="00D97A32" w:rsidP="004B7C7E">
            <w:pPr>
              <w:spacing w:line="480" w:lineRule="auto"/>
              <w:rPr>
                <w:color w:val="000000"/>
                <w:sz w:val="24"/>
                <w:szCs w:val="24"/>
                <w:lang w:val="en-US"/>
              </w:rPr>
            </w:pPr>
            <w:r w:rsidRPr="004F5079">
              <w:rPr>
                <w:color w:val="000000"/>
                <w:sz w:val="24"/>
                <w:szCs w:val="24"/>
              </w:rPr>
              <w:t>0.59 ± 0.02</w:t>
            </w:r>
          </w:p>
        </w:tc>
        <w:tc>
          <w:tcPr>
            <w:tcW w:w="1417" w:type="dxa"/>
          </w:tcPr>
          <w:p w14:paraId="0C1E91AC" w14:textId="22B784B0" w:rsidR="00D97A32" w:rsidRPr="004F5079" w:rsidRDefault="00D97A32" w:rsidP="004B7C7E">
            <w:pPr>
              <w:spacing w:line="480" w:lineRule="auto"/>
              <w:rPr>
                <w:color w:val="000000" w:themeColor="text1"/>
                <w:sz w:val="24"/>
                <w:szCs w:val="24"/>
                <w:lang w:val="en-US"/>
              </w:rPr>
            </w:pPr>
            <w:r w:rsidRPr="004F5079">
              <w:rPr>
                <w:color w:val="000000"/>
                <w:sz w:val="24"/>
                <w:szCs w:val="24"/>
              </w:rPr>
              <w:t>0.59 ± 0.01</w:t>
            </w:r>
          </w:p>
        </w:tc>
        <w:tc>
          <w:tcPr>
            <w:tcW w:w="1417" w:type="dxa"/>
          </w:tcPr>
          <w:p w14:paraId="0BC72B62" w14:textId="756A29F4" w:rsidR="00D97A32" w:rsidRPr="004F5079" w:rsidRDefault="00D97A32" w:rsidP="004B7C7E">
            <w:pPr>
              <w:spacing w:line="480" w:lineRule="auto"/>
              <w:rPr>
                <w:color w:val="000000" w:themeColor="text1"/>
                <w:sz w:val="24"/>
                <w:szCs w:val="24"/>
                <w:lang w:val="en-US"/>
              </w:rPr>
            </w:pPr>
            <w:r w:rsidRPr="004F5079">
              <w:rPr>
                <w:color w:val="000000"/>
                <w:sz w:val="24"/>
                <w:szCs w:val="24"/>
              </w:rPr>
              <w:t>0.58 ± 0.02</w:t>
            </w:r>
          </w:p>
        </w:tc>
        <w:tc>
          <w:tcPr>
            <w:tcW w:w="1417" w:type="dxa"/>
          </w:tcPr>
          <w:p w14:paraId="72D81568" w14:textId="04D86390" w:rsidR="00D97A32" w:rsidRPr="004F5079" w:rsidRDefault="00D97A32" w:rsidP="004B7C7E">
            <w:pPr>
              <w:spacing w:line="480" w:lineRule="auto"/>
              <w:rPr>
                <w:color w:val="000000"/>
                <w:sz w:val="24"/>
                <w:szCs w:val="24"/>
                <w:lang w:val="en-US"/>
              </w:rPr>
            </w:pPr>
            <w:r w:rsidRPr="004F5079">
              <w:rPr>
                <w:color w:val="000000"/>
                <w:sz w:val="24"/>
                <w:szCs w:val="24"/>
              </w:rPr>
              <w:t>0.56 ± 0.02</w:t>
            </w:r>
          </w:p>
        </w:tc>
      </w:tr>
      <w:tr w:rsidR="00D97A32" w:rsidRPr="004F5079" w14:paraId="49685949" w14:textId="77777777" w:rsidTr="00707BA2">
        <w:trPr>
          <w:trHeight w:val="340"/>
        </w:trPr>
        <w:tc>
          <w:tcPr>
            <w:tcW w:w="2551" w:type="dxa"/>
            <w:hideMark/>
          </w:tcPr>
          <w:p w14:paraId="02F0A615" w14:textId="7E4E0244" w:rsidR="00D97A32" w:rsidRPr="004F5079" w:rsidRDefault="00151B63" w:rsidP="004B7C7E">
            <w:pPr>
              <w:spacing w:line="480" w:lineRule="auto"/>
              <w:rPr>
                <w:color w:val="000000" w:themeColor="text1"/>
                <w:sz w:val="24"/>
                <w:szCs w:val="24"/>
                <w:lang w:val="en-US"/>
              </w:rPr>
            </w:pPr>
            <w:r w:rsidRPr="004F5079">
              <w:rPr>
                <w:color w:val="000000" w:themeColor="text1"/>
                <w:sz w:val="24"/>
                <w:szCs w:val="24"/>
                <w:lang w:val="en-US"/>
              </w:rPr>
              <w:t xml:space="preserve">Eight candidate genes - </w:t>
            </w:r>
            <w:proofErr w:type="spellStart"/>
            <w:r w:rsidRPr="004F5079">
              <w:rPr>
                <w:color w:val="000000" w:themeColor="text1"/>
                <w:sz w:val="24"/>
                <w:szCs w:val="24"/>
                <w:lang w:val="en-US"/>
              </w:rPr>
              <w:t>GTEx</w:t>
            </w:r>
            <w:proofErr w:type="spellEnd"/>
            <w:r w:rsidRPr="004F5079">
              <w:rPr>
                <w:color w:val="000000" w:themeColor="text1"/>
                <w:sz w:val="24"/>
                <w:szCs w:val="24"/>
                <w:lang w:val="en-US"/>
              </w:rPr>
              <w:t xml:space="preserve"> </w:t>
            </w:r>
            <w:proofErr w:type="spellStart"/>
            <w:r w:rsidRPr="004F5079">
              <w:rPr>
                <w:color w:val="000000" w:themeColor="text1"/>
                <w:sz w:val="24"/>
                <w:szCs w:val="24"/>
                <w:lang w:val="en-US"/>
              </w:rPr>
              <w:t>eQTL</w:t>
            </w:r>
            <w:proofErr w:type="spellEnd"/>
          </w:p>
        </w:tc>
        <w:tc>
          <w:tcPr>
            <w:tcW w:w="1417" w:type="dxa"/>
            <w:hideMark/>
          </w:tcPr>
          <w:p w14:paraId="6520357D"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57 ± 0.02</w:t>
            </w:r>
          </w:p>
        </w:tc>
        <w:tc>
          <w:tcPr>
            <w:tcW w:w="1417" w:type="dxa"/>
            <w:hideMark/>
          </w:tcPr>
          <w:p w14:paraId="1FB0EFA8"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55 ± 0.02</w:t>
            </w:r>
          </w:p>
        </w:tc>
        <w:tc>
          <w:tcPr>
            <w:tcW w:w="1417" w:type="dxa"/>
            <w:hideMark/>
          </w:tcPr>
          <w:p w14:paraId="61E6B215" w14:textId="77777777" w:rsidR="00D97A32" w:rsidRPr="004F5079" w:rsidRDefault="00D97A32" w:rsidP="004B7C7E">
            <w:pPr>
              <w:spacing w:line="480" w:lineRule="auto"/>
              <w:rPr>
                <w:color w:val="000000" w:themeColor="text1"/>
                <w:sz w:val="24"/>
                <w:szCs w:val="24"/>
                <w:lang w:val="en-US"/>
              </w:rPr>
            </w:pPr>
            <w:r w:rsidRPr="004F5079">
              <w:rPr>
                <w:color w:val="000000" w:themeColor="text1"/>
                <w:sz w:val="24"/>
                <w:szCs w:val="24"/>
                <w:lang w:val="en-US"/>
              </w:rPr>
              <w:t>0.58 ± 0.02</w:t>
            </w:r>
          </w:p>
        </w:tc>
        <w:tc>
          <w:tcPr>
            <w:tcW w:w="1417" w:type="dxa"/>
            <w:hideMark/>
          </w:tcPr>
          <w:p w14:paraId="6A4AB65A" w14:textId="77777777" w:rsidR="00D97A32" w:rsidRPr="004F5079" w:rsidRDefault="00D97A32" w:rsidP="004B7C7E">
            <w:pPr>
              <w:spacing w:line="480" w:lineRule="auto"/>
              <w:rPr>
                <w:color w:val="000000" w:themeColor="text1"/>
                <w:sz w:val="24"/>
                <w:szCs w:val="24"/>
                <w:lang w:val="en-US"/>
              </w:rPr>
            </w:pPr>
            <w:r w:rsidRPr="004F5079">
              <w:rPr>
                <w:color w:val="000000" w:themeColor="text1"/>
                <w:sz w:val="24"/>
                <w:szCs w:val="24"/>
                <w:lang w:val="en-US"/>
              </w:rPr>
              <w:t>0.57 ± 0.02</w:t>
            </w:r>
          </w:p>
        </w:tc>
        <w:tc>
          <w:tcPr>
            <w:tcW w:w="1417" w:type="dxa"/>
            <w:hideMark/>
          </w:tcPr>
          <w:p w14:paraId="4F429C05"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57 ± 0.02</w:t>
            </w:r>
          </w:p>
        </w:tc>
      </w:tr>
      <w:tr w:rsidR="00D97A32" w:rsidRPr="004F5079" w14:paraId="221FFD30" w14:textId="77777777" w:rsidTr="00707BA2">
        <w:trPr>
          <w:trHeight w:val="340"/>
        </w:trPr>
        <w:tc>
          <w:tcPr>
            <w:tcW w:w="2551" w:type="dxa"/>
          </w:tcPr>
          <w:p w14:paraId="75110483" w14:textId="11B9D40E" w:rsidR="00D97A32" w:rsidRPr="004F5079" w:rsidRDefault="00151B63" w:rsidP="004B7C7E">
            <w:pPr>
              <w:spacing w:line="480" w:lineRule="auto"/>
              <w:rPr>
                <w:color w:val="000000" w:themeColor="text1"/>
                <w:sz w:val="24"/>
                <w:szCs w:val="24"/>
                <w:lang w:val="en-US"/>
              </w:rPr>
            </w:pPr>
            <w:r w:rsidRPr="004F5079">
              <w:rPr>
                <w:color w:val="000000"/>
                <w:sz w:val="24"/>
                <w:szCs w:val="24"/>
                <w:lang w:val="en-US"/>
              </w:rPr>
              <w:t xml:space="preserve">Eight candidate genes - </w:t>
            </w:r>
            <w:proofErr w:type="spellStart"/>
            <w:r w:rsidRPr="004F5079">
              <w:rPr>
                <w:color w:val="000000"/>
                <w:sz w:val="24"/>
                <w:szCs w:val="24"/>
                <w:lang w:val="en-US"/>
              </w:rPr>
              <w:t>GTEx</w:t>
            </w:r>
            <w:proofErr w:type="spellEnd"/>
            <w:r w:rsidRPr="004F5079">
              <w:rPr>
                <w:color w:val="000000"/>
                <w:sz w:val="24"/>
                <w:szCs w:val="24"/>
                <w:lang w:val="en-US"/>
              </w:rPr>
              <w:t xml:space="preserve"> </w:t>
            </w:r>
            <w:proofErr w:type="spellStart"/>
            <w:r w:rsidRPr="004F5079">
              <w:rPr>
                <w:color w:val="000000"/>
                <w:sz w:val="24"/>
                <w:szCs w:val="24"/>
                <w:lang w:val="en-US"/>
              </w:rPr>
              <w:t>eQTL</w:t>
            </w:r>
            <w:proofErr w:type="spellEnd"/>
            <w:r w:rsidRPr="004F5079">
              <w:rPr>
                <w:color w:val="000000"/>
                <w:sz w:val="24"/>
                <w:szCs w:val="24"/>
                <w:lang w:val="en-US"/>
              </w:rPr>
              <w:t xml:space="preserve"> (functional consequence prioritized)</w:t>
            </w:r>
          </w:p>
        </w:tc>
        <w:tc>
          <w:tcPr>
            <w:tcW w:w="1417" w:type="dxa"/>
          </w:tcPr>
          <w:p w14:paraId="28E6FEB8" w14:textId="5604F9CD" w:rsidR="00D97A32" w:rsidRPr="004F5079" w:rsidRDefault="00D97A32" w:rsidP="004B7C7E">
            <w:pPr>
              <w:spacing w:line="480" w:lineRule="auto"/>
              <w:rPr>
                <w:color w:val="000000"/>
                <w:sz w:val="24"/>
                <w:szCs w:val="24"/>
                <w:lang w:val="en-US"/>
              </w:rPr>
            </w:pPr>
            <w:r w:rsidRPr="004F5079">
              <w:rPr>
                <w:color w:val="000000"/>
                <w:sz w:val="24"/>
                <w:szCs w:val="24"/>
              </w:rPr>
              <w:t>0.57 ± 0.01</w:t>
            </w:r>
          </w:p>
        </w:tc>
        <w:tc>
          <w:tcPr>
            <w:tcW w:w="1417" w:type="dxa"/>
          </w:tcPr>
          <w:p w14:paraId="40C69D41" w14:textId="17F00F1B" w:rsidR="00D97A32" w:rsidRPr="004F5079" w:rsidRDefault="00D97A32" w:rsidP="004B7C7E">
            <w:pPr>
              <w:spacing w:line="480" w:lineRule="auto"/>
              <w:rPr>
                <w:color w:val="000000"/>
                <w:sz w:val="24"/>
                <w:szCs w:val="24"/>
                <w:lang w:val="en-US"/>
              </w:rPr>
            </w:pPr>
            <w:r w:rsidRPr="004F5079">
              <w:rPr>
                <w:color w:val="000000"/>
                <w:sz w:val="24"/>
                <w:szCs w:val="24"/>
              </w:rPr>
              <w:t>0.61 ± 0.01</w:t>
            </w:r>
          </w:p>
        </w:tc>
        <w:tc>
          <w:tcPr>
            <w:tcW w:w="1417" w:type="dxa"/>
          </w:tcPr>
          <w:p w14:paraId="1E8B9A3C" w14:textId="6F804C48" w:rsidR="00D97A32" w:rsidRPr="004F5079" w:rsidRDefault="00D97A32" w:rsidP="004B7C7E">
            <w:pPr>
              <w:spacing w:line="480" w:lineRule="auto"/>
              <w:rPr>
                <w:color w:val="000000" w:themeColor="text1"/>
                <w:sz w:val="24"/>
                <w:szCs w:val="24"/>
                <w:lang w:val="en-US"/>
              </w:rPr>
            </w:pPr>
            <w:r w:rsidRPr="004F5079">
              <w:rPr>
                <w:color w:val="000000"/>
                <w:sz w:val="24"/>
                <w:szCs w:val="24"/>
              </w:rPr>
              <w:t>0.61 ± 0.01</w:t>
            </w:r>
          </w:p>
        </w:tc>
        <w:tc>
          <w:tcPr>
            <w:tcW w:w="1417" w:type="dxa"/>
          </w:tcPr>
          <w:p w14:paraId="6CA8BE8B" w14:textId="27FB5F51" w:rsidR="00D97A32" w:rsidRPr="004F5079" w:rsidRDefault="00D97A32" w:rsidP="004B7C7E">
            <w:pPr>
              <w:spacing w:line="480" w:lineRule="auto"/>
              <w:rPr>
                <w:color w:val="000000" w:themeColor="text1"/>
                <w:sz w:val="24"/>
                <w:szCs w:val="24"/>
                <w:lang w:val="en-US"/>
              </w:rPr>
            </w:pPr>
            <w:r w:rsidRPr="004F5079">
              <w:rPr>
                <w:color w:val="000000"/>
                <w:sz w:val="24"/>
                <w:szCs w:val="24"/>
              </w:rPr>
              <w:t>0.58 ± 0.02</w:t>
            </w:r>
          </w:p>
        </w:tc>
        <w:tc>
          <w:tcPr>
            <w:tcW w:w="1417" w:type="dxa"/>
          </w:tcPr>
          <w:p w14:paraId="20A2D707" w14:textId="71847553" w:rsidR="00D97A32" w:rsidRPr="004F5079" w:rsidRDefault="00D97A32" w:rsidP="004B7C7E">
            <w:pPr>
              <w:spacing w:line="480" w:lineRule="auto"/>
              <w:rPr>
                <w:color w:val="000000"/>
                <w:sz w:val="24"/>
                <w:szCs w:val="24"/>
                <w:lang w:val="en-US"/>
              </w:rPr>
            </w:pPr>
            <w:r w:rsidRPr="004F5079">
              <w:rPr>
                <w:color w:val="000000"/>
                <w:sz w:val="24"/>
                <w:szCs w:val="24"/>
              </w:rPr>
              <w:t>0.57 ± 0.02</w:t>
            </w:r>
          </w:p>
        </w:tc>
      </w:tr>
      <w:tr w:rsidR="00D97A32" w:rsidRPr="004F5079" w14:paraId="0A2745EC" w14:textId="77777777" w:rsidTr="00707BA2">
        <w:trPr>
          <w:trHeight w:val="340"/>
        </w:trPr>
        <w:tc>
          <w:tcPr>
            <w:tcW w:w="2551" w:type="dxa"/>
            <w:noWrap/>
            <w:hideMark/>
          </w:tcPr>
          <w:p w14:paraId="11E261FC" w14:textId="77777777" w:rsidR="00D97A32" w:rsidRPr="004F5079" w:rsidRDefault="00D97A32" w:rsidP="004B7C7E">
            <w:pPr>
              <w:spacing w:line="480" w:lineRule="auto"/>
              <w:rPr>
                <w:color w:val="000000" w:themeColor="text1"/>
                <w:sz w:val="24"/>
                <w:szCs w:val="24"/>
                <w:lang w:val="en-US"/>
              </w:rPr>
            </w:pPr>
            <w:proofErr w:type="spellStart"/>
            <w:r w:rsidRPr="004F5079">
              <w:rPr>
                <w:color w:val="000000" w:themeColor="text1"/>
                <w:sz w:val="24"/>
                <w:szCs w:val="24"/>
                <w:lang w:val="en-US"/>
              </w:rPr>
              <w:t>Wolthers</w:t>
            </w:r>
            <w:proofErr w:type="spellEnd"/>
            <w:r w:rsidRPr="004F5079">
              <w:rPr>
                <w:color w:val="000000" w:themeColor="text1"/>
                <w:sz w:val="24"/>
                <w:szCs w:val="24"/>
                <w:lang w:val="en-US"/>
              </w:rPr>
              <w:t xml:space="preserve"> e</w:t>
            </w:r>
            <w:r w:rsidRPr="004F5079">
              <w:rPr>
                <w:i/>
                <w:iCs/>
                <w:color w:val="000000" w:themeColor="text1"/>
                <w:sz w:val="24"/>
                <w:szCs w:val="24"/>
                <w:lang w:val="en-US"/>
              </w:rPr>
              <w:t xml:space="preserve">t al </w:t>
            </w:r>
            <w:r w:rsidRPr="004F5079">
              <w:rPr>
                <w:color w:val="000000" w:themeColor="text1"/>
                <w:sz w:val="24"/>
                <w:szCs w:val="24"/>
                <w:lang w:val="en-US"/>
              </w:rPr>
              <w:t>2019</w:t>
            </w:r>
          </w:p>
        </w:tc>
        <w:tc>
          <w:tcPr>
            <w:tcW w:w="1417" w:type="dxa"/>
            <w:hideMark/>
          </w:tcPr>
          <w:p w14:paraId="34D5C628"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78 ± 0.01</w:t>
            </w:r>
          </w:p>
        </w:tc>
        <w:tc>
          <w:tcPr>
            <w:tcW w:w="1417" w:type="dxa"/>
            <w:hideMark/>
          </w:tcPr>
          <w:p w14:paraId="081FBC8F"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79 ± 0.01</w:t>
            </w:r>
          </w:p>
        </w:tc>
        <w:tc>
          <w:tcPr>
            <w:tcW w:w="1417" w:type="dxa"/>
            <w:hideMark/>
          </w:tcPr>
          <w:p w14:paraId="44916D20" w14:textId="77777777" w:rsidR="00D97A32" w:rsidRPr="004F5079" w:rsidRDefault="00D97A32" w:rsidP="004B7C7E">
            <w:pPr>
              <w:spacing w:line="480" w:lineRule="auto"/>
              <w:rPr>
                <w:color w:val="000000" w:themeColor="text1"/>
                <w:sz w:val="24"/>
                <w:szCs w:val="24"/>
                <w:lang w:val="en-US"/>
              </w:rPr>
            </w:pPr>
            <w:r w:rsidRPr="004F5079">
              <w:rPr>
                <w:color w:val="000000" w:themeColor="text1"/>
                <w:sz w:val="24"/>
                <w:szCs w:val="24"/>
                <w:lang w:val="en-US"/>
              </w:rPr>
              <w:t>0.81 ± 0.01</w:t>
            </w:r>
          </w:p>
        </w:tc>
        <w:tc>
          <w:tcPr>
            <w:tcW w:w="1417" w:type="dxa"/>
            <w:hideMark/>
          </w:tcPr>
          <w:p w14:paraId="1A1440CA" w14:textId="77777777" w:rsidR="00D97A32" w:rsidRPr="004F5079" w:rsidRDefault="00D97A32" w:rsidP="004B7C7E">
            <w:pPr>
              <w:spacing w:line="480" w:lineRule="auto"/>
              <w:rPr>
                <w:color w:val="000000" w:themeColor="text1"/>
                <w:sz w:val="24"/>
                <w:szCs w:val="24"/>
                <w:lang w:val="en-US"/>
              </w:rPr>
            </w:pPr>
            <w:r w:rsidRPr="004F5079">
              <w:rPr>
                <w:color w:val="000000" w:themeColor="text1"/>
                <w:sz w:val="24"/>
                <w:szCs w:val="24"/>
                <w:lang w:val="en-US"/>
              </w:rPr>
              <w:t>0.80 ± 0.01</w:t>
            </w:r>
          </w:p>
        </w:tc>
        <w:tc>
          <w:tcPr>
            <w:tcW w:w="1417" w:type="dxa"/>
            <w:hideMark/>
          </w:tcPr>
          <w:p w14:paraId="160648E5"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79 ± 0.01</w:t>
            </w:r>
          </w:p>
        </w:tc>
      </w:tr>
      <w:tr w:rsidR="00D97A32" w:rsidRPr="004F5079" w14:paraId="4E123F85" w14:textId="77777777" w:rsidTr="00707BA2">
        <w:trPr>
          <w:trHeight w:val="340"/>
        </w:trPr>
        <w:tc>
          <w:tcPr>
            <w:tcW w:w="2551" w:type="dxa"/>
            <w:noWrap/>
          </w:tcPr>
          <w:p w14:paraId="1FB22236" w14:textId="77777777" w:rsidR="00D97A32" w:rsidRPr="004F5079" w:rsidRDefault="00D97A32" w:rsidP="004B7C7E">
            <w:pPr>
              <w:spacing w:line="480" w:lineRule="auto"/>
              <w:rPr>
                <w:color w:val="000000" w:themeColor="text1"/>
                <w:sz w:val="24"/>
                <w:szCs w:val="24"/>
                <w:lang w:val="en-US"/>
              </w:rPr>
            </w:pPr>
            <w:r w:rsidRPr="004F5079">
              <w:rPr>
                <w:color w:val="000000" w:themeColor="text1"/>
                <w:sz w:val="24"/>
                <w:szCs w:val="24"/>
                <w:lang w:val="en-US"/>
              </w:rPr>
              <w:t xml:space="preserve">Liu </w:t>
            </w:r>
            <w:r w:rsidRPr="004F5079">
              <w:rPr>
                <w:i/>
                <w:iCs/>
                <w:color w:val="000000" w:themeColor="text1"/>
                <w:sz w:val="24"/>
                <w:szCs w:val="24"/>
                <w:lang w:val="en-US"/>
              </w:rPr>
              <w:t>et al</w:t>
            </w:r>
            <w:r w:rsidRPr="004F5079">
              <w:rPr>
                <w:color w:val="000000" w:themeColor="text1"/>
                <w:sz w:val="24"/>
                <w:szCs w:val="24"/>
                <w:lang w:val="en-US"/>
              </w:rPr>
              <w:t xml:space="preserve"> 2016</w:t>
            </w:r>
          </w:p>
        </w:tc>
        <w:tc>
          <w:tcPr>
            <w:tcW w:w="1417" w:type="dxa"/>
          </w:tcPr>
          <w:p w14:paraId="0FD7434B" w14:textId="77777777" w:rsidR="00D97A32" w:rsidRPr="004F5079" w:rsidRDefault="00D97A32" w:rsidP="004B7C7E">
            <w:pPr>
              <w:spacing w:line="480" w:lineRule="auto"/>
              <w:rPr>
                <w:sz w:val="24"/>
                <w:szCs w:val="24"/>
                <w:lang w:val="en-US"/>
              </w:rPr>
            </w:pPr>
            <w:r w:rsidRPr="004F5079">
              <w:rPr>
                <w:color w:val="000000"/>
                <w:sz w:val="24"/>
                <w:szCs w:val="24"/>
                <w:lang w:val="en-US"/>
              </w:rPr>
              <w:t>0.61 ± 0.01</w:t>
            </w:r>
          </w:p>
        </w:tc>
        <w:tc>
          <w:tcPr>
            <w:tcW w:w="1417" w:type="dxa"/>
          </w:tcPr>
          <w:p w14:paraId="503D4746"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61 ± 0.01</w:t>
            </w:r>
          </w:p>
        </w:tc>
        <w:tc>
          <w:tcPr>
            <w:tcW w:w="1417" w:type="dxa"/>
          </w:tcPr>
          <w:p w14:paraId="59E416A7"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63 ± 0.01</w:t>
            </w:r>
          </w:p>
        </w:tc>
        <w:tc>
          <w:tcPr>
            <w:tcW w:w="1417" w:type="dxa"/>
          </w:tcPr>
          <w:p w14:paraId="1E45F6C9"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63 ± 0.01</w:t>
            </w:r>
          </w:p>
        </w:tc>
        <w:tc>
          <w:tcPr>
            <w:tcW w:w="1417" w:type="dxa"/>
          </w:tcPr>
          <w:p w14:paraId="7D1948FE" w14:textId="77777777" w:rsidR="00D97A32" w:rsidRPr="004F5079" w:rsidRDefault="00D97A32" w:rsidP="004B7C7E">
            <w:pPr>
              <w:spacing w:line="480" w:lineRule="auto"/>
              <w:rPr>
                <w:color w:val="000000" w:themeColor="text1"/>
                <w:sz w:val="24"/>
                <w:szCs w:val="24"/>
                <w:lang w:val="en-US"/>
              </w:rPr>
            </w:pPr>
            <w:r w:rsidRPr="004F5079">
              <w:rPr>
                <w:color w:val="000000"/>
                <w:sz w:val="24"/>
                <w:szCs w:val="24"/>
                <w:lang w:val="en-US"/>
              </w:rPr>
              <w:t>0.62 ± 0.01</w:t>
            </w:r>
          </w:p>
        </w:tc>
      </w:tr>
      <w:tr w:rsidR="00D97A32" w:rsidRPr="004F5079" w14:paraId="346A80A1" w14:textId="77777777" w:rsidTr="00707BA2">
        <w:trPr>
          <w:trHeight w:val="340"/>
        </w:trPr>
        <w:tc>
          <w:tcPr>
            <w:tcW w:w="2551" w:type="dxa"/>
            <w:noWrap/>
          </w:tcPr>
          <w:p w14:paraId="2D1BA5E9" w14:textId="77777777" w:rsidR="00D97A32" w:rsidRPr="004F5079" w:rsidRDefault="00D97A32" w:rsidP="004B7C7E">
            <w:pPr>
              <w:spacing w:line="480" w:lineRule="auto"/>
              <w:rPr>
                <w:color w:val="000000" w:themeColor="text1"/>
                <w:sz w:val="24"/>
                <w:szCs w:val="24"/>
                <w:lang w:val="en-US"/>
              </w:rPr>
            </w:pPr>
            <w:proofErr w:type="spellStart"/>
            <w:r w:rsidRPr="004F5079">
              <w:rPr>
                <w:color w:val="000000" w:themeColor="text1"/>
                <w:sz w:val="24"/>
                <w:szCs w:val="24"/>
                <w:lang w:val="en-US"/>
              </w:rPr>
              <w:t>Abaji</w:t>
            </w:r>
            <w:proofErr w:type="spellEnd"/>
            <w:r w:rsidRPr="004F5079">
              <w:rPr>
                <w:color w:val="000000" w:themeColor="text1"/>
                <w:sz w:val="24"/>
                <w:szCs w:val="24"/>
                <w:lang w:val="en-US"/>
              </w:rPr>
              <w:t xml:space="preserve"> </w:t>
            </w:r>
            <w:r w:rsidRPr="004F5079">
              <w:rPr>
                <w:i/>
                <w:iCs/>
                <w:color w:val="000000" w:themeColor="text1"/>
                <w:sz w:val="24"/>
                <w:szCs w:val="24"/>
                <w:lang w:val="en-US"/>
              </w:rPr>
              <w:t>et al</w:t>
            </w:r>
            <w:r w:rsidRPr="004F5079">
              <w:rPr>
                <w:color w:val="000000" w:themeColor="text1"/>
                <w:sz w:val="24"/>
                <w:szCs w:val="24"/>
                <w:lang w:val="en-US"/>
              </w:rPr>
              <w:t xml:space="preserve"> 2017</w:t>
            </w:r>
          </w:p>
        </w:tc>
        <w:tc>
          <w:tcPr>
            <w:tcW w:w="1417" w:type="dxa"/>
          </w:tcPr>
          <w:p w14:paraId="18B8B842" w14:textId="77777777" w:rsidR="00D97A32" w:rsidRPr="004F5079" w:rsidRDefault="00D97A32" w:rsidP="004B7C7E">
            <w:pPr>
              <w:spacing w:line="480" w:lineRule="auto"/>
              <w:rPr>
                <w:color w:val="000000"/>
                <w:sz w:val="24"/>
                <w:szCs w:val="24"/>
                <w:lang w:val="en-US"/>
              </w:rPr>
            </w:pPr>
            <w:r w:rsidRPr="004F5079">
              <w:rPr>
                <w:color w:val="000000"/>
                <w:sz w:val="24"/>
                <w:szCs w:val="24"/>
              </w:rPr>
              <w:t>0.61 ± 0.01</w:t>
            </w:r>
          </w:p>
        </w:tc>
        <w:tc>
          <w:tcPr>
            <w:tcW w:w="1417" w:type="dxa"/>
          </w:tcPr>
          <w:p w14:paraId="018182F0" w14:textId="77777777" w:rsidR="00D97A32" w:rsidRPr="004F5079" w:rsidRDefault="00D97A32" w:rsidP="004B7C7E">
            <w:pPr>
              <w:spacing w:line="480" w:lineRule="auto"/>
              <w:rPr>
                <w:color w:val="000000"/>
                <w:sz w:val="24"/>
                <w:szCs w:val="24"/>
                <w:lang w:val="en-US"/>
              </w:rPr>
            </w:pPr>
            <w:r w:rsidRPr="004F5079">
              <w:rPr>
                <w:color w:val="000000"/>
                <w:sz w:val="24"/>
                <w:szCs w:val="24"/>
              </w:rPr>
              <w:t>0.61 ± 0.01</w:t>
            </w:r>
          </w:p>
        </w:tc>
        <w:tc>
          <w:tcPr>
            <w:tcW w:w="1417" w:type="dxa"/>
          </w:tcPr>
          <w:p w14:paraId="6088E530" w14:textId="77777777" w:rsidR="00D97A32" w:rsidRPr="004F5079" w:rsidRDefault="00D97A32" w:rsidP="004B7C7E">
            <w:pPr>
              <w:spacing w:line="480" w:lineRule="auto"/>
              <w:rPr>
                <w:color w:val="000000"/>
                <w:sz w:val="24"/>
                <w:szCs w:val="24"/>
                <w:lang w:val="en-US"/>
              </w:rPr>
            </w:pPr>
            <w:r w:rsidRPr="004F5079">
              <w:rPr>
                <w:color w:val="000000"/>
                <w:sz w:val="24"/>
                <w:szCs w:val="24"/>
              </w:rPr>
              <w:t>0.62 ± 0.01</w:t>
            </w:r>
          </w:p>
        </w:tc>
        <w:tc>
          <w:tcPr>
            <w:tcW w:w="1417" w:type="dxa"/>
          </w:tcPr>
          <w:p w14:paraId="7ECD3E86" w14:textId="77777777" w:rsidR="00D97A32" w:rsidRPr="004F5079" w:rsidRDefault="00D97A32" w:rsidP="004B7C7E">
            <w:pPr>
              <w:spacing w:line="480" w:lineRule="auto"/>
              <w:rPr>
                <w:color w:val="000000"/>
                <w:sz w:val="24"/>
                <w:szCs w:val="24"/>
                <w:lang w:val="en-US"/>
              </w:rPr>
            </w:pPr>
            <w:r w:rsidRPr="004F5079">
              <w:rPr>
                <w:color w:val="000000"/>
                <w:sz w:val="24"/>
                <w:szCs w:val="24"/>
              </w:rPr>
              <w:t>0.62 ± 0.01</w:t>
            </w:r>
          </w:p>
        </w:tc>
        <w:tc>
          <w:tcPr>
            <w:tcW w:w="1417" w:type="dxa"/>
          </w:tcPr>
          <w:p w14:paraId="22E4890D" w14:textId="77777777" w:rsidR="00D97A32" w:rsidRPr="004F5079" w:rsidRDefault="00D97A32" w:rsidP="004B7C7E">
            <w:pPr>
              <w:spacing w:line="480" w:lineRule="auto"/>
              <w:rPr>
                <w:color w:val="000000"/>
                <w:sz w:val="24"/>
                <w:szCs w:val="24"/>
                <w:lang w:val="en-US"/>
              </w:rPr>
            </w:pPr>
            <w:r w:rsidRPr="004F5079">
              <w:rPr>
                <w:color w:val="000000"/>
                <w:sz w:val="24"/>
                <w:szCs w:val="24"/>
              </w:rPr>
              <w:t>0.61 ± 0.01</w:t>
            </w:r>
          </w:p>
        </w:tc>
      </w:tr>
      <w:tr w:rsidR="006F067A" w:rsidRPr="004F5079" w14:paraId="50811CFF" w14:textId="77777777" w:rsidTr="00707BA2">
        <w:trPr>
          <w:trHeight w:val="340"/>
        </w:trPr>
        <w:tc>
          <w:tcPr>
            <w:tcW w:w="2551" w:type="dxa"/>
            <w:noWrap/>
          </w:tcPr>
          <w:p w14:paraId="7EA368A2" w14:textId="77777777" w:rsidR="006F067A" w:rsidRPr="004F5079" w:rsidRDefault="006F067A" w:rsidP="004B7C7E">
            <w:pPr>
              <w:spacing w:line="480" w:lineRule="auto"/>
              <w:jc w:val="both"/>
              <w:outlineLvl w:val="0"/>
              <w:rPr>
                <w:color w:val="000000"/>
                <w:sz w:val="24"/>
                <w:szCs w:val="24"/>
                <w:lang w:val="en-US"/>
              </w:rPr>
            </w:pPr>
            <w:r w:rsidRPr="004F5079">
              <w:rPr>
                <w:color w:val="000000"/>
                <w:sz w:val="24"/>
                <w:szCs w:val="24"/>
                <w:lang w:val="en-US"/>
              </w:rPr>
              <w:t>Previously validated pancreatitis SNPs</w:t>
            </w:r>
          </w:p>
          <w:p w14:paraId="7B019263" w14:textId="77777777" w:rsidR="006F067A" w:rsidRPr="004F5079" w:rsidRDefault="006F067A" w:rsidP="004B7C7E">
            <w:pPr>
              <w:spacing w:line="480" w:lineRule="auto"/>
              <w:rPr>
                <w:color w:val="000000" w:themeColor="text1"/>
                <w:sz w:val="24"/>
                <w:szCs w:val="24"/>
                <w:lang w:val="en-US"/>
              </w:rPr>
            </w:pPr>
          </w:p>
        </w:tc>
        <w:tc>
          <w:tcPr>
            <w:tcW w:w="1417" w:type="dxa"/>
          </w:tcPr>
          <w:p w14:paraId="676B6CA8" w14:textId="77777777" w:rsidR="00805521" w:rsidRPr="004F5079" w:rsidRDefault="00805521" w:rsidP="004B7C7E">
            <w:pPr>
              <w:spacing w:line="480" w:lineRule="auto"/>
              <w:jc w:val="center"/>
              <w:rPr>
                <w:rFonts w:eastAsia="Calibri"/>
                <w:sz w:val="24"/>
                <w:szCs w:val="24"/>
                <w:lang w:val="en-US"/>
              </w:rPr>
            </w:pPr>
            <w:r w:rsidRPr="004F5079">
              <w:rPr>
                <w:rFonts w:eastAsia="Calibri"/>
                <w:sz w:val="24"/>
                <w:szCs w:val="24"/>
                <w:lang w:val="en-US"/>
              </w:rPr>
              <w:t>0.66 ± 0.01</w:t>
            </w:r>
          </w:p>
          <w:p w14:paraId="0659D7A1" w14:textId="77777777" w:rsidR="006F067A" w:rsidRPr="004F5079" w:rsidRDefault="006F067A" w:rsidP="004B7C7E">
            <w:pPr>
              <w:spacing w:line="480" w:lineRule="auto"/>
              <w:rPr>
                <w:color w:val="000000"/>
                <w:sz w:val="24"/>
                <w:szCs w:val="24"/>
              </w:rPr>
            </w:pPr>
          </w:p>
        </w:tc>
        <w:tc>
          <w:tcPr>
            <w:tcW w:w="1417" w:type="dxa"/>
          </w:tcPr>
          <w:p w14:paraId="7F4D198B" w14:textId="77777777" w:rsidR="00805521" w:rsidRPr="004F5079" w:rsidRDefault="00805521" w:rsidP="004B7C7E">
            <w:pPr>
              <w:spacing w:line="480" w:lineRule="auto"/>
              <w:jc w:val="center"/>
              <w:rPr>
                <w:rFonts w:eastAsia="Calibri"/>
                <w:sz w:val="24"/>
                <w:szCs w:val="24"/>
                <w:lang w:val="en-US"/>
              </w:rPr>
            </w:pPr>
            <w:r w:rsidRPr="004F5079">
              <w:rPr>
                <w:rFonts w:eastAsia="Calibri"/>
                <w:sz w:val="24"/>
                <w:szCs w:val="24"/>
                <w:lang w:val="en-US"/>
              </w:rPr>
              <w:t>0.65 ± 0.01</w:t>
            </w:r>
          </w:p>
          <w:p w14:paraId="3FB1F21D" w14:textId="77777777" w:rsidR="006F067A" w:rsidRPr="004F5079" w:rsidRDefault="006F067A" w:rsidP="004B7C7E">
            <w:pPr>
              <w:spacing w:line="480" w:lineRule="auto"/>
              <w:rPr>
                <w:color w:val="000000"/>
                <w:sz w:val="24"/>
                <w:szCs w:val="24"/>
              </w:rPr>
            </w:pPr>
          </w:p>
        </w:tc>
        <w:tc>
          <w:tcPr>
            <w:tcW w:w="1417" w:type="dxa"/>
          </w:tcPr>
          <w:p w14:paraId="1D8F306B" w14:textId="77777777" w:rsidR="00805521" w:rsidRPr="004F5079" w:rsidRDefault="00805521" w:rsidP="004B7C7E">
            <w:pPr>
              <w:spacing w:line="480" w:lineRule="auto"/>
              <w:jc w:val="center"/>
              <w:rPr>
                <w:rFonts w:eastAsia="Calibri"/>
                <w:sz w:val="24"/>
                <w:szCs w:val="24"/>
                <w:lang w:val="en-US"/>
              </w:rPr>
            </w:pPr>
            <w:r w:rsidRPr="004F5079">
              <w:rPr>
                <w:rFonts w:eastAsia="Calibri"/>
                <w:sz w:val="24"/>
                <w:szCs w:val="24"/>
                <w:lang w:val="en-US"/>
              </w:rPr>
              <w:t>0.66 ± 0.01</w:t>
            </w:r>
          </w:p>
          <w:p w14:paraId="28A205F9" w14:textId="77777777" w:rsidR="006F067A" w:rsidRPr="004F5079" w:rsidRDefault="006F067A" w:rsidP="004B7C7E">
            <w:pPr>
              <w:spacing w:line="480" w:lineRule="auto"/>
              <w:rPr>
                <w:color w:val="000000"/>
                <w:sz w:val="24"/>
                <w:szCs w:val="24"/>
              </w:rPr>
            </w:pPr>
          </w:p>
        </w:tc>
        <w:tc>
          <w:tcPr>
            <w:tcW w:w="1417" w:type="dxa"/>
          </w:tcPr>
          <w:p w14:paraId="6B3525B3" w14:textId="77777777" w:rsidR="00805521" w:rsidRPr="004F5079" w:rsidRDefault="00805521" w:rsidP="004B7C7E">
            <w:pPr>
              <w:spacing w:line="480" w:lineRule="auto"/>
              <w:jc w:val="center"/>
              <w:rPr>
                <w:rFonts w:eastAsia="Calibri"/>
                <w:sz w:val="24"/>
                <w:szCs w:val="24"/>
                <w:lang w:val="en-US"/>
              </w:rPr>
            </w:pPr>
            <w:r w:rsidRPr="004F5079">
              <w:rPr>
                <w:rFonts w:eastAsia="Calibri"/>
                <w:sz w:val="24"/>
                <w:szCs w:val="24"/>
                <w:lang w:val="en-US"/>
              </w:rPr>
              <w:t>0.67 ± 0.01</w:t>
            </w:r>
          </w:p>
          <w:p w14:paraId="6ACBE737" w14:textId="77777777" w:rsidR="006F067A" w:rsidRPr="004F5079" w:rsidRDefault="006F067A" w:rsidP="004B7C7E">
            <w:pPr>
              <w:spacing w:line="480" w:lineRule="auto"/>
              <w:rPr>
                <w:color w:val="000000"/>
                <w:sz w:val="24"/>
                <w:szCs w:val="24"/>
              </w:rPr>
            </w:pPr>
          </w:p>
        </w:tc>
        <w:tc>
          <w:tcPr>
            <w:tcW w:w="1417" w:type="dxa"/>
          </w:tcPr>
          <w:p w14:paraId="2B7206F1" w14:textId="647ACF88" w:rsidR="006F067A" w:rsidRPr="004F5079" w:rsidRDefault="00805521" w:rsidP="004B7C7E">
            <w:pPr>
              <w:spacing w:line="480" w:lineRule="auto"/>
              <w:rPr>
                <w:color w:val="000000"/>
                <w:sz w:val="24"/>
                <w:szCs w:val="24"/>
              </w:rPr>
            </w:pPr>
            <w:r w:rsidRPr="004F5079">
              <w:rPr>
                <w:rFonts w:eastAsia="Calibri"/>
                <w:sz w:val="24"/>
                <w:szCs w:val="24"/>
                <w:lang w:val="en-US"/>
              </w:rPr>
              <w:t>0.66 ± 0.01</w:t>
            </w:r>
          </w:p>
        </w:tc>
      </w:tr>
    </w:tbl>
    <w:p w14:paraId="6E4BC5A9" w14:textId="77777777" w:rsidR="0079098F" w:rsidRPr="004F5079" w:rsidRDefault="0079098F" w:rsidP="004B7C7E">
      <w:pPr>
        <w:spacing w:line="480" w:lineRule="auto"/>
        <w:rPr>
          <w:i/>
          <w:iCs/>
          <w:color w:val="000000"/>
          <w:highlight w:val="yellow"/>
          <w:lang w:val="en-US"/>
        </w:rPr>
      </w:pPr>
      <w:r w:rsidRPr="004F5079">
        <w:rPr>
          <w:i/>
          <w:iCs/>
          <w:color w:val="000000"/>
          <w:highlight w:val="yellow"/>
          <w:lang w:val="en-US"/>
        </w:rPr>
        <w:br w:type="page"/>
      </w:r>
    </w:p>
    <w:p w14:paraId="25CFEAFA" w14:textId="3DC76F35" w:rsidR="004107DC" w:rsidRPr="004F5079" w:rsidRDefault="0079098F" w:rsidP="004B7C7E">
      <w:pPr>
        <w:spacing w:line="480" w:lineRule="auto"/>
        <w:rPr>
          <w:color w:val="000000"/>
          <w:lang w:val="en-US"/>
        </w:rPr>
      </w:pPr>
      <w:r w:rsidRPr="004F5079">
        <w:rPr>
          <w:i/>
          <w:iCs/>
          <w:color w:val="000000"/>
          <w:lang w:val="en-US"/>
        </w:rPr>
        <w:lastRenderedPageBreak/>
        <w:t xml:space="preserve">Supplementary </w:t>
      </w:r>
      <w:r w:rsidR="00DE5821" w:rsidRPr="004F5079">
        <w:rPr>
          <w:i/>
          <w:iCs/>
          <w:color w:val="000000"/>
          <w:lang w:val="en-US"/>
        </w:rPr>
        <w:t xml:space="preserve">Figure </w:t>
      </w:r>
      <w:r w:rsidR="009C2C1F" w:rsidRPr="004F5079">
        <w:rPr>
          <w:i/>
          <w:iCs/>
          <w:color w:val="000000"/>
          <w:lang w:val="en-US"/>
        </w:rPr>
        <w:t>S</w:t>
      </w:r>
      <w:r w:rsidR="007E014C" w:rsidRPr="004F5079">
        <w:rPr>
          <w:i/>
          <w:iCs/>
          <w:color w:val="000000"/>
          <w:lang w:val="en-US"/>
        </w:rPr>
        <w:t>.</w:t>
      </w:r>
      <w:ins w:id="976" w:author="Rikke Linnemann Nielsen" w:date="2021-04-16T15:35:00Z">
        <w:r w:rsidR="005C777B">
          <w:rPr>
            <w:i/>
            <w:iCs/>
            <w:color w:val="000000"/>
            <w:lang w:val="en-US"/>
          </w:rPr>
          <w:t>6</w:t>
        </w:r>
      </w:ins>
      <w:del w:id="977" w:author="Rikke Linnemann Nielsen" w:date="2021-04-16T15:35:00Z">
        <w:r w:rsidR="009C2C1F" w:rsidRPr="004F5079" w:rsidDel="005C777B">
          <w:rPr>
            <w:i/>
            <w:iCs/>
            <w:color w:val="000000"/>
            <w:lang w:val="en-US"/>
          </w:rPr>
          <w:delText>4</w:delText>
        </w:r>
      </w:del>
      <w:r w:rsidRPr="004F5079">
        <w:rPr>
          <w:i/>
          <w:iCs/>
          <w:color w:val="000000"/>
          <w:lang w:val="en-US"/>
        </w:rPr>
        <w:t xml:space="preserve">: </w:t>
      </w:r>
      <w:r w:rsidR="00D6104E" w:rsidRPr="004F5079">
        <w:rPr>
          <w:color w:val="000000"/>
          <w:lang w:val="en-US"/>
        </w:rPr>
        <w:t>ROC curves</w:t>
      </w:r>
      <w:r w:rsidR="002E38DD" w:rsidRPr="004F5079">
        <w:rPr>
          <w:color w:val="000000"/>
          <w:lang w:val="en-US"/>
        </w:rPr>
        <w:t xml:space="preserve"> and permutation tests across 100 model initializations.</w:t>
      </w:r>
    </w:p>
    <w:p w14:paraId="1654F2D3" w14:textId="4439CD35" w:rsidR="00317367" w:rsidRPr="004F5079" w:rsidRDefault="00274677" w:rsidP="004B7C7E">
      <w:pPr>
        <w:spacing w:line="480" w:lineRule="auto"/>
        <w:jc w:val="center"/>
        <w:rPr>
          <w:color w:val="000000"/>
          <w:lang w:val="en-US"/>
        </w:rPr>
      </w:pPr>
      <w:r w:rsidRPr="004F5079">
        <w:rPr>
          <w:noProof/>
          <w:color w:val="000000"/>
          <w:lang w:val="en-US"/>
        </w:rPr>
        <w:drawing>
          <wp:inline distT="0" distB="0" distL="0" distR="0" wp14:anchorId="47356817" wp14:editId="7A46CBED">
            <wp:extent cx="5324354" cy="8018211"/>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st_models20200604.pdf"/>
                    <pic:cNvPicPr/>
                  </pic:nvPicPr>
                  <pic:blipFill rotWithShape="1">
                    <a:blip r:embed="rId11">
                      <a:extLst>
                        <a:ext uri="{28A0092B-C50C-407E-A947-70E740481C1C}">
                          <a14:useLocalDpi xmlns:a14="http://schemas.microsoft.com/office/drawing/2010/main" val="0"/>
                        </a:ext>
                      </a:extLst>
                    </a:blip>
                    <a:srcRect r="23511"/>
                    <a:stretch/>
                  </pic:blipFill>
                  <pic:spPr bwMode="auto">
                    <a:xfrm>
                      <a:off x="0" y="0"/>
                      <a:ext cx="5329150" cy="8025434"/>
                    </a:xfrm>
                    <a:prstGeom prst="rect">
                      <a:avLst/>
                    </a:prstGeom>
                    <a:ln>
                      <a:noFill/>
                    </a:ln>
                    <a:extLst>
                      <a:ext uri="{53640926-AAD7-44D8-BBD7-CCE9431645EC}">
                        <a14:shadowObscured xmlns:a14="http://schemas.microsoft.com/office/drawing/2010/main"/>
                      </a:ext>
                    </a:extLst>
                  </pic:spPr>
                </pic:pic>
              </a:graphicData>
            </a:graphic>
          </wp:inline>
        </w:drawing>
      </w:r>
    </w:p>
    <w:p w14:paraId="2DB457A3" w14:textId="44C3A8CE" w:rsidR="00317367" w:rsidRPr="004F5079" w:rsidRDefault="0079098F" w:rsidP="004B7C7E">
      <w:pPr>
        <w:spacing w:line="480" w:lineRule="auto"/>
        <w:jc w:val="both"/>
        <w:rPr>
          <w:color w:val="000000"/>
          <w:lang w:val="en-US"/>
        </w:rPr>
      </w:pPr>
      <w:r w:rsidRPr="004F5079">
        <w:rPr>
          <w:i/>
          <w:iCs/>
          <w:color w:val="000000"/>
          <w:lang w:val="en-US"/>
        </w:rPr>
        <w:lastRenderedPageBreak/>
        <w:t>Figure S</w:t>
      </w:r>
      <w:r w:rsidR="007E014C" w:rsidRPr="004F5079">
        <w:rPr>
          <w:i/>
          <w:iCs/>
          <w:color w:val="000000"/>
          <w:lang w:val="en-US"/>
        </w:rPr>
        <w:t>.</w:t>
      </w:r>
      <w:ins w:id="978" w:author="Rikke Linnemann Nielsen" w:date="2021-04-16T15:38:00Z">
        <w:r w:rsidR="005A2C5E">
          <w:rPr>
            <w:i/>
            <w:iCs/>
            <w:color w:val="000000"/>
            <w:lang w:val="en-US"/>
          </w:rPr>
          <w:t>6</w:t>
        </w:r>
      </w:ins>
      <w:del w:id="979" w:author="Rikke Linnemann Nielsen" w:date="2021-04-16T15:38:00Z">
        <w:r w:rsidR="009C2C1F" w:rsidRPr="004F5079" w:rsidDel="005A2C5E">
          <w:rPr>
            <w:i/>
            <w:iCs/>
            <w:color w:val="000000"/>
            <w:lang w:val="en-US"/>
          </w:rPr>
          <w:delText>4</w:delText>
        </w:r>
      </w:del>
      <w:r w:rsidRPr="004F5079">
        <w:rPr>
          <w:i/>
          <w:iCs/>
          <w:color w:val="000000"/>
          <w:lang w:val="en-US"/>
        </w:rPr>
        <w:t xml:space="preserve">: </w:t>
      </w:r>
      <w:r w:rsidR="00317367" w:rsidRPr="004F5079">
        <w:rPr>
          <w:color w:val="000000"/>
          <w:lang w:val="en-US"/>
        </w:rPr>
        <w:t>A</w:t>
      </w:r>
      <w:r w:rsidR="00610192" w:rsidRPr="004F5079">
        <w:rPr>
          <w:color w:val="000000"/>
          <w:lang w:val="en-US"/>
        </w:rPr>
        <w:t>)</w:t>
      </w:r>
      <w:r w:rsidR="004107DC" w:rsidRPr="004F5079">
        <w:rPr>
          <w:color w:val="000000"/>
          <w:lang w:val="en-US"/>
        </w:rPr>
        <w:t xml:space="preserve"> ROC curves of artificial neural networks (1-layer) across 100 model initializations (N=1290) with down-sampling and used </w:t>
      </w:r>
      <w:r w:rsidR="00935604" w:rsidRPr="004F5079">
        <w:rPr>
          <w:color w:val="000000"/>
          <w:lang w:val="en-US"/>
        </w:rPr>
        <w:t xml:space="preserve">binary </w:t>
      </w:r>
      <w:r w:rsidR="004107DC" w:rsidRPr="004F5079">
        <w:rPr>
          <w:color w:val="000000"/>
          <w:lang w:val="en-US"/>
        </w:rPr>
        <w:t>encoding</w:t>
      </w:r>
      <w:r w:rsidR="00935604" w:rsidRPr="004F5079">
        <w:rPr>
          <w:color w:val="000000"/>
          <w:lang w:val="en-US"/>
        </w:rPr>
        <w:t xml:space="preserve"> according to the presence of the major or minor allele</w:t>
      </w:r>
      <w:r w:rsidR="004107DC" w:rsidRPr="004F5079">
        <w:rPr>
          <w:color w:val="000000"/>
          <w:lang w:val="en-US"/>
        </w:rPr>
        <w:t>.</w:t>
      </w:r>
      <w:r w:rsidR="00610192" w:rsidRPr="004F5079">
        <w:rPr>
          <w:color w:val="000000"/>
          <w:lang w:val="en-US"/>
        </w:rPr>
        <w:t xml:space="preserve"> Features: age, sex and </w:t>
      </w:r>
      <w:r w:rsidR="0073790D" w:rsidRPr="004F5079">
        <w:rPr>
          <w:color w:val="000000"/>
          <w:lang w:val="en-US"/>
        </w:rPr>
        <w:t>six</w:t>
      </w:r>
      <w:r w:rsidR="00610192" w:rsidRPr="004F5079">
        <w:rPr>
          <w:color w:val="000000"/>
          <w:lang w:val="en-US"/>
        </w:rPr>
        <w:t xml:space="preserve"> candidate SNPs.</w:t>
      </w:r>
      <w:r w:rsidR="004107DC" w:rsidRPr="004F5079">
        <w:rPr>
          <w:color w:val="000000"/>
          <w:lang w:val="en-US"/>
        </w:rPr>
        <w:t xml:space="preserve"> </w:t>
      </w:r>
      <w:r w:rsidR="00317367" w:rsidRPr="004F5079">
        <w:rPr>
          <w:color w:val="000000"/>
          <w:lang w:val="en-US"/>
        </w:rPr>
        <w:t>B</w:t>
      </w:r>
      <w:r w:rsidR="004107DC" w:rsidRPr="004F5079">
        <w:rPr>
          <w:color w:val="000000"/>
          <w:lang w:val="en-US"/>
        </w:rPr>
        <w:t xml:space="preserve">) Permutation test for ROC-AUC of artificial neural networks (1-layer) across 100 model initializations (N=1290) with down-sampling and used </w:t>
      </w:r>
      <w:r w:rsidR="00935604" w:rsidRPr="004F5079">
        <w:rPr>
          <w:color w:val="000000"/>
          <w:lang w:val="en-US"/>
        </w:rPr>
        <w:t>binary</w:t>
      </w:r>
      <w:r w:rsidR="004107DC" w:rsidRPr="004F5079">
        <w:rPr>
          <w:color w:val="000000"/>
          <w:lang w:val="en-US"/>
        </w:rPr>
        <w:t xml:space="preserve"> encoding of genetics. Features: age, sex and </w:t>
      </w:r>
      <w:r w:rsidR="0073790D" w:rsidRPr="004F5079">
        <w:rPr>
          <w:color w:val="000000"/>
          <w:lang w:val="en-US"/>
        </w:rPr>
        <w:t>six</w:t>
      </w:r>
      <w:r w:rsidR="004107DC" w:rsidRPr="004F5079">
        <w:rPr>
          <w:color w:val="000000"/>
          <w:lang w:val="en-US"/>
        </w:rPr>
        <w:t xml:space="preserve"> candidate SNPs.</w:t>
      </w:r>
      <w:r w:rsidR="0068221E" w:rsidRPr="004F5079">
        <w:rPr>
          <w:color w:val="000000"/>
          <w:lang w:val="en-US"/>
        </w:rPr>
        <w:t xml:space="preserve"> </w:t>
      </w:r>
      <w:r w:rsidR="003165F7" w:rsidRPr="004F5079">
        <w:rPr>
          <w:color w:val="000000"/>
          <w:lang w:val="en-US"/>
        </w:rPr>
        <w:t xml:space="preserve">C) ROC curves of artificial neural networks (1-layer) across 100 model initializations (N=1290) with down-sampling and used </w:t>
      </w:r>
      <w:r w:rsidR="00935604" w:rsidRPr="004F5079">
        <w:rPr>
          <w:color w:val="000000"/>
          <w:lang w:val="en-US"/>
        </w:rPr>
        <w:t>binary</w:t>
      </w:r>
      <w:r w:rsidR="003165F7" w:rsidRPr="004F5079">
        <w:rPr>
          <w:color w:val="000000"/>
          <w:lang w:val="en-US"/>
        </w:rPr>
        <w:t xml:space="preserve"> encoding of genetics. Features: age, sex, and previously validated SNPs</w:t>
      </w:r>
      <w:r w:rsidR="00510554" w:rsidRPr="004F5079">
        <w:rPr>
          <w:color w:val="000000"/>
          <w:lang w:val="en-US"/>
        </w:rPr>
        <w:t>.</w:t>
      </w:r>
      <w:r w:rsidR="003165F7" w:rsidRPr="004F5079">
        <w:rPr>
          <w:color w:val="000000"/>
          <w:lang w:val="en-US"/>
        </w:rPr>
        <w:t xml:space="preserve">  D) Permutation test for ROC-AUC of artificial neural networks (1-layer) across 100 model initializations (N=1290) with down-sampling and used </w:t>
      </w:r>
      <w:r w:rsidR="00935604" w:rsidRPr="004F5079">
        <w:rPr>
          <w:color w:val="000000"/>
          <w:lang w:val="en-US"/>
        </w:rPr>
        <w:t>binary</w:t>
      </w:r>
      <w:r w:rsidR="003165F7" w:rsidRPr="004F5079">
        <w:rPr>
          <w:color w:val="000000"/>
          <w:lang w:val="en-US"/>
        </w:rPr>
        <w:t xml:space="preserve"> encoding of genetics. Features: age, sex, and previously validated SNPs. E</w:t>
      </w:r>
      <w:r w:rsidR="00317367" w:rsidRPr="004F5079">
        <w:rPr>
          <w:color w:val="000000"/>
          <w:lang w:val="en-US"/>
        </w:rPr>
        <w:t xml:space="preserve">) ROC curves of artificial neural networks (1-layer) across 100 model initializations (N=1290) with down-sampling and used </w:t>
      </w:r>
      <w:r w:rsidR="00935604" w:rsidRPr="004F5079">
        <w:rPr>
          <w:color w:val="000000"/>
          <w:lang w:val="en-US"/>
        </w:rPr>
        <w:t>binary</w:t>
      </w:r>
      <w:r w:rsidR="00317367" w:rsidRPr="004F5079">
        <w:rPr>
          <w:color w:val="000000"/>
          <w:lang w:val="en-US"/>
        </w:rPr>
        <w:t xml:space="preserve"> encoding of genetics. Features: age, sex, and top 30 SNPs associated with AAP from </w:t>
      </w:r>
      <w:proofErr w:type="spellStart"/>
      <w:r w:rsidR="00317367" w:rsidRPr="004F5079">
        <w:rPr>
          <w:color w:val="000000"/>
          <w:lang w:val="en-US"/>
        </w:rPr>
        <w:t>Wolthers</w:t>
      </w:r>
      <w:proofErr w:type="spellEnd"/>
      <w:r w:rsidR="00317367" w:rsidRPr="004F5079">
        <w:rPr>
          <w:color w:val="000000"/>
          <w:lang w:val="en-US"/>
        </w:rPr>
        <w:t xml:space="preserve"> </w:t>
      </w:r>
      <w:r w:rsidR="00317367" w:rsidRPr="004F5079">
        <w:rPr>
          <w:i/>
          <w:iCs/>
          <w:color w:val="000000"/>
          <w:lang w:val="en-US"/>
        </w:rPr>
        <w:t>et al</w:t>
      </w:r>
      <w:r w:rsidR="00317367" w:rsidRPr="004F5079">
        <w:rPr>
          <w:color w:val="000000"/>
          <w:lang w:val="en-US"/>
        </w:rPr>
        <w:t>,</w:t>
      </w:r>
      <w:r w:rsidR="00317367" w:rsidRPr="004F5079">
        <w:rPr>
          <w:i/>
          <w:iCs/>
          <w:color w:val="000000"/>
          <w:lang w:val="en-US"/>
        </w:rPr>
        <w:t xml:space="preserve"> </w:t>
      </w:r>
      <w:r w:rsidR="00317367" w:rsidRPr="004F5079">
        <w:rPr>
          <w:color w:val="000000"/>
          <w:lang w:val="en-US"/>
        </w:rPr>
        <w:t>2019</w:t>
      </w:r>
      <w:r w:rsidR="00317367" w:rsidRPr="004F5079">
        <w:rPr>
          <w:color w:val="000000"/>
          <w:lang w:val="en-US"/>
        </w:rPr>
        <w:fldChar w:fldCharType="begin" w:fldLock="1"/>
      </w:r>
      <w:r w:rsidR="007F56B0" w:rsidRPr="004F5079">
        <w:rPr>
          <w:color w:val="000000"/>
          <w:lang w:val="en-US"/>
        </w:rPr>
        <w:instrText>ADDIN CSL_CITATION {"citationItems":[{"id":"ITEM-1","itemData":{"DOI":"10.3324/haematol.2018.199356","ISSN":"15928721","abstract":"Asparaginase-associated pancreatitis is a life-threatening toxicity to childhood acute lymphoblastic leukemia treatment. To elucidate genetic predisposition and asparaginase-associated pancreatitis pathogenesis, ten acute lymphoblastic leukemia trial groups contributed remission samples from patients aged 1.0-17.9 years and treated from 2000-2016. Cases were defined (n=244) by at least two of the following criteria: i) abdominal pain, ii) pancreatic enzymes &gt;3 x upper normal limit, iii) imaging compatible with asparaginase-associated pancreatitis. Controls (n=1320) completed intended asparaginase therapy, 78% receiving ≥8 pegylated-asparaginase injections, without developing aparaginase-associated pancreatitis. rs62228256 on 20q13.2 showed the strongest association (OR=3.75; P=5.2x10-8). Moreover, rs13228878 (OR=0.61; P=7.1x10-6) and rs10273639 (OR=0.62; P=1.1x10-5) on 7q34 showed significant association. A Dana Farber Cancer Institute ALL Consortium cohort consisting of patients treated protocols from 1987-2004 (controls=285, cases=33), and the Children's Oncology Group AALL0232 cohort (controls=2653, cases=76) were available as replication cohorts for the 20q13.2 and 7q34 variants, respectively. While rs62228256 was not validated (P=0.86), both rs13228878 (P=0.03) and rs10273639 (P=0.04) were. rs13228878 and rs10273639 are in high linkage disequilibrium (r2=0.94) and associated with elevated expression of the trypsinogen encoding PRSS1 gene and are known risk variants for alcohol-associated and sporadic pancreatitis in adults. Intra-pancreatic trypsinogen cleavage to proteolytic trypsin induces autodigestion and pancreatitis. Asparaginase-associated pancreatitis and non-asparaginase associated pancreatitis shares genetic predisposition and targeting the trypsinogen activation pathway may enable identification of effective interventions towards asparaginase-associated pancreatitis.","author":[{"dropping-particle":"","family":"Wolthers","given":"Benjamin O.","non-dropping-particle":"","parse-names":false,"suffix":""},{"dropping-particle":"","family":"Frandsen","given":"Thomas L.","non-dropping-particle":"","parse-names":false,"suffix":""},{"dropping-particle":"","family":"Patel","given":"Chirag J.","non-dropping-particle":"","parse-names":false,"suffix":""},{"dropping-particle":"","family":"Abaji","given":"Rachid","non-dropping-particle":"","parse-names":false,"suffix":""},{"dropping-particle":"","family":"Attarbaschi","given":"Andishe","non-dropping-particle":"","parse-names":false,"suffix":""},{"dropping-particle":"","family":"Barzilai","given":"Shlomit","non-dropping-particle":"","parse-names":false,"suffix":""},{"dropping-particle":"","family":"Colombini","given":"Antonella","non-dropping-particle":"","parse-names":false,"suffix":""},{"dropping-particle":"","family":"Escherich","given":"Gabriele","non-dropping-particle":"","parse-names":false,"suffix":""},{"dropping-particle":"","family":"Grosjean","given":"Marie","non-dropping-particle":"","parse-names":false,"suffix":""},{"dropping-particle":"","family":"Krajinovic","given":"Maja","non-dropping-particle":"","parse-names":false,"suffix":""},{"dropping-particle":"","family":"Larse N","given":"Eric","non-dropping-particle":"","parse-names":false,"suffix":""},{"dropping-particle":"","family":"Liang","given":"Der Cherng","non-dropping-particle":"","parse-names":false,"suffix":""},{"dropping-particle":"","family":"Möricke","given":"Anja","non-dropping-particle":"","parse-names":false,"suffix":""},{"dropping-particle":"","family":"Rasmussen","given":"Kirsten K.","non-dropping-particle":"","parse-names":false,"suffix":""},{"dropping-particle":"","family":"Samarasinghe","given":"Sujith","non-dropping-particle":"","parse-names":false,"suffix":""},{"dropping-particle":"","family":"Silverman","given":"Lewis B.","non-dropping-particle":"","parse-names":false,"suffix":""},{"dropping-particle":"","family":"Sluis","given":"Inge M.","non-dropping-particle":"van der","parse-names":false,"suffix":""},{"dropping-particle":"","family":"Stanulla","given":"Martin","non-dropping-particle":"","parse-names":false,"suffix":""},{"dropping-particle":"","family":"Tulstrup","given":"Morten","non-dropping-particle":"","parse-names":false,"suffix":""},{"dropping-particle":"","family":"Yadav","given":"Rachita","non-dropping-particle":"","parse-names":false,"suffix":""},{"dropping-particle":"","family":"Yang","given":"Wenjian","non-dropping-particle":"","parse-names":false,"suffix":""},{"dropping-particle":"","family":"Zapotocka","given":"Ester","non-dropping-particle":"","parse-names":false,"suffix":""},{"dropping-particle":"","family":"Gupta","given":"Ramneek","non-dropping-particle":"","parse-names":false,"suffix":""},{"dropping-particle":"","family":"Schmiegelow","given":"Kjeld","non-dropping-particle":"","parse-names":false,"suffix":""}],"container-title":"Haematologica","id":"ITEM-1","issue":"3","issued":{"date-parts":[["2019"]]},"page":"556-563","title":"Trypsin-encoding PRSS1-PRSS2 variations influence the risk of asparaginase-associated pancreatitis in children with acute lymphoblastic leukemia: A ponte di legno toxicity working group report","type":"article-journal","volume":"104"},"uris":["http://www.mendeley.com/documents/?uuid=f44a5fd0-a3cf-4e2b-93ab-5ed29ab8ee7b"]}],"mendeley":{"formattedCitation":"&lt;sup&gt;7&lt;/sup&gt;","plainTextFormattedCitation":"7","previouslyFormattedCitation":"&lt;sup&gt;7&lt;/sup&gt;"},"properties":{"noteIndex":0},"schema":"https://github.com/citation-style-language/schema/raw/master/csl-citation.json"}</w:instrText>
      </w:r>
      <w:r w:rsidR="00317367" w:rsidRPr="004F5079">
        <w:rPr>
          <w:color w:val="000000"/>
          <w:lang w:val="en-US"/>
        </w:rPr>
        <w:fldChar w:fldCharType="separate"/>
      </w:r>
      <w:r w:rsidR="007F56B0" w:rsidRPr="004F5079">
        <w:rPr>
          <w:noProof/>
          <w:color w:val="000000"/>
          <w:vertAlign w:val="superscript"/>
          <w:lang w:val="en-US"/>
        </w:rPr>
        <w:t>7</w:t>
      </w:r>
      <w:r w:rsidR="00317367" w:rsidRPr="004F5079">
        <w:rPr>
          <w:color w:val="000000"/>
          <w:lang w:val="en-US"/>
        </w:rPr>
        <w:fldChar w:fldCharType="end"/>
      </w:r>
      <w:r w:rsidR="00317367" w:rsidRPr="004F5079">
        <w:rPr>
          <w:color w:val="000000"/>
          <w:lang w:val="en-US"/>
        </w:rPr>
        <w:t xml:space="preserve">. </w:t>
      </w:r>
      <w:r w:rsidR="003165F7" w:rsidRPr="004F5079">
        <w:rPr>
          <w:color w:val="000000"/>
          <w:lang w:val="en-US"/>
        </w:rPr>
        <w:t>F</w:t>
      </w:r>
      <w:r w:rsidR="00317367" w:rsidRPr="004F5079">
        <w:rPr>
          <w:color w:val="000000"/>
          <w:lang w:val="en-US"/>
        </w:rPr>
        <w:t xml:space="preserve">) Permutation test for ROC-AUC of artificial neural networks (1-layer) across 100 model initializations (N=1290) with down-sampling and used </w:t>
      </w:r>
      <w:r w:rsidR="00935604" w:rsidRPr="004F5079">
        <w:rPr>
          <w:color w:val="000000"/>
          <w:lang w:val="en-US"/>
        </w:rPr>
        <w:t>binary</w:t>
      </w:r>
      <w:r w:rsidR="00317367" w:rsidRPr="004F5079">
        <w:rPr>
          <w:color w:val="000000"/>
          <w:lang w:val="en-US"/>
        </w:rPr>
        <w:t xml:space="preserve"> encoding of genetics. Features: age, sex, and top 30 SNPs associated with AAP from </w:t>
      </w:r>
      <w:proofErr w:type="spellStart"/>
      <w:r w:rsidR="00317367" w:rsidRPr="004F5079">
        <w:rPr>
          <w:color w:val="000000"/>
          <w:lang w:val="en-US"/>
        </w:rPr>
        <w:t>Wolthers</w:t>
      </w:r>
      <w:proofErr w:type="spellEnd"/>
      <w:r w:rsidR="00317367" w:rsidRPr="004F5079">
        <w:rPr>
          <w:color w:val="000000"/>
          <w:lang w:val="en-US"/>
        </w:rPr>
        <w:t xml:space="preserve"> </w:t>
      </w:r>
      <w:r w:rsidR="00317367" w:rsidRPr="004F5079">
        <w:rPr>
          <w:i/>
          <w:iCs/>
          <w:color w:val="000000"/>
          <w:lang w:val="en-US"/>
        </w:rPr>
        <w:t>et al</w:t>
      </w:r>
      <w:r w:rsidR="00317367" w:rsidRPr="004F5079">
        <w:rPr>
          <w:color w:val="000000"/>
          <w:lang w:val="en-US"/>
        </w:rPr>
        <w:t>, 2019</w:t>
      </w:r>
      <w:r w:rsidR="00317367" w:rsidRPr="004F5079">
        <w:rPr>
          <w:color w:val="000000"/>
          <w:lang w:val="en-US"/>
        </w:rPr>
        <w:fldChar w:fldCharType="begin" w:fldLock="1"/>
      </w:r>
      <w:r w:rsidR="007F56B0" w:rsidRPr="004F5079">
        <w:rPr>
          <w:color w:val="000000"/>
          <w:lang w:val="en-US"/>
        </w:rPr>
        <w:instrText>ADDIN CSL_CITATION {"citationItems":[{"id":"ITEM-1","itemData":{"DOI":"10.3324/haematol.2018.199356","ISSN":"15928721","abstract":"Asparaginase-associated pancreatitis is a life-threatening toxicity to childhood acute lymphoblastic leukemia treatment. To elucidate genetic predisposition and asparaginase-associated pancreatitis pathogenesis, ten acute lymphoblastic leukemia trial groups contributed remission samples from patients aged 1.0-17.9 years and treated from 2000-2016. Cases were defined (n=244) by at least two of the following criteria: i) abdominal pain, ii) pancreatic enzymes &gt;3 x upper normal limit, iii) imaging compatible with asparaginase-associated pancreatitis. Controls (n=1320) completed intended asparaginase therapy, 78% receiving ≥8 pegylated-asparaginase injections, without developing aparaginase-associated pancreatitis. rs62228256 on 20q13.2 showed the strongest association (OR=3.75; P=5.2x10-8). Moreover, rs13228878 (OR=0.61; P=7.1x10-6) and rs10273639 (OR=0.62; P=1.1x10-5) on 7q34 showed significant association. A Dana Farber Cancer Institute ALL Consortium cohort consisting of patients treated protocols from 1987-2004 (controls=285, cases=33), and the Children's Oncology Group AALL0232 cohort (controls=2653, cases=76) were available as replication cohorts for the 20q13.2 and 7q34 variants, respectively. While rs62228256 was not validated (P=0.86), both rs13228878 (P=0.03) and rs10273639 (P=0.04) were. rs13228878 and rs10273639 are in high linkage disequilibrium (r2=0.94) and associated with elevated expression of the trypsinogen encoding PRSS1 gene and are known risk variants for alcohol-associated and sporadic pancreatitis in adults. Intra-pancreatic trypsinogen cleavage to proteolytic trypsin induces autodigestion and pancreatitis. Asparaginase-associated pancreatitis and non-asparaginase associated pancreatitis shares genetic predisposition and targeting the trypsinogen activation pathway may enable identification of effective interventions towards asparaginase-associated pancreatitis.","author":[{"dropping-particle":"","family":"Wolthers","given":"Benjamin O.","non-dropping-particle":"","parse-names":false,"suffix":""},{"dropping-particle":"","family":"Frandsen","given":"Thomas L.","non-dropping-particle":"","parse-names":false,"suffix":""},{"dropping-particle":"","family":"Patel","given":"Chirag J.","non-dropping-particle":"","parse-names":false,"suffix":""},{"dropping-particle":"","family":"Abaji","given":"Rachid","non-dropping-particle":"","parse-names":false,"suffix":""},{"dropping-particle":"","family":"Attarbaschi","given":"Andishe","non-dropping-particle":"","parse-names":false,"suffix":""},{"dropping-particle":"","family":"Barzilai","given":"Shlomit","non-dropping-particle":"","parse-names":false,"suffix":""},{"dropping-particle":"","family":"Colombini","given":"Antonella","non-dropping-particle":"","parse-names":false,"suffix":""},{"dropping-particle":"","family":"Escherich","given":"Gabriele","non-dropping-particle":"","parse-names":false,"suffix":""},{"dropping-particle":"","family":"Grosjean","given":"Marie","non-dropping-particle":"","parse-names":false,"suffix":""},{"dropping-particle":"","family":"Krajinovic","given":"Maja","non-dropping-particle":"","parse-names":false,"suffix":""},{"dropping-particle":"","family":"Larse N","given":"Eric","non-dropping-particle":"","parse-names":false,"suffix":""},{"dropping-particle":"","family":"Liang","given":"Der Cherng","non-dropping-particle":"","parse-names":false,"suffix":""},{"dropping-particle":"","family":"Möricke","given":"Anja","non-dropping-particle":"","parse-names":false,"suffix":""},{"dropping-particle":"","family":"Rasmussen","given":"Kirsten K.","non-dropping-particle":"","parse-names":false,"suffix":""},{"dropping-particle":"","family":"Samarasinghe","given":"Sujith","non-dropping-particle":"","parse-names":false,"suffix":""},{"dropping-particle":"","family":"Silverman","given":"Lewis B.","non-dropping-particle":"","parse-names":false,"suffix":""},{"dropping-particle":"","family":"Sluis","given":"Inge M.","non-dropping-particle":"van der","parse-names":false,"suffix":""},{"dropping-particle":"","family":"Stanulla","given":"Martin","non-dropping-particle":"","parse-names":false,"suffix":""},{"dropping-particle":"","family":"Tulstrup","given":"Morten","non-dropping-particle":"","parse-names":false,"suffix":""},{"dropping-particle":"","family":"Yadav","given":"Rachita","non-dropping-particle":"","parse-names":false,"suffix":""},{"dropping-particle":"","family":"Yang","given":"Wenjian","non-dropping-particle":"","parse-names":false,"suffix":""},{"dropping-particle":"","family":"Zapotocka","given":"Ester","non-dropping-particle":"","parse-names":false,"suffix":""},{"dropping-particle":"","family":"Gupta","given":"Ramneek","non-dropping-particle":"","parse-names":false,"suffix":""},{"dropping-particle":"","family":"Schmiegelow","given":"Kjeld","non-dropping-particle":"","parse-names":false,"suffix":""}],"container-title":"Haematologica","id":"ITEM-1","issue":"3","issued":{"date-parts":[["2019"]]},"page":"556-563","title":"Trypsin-encoding PRSS1-PRSS2 variations influence the risk of asparaginase-associated pancreatitis in children with acute lymphoblastic leukemia: A ponte di legno toxicity working group report","type":"article-journal","volume":"104"},"uris":["http://www.mendeley.com/documents/?uuid=f44a5fd0-a3cf-4e2b-93ab-5ed29ab8ee7b"]}],"mendeley":{"formattedCitation":"&lt;sup&gt;7&lt;/sup&gt;","plainTextFormattedCitation":"7","previouslyFormattedCitation":"&lt;sup&gt;7&lt;/sup&gt;"},"properties":{"noteIndex":0},"schema":"https://github.com/citation-style-language/schema/raw/master/csl-citation.json"}</w:instrText>
      </w:r>
      <w:r w:rsidR="00317367" w:rsidRPr="004F5079">
        <w:rPr>
          <w:color w:val="000000"/>
          <w:lang w:val="en-US"/>
        </w:rPr>
        <w:fldChar w:fldCharType="separate"/>
      </w:r>
      <w:r w:rsidR="007F56B0" w:rsidRPr="004F5079">
        <w:rPr>
          <w:noProof/>
          <w:color w:val="000000"/>
          <w:vertAlign w:val="superscript"/>
          <w:lang w:val="en-US"/>
        </w:rPr>
        <w:t>7</w:t>
      </w:r>
      <w:r w:rsidR="00317367" w:rsidRPr="004F5079">
        <w:rPr>
          <w:color w:val="000000"/>
          <w:lang w:val="en-US"/>
        </w:rPr>
        <w:fldChar w:fldCharType="end"/>
      </w:r>
      <w:r w:rsidR="00317367" w:rsidRPr="004F5079">
        <w:rPr>
          <w:color w:val="000000"/>
          <w:lang w:val="en-US"/>
        </w:rPr>
        <w:t>.</w:t>
      </w:r>
    </w:p>
    <w:p w14:paraId="52402416" w14:textId="76D8CC9A" w:rsidR="00317367" w:rsidRPr="004F5079" w:rsidRDefault="00317367" w:rsidP="004B7C7E">
      <w:pPr>
        <w:spacing w:line="480" w:lineRule="auto"/>
        <w:jc w:val="both"/>
        <w:rPr>
          <w:color w:val="000000"/>
          <w:lang w:val="en-US"/>
        </w:rPr>
      </w:pPr>
    </w:p>
    <w:p w14:paraId="762E19D1" w14:textId="401D85B4" w:rsidR="00AF6EB9" w:rsidRPr="004F5079" w:rsidRDefault="00AF6EB9" w:rsidP="004B7C7E">
      <w:pPr>
        <w:spacing w:line="480" w:lineRule="auto"/>
        <w:jc w:val="both"/>
        <w:rPr>
          <w:color w:val="000000"/>
          <w:lang w:val="en-US"/>
        </w:rPr>
      </w:pPr>
    </w:p>
    <w:p w14:paraId="30FDA85E" w14:textId="77777777" w:rsidR="00DB5F70" w:rsidRPr="004F5079" w:rsidRDefault="00DB5F70" w:rsidP="004B7C7E">
      <w:pPr>
        <w:spacing w:line="480" w:lineRule="auto"/>
        <w:rPr>
          <w:i/>
          <w:iCs/>
          <w:lang w:val="en-US"/>
        </w:rPr>
      </w:pPr>
      <w:r w:rsidRPr="004F5079">
        <w:rPr>
          <w:i/>
          <w:iCs/>
          <w:lang w:val="en-US"/>
        </w:rPr>
        <w:br w:type="page"/>
      </w:r>
    </w:p>
    <w:p w14:paraId="4750D705" w14:textId="66417D95" w:rsidR="00147CDF" w:rsidRPr="004F5079" w:rsidRDefault="00147CDF" w:rsidP="004B7C7E">
      <w:pPr>
        <w:spacing w:line="480" w:lineRule="auto"/>
        <w:jc w:val="both"/>
        <w:rPr>
          <w:i/>
          <w:iCs/>
          <w:lang w:val="en-US"/>
        </w:rPr>
      </w:pPr>
      <w:r w:rsidRPr="004F5079">
        <w:rPr>
          <w:i/>
          <w:iCs/>
          <w:lang w:val="en-US"/>
        </w:rPr>
        <w:lastRenderedPageBreak/>
        <w:t>Supplementary Table S.</w:t>
      </w:r>
      <w:ins w:id="980" w:author="Rikke Linnemann Nielsen" w:date="2021-04-16T15:39:00Z">
        <w:r w:rsidR="005A2C5E">
          <w:rPr>
            <w:i/>
            <w:iCs/>
            <w:lang w:val="en-US"/>
          </w:rPr>
          <w:t>7</w:t>
        </w:r>
      </w:ins>
      <w:del w:id="981" w:author="Rikke Linnemann Nielsen" w:date="2021-04-16T15:39:00Z">
        <w:r w:rsidRPr="004F5079" w:rsidDel="005A2C5E">
          <w:rPr>
            <w:i/>
            <w:iCs/>
            <w:lang w:val="en-US"/>
          </w:rPr>
          <w:delText>5</w:delText>
        </w:r>
      </w:del>
    </w:p>
    <w:p w14:paraId="479F22E1" w14:textId="0F7FB85F" w:rsidR="00AF6EB9" w:rsidRPr="004F5079" w:rsidRDefault="00AF6EB9" w:rsidP="004B7C7E">
      <w:pPr>
        <w:spacing w:line="480" w:lineRule="auto"/>
        <w:jc w:val="both"/>
        <w:rPr>
          <w:color w:val="000000"/>
          <w:lang w:val="en-US"/>
        </w:rPr>
      </w:pPr>
      <w:r w:rsidRPr="004F5079">
        <w:rPr>
          <w:i/>
          <w:iCs/>
          <w:lang w:val="en-US"/>
        </w:rPr>
        <w:t>Supplementary Table S.</w:t>
      </w:r>
      <w:ins w:id="982" w:author="Rikke Linnemann Nielsen" w:date="2021-04-16T15:39:00Z">
        <w:r w:rsidR="005A2C5E">
          <w:rPr>
            <w:i/>
            <w:iCs/>
            <w:lang w:val="en-US"/>
          </w:rPr>
          <w:t>7</w:t>
        </w:r>
      </w:ins>
      <w:del w:id="983" w:author="Rikke Linnemann Nielsen" w:date="2021-04-16T15:39:00Z">
        <w:r w:rsidRPr="004F5079" w:rsidDel="005A2C5E">
          <w:rPr>
            <w:i/>
            <w:iCs/>
            <w:lang w:val="en-US"/>
          </w:rPr>
          <w:delText>5</w:delText>
        </w:r>
      </w:del>
      <w:r w:rsidRPr="004F5079">
        <w:rPr>
          <w:i/>
          <w:iCs/>
          <w:lang w:val="en-US"/>
        </w:rPr>
        <w:t xml:space="preserve">: </w:t>
      </w:r>
      <w:r w:rsidR="003165F7" w:rsidRPr="004F5079">
        <w:rPr>
          <w:i/>
          <w:iCs/>
          <w:lang w:val="en-US"/>
        </w:rPr>
        <w:t xml:space="preserve">Exploration of the model based on the top 30 SNPs associated with AAP in the </w:t>
      </w:r>
      <w:proofErr w:type="spellStart"/>
      <w:r w:rsidR="003165F7" w:rsidRPr="004F5079">
        <w:rPr>
          <w:i/>
          <w:iCs/>
          <w:lang w:val="en-US"/>
        </w:rPr>
        <w:t>P</w:t>
      </w:r>
      <w:r w:rsidR="0089315D" w:rsidRPr="004F5079">
        <w:rPr>
          <w:i/>
          <w:iCs/>
          <w:lang w:val="en-US"/>
        </w:rPr>
        <w:t>dL</w:t>
      </w:r>
      <w:proofErr w:type="spellEnd"/>
      <w:r w:rsidR="003165F7" w:rsidRPr="004F5079">
        <w:rPr>
          <w:i/>
          <w:iCs/>
          <w:lang w:val="en-US"/>
        </w:rPr>
        <w:t xml:space="preserve"> GWAS </w:t>
      </w:r>
      <w:proofErr w:type="gramStart"/>
      <w:r w:rsidR="003165F7" w:rsidRPr="004F5079">
        <w:rPr>
          <w:i/>
          <w:iCs/>
          <w:lang w:val="en-US"/>
        </w:rPr>
        <w:t>cohort</w:t>
      </w:r>
      <w:r w:rsidR="0089315D" w:rsidRPr="004F5079">
        <w:rPr>
          <w:i/>
          <w:iCs/>
          <w:lang w:val="en-US"/>
        </w:rPr>
        <w:t>.</w:t>
      </w:r>
      <w:r w:rsidR="003165F7" w:rsidRPr="004F5079">
        <w:rPr>
          <w:i/>
          <w:iCs/>
          <w:lang w:val="en-US"/>
        </w:rPr>
        <w:t>.</w:t>
      </w:r>
      <w:proofErr w:type="gramEnd"/>
      <w:r w:rsidR="00B42065" w:rsidRPr="004F5079">
        <w:rPr>
          <w:i/>
          <w:iCs/>
          <w:lang w:val="en-US"/>
        </w:rPr>
        <w:t>**Validation was performed on a 30% hold-out validation dataset (N=417).</w:t>
      </w:r>
    </w:p>
    <w:tbl>
      <w:tblPr>
        <w:tblStyle w:val="TableGrid"/>
        <w:tblW w:w="9201" w:type="dxa"/>
        <w:tblInd w:w="421" w:type="dxa"/>
        <w:tblLook w:val="04A0" w:firstRow="1" w:lastRow="0" w:firstColumn="1" w:lastColumn="0" w:noHBand="0" w:noVBand="1"/>
      </w:tblPr>
      <w:tblGrid>
        <w:gridCol w:w="2028"/>
        <w:gridCol w:w="2385"/>
        <w:gridCol w:w="1592"/>
        <w:gridCol w:w="1519"/>
        <w:gridCol w:w="1677"/>
      </w:tblGrid>
      <w:tr w:rsidR="00AF6EB9" w:rsidRPr="004F5079" w14:paraId="1C8971A6" w14:textId="77777777" w:rsidTr="00570C9A">
        <w:tc>
          <w:tcPr>
            <w:tcW w:w="2028" w:type="dxa"/>
          </w:tcPr>
          <w:p w14:paraId="43A2A9EE" w14:textId="4D7C0452" w:rsidR="00AF6EB9" w:rsidRPr="004F5079" w:rsidRDefault="00AF6EB9" w:rsidP="004B7C7E">
            <w:pPr>
              <w:spacing w:line="480" w:lineRule="auto"/>
              <w:rPr>
                <w:b/>
                <w:bCs/>
                <w:color w:val="000000"/>
                <w:sz w:val="24"/>
                <w:szCs w:val="24"/>
                <w:lang w:val="en-US"/>
              </w:rPr>
            </w:pPr>
            <w:r w:rsidRPr="004F5079">
              <w:rPr>
                <w:b/>
                <w:bCs/>
                <w:color w:val="000000"/>
                <w:sz w:val="24"/>
                <w:szCs w:val="24"/>
                <w:lang w:val="en-US"/>
              </w:rPr>
              <w:t>Data type</w:t>
            </w:r>
          </w:p>
        </w:tc>
        <w:tc>
          <w:tcPr>
            <w:tcW w:w="2385" w:type="dxa"/>
          </w:tcPr>
          <w:p w14:paraId="1031AEAA" w14:textId="29BE9545" w:rsidR="00AF6EB9" w:rsidRPr="004F5079" w:rsidRDefault="00AF6EB9" w:rsidP="004B7C7E">
            <w:pPr>
              <w:spacing w:line="480" w:lineRule="auto"/>
              <w:rPr>
                <w:b/>
                <w:bCs/>
                <w:color w:val="000000"/>
                <w:sz w:val="24"/>
                <w:szCs w:val="24"/>
                <w:lang w:val="en-US"/>
              </w:rPr>
            </w:pPr>
            <w:r w:rsidRPr="004F5079">
              <w:rPr>
                <w:b/>
                <w:bCs/>
                <w:color w:val="000000"/>
                <w:sz w:val="24"/>
                <w:szCs w:val="24"/>
                <w:lang w:val="en-US"/>
              </w:rPr>
              <w:t xml:space="preserve">Model </w:t>
            </w:r>
          </w:p>
        </w:tc>
        <w:tc>
          <w:tcPr>
            <w:tcW w:w="1592" w:type="dxa"/>
          </w:tcPr>
          <w:p w14:paraId="5D067C42" w14:textId="0F714133" w:rsidR="00AF6EB9" w:rsidRPr="004F5079" w:rsidRDefault="00AF6EB9" w:rsidP="004B7C7E">
            <w:pPr>
              <w:spacing w:line="480" w:lineRule="auto"/>
              <w:jc w:val="center"/>
              <w:rPr>
                <w:b/>
                <w:bCs/>
                <w:color w:val="000000"/>
                <w:sz w:val="24"/>
                <w:szCs w:val="24"/>
                <w:lang w:val="en-US"/>
              </w:rPr>
            </w:pPr>
            <w:r w:rsidRPr="004F5079">
              <w:rPr>
                <w:b/>
                <w:bCs/>
                <w:color w:val="000000"/>
                <w:sz w:val="24"/>
                <w:szCs w:val="24"/>
                <w:lang w:val="en-US"/>
              </w:rPr>
              <w:t>ROC-AUC (N=1290)</w:t>
            </w:r>
          </w:p>
        </w:tc>
        <w:tc>
          <w:tcPr>
            <w:tcW w:w="1519" w:type="dxa"/>
          </w:tcPr>
          <w:p w14:paraId="51592E4D" w14:textId="06DEFFCC" w:rsidR="00AF6EB9" w:rsidRPr="004F5079" w:rsidRDefault="00AF6EB9" w:rsidP="004B7C7E">
            <w:pPr>
              <w:spacing w:line="480" w:lineRule="auto"/>
              <w:jc w:val="center"/>
              <w:rPr>
                <w:b/>
                <w:bCs/>
                <w:color w:val="000000"/>
                <w:sz w:val="24"/>
                <w:szCs w:val="24"/>
                <w:lang w:val="en-US"/>
              </w:rPr>
            </w:pPr>
            <w:r w:rsidRPr="004F5079">
              <w:rPr>
                <w:b/>
                <w:bCs/>
                <w:color w:val="000000"/>
                <w:sz w:val="24"/>
                <w:szCs w:val="24"/>
                <w:lang w:val="en-US"/>
              </w:rPr>
              <w:t>ROC-AUC validation (N=100)</w:t>
            </w:r>
          </w:p>
        </w:tc>
        <w:tc>
          <w:tcPr>
            <w:tcW w:w="1677" w:type="dxa"/>
          </w:tcPr>
          <w:p w14:paraId="65522CB1" w14:textId="3407E66A" w:rsidR="00AF6EB9" w:rsidRPr="004F5079" w:rsidRDefault="00AF6EB9" w:rsidP="004B7C7E">
            <w:pPr>
              <w:spacing w:line="480" w:lineRule="auto"/>
              <w:jc w:val="center"/>
              <w:rPr>
                <w:b/>
                <w:bCs/>
                <w:color w:val="000000"/>
                <w:sz w:val="24"/>
                <w:szCs w:val="24"/>
                <w:lang w:val="en-US"/>
              </w:rPr>
            </w:pPr>
            <w:r w:rsidRPr="004F5079">
              <w:rPr>
                <w:b/>
                <w:bCs/>
                <w:color w:val="000000"/>
                <w:sz w:val="24"/>
                <w:szCs w:val="24"/>
                <w:lang w:val="en-US"/>
              </w:rPr>
              <w:t>ROC-AUC validation 2</w:t>
            </w:r>
            <w:r w:rsidRPr="004F5079">
              <w:rPr>
                <w:b/>
                <w:bCs/>
                <w:color w:val="000000"/>
                <w:sz w:val="24"/>
                <w:szCs w:val="24"/>
                <w:vertAlign w:val="superscript"/>
                <w:lang w:val="en-US"/>
              </w:rPr>
              <w:t>nd</w:t>
            </w:r>
            <w:r w:rsidRPr="004F5079">
              <w:rPr>
                <w:b/>
                <w:bCs/>
                <w:color w:val="000000"/>
                <w:sz w:val="24"/>
                <w:szCs w:val="24"/>
                <w:lang w:val="en-US"/>
              </w:rPr>
              <w:t xml:space="preserve"> AAP (N=37)</w:t>
            </w:r>
          </w:p>
        </w:tc>
      </w:tr>
      <w:tr w:rsidR="003349C2" w:rsidRPr="004F5079" w14:paraId="237A8D64" w14:textId="77777777" w:rsidTr="00692C8F">
        <w:tc>
          <w:tcPr>
            <w:tcW w:w="2028" w:type="dxa"/>
          </w:tcPr>
          <w:p w14:paraId="659E2AF2" w14:textId="092E6F26" w:rsidR="003349C2" w:rsidRPr="004F5079" w:rsidRDefault="003349C2" w:rsidP="004B7C7E">
            <w:pPr>
              <w:spacing w:line="480" w:lineRule="auto"/>
              <w:rPr>
                <w:b/>
                <w:bCs/>
                <w:color w:val="000000"/>
                <w:sz w:val="24"/>
                <w:szCs w:val="24"/>
                <w:lang w:val="en-US"/>
              </w:rPr>
            </w:pPr>
            <w:proofErr w:type="spellStart"/>
            <w:r w:rsidRPr="004F5079">
              <w:rPr>
                <w:color w:val="000000"/>
                <w:sz w:val="24"/>
                <w:szCs w:val="24"/>
                <w:lang w:val="en-US"/>
              </w:rPr>
              <w:t>Wolthers</w:t>
            </w:r>
            <w:proofErr w:type="spellEnd"/>
            <w:r w:rsidRPr="004F5079">
              <w:rPr>
                <w:color w:val="000000"/>
                <w:sz w:val="24"/>
                <w:szCs w:val="24"/>
                <w:lang w:val="en-US"/>
              </w:rPr>
              <w:t xml:space="preserve"> </w:t>
            </w:r>
            <w:r w:rsidRPr="004F5079">
              <w:rPr>
                <w:i/>
                <w:iCs/>
                <w:color w:val="000000"/>
                <w:sz w:val="24"/>
                <w:szCs w:val="24"/>
                <w:lang w:val="en-US"/>
              </w:rPr>
              <w:t>et al</w:t>
            </w:r>
            <w:r w:rsidRPr="004F5079">
              <w:rPr>
                <w:color w:val="000000"/>
                <w:sz w:val="24"/>
                <w:szCs w:val="24"/>
                <w:lang w:val="en-US"/>
              </w:rPr>
              <w:t xml:space="preserve"> 2019 top 30 </w:t>
            </w:r>
            <w:r w:rsidR="0089315D" w:rsidRPr="004F5079">
              <w:rPr>
                <w:color w:val="000000"/>
                <w:sz w:val="24"/>
                <w:szCs w:val="24"/>
                <w:lang w:val="en-US"/>
              </w:rPr>
              <w:t>P</w:t>
            </w:r>
            <w:r w:rsidRPr="004F5079">
              <w:rPr>
                <w:color w:val="000000"/>
                <w:sz w:val="24"/>
                <w:szCs w:val="24"/>
                <w:lang w:val="en-US"/>
              </w:rPr>
              <w:t>-value SNPs + previously validated SNPs (rs12688220 &amp; rs17107315) (Additive encoding)</w:t>
            </w:r>
          </w:p>
        </w:tc>
        <w:tc>
          <w:tcPr>
            <w:tcW w:w="2385" w:type="dxa"/>
          </w:tcPr>
          <w:p w14:paraId="03716905" w14:textId="77777777" w:rsidR="003349C2" w:rsidRPr="004F5079" w:rsidRDefault="003349C2" w:rsidP="004B7C7E">
            <w:pPr>
              <w:spacing w:line="480" w:lineRule="auto"/>
              <w:rPr>
                <w:color w:val="000000"/>
                <w:sz w:val="24"/>
                <w:szCs w:val="24"/>
                <w:lang w:val="en-US"/>
              </w:rPr>
            </w:pPr>
            <w:r w:rsidRPr="004F5079">
              <w:rPr>
                <w:color w:val="000000"/>
                <w:sz w:val="24"/>
                <w:szCs w:val="24"/>
                <w:lang w:val="en-US"/>
              </w:rPr>
              <w:t>Logistic regression</w:t>
            </w:r>
          </w:p>
          <w:p w14:paraId="30D690E0" w14:textId="77777777" w:rsidR="003349C2" w:rsidRPr="004F5079" w:rsidRDefault="003349C2" w:rsidP="004B7C7E">
            <w:pPr>
              <w:spacing w:line="480" w:lineRule="auto"/>
              <w:rPr>
                <w:color w:val="000000"/>
                <w:sz w:val="24"/>
                <w:szCs w:val="24"/>
                <w:lang w:val="en-US"/>
              </w:rPr>
            </w:pPr>
            <w:r w:rsidRPr="004F5079">
              <w:rPr>
                <w:color w:val="000000"/>
                <w:sz w:val="24"/>
                <w:szCs w:val="24"/>
                <w:lang w:val="en-US"/>
              </w:rPr>
              <w:t>Random forest</w:t>
            </w:r>
          </w:p>
          <w:p w14:paraId="3280B3B9" w14:textId="77777777" w:rsidR="003349C2" w:rsidRPr="004F5079" w:rsidRDefault="003349C2" w:rsidP="004B7C7E">
            <w:pPr>
              <w:spacing w:line="480" w:lineRule="auto"/>
              <w:rPr>
                <w:color w:val="000000"/>
                <w:sz w:val="24"/>
                <w:szCs w:val="24"/>
                <w:lang w:val="en-US"/>
              </w:rPr>
            </w:pPr>
            <w:r w:rsidRPr="004F5079">
              <w:rPr>
                <w:color w:val="000000"/>
                <w:sz w:val="24"/>
                <w:szCs w:val="24"/>
                <w:lang w:val="en-US"/>
              </w:rPr>
              <w:t>AdaBoost</w:t>
            </w:r>
          </w:p>
          <w:p w14:paraId="0E7B8B97" w14:textId="77777777" w:rsidR="003349C2" w:rsidRPr="004F5079" w:rsidRDefault="003349C2" w:rsidP="004B7C7E">
            <w:pPr>
              <w:spacing w:line="480" w:lineRule="auto"/>
              <w:rPr>
                <w:color w:val="000000"/>
                <w:sz w:val="24"/>
                <w:szCs w:val="24"/>
                <w:lang w:val="en-US"/>
              </w:rPr>
            </w:pPr>
            <w:r w:rsidRPr="004F5079">
              <w:rPr>
                <w:color w:val="000000" w:themeColor="text1"/>
                <w:sz w:val="24"/>
                <w:szCs w:val="24"/>
                <w:lang w:val="en-US"/>
              </w:rPr>
              <w:t>ANN (1 hidden layer)</w:t>
            </w:r>
          </w:p>
          <w:p w14:paraId="7FE2775A" w14:textId="34A6C8FE" w:rsidR="003349C2" w:rsidRPr="004F5079" w:rsidRDefault="003349C2" w:rsidP="004B7C7E">
            <w:pPr>
              <w:spacing w:line="480" w:lineRule="auto"/>
              <w:rPr>
                <w:b/>
                <w:bCs/>
                <w:color w:val="000000"/>
                <w:sz w:val="24"/>
                <w:szCs w:val="24"/>
                <w:lang w:val="en-US"/>
              </w:rPr>
            </w:pPr>
            <w:r w:rsidRPr="004F5079">
              <w:rPr>
                <w:color w:val="000000"/>
                <w:sz w:val="24"/>
                <w:szCs w:val="24"/>
                <w:lang w:val="en-US"/>
              </w:rPr>
              <w:t>ANN (2 hidden layers)</w:t>
            </w:r>
          </w:p>
        </w:tc>
        <w:tc>
          <w:tcPr>
            <w:tcW w:w="1592" w:type="dxa"/>
          </w:tcPr>
          <w:p w14:paraId="7D798765"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80 ± 0.01</w:t>
            </w:r>
          </w:p>
          <w:p w14:paraId="3A4C26B4"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78 ± 0.01</w:t>
            </w:r>
          </w:p>
          <w:p w14:paraId="1675885B"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80 ± 0.01</w:t>
            </w:r>
          </w:p>
          <w:p w14:paraId="35FCD10B"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81 ± 0.01</w:t>
            </w:r>
          </w:p>
          <w:p w14:paraId="2E09B80D" w14:textId="3EEC5F80" w:rsidR="003349C2" w:rsidRPr="004F5079" w:rsidRDefault="003349C2" w:rsidP="004B7C7E">
            <w:pPr>
              <w:spacing w:line="480" w:lineRule="auto"/>
              <w:jc w:val="center"/>
              <w:rPr>
                <w:b/>
                <w:bCs/>
                <w:color w:val="000000"/>
                <w:sz w:val="24"/>
                <w:szCs w:val="24"/>
                <w:lang w:val="en-US"/>
              </w:rPr>
            </w:pPr>
            <w:r w:rsidRPr="004F5079">
              <w:rPr>
                <w:rFonts w:eastAsia="Calibri"/>
                <w:sz w:val="24"/>
                <w:szCs w:val="24"/>
                <w:lang w:val="en-US"/>
              </w:rPr>
              <w:t>0.79 ± 0.01</w:t>
            </w:r>
          </w:p>
        </w:tc>
        <w:tc>
          <w:tcPr>
            <w:tcW w:w="1519" w:type="dxa"/>
          </w:tcPr>
          <w:p w14:paraId="0D187670"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84 ± 0.01</w:t>
            </w:r>
          </w:p>
          <w:p w14:paraId="7E845E5B"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82 ± 0.01</w:t>
            </w:r>
          </w:p>
          <w:p w14:paraId="3724C7B0"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84 ± 0.01</w:t>
            </w:r>
          </w:p>
          <w:p w14:paraId="190D83E1"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84 ± 0.01</w:t>
            </w:r>
          </w:p>
          <w:p w14:paraId="45E6840B" w14:textId="36891985" w:rsidR="003349C2" w:rsidRPr="004F5079" w:rsidRDefault="003349C2" w:rsidP="004B7C7E">
            <w:pPr>
              <w:spacing w:line="480" w:lineRule="auto"/>
              <w:jc w:val="center"/>
              <w:rPr>
                <w:b/>
                <w:bCs/>
                <w:color w:val="000000"/>
                <w:sz w:val="24"/>
                <w:szCs w:val="24"/>
                <w:lang w:val="en-US"/>
              </w:rPr>
            </w:pPr>
            <w:r w:rsidRPr="004F5079">
              <w:rPr>
                <w:rFonts w:eastAsia="Calibri"/>
                <w:sz w:val="24"/>
                <w:szCs w:val="24"/>
                <w:lang w:val="en-US"/>
              </w:rPr>
              <w:t>0.83 ± 0.02</w:t>
            </w:r>
          </w:p>
        </w:tc>
        <w:tc>
          <w:tcPr>
            <w:tcW w:w="1677" w:type="dxa"/>
          </w:tcPr>
          <w:p w14:paraId="44A4C16F"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7 ± 0.03</w:t>
            </w:r>
          </w:p>
          <w:p w14:paraId="7F9D890D"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6 ± 0.04</w:t>
            </w:r>
          </w:p>
          <w:p w14:paraId="599FADBC"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3 ± 0.03</w:t>
            </w:r>
          </w:p>
          <w:p w14:paraId="5DD8E26E"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5 ± 0.03</w:t>
            </w:r>
          </w:p>
          <w:p w14:paraId="3764721D" w14:textId="64738DB2" w:rsidR="003349C2" w:rsidRPr="004F5079" w:rsidRDefault="003349C2" w:rsidP="004B7C7E">
            <w:pPr>
              <w:spacing w:line="480" w:lineRule="auto"/>
              <w:jc w:val="center"/>
              <w:rPr>
                <w:b/>
                <w:bCs/>
                <w:color w:val="000000"/>
                <w:sz w:val="24"/>
                <w:szCs w:val="24"/>
                <w:lang w:val="en-US"/>
              </w:rPr>
            </w:pPr>
            <w:r w:rsidRPr="004F5079">
              <w:rPr>
                <w:rFonts w:eastAsia="Calibri"/>
                <w:sz w:val="24"/>
                <w:szCs w:val="24"/>
                <w:lang w:val="en-US"/>
              </w:rPr>
              <w:t>0.56 ± 0.05</w:t>
            </w:r>
          </w:p>
        </w:tc>
      </w:tr>
      <w:tr w:rsidR="003349C2" w:rsidRPr="004F5079" w14:paraId="38CD4DE0" w14:textId="77777777" w:rsidTr="00570C9A">
        <w:tc>
          <w:tcPr>
            <w:tcW w:w="2028" w:type="dxa"/>
          </w:tcPr>
          <w:p w14:paraId="74E8F32E" w14:textId="262A8A61" w:rsidR="003349C2" w:rsidRPr="004F5079" w:rsidRDefault="003349C2" w:rsidP="004B7C7E">
            <w:pPr>
              <w:spacing w:line="480" w:lineRule="auto"/>
              <w:rPr>
                <w:b/>
                <w:bCs/>
                <w:color w:val="000000"/>
                <w:sz w:val="24"/>
                <w:szCs w:val="24"/>
                <w:lang w:val="en-US"/>
              </w:rPr>
            </w:pPr>
            <w:r w:rsidRPr="004F5079">
              <w:rPr>
                <w:color w:val="000000"/>
                <w:sz w:val="24"/>
                <w:szCs w:val="24"/>
                <w:lang w:val="en-US"/>
              </w:rPr>
              <w:t xml:space="preserve">GWAS approach, covariates; age + sex. P-value threshold of </w:t>
            </w:r>
            <w:r w:rsidR="00B42065" w:rsidRPr="004F5079">
              <w:rPr>
                <w:color w:val="000000"/>
                <w:sz w:val="24"/>
                <w:szCs w:val="24"/>
                <w:lang w:val="en-US"/>
              </w:rPr>
              <w:t>P</w:t>
            </w:r>
            <w:r w:rsidRPr="004F5079">
              <w:rPr>
                <w:color w:val="000000"/>
                <w:sz w:val="24"/>
                <w:szCs w:val="24"/>
                <w:lang w:val="en-US"/>
              </w:rPr>
              <w:t xml:space="preserve"> &lt; 10</w:t>
            </w:r>
            <w:r w:rsidRPr="004F5079">
              <w:rPr>
                <w:color w:val="000000"/>
                <w:sz w:val="24"/>
                <w:szCs w:val="24"/>
                <w:vertAlign w:val="superscript"/>
                <w:lang w:val="en-US"/>
              </w:rPr>
              <w:t>-5</w:t>
            </w:r>
            <w:r w:rsidRPr="004F5079">
              <w:rPr>
                <w:color w:val="000000"/>
                <w:sz w:val="24"/>
                <w:szCs w:val="24"/>
                <w:lang w:val="en-US"/>
              </w:rPr>
              <w:t xml:space="preserve"> applied for selection of SNPs (30 selected).  </w:t>
            </w:r>
            <w:r w:rsidRPr="004F5079">
              <w:rPr>
                <w:color w:val="000000"/>
                <w:sz w:val="24"/>
                <w:szCs w:val="24"/>
                <w:lang w:val="en-US"/>
              </w:rPr>
              <w:lastRenderedPageBreak/>
              <w:t>(Additive encoding)</w:t>
            </w:r>
          </w:p>
        </w:tc>
        <w:tc>
          <w:tcPr>
            <w:tcW w:w="2385" w:type="dxa"/>
          </w:tcPr>
          <w:p w14:paraId="27C61A9B" w14:textId="77777777" w:rsidR="003349C2" w:rsidRPr="004F5079" w:rsidRDefault="003349C2" w:rsidP="004B7C7E">
            <w:pPr>
              <w:spacing w:line="480" w:lineRule="auto"/>
              <w:rPr>
                <w:color w:val="000000"/>
                <w:sz w:val="24"/>
                <w:szCs w:val="24"/>
                <w:lang w:val="en-US"/>
              </w:rPr>
            </w:pPr>
            <w:r w:rsidRPr="004F5079">
              <w:rPr>
                <w:color w:val="000000"/>
                <w:sz w:val="24"/>
                <w:szCs w:val="24"/>
                <w:lang w:val="en-US"/>
              </w:rPr>
              <w:lastRenderedPageBreak/>
              <w:t>Logistic regression</w:t>
            </w:r>
          </w:p>
          <w:p w14:paraId="75F77F8D" w14:textId="77777777" w:rsidR="003349C2" w:rsidRPr="004F5079" w:rsidRDefault="003349C2" w:rsidP="004B7C7E">
            <w:pPr>
              <w:spacing w:line="480" w:lineRule="auto"/>
              <w:rPr>
                <w:color w:val="000000"/>
                <w:sz w:val="24"/>
                <w:szCs w:val="24"/>
                <w:lang w:val="en-US"/>
              </w:rPr>
            </w:pPr>
            <w:r w:rsidRPr="004F5079">
              <w:rPr>
                <w:color w:val="000000"/>
                <w:sz w:val="24"/>
                <w:szCs w:val="24"/>
                <w:lang w:val="en-US"/>
              </w:rPr>
              <w:t>Random forest</w:t>
            </w:r>
          </w:p>
          <w:p w14:paraId="32E53CDC" w14:textId="77777777" w:rsidR="003349C2" w:rsidRPr="004F5079" w:rsidRDefault="003349C2" w:rsidP="004B7C7E">
            <w:pPr>
              <w:spacing w:line="480" w:lineRule="auto"/>
              <w:rPr>
                <w:color w:val="000000"/>
                <w:sz w:val="24"/>
                <w:szCs w:val="24"/>
                <w:lang w:val="en-US"/>
              </w:rPr>
            </w:pPr>
            <w:r w:rsidRPr="004F5079">
              <w:rPr>
                <w:color w:val="000000"/>
                <w:sz w:val="24"/>
                <w:szCs w:val="24"/>
                <w:lang w:val="en-US"/>
              </w:rPr>
              <w:t>AdaBoost</w:t>
            </w:r>
          </w:p>
          <w:p w14:paraId="1F5C887C" w14:textId="77777777" w:rsidR="003349C2" w:rsidRPr="004F5079" w:rsidRDefault="003349C2" w:rsidP="004B7C7E">
            <w:pPr>
              <w:spacing w:line="480" w:lineRule="auto"/>
              <w:rPr>
                <w:color w:val="000000"/>
                <w:sz w:val="24"/>
                <w:szCs w:val="24"/>
                <w:lang w:val="en-US"/>
              </w:rPr>
            </w:pPr>
            <w:r w:rsidRPr="004F5079">
              <w:rPr>
                <w:color w:val="000000" w:themeColor="text1"/>
                <w:sz w:val="24"/>
                <w:szCs w:val="24"/>
                <w:lang w:val="en-US"/>
              </w:rPr>
              <w:t>ANN (1 hidden layer)</w:t>
            </w:r>
          </w:p>
          <w:p w14:paraId="3BECB83E" w14:textId="77777777" w:rsidR="003349C2" w:rsidRPr="004F5079" w:rsidRDefault="003349C2" w:rsidP="004B7C7E">
            <w:pPr>
              <w:spacing w:line="480" w:lineRule="auto"/>
              <w:rPr>
                <w:b/>
                <w:bCs/>
                <w:color w:val="000000"/>
                <w:sz w:val="24"/>
                <w:szCs w:val="24"/>
                <w:lang w:val="en-US"/>
              </w:rPr>
            </w:pPr>
            <w:r w:rsidRPr="004F5079">
              <w:rPr>
                <w:color w:val="000000"/>
                <w:sz w:val="24"/>
                <w:szCs w:val="24"/>
                <w:lang w:val="en-US"/>
              </w:rPr>
              <w:t>ANN (2 hidden layers)</w:t>
            </w:r>
          </w:p>
        </w:tc>
        <w:tc>
          <w:tcPr>
            <w:tcW w:w="1592" w:type="dxa"/>
          </w:tcPr>
          <w:p w14:paraId="0364E909" w14:textId="77777777" w:rsidR="003349C2" w:rsidRPr="004F5079" w:rsidRDefault="003349C2" w:rsidP="004B7C7E">
            <w:pPr>
              <w:spacing w:line="480" w:lineRule="auto"/>
              <w:jc w:val="center"/>
              <w:rPr>
                <w:b/>
                <w:bCs/>
                <w:color w:val="000000"/>
                <w:sz w:val="24"/>
                <w:szCs w:val="24"/>
                <w:lang w:val="en-US"/>
              </w:rPr>
            </w:pPr>
            <w:r w:rsidRPr="004F5079">
              <w:rPr>
                <w:b/>
                <w:bCs/>
                <w:color w:val="000000"/>
                <w:sz w:val="24"/>
                <w:szCs w:val="24"/>
                <w:lang w:val="en-US"/>
              </w:rPr>
              <w:t>NA</w:t>
            </w:r>
          </w:p>
        </w:tc>
        <w:tc>
          <w:tcPr>
            <w:tcW w:w="1519" w:type="dxa"/>
          </w:tcPr>
          <w:p w14:paraId="514CAED3"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8 ± 0.01</w:t>
            </w:r>
            <w:r w:rsidRPr="004F5079">
              <w:rPr>
                <w:rFonts w:eastAsia="Calibri"/>
                <w:sz w:val="24"/>
                <w:szCs w:val="24"/>
                <w:vertAlign w:val="superscript"/>
                <w:lang w:val="en-US"/>
              </w:rPr>
              <w:t>**</w:t>
            </w:r>
          </w:p>
          <w:p w14:paraId="05DBA31B"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9 ± 0.02</w:t>
            </w:r>
            <w:r w:rsidRPr="004F5079">
              <w:rPr>
                <w:rFonts w:eastAsia="Calibri"/>
                <w:sz w:val="24"/>
                <w:szCs w:val="24"/>
                <w:vertAlign w:val="superscript"/>
                <w:lang w:val="en-US"/>
              </w:rPr>
              <w:t>**</w:t>
            </w:r>
          </w:p>
          <w:p w14:paraId="560CFD1A"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8 ± 0.02</w:t>
            </w:r>
            <w:r w:rsidRPr="004F5079">
              <w:rPr>
                <w:rFonts w:eastAsia="Calibri"/>
                <w:sz w:val="24"/>
                <w:szCs w:val="24"/>
                <w:vertAlign w:val="superscript"/>
                <w:lang w:val="en-US"/>
              </w:rPr>
              <w:t>**</w:t>
            </w:r>
          </w:p>
          <w:p w14:paraId="4B56B46C"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8 ± 0.02</w:t>
            </w:r>
            <w:r w:rsidRPr="004F5079">
              <w:rPr>
                <w:rFonts w:eastAsia="Calibri"/>
                <w:sz w:val="24"/>
                <w:szCs w:val="24"/>
                <w:vertAlign w:val="superscript"/>
                <w:lang w:val="en-US"/>
              </w:rPr>
              <w:t>**</w:t>
            </w:r>
          </w:p>
          <w:p w14:paraId="5854753D" w14:textId="77777777" w:rsidR="003349C2" w:rsidRPr="004F5079" w:rsidRDefault="003349C2" w:rsidP="004B7C7E">
            <w:pPr>
              <w:spacing w:line="480" w:lineRule="auto"/>
              <w:jc w:val="center"/>
              <w:rPr>
                <w:b/>
                <w:bCs/>
                <w:color w:val="000000"/>
                <w:sz w:val="24"/>
                <w:szCs w:val="24"/>
                <w:lang w:val="en-US"/>
              </w:rPr>
            </w:pPr>
            <w:r w:rsidRPr="004F5079">
              <w:rPr>
                <w:rFonts w:eastAsia="Calibri"/>
                <w:sz w:val="24"/>
                <w:szCs w:val="24"/>
                <w:lang w:val="en-US"/>
              </w:rPr>
              <w:t>0.58 ± 0.02</w:t>
            </w:r>
            <w:r w:rsidRPr="004F5079">
              <w:rPr>
                <w:rFonts w:eastAsia="Calibri"/>
                <w:sz w:val="24"/>
                <w:szCs w:val="24"/>
                <w:vertAlign w:val="superscript"/>
                <w:lang w:val="en-US"/>
              </w:rPr>
              <w:t>**</w:t>
            </w:r>
          </w:p>
        </w:tc>
        <w:tc>
          <w:tcPr>
            <w:tcW w:w="1677" w:type="dxa"/>
          </w:tcPr>
          <w:p w14:paraId="3B22957A" w14:textId="77777777" w:rsidR="003349C2" w:rsidRPr="004F5079" w:rsidRDefault="003349C2" w:rsidP="004B7C7E">
            <w:pPr>
              <w:spacing w:line="480" w:lineRule="auto"/>
              <w:jc w:val="center"/>
              <w:rPr>
                <w:b/>
                <w:bCs/>
                <w:color w:val="000000"/>
                <w:sz w:val="24"/>
                <w:szCs w:val="24"/>
                <w:lang w:val="en-US"/>
              </w:rPr>
            </w:pPr>
            <w:r w:rsidRPr="004F5079">
              <w:rPr>
                <w:b/>
                <w:bCs/>
                <w:color w:val="000000"/>
                <w:sz w:val="24"/>
                <w:szCs w:val="24"/>
                <w:lang w:val="en-US"/>
              </w:rPr>
              <w:t>NA</w:t>
            </w:r>
          </w:p>
        </w:tc>
      </w:tr>
      <w:tr w:rsidR="003349C2" w:rsidRPr="004F5079" w14:paraId="668208B0" w14:textId="77777777" w:rsidTr="00570C9A">
        <w:tc>
          <w:tcPr>
            <w:tcW w:w="2028" w:type="dxa"/>
          </w:tcPr>
          <w:p w14:paraId="37315B13" w14:textId="7F94E0EC" w:rsidR="003349C2" w:rsidRPr="004F5079" w:rsidRDefault="003349C2" w:rsidP="004B7C7E">
            <w:pPr>
              <w:spacing w:line="480" w:lineRule="auto"/>
              <w:rPr>
                <w:color w:val="000000"/>
                <w:sz w:val="24"/>
                <w:szCs w:val="24"/>
                <w:lang w:val="en-US"/>
              </w:rPr>
            </w:pPr>
            <w:r w:rsidRPr="004F5079">
              <w:rPr>
                <w:color w:val="000000"/>
                <w:sz w:val="24"/>
                <w:szCs w:val="24"/>
                <w:lang w:val="en-US"/>
              </w:rPr>
              <w:t xml:space="preserve">GWAS approach, covariates; age + sex. P-value threshold of </w:t>
            </w:r>
            <w:r w:rsidR="00B42065" w:rsidRPr="004F5079">
              <w:rPr>
                <w:color w:val="000000"/>
                <w:sz w:val="24"/>
                <w:szCs w:val="24"/>
                <w:lang w:val="en-US"/>
              </w:rPr>
              <w:t>P</w:t>
            </w:r>
            <w:r w:rsidRPr="004F5079">
              <w:rPr>
                <w:color w:val="000000"/>
                <w:sz w:val="24"/>
                <w:szCs w:val="24"/>
                <w:lang w:val="en-US"/>
              </w:rPr>
              <w:t xml:space="preserve"> &lt; 10</w:t>
            </w:r>
            <w:r w:rsidRPr="004F5079">
              <w:rPr>
                <w:color w:val="000000"/>
                <w:sz w:val="24"/>
                <w:szCs w:val="24"/>
                <w:vertAlign w:val="superscript"/>
                <w:lang w:val="en-US"/>
              </w:rPr>
              <w:t>-5</w:t>
            </w:r>
            <w:r w:rsidRPr="004F5079">
              <w:rPr>
                <w:color w:val="000000"/>
                <w:sz w:val="24"/>
                <w:szCs w:val="24"/>
                <w:lang w:val="en-US"/>
              </w:rPr>
              <w:t xml:space="preserve"> applied for selection of SNPs (30 selected).  (Dominant encoding)</w:t>
            </w:r>
          </w:p>
        </w:tc>
        <w:tc>
          <w:tcPr>
            <w:tcW w:w="2385" w:type="dxa"/>
          </w:tcPr>
          <w:p w14:paraId="7B7FB36D" w14:textId="77777777" w:rsidR="003349C2" w:rsidRPr="004F5079" w:rsidRDefault="003349C2" w:rsidP="004B7C7E">
            <w:pPr>
              <w:spacing w:line="480" w:lineRule="auto"/>
              <w:rPr>
                <w:color w:val="000000"/>
                <w:sz w:val="24"/>
                <w:szCs w:val="24"/>
                <w:lang w:val="en-US"/>
              </w:rPr>
            </w:pPr>
            <w:r w:rsidRPr="004F5079">
              <w:rPr>
                <w:color w:val="000000"/>
                <w:sz w:val="24"/>
                <w:szCs w:val="24"/>
                <w:lang w:val="en-US"/>
              </w:rPr>
              <w:t>Logistic regression</w:t>
            </w:r>
          </w:p>
          <w:p w14:paraId="6D136065" w14:textId="77777777" w:rsidR="003349C2" w:rsidRPr="004F5079" w:rsidRDefault="003349C2" w:rsidP="004B7C7E">
            <w:pPr>
              <w:spacing w:line="480" w:lineRule="auto"/>
              <w:rPr>
                <w:color w:val="000000"/>
                <w:sz w:val="24"/>
                <w:szCs w:val="24"/>
                <w:lang w:val="en-US"/>
              </w:rPr>
            </w:pPr>
            <w:r w:rsidRPr="004F5079">
              <w:rPr>
                <w:color w:val="000000"/>
                <w:sz w:val="24"/>
                <w:szCs w:val="24"/>
                <w:lang w:val="en-US"/>
              </w:rPr>
              <w:t>Random forest</w:t>
            </w:r>
          </w:p>
          <w:p w14:paraId="1B65F004" w14:textId="77777777" w:rsidR="003349C2" w:rsidRPr="004F5079" w:rsidRDefault="003349C2" w:rsidP="004B7C7E">
            <w:pPr>
              <w:spacing w:line="480" w:lineRule="auto"/>
              <w:rPr>
                <w:color w:val="000000"/>
                <w:sz w:val="24"/>
                <w:szCs w:val="24"/>
                <w:lang w:val="en-US"/>
              </w:rPr>
            </w:pPr>
            <w:r w:rsidRPr="004F5079">
              <w:rPr>
                <w:color w:val="000000"/>
                <w:sz w:val="24"/>
                <w:szCs w:val="24"/>
                <w:lang w:val="en-US"/>
              </w:rPr>
              <w:t>AdaBoost</w:t>
            </w:r>
          </w:p>
          <w:p w14:paraId="30B57D88" w14:textId="77777777" w:rsidR="003349C2" w:rsidRPr="004F5079" w:rsidRDefault="003349C2" w:rsidP="004B7C7E">
            <w:pPr>
              <w:spacing w:line="480" w:lineRule="auto"/>
              <w:rPr>
                <w:color w:val="000000"/>
                <w:sz w:val="24"/>
                <w:szCs w:val="24"/>
                <w:lang w:val="en-US"/>
              </w:rPr>
            </w:pPr>
            <w:r w:rsidRPr="004F5079">
              <w:rPr>
                <w:color w:val="000000" w:themeColor="text1"/>
                <w:sz w:val="24"/>
                <w:szCs w:val="24"/>
                <w:lang w:val="en-US"/>
              </w:rPr>
              <w:t>ANN (1 hidden layer)</w:t>
            </w:r>
          </w:p>
          <w:p w14:paraId="3D9D8719" w14:textId="77777777" w:rsidR="003349C2" w:rsidRPr="004F5079" w:rsidRDefault="003349C2" w:rsidP="004B7C7E">
            <w:pPr>
              <w:spacing w:line="480" w:lineRule="auto"/>
              <w:rPr>
                <w:color w:val="000000"/>
                <w:sz w:val="24"/>
                <w:szCs w:val="24"/>
                <w:lang w:val="en-US"/>
              </w:rPr>
            </w:pPr>
            <w:r w:rsidRPr="004F5079">
              <w:rPr>
                <w:color w:val="000000"/>
                <w:sz w:val="24"/>
                <w:szCs w:val="24"/>
                <w:lang w:val="en-US"/>
              </w:rPr>
              <w:t>ANN (2 hidden layers)</w:t>
            </w:r>
          </w:p>
        </w:tc>
        <w:tc>
          <w:tcPr>
            <w:tcW w:w="1592" w:type="dxa"/>
          </w:tcPr>
          <w:p w14:paraId="5F54A8DD" w14:textId="77777777" w:rsidR="003349C2" w:rsidRPr="004F5079" w:rsidRDefault="003349C2" w:rsidP="004B7C7E">
            <w:pPr>
              <w:spacing w:line="480" w:lineRule="auto"/>
              <w:jc w:val="center"/>
              <w:rPr>
                <w:b/>
                <w:bCs/>
                <w:color w:val="000000"/>
                <w:sz w:val="24"/>
                <w:szCs w:val="24"/>
                <w:lang w:val="en-US"/>
              </w:rPr>
            </w:pPr>
            <w:r w:rsidRPr="004F5079">
              <w:rPr>
                <w:b/>
                <w:bCs/>
                <w:color w:val="000000"/>
                <w:sz w:val="24"/>
                <w:szCs w:val="24"/>
                <w:lang w:val="en-US"/>
              </w:rPr>
              <w:t>NA</w:t>
            </w:r>
          </w:p>
        </w:tc>
        <w:tc>
          <w:tcPr>
            <w:tcW w:w="1519" w:type="dxa"/>
          </w:tcPr>
          <w:p w14:paraId="4DDF1DDF"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8 ± 0.02</w:t>
            </w:r>
            <w:r w:rsidRPr="004F5079">
              <w:rPr>
                <w:rFonts w:eastAsia="Calibri"/>
                <w:sz w:val="24"/>
                <w:szCs w:val="24"/>
                <w:vertAlign w:val="superscript"/>
                <w:lang w:val="en-US"/>
              </w:rPr>
              <w:t>**</w:t>
            </w:r>
          </w:p>
          <w:p w14:paraId="0389C9F5"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9 ± 0.02</w:t>
            </w:r>
            <w:r w:rsidRPr="004F5079">
              <w:rPr>
                <w:rFonts w:eastAsia="Calibri"/>
                <w:sz w:val="24"/>
                <w:szCs w:val="24"/>
                <w:vertAlign w:val="superscript"/>
                <w:lang w:val="en-US"/>
              </w:rPr>
              <w:t>**</w:t>
            </w:r>
          </w:p>
          <w:p w14:paraId="58157C97"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8 ± 0.01</w:t>
            </w:r>
            <w:r w:rsidRPr="004F5079">
              <w:rPr>
                <w:rFonts w:eastAsia="Calibri"/>
                <w:sz w:val="24"/>
                <w:szCs w:val="24"/>
                <w:vertAlign w:val="superscript"/>
                <w:lang w:val="en-US"/>
              </w:rPr>
              <w:t>**</w:t>
            </w:r>
          </w:p>
          <w:p w14:paraId="4B599CB9"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8 ± 0.01</w:t>
            </w:r>
            <w:r w:rsidRPr="004F5079">
              <w:rPr>
                <w:rFonts w:eastAsia="Calibri"/>
                <w:sz w:val="24"/>
                <w:szCs w:val="24"/>
                <w:vertAlign w:val="superscript"/>
                <w:lang w:val="en-US"/>
              </w:rPr>
              <w:t>**</w:t>
            </w:r>
          </w:p>
          <w:p w14:paraId="47DE4650"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7 ± 0.02</w:t>
            </w:r>
            <w:r w:rsidRPr="004F5079">
              <w:rPr>
                <w:rFonts w:eastAsia="Calibri"/>
                <w:sz w:val="24"/>
                <w:szCs w:val="24"/>
                <w:vertAlign w:val="superscript"/>
                <w:lang w:val="en-US"/>
              </w:rPr>
              <w:t>**</w:t>
            </w:r>
          </w:p>
        </w:tc>
        <w:tc>
          <w:tcPr>
            <w:tcW w:w="1677" w:type="dxa"/>
          </w:tcPr>
          <w:p w14:paraId="353C547D" w14:textId="77777777" w:rsidR="003349C2" w:rsidRPr="004F5079" w:rsidRDefault="003349C2" w:rsidP="004B7C7E">
            <w:pPr>
              <w:spacing w:line="480" w:lineRule="auto"/>
              <w:jc w:val="center"/>
              <w:rPr>
                <w:b/>
                <w:bCs/>
                <w:color w:val="000000"/>
                <w:sz w:val="24"/>
                <w:szCs w:val="24"/>
                <w:lang w:val="en-US"/>
              </w:rPr>
            </w:pPr>
            <w:r w:rsidRPr="004F5079">
              <w:rPr>
                <w:b/>
                <w:bCs/>
                <w:color w:val="000000"/>
                <w:sz w:val="24"/>
                <w:szCs w:val="24"/>
                <w:lang w:val="en-US"/>
              </w:rPr>
              <w:t>NA</w:t>
            </w:r>
          </w:p>
        </w:tc>
      </w:tr>
      <w:tr w:rsidR="003349C2" w:rsidRPr="004F5079" w14:paraId="6FE34129" w14:textId="77777777" w:rsidTr="00570C9A">
        <w:tc>
          <w:tcPr>
            <w:tcW w:w="2028" w:type="dxa"/>
          </w:tcPr>
          <w:p w14:paraId="25943A81" w14:textId="41C5451E" w:rsidR="003349C2" w:rsidRPr="004F5079" w:rsidRDefault="003349C2" w:rsidP="004B7C7E">
            <w:pPr>
              <w:spacing w:line="480" w:lineRule="auto"/>
              <w:rPr>
                <w:color w:val="000000"/>
                <w:sz w:val="24"/>
                <w:szCs w:val="24"/>
                <w:lang w:val="en-US"/>
              </w:rPr>
            </w:pPr>
            <w:r w:rsidRPr="004F5079">
              <w:rPr>
                <w:color w:val="000000"/>
                <w:sz w:val="24"/>
                <w:szCs w:val="24"/>
                <w:lang w:val="en-US"/>
              </w:rPr>
              <w:t xml:space="preserve">GWAS approach, covariates; age + sex. P-value threshold of </w:t>
            </w:r>
            <w:r w:rsidR="00B42065" w:rsidRPr="004F5079">
              <w:rPr>
                <w:color w:val="000000"/>
                <w:sz w:val="24"/>
                <w:szCs w:val="24"/>
                <w:lang w:val="en-US"/>
              </w:rPr>
              <w:t>P</w:t>
            </w:r>
            <w:r w:rsidRPr="004F5079">
              <w:rPr>
                <w:color w:val="000000"/>
                <w:sz w:val="24"/>
                <w:szCs w:val="24"/>
                <w:lang w:val="en-US"/>
              </w:rPr>
              <w:t xml:space="preserve"> &lt; 10</w:t>
            </w:r>
            <w:r w:rsidRPr="004F5079">
              <w:rPr>
                <w:color w:val="000000"/>
                <w:sz w:val="24"/>
                <w:szCs w:val="24"/>
                <w:vertAlign w:val="superscript"/>
                <w:lang w:val="en-US"/>
              </w:rPr>
              <w:t>-5</w:t>
            </w:r>
            <w:r w:rsidRPr="004F5079">
              <w:rPr>
                <w:color w:val="000000"/>
                <w:sz w:val="24"/>
                <w:szCs w:val="24"/>
                <w:lang w:val="en-US"/>
              </w:rPr>
              <w:t xml:space="preserve"> applied for selection of SNPs (30 selected).  (Recessive encoding)</w:t>
            </w:r>
          </w:p>
        </w:tc>
        <w:tc>
          <w:tcPr>
            <w:tcW w:w="2385" w:type="dxa"/>
          </w:tcPr>
          <w:p w14:paraId="4295364A" w14:textId="77777777" w:rsidR="003349C2" w:rsidRPr="004F5079" w:rsidRDefault="003349C2" w:rsidP="004B7C7E">
            <w:pPr>
              <w:spacing w:line="480" w:lineRule="auto"/>
              <w:rPr>
                <w:color w:val="000000"/>
                <w:sz w:val="24"/>
                <w:szCs w:val="24"/>
                <w:lang w:val="en-US"/>
              </w:rPr>
            </w:pPr>
            <w:r w:rsidRPr="004F5079">
              <w:rPr>
                <w:color w:val="000000"/>
                <w:sz w:val="24"/>
                <w:szCs w:val="24"/>
                <w:lang w:val="en-US"/>
              </w:rPr>
              <w:t>Logistic regression</w:t>
            </w:r>
          </w:p>
          <w:p w14:paraId="71507D09" w14:textId="77777777" w:rsidR="003349C2" w:rsidRPr="004F5079" w:rsidRDefault="003349C2" w:rsidP="004B7C7E">
            <w:pPr>
              <w:spacing w:line="480" w:lineRule="auto"/>
              <w:rPr>
                <w:color w:val="000000"/>
                <w:sz w:val="24"/>
                <w:szCs w:val="24"/>
                <w:lang w:val="en-US"/>
              </w:rPr>
            </w:pPr>
            <w:r w:rsidRPr="004F5079">
              <w:rPr>
                <w:color w:val="000000"/>
                <w:sz w:val="24"/>
                <w:szCs w:val="24"/>
                <w:lang w:val="en-US"/>
              </w:rPr>
              <w:t>Random forest</w:t>
            </w:r>
          </w:p>
          <w:p w14:paraId="37D9BF67" w14:textId="77777777" w:rsidR="003349C2" w:rsidRPr="004F5079" w:rsidRDefault="003349C2" w:rsidP="004B7C7E">
            <w:pPr>
              <w:spacing w:line="480" w:lineRule="auto"/>
              <w:rPr>
                <w:color w:val="000000"/>
                <w:sz w:val="24"/>
                <w:szCs w:val="24"/>
                <w:lang w:val="en-US"/>
              </w:rPr>
            </w:pPr>
            <w:r w:rsidRPr="004F5079">
              <w:rPr>
                <w:color w:val="000000"/>
                <w:sz w:val="24"/>
                <w:szCs w:val="24"/>
                <w:lang w:val="en-US"/>
              </w:rPr>
              <w:t>AdaBoost</w:t>
            </w:r>
          </w:p>
          <w:p w14:paraId="37909315" w14:textId="77777777" w:rsidR="003349C2" w:rsidRPr="004F5079" w:rsidRDefault="003349C2" w:rsidP="004B7C7E">
            <w:pPr>
              <w:spacing w:line="480" w:lineRule="auto"/>
              <w:rPr>
                <w:color w:val="000000"/>
                <w:sz w:val="24"/>
                <w:szCs w:val="24"/>
                <w:lang w:val="en-US"/>
              </w:rPr>
            </w:pPr>
            <w:r w:rsidRPr="004F5079">
              <w:rPr>
                <w:color w:val="000000" w:themeColor="text1"/>
                <w:sz w:val="24"/>
                <w:szCs w:val="24"/>
                <w:lang w:val="en-US"/>
              </w:rPr>
              <w:t>ANN (1 hidden layer)</w:t>
            </w:r>
          </w:p>
          <w:p w14:paraId="40675D1A" w14:textId="77777777" w:rsidR="003349C2" w:rsidRPr="004F5079" w:rsidRDefault="003349C2" w:rsidP="004B7C7E">
            <w:pPr>
              <w:spacing w:line="480" w:lineRule="auto"/>
              <w:rPr>
                <w:color w:val="000000"/>
                <w:sz w:val="24"/>
                <w:szCs w:val="24"/>
                <w:lang w:val="en-US"/>
              </w:rPr>
            </w:pPr>
            <w:r w:rsidRPr="004F5079">
              <w:rPr>
                <w:color w:val="000000"/>
                <w:sz w:val="24"/>
                <w:szCs w:val="24"/>
                <w:lang w:val="en-US"/>
              </w:rPr>
              <w:t>ANN (2 hidden layers)</w:t>
            </w:r>
          </w:p>
        </w:tc>
        <w:tc>
          <w:tcPr>
            <w:tcW w:w="1592" w:type="dxa"/>
          </w:tcPr>
          <w:p w14:paraId="586B8B6E" w14:textId="77777777" w:rsidR="003349C2" w:rsidRPr="004F5079" w:rsidRDefault="003349C2" w:rsidP="004B7C7E">
            <w:pPr>
              <w:spacing w:line="480" w:lineRule="auto"/>
              <w:jc w:val="center"/>
              <w:rPr>
                <w:b/>
                <w:bCs/>
                <w:color w:val="000000"/>
                <w:sz w:val="24"/>
                <w:szCs w:val="24"/>
                <w:lang w:val="en-US"/>
              </w:rPr>
            </w:pPr>
            <w:r w:rsidRPr="004F5079">
              <w:rPr>
                <w:b/>
                <w:bCs/>
                <w:color w:val="000000"/>
                <w:sz w:val="24"/>
                <w:szCs w:val="24"/>
                <w:lang w:val="en-US"/>
              </w:rPr>
              <w:t>NA</w:t>
            </w:r>
          </w:p>
        </w:tc>
        <w:tc>
          <w:tcPr>
            <w:tcW w:w="1519" w:type="dxa"/>
          </w:tcPr>
          <w:p w14:paraId="30D0E4C3"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0 ± 0.02</w:t>
            </w:r>
            <w:r w:rsidRPr="004F5079">
              <w:rPr>
                <w:rFonts w:eastAsia="Calibri"/>
                <w:sz w:val="24"/>
                <w:szCs w:val="24"/>
                <w:vertAlign w:val="superscript"/>
                <w:lang w:val="en-US"/>
              </w:rPr>
              <w:t>**</w:t>
            </w:r>
          </w:p>
          <w:p w14:paraId="58E4D299"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1 ± 0.01</w:t>
            </w:r>
            <w:r w:rsidRPr="004F5079">
              <w:rPr>
                <w:rFonts w:eastAsia="Calibri"/>
                <w:sz w:val="24"/>
                <w:szCs w:val="24"/>
                <w:vertAlign w:val="superscript"/>
                <w:lang w:val="en-US"/>
              </w:rPr>
              <w:t>**</w:t>
            </w:r>
          </w:p>
          <w:p w14:paraId="5D70158A"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1 ± 0.01</w:t>
            </w:r>
            <w:r w:rsidRPr="004F5079">
              <w:rPr>
                <w:rFonts w:eastAsia="Calibri"/>
                <w:sz w:val="24"/>
                <w:szCs w:val="24"/>
                <w:vertAlign w:val="superscript"/>
                <w:lang w:val="en-US"/>
              </w:rPr>
              <w:t>**</w:t>
            </w:r>
          </w:p>
          <w:p w14:paraId="2FF746CB"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1 ± 0.01</w:t>
            </w:r>
            <w:r w:rsidRPr="004F5079">
              <w:rPr>
                <w:rFonts w:eastAsia="Calibri"/>
                <w:sz w:val="24"/>
                <w:szCs w:val="24"/>
                <w:vertAlign w:val="superscript"/>
                <w:lang w:val="en-US"/>
              </w:rPr>
              <w:t>**</w:t>
            </w:r>
          </w:p>
          <w:p w14:paraId="3C63B6A8"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0 ± 0.02</w:t>
            </w:r>
            <w:r w:rsidRPr="004F5079">
              <w:rPr>
                <w:rFonts w:eastAsia="Calibri"/>
                <w:sz w:val="24"/>
                <w:szCs w:val="24"/>
                <w:vertAlign w:val="superscript"/>
                <w:lang w:val="en-US"/>
              </w:rPr>
              <w:t>**</w:t>
            </w:r>
          </w:p>
        </w:tc>
        <w:tc>
          <w:tcPr>
            <w:tcW w:w="1677" w:type="dxa"/>
          </w:tcPr>
          <w:p w14:paraId="58632DDC" w14:textId="77777777" w:rsidR="003349C2" w:rsidRPr="004F5079" w:rsidRDefault="003349C2" w:rsidP="004B7C7E">
            <w:pPr>
              <w:spacing w:line="480" w:lineRule="auto"/>
              <w:jc w:val="center"/>
              <w:rPr>
                <w:b/>
                <w:bCs/>
                <w:color w:val="000000"/>
                <w:sz w:val="24"/>
                <w:szCs w:val="24"/>
                <w:lang w:val="en-US"/>
              </w:rPr>
            </w:pPr>
            <w:r w:rsidRPr="004F5079">
              <w:rPr>
                <w:b/>
                <w:bCs/>
                <w:color w:val="000000"/>
                <w:sz w:val="24"/>
                <w:szCs w:val="24"/>
                <w:lang w:val="en-US"/>
              </w:rPr>
              <w:t>NA</w:t>
            </w:r>
          </w:p>
        </w:tc>
      </w:tr>
      <w:tr w:rsidR="003349C2" w:rsidRPr="004F5079" w14:paraId="693A751D" w14:textId="77777777" w:rsidTr="00570C9A">
        <w:tc>
          <w:tcPr>
            <w:tcW w:w="2028" w:type="dxa"/>
          </w:tcPr>
          <w:p w14:paraId="7C47C5D7" w14:textId="36E73197" w:rsidR="003349C2" w:rsidRPr="004F5079" w:rsidRDefault="003349C2" w:rsidP="004B7C7E">
            <w:pPr>
              <w:spacing w:line="480" w:lineRule="auto"/>
              <w:rPr>
                <w:color w:val="000000"/>
                <w:sz w:val="24"/>
                <w:szCs w:val="24"/>
                <w:lang w:val="en-US"/>
              </w:rPr>
            </w:pPr>
            <w:r w:rsidRPr="004F5079">
              <w:rPr>
                <w:color w:val="000000"/>
                <w:sz w:val="24"/>
                <w:szCs w:val="24"/>
                <w:lang w:val="en-US"/>
              </w:rPr>
              <w:t xml:space="preserve">GWAS approach, covariates; age + sex. P-value threshold of </w:t>
            </w:r>
            <w:r w:rsidR="00B42065" w:rsidRPr="004F5079">
              <w:rPr>
                <w:color w:val="000000"/>
                <w:sz w:val="24"/>
                <w:szCs w:val="24"/>
                <w:lang w:val="en-US"/>
              </w:rPr>
              <w:t>P</w:t>
            </w:r>
            <w:r w:rsidRPr="004F5079">
              <w:rPr>
                <w:color w:val="000000"/>
                <w:sz w:val="24"/>
                <w:szCs w:val="24"/>
                <w:lang w:val="en-US"/>
              </w:rPr>
              <w:t xml:space="preserve"> &lt; </w:t>
            </w:r>
            <w:r w:rsidRPr="004F5079">
              <w:rPr>
                <w:color w:val="000000"/>
                <w:sz w:val="24"/>
                <w:szCs w:val="24"/>
                <w:lang w:val="en-US"/>
              </w:rPr>
              <w:lastRenderedPageBreak/>
              <w:t>10</w:t>
            </w:r>
            <w:r w:rsidRPr="004F5079">
              <w:rPr>
                <w:color w:val="000000"/>
                <w:sz w:val="24"/>
                <w:szCs w:val="24"/>
                <w:vertAlign w:val="superscript"/>
                <w:lang w:val="en-US"/>
              </w:rPr>
              <w:t>-5</w:t>
            </w:r>
            <w:r w:rsidRPr="004F5079">
              <w:rPr>
                <w:color w:val="000000"/>
                <w:sz w:val="24"/>
                <w:szCs w:val="24"/>
                <w:lang w:val="en-US"/>
              </w:rPr>
              <w:t xml:space="preserve"> applied for selection of SNPs (30 selected).  (Binary encoding)</w:t>
            </w:r>
          </w:p>
        </w:tc>
        <w:tc>
          <w:tcPr>
            <w:tcW w:w="2385" w:type="dxa"/>
          </w:tcPr>
          <w:p w14:paraId="687DC45C" w14:textId="77777777" w:rsidR="003349C2" w:rsidRPr="004F5079" w:rsidRDefault="003349C2" w:rsidP="004B7C7E">
            <w:pPr>
              <w:spacing w:line="480" w:lineRule="auto"/>
              <w:rPr>
                <w:color w:val="000000"/>
                <w:sz w:val="24"/>
                <w:szCs w:val="24"/>
                <w:lang w:val="en-US"/>
              </w:rPr>
            </w:pPr>
            <w:r w:rsidRPr="004F5079">
              <w:rPr>
                <w:color w:val="000000"/>
                <w:sz w:val="24"/>
                <w:szCs w:val="24"/>
                <w:lang w:val="en-US"/>
              </w:rPr>
              <w:lastRenderedPageBreak/>
              <w:t>Logistic regression</w:t>
            </w:r>
          </w:p>
          <w:p w14:paraId="3BE2F5FB" w14:textId="77777777" w:rsidR="003349C2" w:rsidRPr="004F5079" w:rsidRDefault="003349C2" w:rsidP="004B7C7E">
            <w:pPr>
              <w:spacing w:line="480" w:lineRule="auto"/>
              <w:rPr>
                <w:color w:val="000000"/>
                <w:sz w:val="24"/>
                <w:szCs w:val="24"/>
                <w:lang w:val="en-US"/>
              </w:rPr>
            </w:pPr>
            <w:r w:rsidRPr="004F5079">
              <w:rPr>
                <w:color w:val="000000"/>
                <w:sz w:val="24"/>
                <w:szCs w:val="24"/>
                <w:lang w:val="en-US"/>
              </w:rPr>
              <w:t>Random forest</w:t>
            </w:r>
          </w:p>
          <w:p w14:paraId="0D0381FE" w14:textId="77777777" w:rsidR="003349C2" w:rsidRPr="004F5079" w:rsidRDefault="003349C2" w:rsidP="004B7C7E">
            <w:pPr>
              <w:spacing w:line="480" w:lineRule="auto"/>
              <w:rPr>
                <w:color w:val="000000"/>
                <w:sz w:val="24"/>
                <w:szCs w:val="24"/>
                <w:lang w:val="en-US"/>
              </w:rPr>
            </w:pPr>
            <w:r w:rsidRPr="004F5079">
              <w:rPr>
                <w:color w:val="000000"/>
                <w:sz w:val="24"/>
                <w:szCs w:val="24"/>
                <w:lang w:val="en-US"/>
              </w:rPr>
              <w:t>AdaBoost</w:t>
            </w:r>
          </w:p>
          <w:p w14:paraId="5A9E9EA6" w14:textId="77777777" w:rsidR="003349C2" w:rsidRPr="004F5079" w:rsidRDefault="003349C2" w:rsidP="004B7C7E">
            <w:pPr>
              <w:spacing w:line="480" w:lineRule="auto"/>
              <w:rPr>
                <w:color w:val="000000"/>
                <w:sz w:val="24"/>
                <w:szCs w:val="24"/>
                <w:lang w:val="en-US"/>
              </w:rPr>
            </w:pPr>
            <w:r w:rsidRPr="004F5079">
              <w:rPr>
                <w:color w:val="000000" w:themeColor="text1"/>
                <w:sz w:val="24"/>
                <w:szCs w:val="24"/>
                <w:lang w:val="en-US"/>
              </w:rPr>
              <w:t>ANN (1 hidden layer)</w:t>
            </w:r>
          </w:p>
          <w:p w14:paraId="12393B0C" w14:textId="77777777" w:rsidR="003349C2" w:rsidRPr="004F5079" w:rsidRDefault="003349C2" w:rsidP="004B7C7E">
            <w:pPr>
              <w:spacing w:line="480" w:lineRule="auto"/>
              <w:rPr>
                <w:color w:val="000000"/>
                <w:sz w:val="24"/>
                <w:szCs w:val="24"/>
                <w:lang w:val="en-US"/>
              </w:rPr>
            </w:pPr>
            <w:r w:rsidRPr="004F5079">
              <w:rPr>
                <w:color w:val="000000"/>
                <w:sz w:val="24"/>
                <w:szCs w:val="24"/>
                <w:lang w:val="en-US"/>
              </w:rPr>
              <w:lastRenderedPageBreak/>
              <w:t>ANN (2 hidden layers)</w:t>
            </w:r>
          </w:p>
        </w:tc>
        <w:tc>
          <w:tcPr>
            <w:tcW w:w="1592" w:type="dxa"/>
          </w:tcPr>
          <w:p w14:paraId="389AEEB0" w14:textId="77777777" w:rsidR="003349C2" w:rsidRPr="004F5079" w:rsidRDefault="003349C2" w:rsidP="004B7C7E">
            <w:pPr>
              <w:spacing w:line="480" w:lineRule="auto"/>
              <w:jc w:val="center"/>
              <w:rPr>
                <w:b/>
                <w:bCs/>
                <w:color w:val="000000"/>
                <w:sz w:val="24"/>
                <w:szCs w:val="24"/>
                <w:lang w:val="en-US"/>
              </w:rPr>
            </w:pPr>
            <w:r w:rsidRPr="004F5079">
              <w:rPr>
                <w:b/>
                <w:bCs/>
                <w:color w:val="000000"/>
                <w:sz w:val="24"/>
                <w:szCs w:val="24"/>
                <w:lang w:val="en-US"/>
              </w:rPr>
              <w:lastRenderedPageBreak/>
              <w:t>NA</w:t>
            </w:r>
          </w:p>
        </w:tc>
        <w:tc>
          <w:tcPr>
            <w:tcW w:w="1519" w:type="dxa"/>
          </w:tcPr>
          <w:p w14:paraId="2AC399AD"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5 ± 0.02</w:t>
            </w:r>
            <w:r w:rsidRPr="004F5079">
              <w:rPr>
                <w:rFonts w:eastAsia="Calibri"/>
                <w:sz w:val="24"/>
                <w:szCs w:val="24"/>
                <w:vertAlign w:val="superscript"/>
                <w:lang w:val="en-US"/>
              </w:rPr>
              <w:t>**</w:t>
            </w:r>
          </w:p>
          <w:p w14:paraId="2CEB3D1E"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9 ± 0.02</w:t>
            </w:r>
            <w:r w:rsidRPr="004F5079">
              <w:rPr>
                <w:rFonts w:eastAsia="Calibri"/>
                <w:sz w:val="24"/>
                <w:szCs w:val="24"/>
                <w:vertAlign w:val="superscript"/>
                <w:lang w:val="en-US"/>
              </w:rPr>
              <w:t>**</w:t>
            </w:r>
          </w:p>
          <w:p w14:paraId="57947560"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7 ± 0.02</w:t>
            </w:r>
            <w:r w:rsidRPr="004F5079">
              <w:rPr>
                <w:rFonts w:eastAsia="Calibri"/>
                <w:sz w:val="24"/>
                <w:szCs w:val="24"/>
                <w:vertAlign w:val="superscript"/>
                <w:lang w:val="en-US"/>
              </w:rPr>
              <w:t>**</w:t>
            </w:r>
          </w:p>
          <w:p w14:paraId="7567B6AB"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56 ± 0.02</w:t>
            </w:r>
            <w:r w:rsidRPr="004F5079">
              <w:rPr>
                <w:rFonts w:eastAsia="Calibri"/>
                <w:sz w:val="24"/>
                <w:szCs w:val="24"/>
                <w:vertAlign w:val="superscript"/>
                <w:lang w:val="en-US"/>
              </w:rPr>
              <w:t>**</w:t>
            </w:r>
          </w:p>
          <w:p w14:paraId="26D7B350"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lastRenderedPageBreak/>
              <w:t>0.56 ± 0.02</w:t>
            </w:r>
            <w:r w:rsidRPr="004F5079">
              <w:rPr>
                <w:rFonts w:eastAsia="Calibri"/>
                <w:sz w:val="24"/>
                <w:szCs w:val="24"/>
                <w:vertAlign w:val="superscript"/>
                <w:lang w:val="en-US"/>
              </w:rPr>
              <w:t>**</w:t>
            </w:r>
          </w:p>
        </w:tc>
        <w:tc>
          <w:tcPr>
            <w:tcW w:w="1677" w:type="dxa"/>
          </w:tcPr>
          <w:p w14:paraId="3C06BAD6" w14:textId="77777777" w:rsidR="003349C2" w:rsidRPr="004F5079" w:rsidRDefault="003349C2" w:rsidP="004B7C7E">
            <w:pPr>
              <w:spacing w:line="480" w:lineRule="auto"/>
              <w:jc w:val="center"/>
              <w:rPr>
                <w:b/>
                <w:bCs/>
                <w:color w:val="000000"/>
                <w:sz w:val="24"/>
                <w:szCs w:val="24"/>
                <w:lang w:val="en-US"/>
              </w:rPr>
            </w:pPr>
            <w:r w:rsidRPr="004F5079">
              <w:rPr>
                <w:b/>
                <w:bCs/>
                <w:color w:val="000000"/>
                <w:sz w:val="24"/>
                <w:szCs w:val="24"/>
                <w:lang w:val="en-US"/>
              </w:rPr>
              <w:lastRenderedPageBreak/>
              <w:t>NA</w:t>
            </w:r>
          </w:p>
        </w:tc>
      </w:tr>
      <w:tr w:rsidR="003349C2" w:rsidRPr="004F5079" w14:paraId="6F236156" w14:textId="77777777" w:rsidTr="00570C9A">
        <w:tc>
          <w:tcPr>
            <w:tcW w:w="2028" w:type="dxa"/>
          </w:tcPr>
          <w:p w14:paraId="4E09937F" w14:textId="7CB37AA7" w:rsidR="003349C2" w:rsidRPr="004F5079" w:rsidRDefault="003349C2" w:rsidP="004B7C7E">
            <w:pPr>
              <w:spacing w:line="480" w:lineRule="auto"/>
              <w:rPr>
                <w:color w:val="000000"/>
                <w:sz w:val="24"/>
                <w:szCs w:val="24"/>
                <w:lang w:val="en-US"/>
              </w:rPr>
            </w:pPr>
            <w:proofErr w:type="spellStart"/>
            <w:r w:rsidRPr="004F5079">
              <w:rPr>
                <w:color w:val="000000"/>
                <w:sz w:val="24"/>
                <w:szCs w:val="24"/>
                <w:lang w:val="en-US"/>
              </w:rPr>
              <w:t>Wolthers</w:t>
            </w:r>
            <w:proofErr w:type="spellEnd"/>
            <w:r w:rsidRPr="004F5079">
              <w:rPr>
                <w:color w:val="000000"/>
                <w:sz w:val="24"/>
                <w:szCs w:val="24"/>
                <w:lang w:val="en-US"/>
              </w:rPr>
              <w:t xml:space="preserve"> </w:t>
            </w:r>
            <w:r w:rsidRPr="004F5079">
              <w:rPr>
                <w:i/>
                <w:iCs/>
                <w:color w:val="000000"/>
                <w:sz w:val="24"/>
                <w:szCs w:val="24"/>
                <w:lang w:val="en-US"/>
              </w:rPr>
              <w:t>et al</w:t>
            </w:r>
            <w:r w:rsidR="0089315D" w:rsidRPr="004F5079">
              <w:rPr>
                <w:color w:val="000000"/>
                <w:sz w:val="24"/>
                <w:szCs w:val="24"/>
                <w:lang w:val="en-US"/>
              </w:rPr>
              <w:t xml:space="preserve"> </w:t>
            </w:r>
            <w:r w:rsidRPr="004F5079">
              <w:rPr>
                <w:color w:val="000000"/>
                <w:sz w:val="24"/>
                <w:szCs w:val="24"/>
                <w:lang w:val="en-US"/>
              </w:rPr>
              <w:t xml:space="preserve">2019 top 30 </w:t>
            </w:r>
            <w:r w:rsidR="0089315D" w:rsidRPr="004F5079">
              <w:rPr>
                <w:color w:val="000000"/>
                <w:sz w:val="24"/>
                <w:szCs w:val="24"/>
                <w:lang w:val="en-US"/>
              </w:rPr>
              <w:t>P</w:t>
            </w:r>
            <w:r w:rsidRPr="004F5079">
              <w:rPr>
                <w:color w:val="000000"/>
                <w:sz w:val="24"/>
                <w:szCs w:val="24"/>
                <w:lang w:val="en-US"/>
              </w:rPr>
              <w:t>-value SNPs (Binary</w:t>
            </w:r>
            <w:r w:rsidR="00B42065" w:rsidRPr="004F5079">
              <w:rPr>
                <w:color w:val="000000"/>
                <w:sz w:val="24"/>
                <w:szCs w:val="24"/>
                <w:lang w:val="en-US"/>
              </w:rPr>
              <w:t xml:space="preserve"> allele</w:t>
            </w:r>
            <w:r w:rsidRPr="004F5079">
              <w:rPr>
                <w:color w:val="000000"/>
                <w:sz w:val="24"/>
                <w:szCs w:val="24"/>
                <w:lang w:val="en-US"/>
              </w:rPr>
              <w:t xml:space="preserve"> encoding)</w:t>
            </w:r>
          </w:p>
        </w:tc>
        <w:tc>
          <w:tcPr>
            <w:tcW w:w="2385" w:type="dxa"/>
          </w:tcPr>
          <w:p w14:paraId="606C4CCC" w14:textId="77777777" w:rsidR="003349C2" w:rsidRPr="004F5079" w:rsidRDefault="003349C2" w:rsidP="004B7C7E">
            <w:pPr>
              <w:spacing w:line="480" w:lineRule="auto"/>
              <w:rPr>
                <w:color w:val="000000" w:themeColor="text1"/>
                <w:sz w:val="24"/>
                <w:szCs w:val="24"/>
                <w:lang w:val="en-US"/>
              </w:rPr>
            </w:pPr>
            <w:r w:rsidRPr="004F5079">
              <w:rPr>
                <w:color w:val="000000" w:themeColor="text1"/>
                <w:sz w:val="24"/>
                <w:szCs w:val="24"/>
                <w:lang w:val="en-US"/>
              </w:rPr>
              <w:t>ANN (1 hidden layer)</w:t>
            </w:r>
          </w:p>
          <w:p w14:paraId="35CB09E6" w14:textId="77777777" w:rsidR="003349C2" w:rsidRPr="004F5079" w:rsidRDefault="003349C2" w:rsidP="004B7C7E">
            <w:pPr>
              <w:spacing w:line="480" w:lineRule="auto"/>
              <w:rPr>
                <w:color w:val="000000" w:themeColor="text1"/>
                <w:sz w:val="24"/>
                <w:szCs w:val="24"/>
                <w:lang w:val="en-US"/>
              </w:rPr>
            </w:pPr>
            <w:r w:rsidRPr="004F5079">
              <w:rPr>
                <w:color w:val="000000"/>
                <w:sz w:val="24"/>
                <w:szCs w:val="24"/>
                <w:lang w:val="en-US"/>
              </w:rPr>
              <w:t>24.86 features included on average across 100 model initializations. Forward selection, starting with age, sex, rs1505495 and rs4655107).</w:t>
            </w:r>
          </w:p>
        </w:tc>
        <w:tc>
          <w:tcPr>
            <w:tcW w:w="1592" w:type="dxa"/>
          </w:tcPr>
          <w:p w14:paraId="49478396"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82 ± 0.01</w:t>
            </w:r>
          </w:p>
          <w:p w14:paraId="578FF2D3" w14:textId="77777777" w:rsidR="003349C2" w:rsidRPr="004F5079" w:rsidRDefault="003349C2" w:rsidP="004B7C7E">
            <w:pPr>
              <w:spacing w:line="480" w:lineRule="auto"/>
              <w:jc w:val="center"/>
              <w:rPr>
                <w:rFonts w:eastAsia="Calibri"/>
                <w:sz w:val="24"/>
                <w:szCs w:val="24"/>
                <w:lang w:val="en-US"/>
              </w:rPr>
            </w:pPr>
          </w:p>
        </w:tc>
        <w:tc>
          <w:tcPr>
            <w:tcW w:w="1519" w:type="dxa"/>
          </w:tcPr>
          <w:p w14:paraId="4863609E"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81 ± 0.02</w:t>
            </w:r>
          </w:p>
          <w:p w14:paraId="277E70AE" w14:textId="77777777" w:rsidR="003349C2" w:rsidRPr="004F5079" w:rsidRDefault="003349C2" w:rsidP="004B7C7E">
            <w:pPr>
              <w:spacing w:line="480" w:lineRule="auto"/>
              <w:jc w:val="center"/>
              <w:rPr>
                <w:rFonts w:eastAsia="Calibri"/>
                <w:sz w:val="24"/>
                <w:szCs w:val="24"/>
                <w:lang w:val="en-US"/>
              </w:rPr>
            </w:pPr>
          </w:p>
        </w:tc>
        <w:tc>
          <w:tcPr>
            <w:tcW w:w="1677" w:type="dxa"/>
          </w:tcPr>
          <w:p w14:paraId="38B5908A" w14:textId="77777777" w:rsidR="003349C2" w:rsidRPr="004F5079" w:rsidRDefault="003349C2" w:rsidP="004B7C7E">
            <w:pPr>
              <w:spacing w:line="480" w:lineRule="auto"/>
              <w:jc w:val="center"/>
              <w:rPr>
                <w:rFonts w:eastAsia="Calibri"/>
                <w:sz w:val="24"/>
                <w:szCs w:val="24"/>
                <w:lang w:val="en-US"/>
              </w:rPr>
            </w:pPr>
            <w:r w:rsidRPr="004F5079">
              <w:rPr>
                <w:rFonts w:eastAsia="Calibri"/>
                <w:sz w:val="24"/>
                <w:szCs w:val="24"/>
                <w:lang w:val="en-US"/>
              </w:rPr>
              <w:t>0.61 ± 0.04</w:t>
            </w:r>
          </w:p>
          <w:p w14:paraId="2876C2FE" w14:textId="77777777" w:rsidR="003349C2" w:rsidRPr="004F5079" w:rsidRDefault="003349C2" w:rsidP="004B7C7E">
            <w:pPr>
              <w:spacing w:line="480" w:lineRule="auto"/>
              <w:jc w:val="center"/>
              <w:rPr>
                <w:rFonts w:eastAsia="Calibri"/>
                <w:sz w:val="24"/>
                <w:szCs w:val="24"/>
                <w:lang w:val="en-US"/>
              </w:rPr>
            </w:pPr>
          </w:p>
        </w:tc>
      </w:tr>
    </w:tbl>
    <w:p w14:paraId="36A67C6D" w14:textId="77777777" w:rsidR="00AF6EB9" w:rsidRPr="004F5079" w:rsidRDefault="00AF6EB9" w:rsidP="004B7C7E">
      <w:pPr>
        <w:spacing w:line="480" w:lineRule="auto"/>
        <w:jc w:val="both"/>
        <w:rPr>
          <w:color w:val="000000"/>
          <w:lang w:val="en-US"/>
        </w:rPr>
      </w:pPr>
    </w:p>
    <w:p w14:paraId="0188439C" w14:textId="5BD8DE94" w:rsidR="00317367" w:rsidRPr="004F5079" w:rsidRDefault="00317367" w:rsidP="004B7C7E">
      <w:pPr>
        <w:spacing w:line="480" w:lineRule="auto"/>
        <w:jc w:val="both"/>
        <w:rPr>
          <w:color w:val="000000"/>
          <w:lang w:val="en-US"/>
        </w:rPr>
      </w:pPr>
    </w:p>
    <w:p w14:paraId="00CD2D71" w14:textId="77777777" w:rsidR="00DB5F70" w:rsidRPr="004F5079" w:rsidRDefault="00DB5F70" w:rsidP="004B7C7E">
      <w:pPr>
        <w:spacing w:line="480" w:lineRule="auto"/>
        <w:rPr>
          <w:b/>
          <w:bCs/>
          <w:i/>
          <w:iCs/>
          <w:lang w:val="en-US"/>
        </w:rPr>
      </w:pPr>
      <w:r w:rsidRPr="004F5079">
        <w:rPr>
          <w:b/>
          <w:bCs/>
          <w:i/>
          <w:iCs/>
          <w:lang w:val="en-US"/>
        </w:rPr>
        <w:br w:type="page"/>
      </w:r>
    </w:p>
    <w:p w14:paraId="24F425DC" w14:textId="43673245" w:rsidR="00144ED0" w:rsidRPr="004F5079" w:rsidRDefault="00144ED0" w:rsidP="004B7C7E">
      <w:pPr>
        <w:spacing w:line="480" w:lineRule="auto"/>
        <w:jc w:val="both"/>
        <w:rPr>
          <w:lang w:val="en-US"/>
        </w:rPr>
      </w:pPr>
      <w:r w:rsidRPr="004F5079">
        <w:rPr>
          <w:lang w:val="en-US"/>
        </w:rPr>
        <w:lastRenderedPageBreak/>
        <w:t>Supplementary Figure S.</w:t>
      </w:r>
      <w:ins w:id="984" w:author="Rikke Linnemann Nielsen" w:date="2021-04-16T15:42:00Z">
        <w:r w:rsidR="005A2C5E">
          <w:rPr>
            <w:lang w:val="en-US"/>
          </w:rPr>
          <w:t>8</w:t>
        </w:r>
      </w:ins>
      <w:del w:id="985" w:author="Rikke Linnemann Nielsen" w:date="2021-04-16T15:42:00Z">
        <w:r w:rsidRPr="004F5079" w:rsidDel="005A2C5E">
          <w:rPr>
            <w:lang w:val="en-US"/>
          </w:rPr>
          <w:delText>6</w:delText>
        </w:r>
      </w:del>
    </w:p>
    <w:p w14:paraId="7E4D1EE8" w14:textId="3E00584B" w:rsidR="0094399E" w:rsidRPr="004F5079" w:rsidRDefault="0094399E" w:rsidP="004B7C7E">
      <w:pPr>
        <w:spacing w:line="480" w:lineRule="auto"/>
        <w:jc w:val="both"/>
        <w:rPr>
          <w:color w:val="000000"/>
          <w:lang w:val="en-US"/>
        </w:rPr>
      </w:pPr>
      <w:r w:rsidRPr="004F5079">
        <w:rPr>
          <w:b/>
          <w:bCs/>
          <w:i/>
          <w:iCs/>
          <w:lang w:val="en-US"/>
        </w:rPr>
        <w:t>Supplementary Figure S.</w:t>
      </w:r>
      <w:ins w:id="986" w:author="Rikke Linnemann Nielsen" w:date="2021-04-16T15:42:00Z">
        <w:r w:rsidR="005A2C5E">
          <w:rPr>
            <w:b/>
            <w:bCs/>
            <w:i/>
            <w:iCs/>
            <w:lang w:val="en-US"/>
          </w:rPr>
          <w:t>8</w:t>
        </w:r>
      </w:ins>
      <w:del w:id="987" w:author="Rikke Linnemann Nielsen" w:date="2021-04-16T15:42:00Z">
        <w:r w:rsidRPr="004F5079" w:rsidDel="005A2C5E">
          <w:rPr>
            <w:b/>
            <w:bCs/>
            <w:i/>
            <w:iCs/>
            <w:lang w:val="en-US"/>
          </w:rPr>
          <w:delText>6</w:delText>
        </w:r>
      </w:del>
      <w:r w:rsidRPr="004F5079">
        <w:rPr>
          <w:b/>
          <w:bCs/>
          <w:i/>
          <w:iCs/>
          <w:lang w:val="en-US"/>
        </w:rPr>
        <w:t xml:space="preserve">: </w:t>
      </w:r>
      <w:r w:rsidR="000A13CA" w:rsidRPr="004F5079">
        <w:rPr>
          <w:b/>
          <w:bCs/>
          <w:i/>
          <w:iCs/>
          <w:lang w:val="en-US"/>
        </w:rPr>
        <w:t>Prediction comparisons.</w:t>
      </w:r>
      <w:r w:rsidR="000A13CA" w:rsidRPr="004F5079">
        <w:rPr>
          <w:i/>
          <w:iCs/>
          <w:lang w:val="en-US"/>
        </w:rPr>
        <w:t xml:space="preserve"> </w:t>
      </w:r>
      <w:r w:rsidR="000A13CA" w:rsidRPr="004F5079">
        <w:rPr>
          <w:lang w:val="en-US"/>
        </w:rPr>
        <w:t xml:space="preserve">A) Predictions on the test set (N = 1290) for ensemble model with mean scoring vs the predictions of </w:t>
      </w:r>
      <w:proofErr w:type="spellStart"/>
      <w:r w:rsidR="000A13CA" w:rsidRPr="004F5079">
        <w:rPr>
          <w:lang w:val="en-US"/>
        </w:rPr>
        <w:t>Wolthers</w:t>
      </w:r>
      <w:proofErr w:type="spellEnd"/>
      <w:r w:rsidR="000A13CA" w:rsidRPr="004F5079">
        <w:rPr>
          <w:lang w:val="en-US"/>
        </w:rPr>
        <w:t xml:space="preserve"> </w:t>
      </w:r>
      <w:r w:rsidR="000A13CA" w:rsidRPr="004F5079">
        <w:rPr>
          <w:i/>
          <w:iCs/>
          <w:lang w:val="en-US"/>
        </w:rPr>
        <w:t>et al</w:t>
      </w:r>
      <w:r w:rsidR="000A13CA" w:rsidRPr="004F5079">
        <w:rPr>
          <w:lang w:val="en-US"/>
        </w:rPr>
        <w:t xml:space="preserve"> 2019 ANN with binary encoding of genetics. B) Predictions on the test </w:t>
      </w:r>
      <w:r w:rsidR="009E2683" w:rsidRPr="004F5079">
        <w:rPr>
          <w:lang w:val="en-US"/>
        </w:rPr>
        <w:t>data</w:t>
      </w:r>
      <w:r w:rsidR="000A13CA" w:rsidRPr="004F5079">
        <w:rPr>
          <w:lang w:val="en-US"/>
        </w:rPr>
        <w:t xml:space="preserve">set (N = 1290) for ensemble model with confident mean scoring (threshold = 0.70) vs the predictions of </w:t>
      </w:r>
      <w:proofErr w:type="spellStart"/>
      <w:r w:rsidR="000A13CA" w:rsidRPr="004F5079">
        <w:rPr>
          <w:lang w:val="en-US"/>
        </w:rPr>
        <w:t>Wolthers</w:t>
      </w:r>
      <w:proofErr w:type="spellEnd"/>
      <w:r w:rsidR="000A13CA" w:rsidRPr="004F5079">
        <w:rPr>
          <w:lang w:val="en-US"/>
        </w:rPr>
        <w:t xml:space="preserve"> </w:t>
      </w:r>
      <w:r w:rsidR="000A13CA" w:rsidRPr="004F5079">
        <w:rPr>
          <w:i/>
          <w:iCs/>
          <w:lang w:val="en-US"/>
        </w:rPr>
        <w:t xml:space="preserve">et al </w:t>
      </w:r>
      <w:r w:rsidR="000A13CA" w:rsidRPr="004F5079">
        <w:rPr>
          <w:lang w:val="en-US"/>
        </w:rPr>
        <w:t xml:space="preserve">2019 ANN with </w:t>
      </w:r>
      <w:r w:rsidR="009E2683" w:rsidRPr="004F5079">
        <w:rPr>
          <w:lang w:val="en-US"/>
        </w:rPr>
        <w:t>binary allele</w:t>
      </w:r>
      <w:r w:rsidR="000A13CA" w:rsidRPr="004F5079">
        <w:rPr>
          <w:lang w:val="en-US"/>
        </w:rPr>
        <w:t xml:space="preserve"> encoding of genetics. C) Predictions on the</w:t>
      </w:r>
      <w:r w:rsidR="009E2683" w:rsidRPr="004F5079">
        <w:rPr>
          <w:lang w:val="en-US"/>
        </w:rPr>
        <w:t xml:space="preserve"> hold-out</w:t>
      </w:r>
      <w:r w:rsidR="000A13CA" w:rsidRPr="004F5079">
        <w:rPr>
          <w:lang w:val="en-US"/>
        </w:rPr>
        <w:t xml:space="preserve"> validation set (N = 100) for ensemble model with confident mean scoring (threshold = 0.70) vs the predictions of </w:t>
      </w:r>
      <w:proofErr w:type="spellStart"/>
      <w:r w:rsidR="000A13CA" w:rsidRPr="004F5079">
        <w:rPr>
          <w:lang w:val="en-US"/>
        </w:rPr>
        <w:t>Wolthers</w:t>
      </w:r>
      <w:proofErr w:type="spellEnd"/>
      <w:r w:rsidR="000A13CA" w:rsidRPr="004F5079">
        <w:rPr>
          <w:lang w:val="en-US"/>
        </w:rPr>
        <w:t xml:space="preserve"> </w:t>
      </w:r>
      <w:r w:rsidR="000A13CA" w:rsidRPr="004F5079">
        <w:rPr>
          <w:i/>
          <w:iCs/>
          <w:lang w:val="en-US"/>
        </w:rPr>
        <w:t>et al</w:t>
      </w:r>
      <w:r w:rsidR="000A13CA" w:rsidRPr="004F5079">
        <w:rPr>
          <w:lang w:val="en-US"/>
        </w:rPr>
        <w:t xml:space="preserve"> 2019 ANN with binary encoding of genetics. D) Predictions of second AAP (N = 37) for ensemble model with confident mean scoring (threshold = 0.70) vs the predictions of </w:t>
      </w:r>
      <w:proofErr w:type="spellStart"/>
      <w:r w:rsidR="000A13CA" w:rsidRPr="004F5079">
        <w:rPr>
          <w:lang w:val="en-US"/>
        </w:rPr>
        <w:t>Wolthers</w:t>
      </w:r>
      <w:proofErr w:type="spellEnd"/>
      <w:r w:rsidR="000A13CA" w:rsidRPr="004F5079">
        <w:rPr>
          <w:lang w:val="en-US"/>
        </w:rPr>
        <w:t xml:space="preserve"> </w:t>
      </w:r>
      <w:r w:rsidR="000A13CA" w:rsidRPr="004F5079">
        <w:rPr>
          <w:i/>
          <w:iCs/>
          <w:lang w:val="en-US"/>
        </w:rPr>
        <w:t>et al</w:t>
      </w:r>
      <w:r w:rsidR="000A13CA" w:rsidRPr="004F5079">
        <w:rPr>
          <w:lang w:val="en-US"/>
        </w:rPr>
        <w:t xml:space="preserve"> 2019 ANN with binary </w:t>
      </w:r>
      <w:r w:rsidR="009E2683" w:rsidRPr="004F5079">
        <w:rPr>
          <w:lang w:val="en-US"/>
        </w:rPr>
        <w:t xml:space="preserve">allele </w:t>
      </w:r>
      <w:r w:rsidR="000A13CA" w:rsidRPr="004F5079">
        <w:rPr>
          <w:lang w:val="en-US"/>
        </w:rPr>
        <w:t>encoding of genetics. Blue = controls, orange = cases, black dashed lines = prediction threshold 0.5.</w:t>
      </w:r>
    </w:p>
    <w:p w14:paraId="4E37496B" w14:textId="58AF6862" w:rsidR="0094399E" w:rsidRPr="004F5079" w:rsidRDefault="0094399E" w:rsidP="004B7C7E">
      <w:pPr>
        <w:spacing w:line="480" w:lineRule="auto"/>
        <w:jc w:val="both"/>
        <w:rPr>
          <w:color w:val="000000"/>
          <w:lang w:val="en-US"/>
        </w:rPr>
      </w:pPr>
      <w:r w:rsidRPr="004F5079">
        <w:rPr>
          <w:iCs/>
          <w:noProof/>
          <w:color w:val="000000"/>
          <w:lang w:val="en-US"/>
        </w:rPr>
        <w:lastRenderedPageBreak/>
        <w:drawing>
          <wp:inline distT="0" distB="0" distL="0" distR="0" wp14:anchorId="5C4450EA" wp14:editId="6DF34755">
            <wp:extent cx="6007261" cy="600726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parison_paper.pdf"/>
                    <pic:cNvPicPr/>
                  </pic:nvPicPr>
                  <pic:blipFill>
                    <a:blip r:embed="rId12">
                      <a:extLst>
                        <a:ext uri="{28A0092B-C50C-407E-A947-70E740481C1C}">
                          <a14:useLocalDpi xmlns:a14="http://schemas.microsoft.com/office/drawing/2010/main" val="0"/>
                        </a:ext>
                      </a:extLst>
                    </a:blip>
                    <a:stretch>
                      <a:fillRect/>
                    </a:stretch>
                  </pic:blipFill>
                  <pic:spPr>
                    <a:xfrm>
                      <a:off x="0" y="0"/>
                      <a:ext cx="6012577" cy="6012577"/>
                    </a:xfrm>
                    <a:prstGeom prst="rect">
                      <a:avLst/>
                    </a:prstGeom>
                  </pic:spPr>
                </pic:pic>
              </a:graphicData>
            </a:graphic>
          </wp:inline>
        </w:drawing>
      </w:r>
    </w:p>
    <w:p w14:paraId="0825D104" w14:textId="77777777" w:rsidR="0094399E" w:rsidRPr="004F5079" w:rsidDel="00595CFB" w:rsidRDefault="0094399E" w:rsidP="004B7C7E">
      <w:pPr>
        <w:spacing w:line="480" w:lineRule="auto"/>
        <w:jc w:val="both"/>
        <w:rPr>
          <w:del w:id="988" w:author="Rikke Linnemann Nielsen" w:date="2021-04-19T13:51:00Z"/>
          <w:color w:val="000000"/>
          <w:lang w:val="en-US"/>
        </w:rPr>
      </w:pPr>
    </w:p>
    <w:p w14:paraId="5EA5A8EC" w14:textId="77777777" w:rsidR="00CE3112" w:rsidRDefault="00CE3112" w:rsidP="004B7C7E">
      <w:pPr>
        <w:spacing w:line="480" w:lineRule="auto"/>
        <w:jc w:val="both"/>
        <w:rPr>
          <w:ins w:id="989" w:author="Rikke Linnemann Nielsen" w:date="2021-04-16T15:45:00Z"/>
          <w:i/>
          <w:iCs/>
          <w:lang w:val="en-US"/>
        </w:rPr>
      </w:pPr>
    </w:p>
    <w:p w14:paraId="363E78AF" w14:textId="26042B21" w:rsidR="0079098F" w:rsidRDefault="0079098F" w:rsidP="004B7C7E">
      <w:pPr>
        <w:spacing w:line="480" w:lineRule="auto"/>
        <w:jc w:val="both"/>
        <w:rPr>
          <w:ins w:id="990" w:author="Rikke Linnemann Nielsen" w:date="2021-04-16T09:54:00Z"/>
          <w:lang w:val="en-US"/>
        </w:rPr>
      </w:pPr>
      <w:r w:rsidRPr="004F5079">
        <w:rPr>
          <w:i/>
          <w:iCs/>
          <w:lang w:val="en-US"/>
        </w:rPr>
        <w:t xml:space="preserve">Supplementary </w:t>
      </w:r>
      <w:r w:rsidR="00C75CC0" w:rsidRPr="004F5079">
        <w:rPr>
          <w:i/>
          <w:iCs/>
          <w:lang w:val="en-US"/>
        </w:rPr>
        <w:t xml:space="preserve">Table </w:t>
      </w:r>
      <w:r w:rsidRPr="004F5079">
        <w:rPr>
          <w:i/>
          <w:iCs/>
          <w:lang w:val="en-US"/>
        </w:rPr>
        <w:t>S.</w:t>
      </w:r>
      <w:ins w:id="991" w:author="Rikke Linnemann Nielsen" w:date="2021-04-19T13:51:00Z">
        <w:r w:rsidR="00595CFB">
          <w:rPr>
            <w:i/>
            <w:iCs/>
            <w:lang w:val="en-US"/>
          </w:rPr>
          <w:t>9</w:t>
        </w:r>
      </w:ins>
      <w:del w:id="992" w:author="Rikke Linnemann Nielsen" w:date="2021-04-16T15:44:00Z">
        <w:r w:rsidR="0094399E" w:rsidRPr="004F5079" w:rsidDel="00CE3112">
          <w:rPr>
            <w:i/>
            <w:iCs/>
            <w:lang w:val="en-US"/>
          </w:rPr>
          <w:delText>7</w:delText>
        </w:r>
      </w:del>
      <w:r w:rsidRPr="004F5079">
        <w:rPr>
          <w:i/>
          <w:iCs/>
          <w:lang w:val="en-US"/>
        </w:rPr>
        <w:t xml:space="preserve">: </w:t>
      </w:r>
      <w:r w:rsidRPr="004F5079">
        <w:rPr>
          <w:lang w:val="en-US"/>
        </w:rPr>
        <w:t>Test performances for models predicting cases of AAP when re-exposed to asparaginase therapy</w:t>
      </w:r>
      <w:ins w:id="993" w:author="Rikke Linnemann Nielsen" w:date="2021-04-16T09:54:00Z">
        <w:r w:rsidR="00CA280E">
          <w:rPr>
            <w:lang w:val="en-US"/>
          </w:rPr>
          <w:t>.</w:t>
        </w:r>
      </w:ins>
    </w:p>
    <w:p w14:paraId="0B18BD21" w14:textId="3CE31503" w:rsidR="00CA280E" w:rsidRPr="004F5079" w:rsidDel="00CE3112" w:rsidRDefault="00CA280E">
      <w:pPr>
        <w:pStyle w:val="Caption"/>
        <w:jc w:val="center"/>
        <w:rPr>
          <w:del w:id="994" w:author="Rikke Linnemann Nielsen" w:date="2021-04-16T15:45:00Z"/>
          <w:lang w:val="en-US"/>
        </w:rPr>
        <w:pPrChange w:id="995" w:author="Rikke Linnemann Nielsen" w:date="2021-04-16T13:20:00Z">
          <w:pPr>
            <w:spacing w:line="480" w:lineRule="auto"/>
            <w:jc w:val="both"/>
          </w:pPr>
        </w:pPrChange>
      </w:pPr>
    </w:p>
    <w:p w14:paraId="41054940" w14:textId="77777777" w:rsidR="00062223" w:rsidRPr="00062223" w:rsidDel="00CE3112" w:rsidRDefault="00062223">
      <w:pPr>
        <w:rPr>
          <w:del w:id="996" w:author="Rikke Linnemann Nielsen" w:date="2021-04-16T15:45:00Z"/>
          <w:lang w:val="en-US"/>
        </w:rPr>
        <w:pPrChange w:id="997" w:author="Rikke Linnemann Nielsen" w:date="2021-04-16T13:20:00Z">
          <w:pPr>
            <w:pStyle w:val="Caption"/>
            <w:keepNext/>
            <w:spacing w:after="0" w:line="480" w:lineRule="auto"/>
            <w:jc w:val="both"/>
          </w:pPr>
        </w:pPrChange>
      </w:pPr>
    </w:p>
    <w:p w14:paraId="00CAE9F2" w14:textId="60A0C7DD" w:rsidR="0079098F" w:rsidRPr="004F5079" w:rsidRDefault="0079098F" w:rsidP="004B7C7E">
      <w:pPr>
        <w:pStyle w:val="Caption"/>
        <w:keepNext/>
        <w:spacing w:after="0" w:line="480" w:lineRule="auto"/>
        <w:jc w:val="both"/>
        <w:rPr>
          <w:color w:val="000000" w:themeColor="text1"/>
          <w:sz w:val="24"/>
          <w:szCs w:val="24"/>
          <w:lang w:val="en-US"/>
        </w:rPr>
      </w:pPr>
      <w:r w:rsidRPr="004F5079">
        <w:rPr>
          <w:color w:val="000000" w:themeColor="text1"/>
          <w:sz w:val="24"/>
          <w:szCs w:val="24"/>
          <w:lang w:val="en-US"/>
        </w:rPr>
        <w:t xml:space="preserve">Table </w:t>
      </w:r>
      <w:r w:rsidRPr="004F5079">
        <w:rPr>
          <w:noProof/>
          <w:color w:val="000000" w:themeColor="text1"/>
          <w:sz w:val="24"/>
          <w:szCs w:val="24"/>
          <w:lang w:val="en-US"/>
        </w:rPr>
        <w:t>S.</w:t>
      </w:r>
      <w:ins w:id="998" w:author="Rikke Linnemann Nielsen" w:date="2021-04-19T13:52:00Z">
        <w:r w:rsidR="00595CFB">
          <w:rPr>
            <w:noProof/>
            <w:color w:val="000000" w:themeColor="text1"/>
            <w:sz w:val="24"/>
            <w:szCs w:val="24"/>
            <w:lang w:val="en-US"/>
          </w:rPr>
          <w:t>9</w:t>
        </w:r>
      </w:ins>
      <w:del w:id="999" w:author="Rikke Linnemann Nielsen" w:date="2021-04-16T15:45:00Z">
        <w:r w:rsidR="003C629B" w:rsidRPr="004F5079" w:rsidDel="00CE3112">
          <w:rPr>
            <w:noProof/>
            <w:color w:val="000000" w:themeColor="text1"/>
            <w:sz w:val="24"/>
            <w:szCs w:val="24"/>
            <w:lang w:val="en-US"/>
          </w:rPr>
          <w:delText>7</w:delText>
        </w:r>
      </w:del>
      <w:r w:rsidRPr="004F5079">
        <w:rPr>
          <w:color w:val="000000" w:themeColor="text1"/>
          <w:sz w:val="24"/>
          <w:szCs w:val="24"/>
          <w:lang w:val="en-US"/>
        </w:rPr>
        <w:t>:</w:t>
      </w:r>
      <w:r w:rsidRPr="004F5079">
        <w:rPr>
          <w:i w:val="0"/>
          <w:iCs w:val="0"/>
          <w:color w:val="000000" w:themeColor="text1"/>
          <w:sz w:val="24"/>
          <w:szCs w:val="24"/>
          <w:lang w:val="en-US"/>
        </w:rPr>
        <w:t xml:space="preserve"> Performance of random forest and neural network model for</w:t>
      </w:r>
      <w:r w:rsidR="009737CF" w:rsidRPr="004F5079">
        <w:rPr>
          <w:i w:val="0"/>
          <w:iCs w:val="0"/>
          <w:color w:val="000000" w:themeColor="text1"/>
          <w:sz w:val="24"/>
          <w:szCs w:val="24"/>
          <w:lang w:val="en-US"/>
        </w:rPr>
        <w:t xml:space="preserve"> a second AAP following</w:t>
      </w:r>
      <w:r w:rsidRPr="004F5079">
        <w:rPr>
          <w:i w:val="0"/>
          <w:iCs w:val="0"/>
          <w:color w:val="000000" w:themeColor="text1"/>
          <w:sz w:val="24"/>
          <w:szCs w:val="24"/>
          <w:lang w:val="en-US"/>
        </w:rPr>
        <w:t xml:space="preserve"> re-exposure</w:t>
      </w:r>
      <w:r w:rsidR="009737CF" w:rsidRPr="004F5079">
        <w:rPr>
          <w:i w:val="0"/>
          <w:iCs w:val="0"/>
          <w:color w:val="000000" w:themeColor="text1"/>
          <w:sz w:val="24"/>
          <w:szCs w:val="24"/>
          <w:lang w:val="en-US"/>
        </w:rPr>
        <w:t xml:space="preserve"> to asparaginase</w:t>
      </w:r>
      <w:r w:rsidRPr="004F5079">
        <w:rPr>
          <w:i w:val="0"/>
          <w:iCs w:val="0"/>
          <w:color w:val="000000" w:themeColor="text1"/>
          <w:sz w:val="24"/>
          <w:szCs w:val="24"/>
          <w:lang w:val="en-US"/>
        </w:rPr>
        <w:t>.</w:t>
      </w:r>
      <w:r w:rsidR="00A47E2E" w:rsidRPr="004F5079">
        <w:rPr>
          <w:i w:val="0"/>
          <w:iCs w:val="0"/>
          <w:color w:val="000000" w:themeColor="text1"/>
          <w:sz w:val="24"/>
          <w:szCs w:val="24"/>
          <w:lang w:val="en-US"/>
        </w:rPr>
        <w:t xml:space="preserve"> The genetic features were </w:t>
      </w:r>
      <w:r w:rsidR="00FE1474" w:rsidRPr="004F5079">
        <w:rPr>
          <w:i w:val="0"/>
          <w:iCs w:val="0"/>
          <w:color w:val="000000" w:themeColor="text1"/>
          <w:sz w:val="24"/>
          <w:szCs w:val="24"/>
          <w:lang w:val="en-US"/>
        </w:rPr>
        <w:t>binary</w:t>
      </w:r>
      <w:r w:rsidR="00A47E2E" w:rsidRPr="004F5079">
        <w:rPr>
          <w:i w:val="0"/>
          <w:iCs w:val="0"/>
          <w:color w:val="000000" w:themeColor="text1"/>
          <w:sz w:val="24"/>
          <w:szCs w:val="24"/>
          <w:lang w:val="en-US"/>
        </w:rPr>
        <w:t xml:space="preserve"> encoded</w:t>
      </w:r>
      <w:r w:rsidR="00FE1474" w:rsidRPr="004F5079">
        <w:rPr>
          <w:i w:val="0"/>
          <w:iCs w:val="0"/>
          <w:color w:val="000000" w:themeColor="text1"/>
          <w:sz w:val="24"/>
          <w:szCs w:val="24"/>
          <w:lang w:val="en-US"/>
        </w:rPr>
        <w:t xml:space="preserve"> according to the presence of the major or minor allele</w:t>
      </w:r>
      <w:r w:rsidR="00A47E2E" w:rsidRPr="004F5079">
        <w:rPr>
          <w:i w:val="0"/>
          <w:iCs w:val="0"/>
          <w:color w:val="000000" w:themeColor="text1"/>
          <w:sz w:val="24"/>
          <w:szCs w:val="24"/>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1928"/>
        <w:gridCol w:w="1928"/>
        <w:gridCol w:w="1928"/>
      </w:tblGrid>
      <w:tr w:rsidR="0079098F" w:rsidRPr="004F5079" w14:paraId="54B3E204" w14:textId="77777777" w:rsidTr="00707BA2">
        <w:tc>
          <w:tcPr>
            <w:tcW w:w="2835" w:type="dxa"/>
            <w:shd w:val="clear" w:color="auto" w:fill="auto"/>
          </w:tcPr>
          <w:p w14:paraId="037D9859" w14:textId="77777777" w:rsidR="0079098F" w:rsidRPr="004F5079" w:rsidRDefault="0079098F" w:rsidP="004B7C7E">
            <w:pPr>
              <w:spacing w:line="480" w:lineRule="auto"/>
              <w:outlineLvl w:val="0"/>
              <w:rPr>
                <w:b/>
                <w:bCs/>
                <w:iCs/>
                <w:color w:val="000000"/>
                <w:lang w:val="en-US"/>
              </w:rPr>
            </w:pPr>
            <w:r w:rsidRPr="004F5079">
              <w:rPr>
                <w:b/>
                <w:bCs/>
                <w:iCs/>
                <w:color w:val="000000"/>
                <w:lang w:val="en-US"/>
              </w:rPr>
              <w:t>Model type</w:t>
            </w:r>
          </w:p>
        </w:tc>
        <w:tc>
          <w:tcPr>
            <w:tcW w:w="1928" w:type="dxa"/>
            <w:shd w:val="clear" w:color="auto" w:fill="auto"/>
          </w:tcPr>
          <w:p w14:paraId="044A40FD" w14:textId="77777777" w:rsidR="0079098F" w:rsidRPr="004F5079" w:rsidRDefault="0079098F" w:rsidP="004B7C7E">
            <w:pPr>
              <w:spacing w:line="480" w:lineRule="auto"/>
              <w:jc w:val="center"/>
              <w:outlineLvl w:val="0"/>
              <w:rPr>
                <w:b/>
                <w:bCs/>
                <w:iCs/>
                <w:color w:val="000000"/>
                <w:lang w:val="en-US"/>
              </w:rPr>
            </w:pPr>
            <w:r w:rsidRPr="004F5079">
              <w:rPr>
                <w:b/>
                <w:bCs/>
                <w:iCs/>
                <w:color w:val="000000"/>
                <w:lang w:val="en-US"/>
              </w:rPr>
              <w:t>ROC-AUC</w:t>
            </w:r>
          </w:p>
        </w:tc>
        <w:tc>
          <w:tcPr>
            <w:tcW w:w="1928" w:type="dxa"/>
            <w:shd w:val="clear" w:color="auto" w:fill="auto"/>
          </w:tcPr>
          <w:p w14:paraId="2FABE0CB" w14:textId="77777777" w:rsidR="0079098F" w:rsidRPr="004F5079" w:rsidRDefault="0079098F" w:rsidP="004B7C7E">
            <w:pPr>
              <w:spacing w:line="480" w:lineRule="auto"/>
              <w:jc w:val="center"/>
              <w:outlineLvl w:val="0"/>
              <w:rPr>
                <w:b/>
                <w:bCs/>
                <w:iCs/>
                <w:color w:val="000000"/>
                <w:lang w:val="en-US"/>
              </w:rPr>
            </w:pPr>
            <w:r w:rsidRPr="004F5079">
              <w:rPr>
                <w:b/>
                <w:bCs/>
                <w:iCs/>
                <w:color w:val="000000"/>
                <w:lang w:val="en-US"/>
              </w:rPr>
              <w:t>Sensitivity</w:t>
            </w:r>
          </w:p>
        </w:tc>
        <w:tc>
          <w:tcPr>
            <w:tcW w:w="1928" w:type="dxa"/>
            <w:shd w:val="clear" w:color="auto" w:fill="auto"/>
          </w:tcPr>
          <w:p w14:paraId="6FDB8CC2" w14:textId="77777777" w:rsidR="0079098F" w:rsidRPr="004F5079" w:rsidRDefault="0079098F" w:rsidP="004B7C7E">
            <w:pPr>
              <w:spacing w:line="480" w:lineRule="auto"/>
              <w:jc w:val="center"/>
              <w:outlineLvl w:val="0"/>
              <w:rPr>
                <w:b/>
                <w:bCs/>
                <w:iCs/>
                <w:color w:val="000000"/>
                <w:lang w:val="en-US"/>
              </w:rPr>
            </w:pPr>
            <w:r w:rsidRPr="004F5079">
              <w:rPr>
                <w:b/>
                <w:bCs/>
                <w:iCs/>
                <w:color w:val="000000"/>
                <w:lang w:val="en-US"/>
              </w:rPr>
              <w:t>Specificity</w:t>
            </w:r>
          </w:p>
        </w:tc>
      </w:tr>
      <w:tr w:rsidR="0079098F" w:rsidRPr="004F5079" w14:paraId="153B37A5" w14:textId="77777777" w:rsidTr="00707BA2">
        <w:tc>
          <w:tcPr>
            <w:tcW w:w="2835" w:type="dxa"/>
            <w:shd w:val="clear" w:color="auto" w:fill="auto"/>
          </w:tcPr>
          <w:p w14:paraId="13F290E4" w14:textId="12B0824C" w:rsidR="0079098F" w:rsidRPr="004F5079" w:rsidRDefault="0079098F" w:rsidP="004B7C7E">
            <w:pPr>
              <w:spacing w:line="480" w:lineRule="auto"/>
              <w:jc w:val="both"/>
              <w:outlineLvl w:val="0"/>
              <w:rPr>
                <w:iCs/>
                <w:color w:val="000000"/>
                <w:lang w:val="en-US"/>
              </w:rPr>
            </w:pPr>
            <w:r w:rsidRPr="004F5079">
              <w:rPr>
                <w:iCs/>
                <w:color w:val="000000"/>
                <w:lang w:val="en-US"/>
              </w:rPr>
              <w:t>Logistic regression</w:t>
            </w:r>
            <w:r w:rsidR="00A47E2E" w:rsidRPr="004F5079">
              <w:rPr>
                <w:iCs/>
                <w:color w:val="000000"/>
                <w:lang w:val="en-US"/>
              </w:rPr>
              <w:t xml:space="preserve">, </w:t>
            </w:r>
            <w:r w:rsidR="00151B63" w:rsidRPr="004F5079">
              <w:rPr>
                <w:color w:val="000000" w:themeColor="text1"/>
                <w:lang w:val="en-US"/>
              </w:rPr>
              <w:t>Six candidate SNPs</w:t>
            </w:r>
          </w:p>
        </w:tc>
        <w:tc>
          <w:tcPr>
            <w:tcW w:w="1928" w:type="dxa"/>
            <w:shd w:val="clear" w:color="auto" w:fill="auto"/>
          </w:tcPr>
          <w:p w14:paraId="5BAD41B5" w14:textId="77777777" w:rsidR="0079098F" w:rsidRPr="004F5079" w:rsidRDefault="0079098F" w:rsidP="004B7C7E">
            <w:pPr>
              <w:spacing w:line="480" w:lineRule="auto"/>
              <w:jc w:val="center"/>
              <w:outlineLvl w:val="0"/>
              <w:rPr>
                <w:iCs/>
                <w:color w:val="000000"/>
                <w:lang w:val="en-US"/>
              </w:rPr>
            </w:pPr>
            <w:r w:rsidRPr="004F5079">
              <w:rPr>
                <w:iCs/>
                <w:color w:val="000000"/>
                <w:lang w:val="en-US"/>
              </w:rPr>
              <w:t>0.49</w:t>
            </w:r>
            <w:r w:rsidRPr="004F5079">
              <w:rPr>
                <w:color w:val="000000"/>
                <w:lang w:val="en-US"/>
              </w:rPr>
              <w:t xml:space="preserve"> ± </w:t>
            </w:r>
            <w:r w:rsidRPr="004F5079">
              <w:rPr>
                <w:iCs/>
                <w:color w:val="000000"/>
                <w:lang w:val="en-US"/>
              </w:rPr>
              <w:t>0</w:t>
            </w:r>
          </w:p>
        </w:tc>
        <w:tc>
          <w:tcPr>
            <w:tcW w:w="1928" w:type="dxa"/>
            <w:shd w:val="clear" w:color="auto" w:fill="auto"/>
          </w:tcPr>
          <w:p w14:paraId="20BEB684" w14:textId="77777777" w:rsidR="0079098F" w:rsidRPr="004F5079" w:rsidRDefault="0079098F" w:rsidP="004B7C7E">
            <w:pPr>
              <w:spacing w:line="480" w:lineRule="auto"/>
              <w:jc w:val="center"/>
              <w:outlineLvl w:val="0"/>
              <w:rPr>
                <w:iCs/>
                <w:color w:val="000000"/>
                <w:lang w:val="en-US"/>
              </w:rPr>
            </w:pPr>
            <w:r w:rsidRPr="004F5079">
              <w:rPr>
                <w:iCs/>
                <w:color w:val="000000"/>
                <w:lang w:val="en-US"/>
              </w:rPr>
              <w:t>0.31</w:t>
            </w:r>
            <w:r w:rsidRPr="004F5079">
              <w:rPr>
                <w:color w:val="000000"/>
                <w:lang w:val="en-US"/>
              </w:rPr>
              <w:t xml:space="preserve"> ± </w:t>
            </w:r>
            <w:r w:rsidRPr="004F5079">
              <w:rPr>
                <w:iCs/>
                <w:color w:val="000000"/>
                <w:lang w:val="en-US"/>
              </w:rPr>
              <w:t>0</w:t>
            </w:r>
          </w:p>
        </w:tc>
        <w:tc>
          <w:tcPr>
            <w:tcW w:w="1928" w:type="dxa"/>
            <w:shd w:val="clear" w:color="auto" w:fill="auto"/>
          </w:tcPr>
          <w:p w14:paraId="4F6C9FCC" w14:textId="77777777" w:rsidR="0079098F" w:rsidRPr="004F5079" w:rsidRDefault="0079098F" w:rsidP="004B7C7E">
            <w:pPr>
              <w:spacing w:line="480" w:lineRule="auto"/>
              <w:jc w:val="center"/>
              <w:outlineLvl w:val="0"/>
              <w:rPr>
                <w:iCs/>
                <w:color w:val="000000"/>
                <w:lang w:val="en-US"/>
              </w:rPr>
            </w:pPr>
            <w:r w:rsidRPr="004F5079">
              <w:rPr>
                <w:iCs/>
                <w:color w:val="000000"/>
                <w:lang w:val="en-US"/>
              </w:rPr>
              <w:t>0.67</w:t>
            </w:r>
            <w:r w:rsidRPr="004F5079">
              <w:rPr>
                <w:color w:val="000000"/>
                <w:lang w:val="en-US"/>
              </w:rPr>
              <w:t xml:space="preserve"> ± </w:t>
            </w:r>
            <w:r w:rsidRPr="004F5079">
              <w:rPr>
                <w:iCs/>
                <w:color w:val="000000"/>
                <w:lang w:val="en-US"/>
              </w:rPr>
              <w:t>0</w:t>
            </w:r>
          </w:p>
        </w:tc>
      </w:tr>
      <w:tr w:rsidR="0079098F" w:rsidRPr="004F5079" w14:paraId="6621311D" w14:textId="77777777" w:rsidTr="00707BA2">
        <w:tc>
          <w:tcPr>
            <w:tcW w:w="2835" w:type="dxa"/>
            <w:shd w:val="clear" w:color="auto" w:fill="auto"/>
          </w:tcPr>
          <w:p w14:paraId="1BD262F3" w14:textId="4E959A1D" w:rsidR="0079098F" w:rsidRPr="004F5079" w:rsidRDefault="0079098F" w:rsidP="004B7C7E">
            <w:pPr>
              <w:spacing w:line="480" w:lineRule="auto"/>
              <w:jc w:val="both"/>
              <w:outlineLvl w:val="0"/>
              <w:rPr>
                <w:iCs/>
                <w:color w:val="000000"/>
                <w:lang w:val="en-US"/>
              </w:rPr>
            </w:pPr>
            <w:r w:rsidRPr="004F5079">
              <w:rPr>
                <w:iCs/>
                <w:color w:val="000000"/>
                <w:lang w:val="en-US"/>
              </w:rPr>
              <w:t>Random forest</w:t>
            </w:r>
            <w:r w:rsidR="00A47E2E" w:rsidRPr="004F5079">
              <w:rPr>
                <w:iCs/>
                <w:color w:val="000000"/>
                <w:lang w:val="en-US"/>
              </w:rPr>
              <w:t xml:space="preserve">, </w:t>
            </w:r>
            <w:r w:rsidR="00151B63" w:rsidRPr="004F5079">
              <w:rPr>
                <w:color w:val="000000" w:themeColor="text1"/>
                <w:lang w:val="en-US"/>
              </w:rPr>
              <w:t>Six candidate SNPs</w:t>
            </w:r>
          </w:p>
        </w:tc>
        <w:tc>
          <w:tcPr>
            <w:tcW w:w="1928" w:type="dxa"/>
            <w:shd w:val="clear" w:color="auto" w:fill="auto"/>
          </w:tcPr>
          <w:p w14:paraId="712ACBFB" w14:textId="77777777" w:rsidR="0079098F" w:rsidRPr="004F5079" w:rsidRDefault="0079098F" w:rsidP="004B7C7E">
            <w:pPr>
              <w:spacing w:line="480" w:lineRule="auto"/>
              <w:jc w:val="center"/>
              <w:outlineLvl w:val="0"/>
              <w:rPr>
                <w:iCs/>
                <w:color w:val="000000"/>
                <w:lang w:val="en-US"/>
              </w:rPr>
            </w:pPr>
            <w:r w:rsidRPr="004F5079">
              <w:rPr>
                <w:iCs/>
                <w:color w:val="000000"/>
                <w:lang w:val="en-US"/>
              </w:rPr>
              <w:t>0.63</w:t>
            </w:r>
            <w:r w:rsidRPr="004F5079">
              <w:rPr>
                <w:color w:val="000000"/>
                <w:lang w:val="en-US"/>
              </w:rPr>
              <w:t xml:space="preserve"> ± </w:t>
            </w:r>
            <w:r w:rsidRPr="004F5079">
              <w:rPr>
                <w:iCs/>
                <w:color w:val="000000"/>
                <w:lang w:val="en-US"/>
              </w:rPr>
              <w:t>0.03</w:t>
            </w:r>
          </w:p>
        </w:tc>
        <w:tc>
          <w:tcPr>
            <w:tcW w:w="1928" w:type="dxa"/>
            <w:shd w:val="clear" w:color="auto" w:fill="auto"/>
          </w:tcPr>
          <w:p w14:paraId="11E055DF" w14:textId="77777777" w:rsidR="0079098F" w:rsidRPr="004F5079" w:rsidRDefault="0079098F" w:rsidP="004B7C7E">
            <w:pPr>
              <w:spacing w:line="480" w:lineRule="auto"/>
              <w:jc w:val="center"/>
              <w:outlineLvl w:val="0"/>
              <w:rPr>
                <w:iCs/>
                <w:color w:val="000000"/>
                <w:lang w:val="en-US"/>
              </w:rPr>
            </w:pPr>
            <w:r w:rsidRPr="004F5079">
              <w:rPr>
                <w:iCs/>
                <w:color w:val="000000"/>
                <w:lang w:val="en-US"/>
              </w:rPr>
              <w:t>0.40</w:t>
            </w:r>
            <w:r w:rsidRPr="004F5079">
              <w:rPr>
                <w:color w:val="000000"/>
                <w:lang w:val="en-US"/>
              </w:rPr>
              <w:t xml:space="preserve"> ± </w:t>
            </w:r>
            <w:r w:rsidRPr="004F5079">
              <w:rPr>
                <w:iCs/>
                <w:color w:val="000000"/>
                <w:lang w:val="en-US"/>
              </w:rPr>
              <w:t>0.09</w:t>
            </w:r>
          </w:p>
        </w:tc>
        <w:tc>
          <w:tcPr>
            <w:tcW w:w="1928" w:type="dxa"/>
            <w:shd w:val="clear" w:color="auto" w:fill="auto"/>
          </w:tcPr>
          <w:p w14:paraId="664AFEE3" w14:textId="77777777" w:rsidR="0079098F" w:rsidRPr="004F5079" w:rsidRDefault="0079098F" w:rsidP="004B7C7E">
            <w:pPr>
              <w:spacing w:line="480" w:lineRule="auto"/>
              <w:jc w:val="center"/>
              <w:outlineLvl w:val="0"/>
              <w:rPr>
                <w:iCs/>
                <w:color w:val="000000"/>
                <w:lang w:val="en-US"/>
              </w:rPr>
            </w:pPr>
            <w:r w:rsidRPr="004F5079">
              <w:rPr>
                <w:iCs/>
                <w:color w:val="000000"/>
                <w:lang w:val="en-US"/>
              </w:rPr>
              <w:t>0.76</w:t>
            </w:r>
            <w:r w:rsidRPr="004F5079">
              <w:rPr>
                <w:color w:val="000000"/>
                <w:lang w:val="en-US"/>
              </w:rPr>
              <w:t xml:space="preserve"> ± </w:t>
            </w:r>
            <w:r w:rsidRPr="004F5079">
              <w:rPr>
                <w:iCs/>
                <w:color w:val="000000"/>
                <w:lang w:val="en-US"/>
              </w:rPr>
              <w:t>0.07</w:t>
            </w:r>
          </w:p>
        </w:tc>
      </w:tr>
      <w:tr w:rsidR="0079098F" w:rsidRPr="004F5079" w14:paraId="18068A39" w14:textId="77777777" w:rsidTr="00707BA2">
        <w:tc>
          <w:tcPr>
            <w:tcW w:w="2835" w:type="dxa"/>
            <w:shd w:val="clear" w:color="auto" w:fill="auto"/>
          </w:tcPr>
          <w:p w14:paraId="22661FE5" w14:textId="0A614361" w:rsidR="0079098F" w:rsidRPr="004F5079" w:rsidRDefault="0079098F" w:rsidP="004B7C7E">
            <w:pPr>
              <w:spacing w:line="480" w:lineRule="auto"/>
              <w:outlineLvl w:val="0"/>
              <w:rPr>
                <w:iCs/>
                <w:color w:val="000000"/>
                <w:lang w:val="en-US"/>
              </w:rPr>
            </w:pPr>
            <w:r w:rsidRPr="004F5079">
              <w:rPr>
                <w:iCs/>
                <w:color w:val="000000"/>
                <w:lang w:val="en-US"/>
              </w:rPr>
              <w:t>Artificial neural network (1 hidden layer)</w:t>
            </w:r>
            <w:r w:rsidR="00A47E2E" w:rsidRPr="004F5079">
              <w:rPr>
                <w:iCs/>
                <w:color w:val="000000"/>
                <w:lang w:val="en-US"/>
              </w:rPr>
              <w:t xml:space="preserve">, </w:t>
            </w:r>
            <w:r w:rsidR="00151B63" w:rsidRPr="004F5079">
              <w:rPr>
                <w:color w:val="000000" w:themeColor="text1"/>
                <w:lang w:val="en-US"/>
              </w:rPr>
              <w:t>Six candidate SNPs</w:t>
            </w:r>
          </w:p>
        </w:tc>
        <w:tc>
          <w:tcPr>
            <w:tcW w:w="1928" w:type="dxa"/>
            <w:shd w:val="clear" w:color="auto" w:fill="auto"/>
          </w:tcPr>
          <w:p w14:paraId="42E25F6B" w14:textId="77777777" w:rsidR="0079098F" w:rsidRPr="004F5079" w:rsidRDefault="0079098F" w:rsidP="004B7C7E">
            <w:pPr>
              <w:spacing w:line="480" w:lineRule="auto"/>
              <w:jc w:val="center"/>
              <w:outlineLvl w:val="0"/>
              <w:rPr>
                <w:iCs/>
                <w:color w:val="000000"/>
                <w:lang w:val="en-US"/>
              </w:rPr>
            </w:pPr>
            <w:r w:rsidRPr="004F5079">
              <w:rPr>
                <w:iCs/>
                <w:color w:val="000000"/>
                <w:lang w:val="en-US"/>
              </w:rPr>
              <w:t>0.56</w:t>
            </w:r>
            <w:r w:rsidRPr="004F5079">
              <w:rPr>
                <w:color w:val="000000"/>
                <w:lang w:val="en-US"/>
              </w:rPr>
              <w:t xml:space="preserve"> ± </w:t>
            </w:r>
            <w:r w:rsidRPr="004F5079">
              <w:rPr>
                <w:iCs/>
                <w:color w:val="000000"/>
                <w:lang w:val="en-US"/>
              </w:rPr>
              <w:t>0</w:t>
            </w:r>
          </w:p>
        </w:tc>
        <w:tc>
          <w:tcPr>
            <w:tcW w:w="1928" w:type="dxa"/>
            <w:shd w:val="clear" w:color="auto" w:fill="auto"/>
          </w:tcPr>
          <w:p w14:paraId="017373CD" w14:textId="77777777" w:rsidR="0079098F" w:rsidRPr="004F5079" w:rsidRDefault="0079098F" w:rsidP="004B7C7E">
            <w:pPr>
              <w:spacing w:line="480" w:lineRule="auto"/>
              <w:jc w:val="center"/>
              <w:outlineLvl w:val="0"/>
              <w:rPr>
                <w:iCs/>
                <w:color w:val="000000"/>
                <w:lang w:val="en-US"/>
              </w:rPr>
            </w:pPr>
            <w:r w:rsidRPr="004F5079">
              <w:rPr>
                <w:iCs/>
                <w:color w:val="000000"/>
                <w:lang w:val="en-US"/>
              </w:rPr>
              <w:t>0.23</w:t>
            </w:r>
            <w:r w:rsidRPr="004F5079">
              <w:rPr>
                <w:color w:val="000000"/>
                <w:lang w:val="en-US"/>
              </w:rPr>
              <w:t xml:space="preserve"> ± </w:t>
            </w:r>
            <w:r w:rsidRPr="004F5079">
              <w:rPr>
                <w:iCs/>
                <w:color w:val="000000"/>
                <w:lang w:val="en-US"/>
              </w:rPr>
              <w:t>0.02</w:t>
            </w:r>
          </w:p>
        </w:tc>
        <w:tc>
          <w:tcPr>
            <w:tcW w:w="1928" w:type="dxa"/>
            <w:shd w:val="clear" w:color="auto" w:fill="auto"/>
          </w:tcPr>
          <w:p w14:paraId="452E307A" w14:textId="77777777" w:rsidR="0079098F" w:rsidRPr="004F5079" w:rsidRDefault="0079098F" w:rsidP="004B7C7E">
            <w:pPr>
              <w:spacing w:line="480" w:lineRule="auto"/>
              <w:jc w:val="center"/>
              <w:outlineLvl w:val="0"/>
              <w:rPr>
                <w:iCs/>
                <w:color w:val="000000"/>
                <w:lang w:val="en-US"/>
              </w:rPr>
            </w:pPr>
            <w:r w:rsidRPr="004F5079">
              <w:rPr>
                <w:iCs/>
                <w:color w:val="000000"/>
                <w:lang w:val="en-US"/>
              </w:rPr>
              <w:t>0.78</w:t>
            </w:r>
            <w:r w:rsidRPr="004F5079">
              <w:rPr>
                <w:color w:val="000000"/>
                <w:lang w:val="en-US"/>
              </w:rPr>
              <w:t xml:space="preserve"> ± </w:t>
            </w:r>
            <w:r w:rsidRPr="004F5079">
              <w:rPr>
                <w:iCs/>
                <w:color w:val="000000"/>
                <w:lang w:val="en-US"/>
              </w:rPr>
              <w:t>0.03</w:t>
            </w:r>
          </w:p>
        </w:tc>
      </w:tr>
      <w:tr w:rsidR="003A4E90" w:rsidRPr="004F5079" w14:paraId="5E723B96" w14:textId="77777777" w:rsidTr="00707BA2">
        <w:tc>
          <w:tcPr>
            <w:tcW w:w="2835" w:type="dxa"/>
            <w:shd w:val="clear" w:color="auto" w:fill="auto"/>
          </w:tcPr>
          <w:p w14:paraId="4488EB64" w14:textId="77777777" w:rsidR="003A4E90" w:rsidRPr="004F5079" w:rsidRDefault="003A4E90" w:rsidP="004B7C7E">
            <w:pPr>
              <w:spacing w:line="480" w:lineRule="auto"/>
              <w:jc w:val="both"/>
              <w:outlineLvl w:val="0"/>
              <w:rPr>
                <w:color w:val="000000"/>
                <w:lang w:val="en-US"/>
              </w:rPr>
            </w:pPr>
            <w:r w:rsidRPr="004F5079">
              <w:rPr>
                <w:iCs/>
                <w:color w:val="000000"/>
                <w:lang w:val="en-US"/>
              </w:rPr>
              <w:t xml:space="preserve">Logistic regression, </w:t>
            </w:r>
            <w:proofErr w:type="gramStart"/>
            <w:r w:rsidRPr="004F5079">
              <w:rPr>
                <w:color w:val="000000"/>
                <w:lang w:val="en-US"/>
              </w:rPr>
              <w:t>Previously</w:t>
            </w:r>
            <w:proofErr w:type="gramEnd"/>
            <w:r w:rsidRPr="004F5079">
              <w:rPr>
                <w:color w:val="000000"/>
                <w:lang w:val="en-US"/>
              </w:rPr>
              <w:t xml:space="preserve"> validated pancreatitis SNPs</w:t>
            </w:r>
          </w:p>
          <w:p w14:paraId="13E41B28" w14:textId="36B08FF7" w:rsidR="003A4E90" w:rsidRPr="004F5079" w:rsidRDefault="003A4E90" w:rsidP="004B7C7E">
            <w:pPr>
              <w:spacing w:line="480" w:lineRule="auto"/>
              <w:outlineLvl w:val="0"/>
              <w:rPr>
                <w:iCs/>
                <w:color w:val="000000"/>
                <w:lang w:val="en-US"/>
              </w:rPr>
            </w:pPr>
          </w:p>
        </w:tc>
        <w:tc>
          <w:tcPr>
            <w:tcW w:w="1928" w:type="dxa"/>
            <w:shd w:val="clear" w:color="auto" w:fill="auto"/>
          </w:tcPr>
          <w:p w14:paraId="30F2850E" w14:textId="53BB3D7C" w:rsidR="003A4E90" w:rsidRPr="004F5079" w:rsidRDefault="003A4E90" w:rsidP="004B7C7E">
            <w:pPr>
              <w:spacing w:line="480" w:lineRule="auto"/>
              <w:jc w:val="center"/>
              <w:outlineLvl w:val="0"/>
              <w:rPr>
                <w:iCs/>
                <w:color w:val="000000"/>
                <w:lang w:val="en-US"/>
              </w:rPr>
            </w:pPr>
            <w:r w:rsidRPr="004F5079">
              <w:rPr>
                <w:iCs/>
                <w:color w:val="000000"/>
                <w:lang w:val="en-US"/>
              </w:rPr>
              <w:t xml:space="preserve">0.65 </w:t>
            </w:r>
            <w:r w:rsidRPr="004F5079">
              <w:rPr>
                <w:color w:val="000000"/>
                <w:lang w:val="en-US"/>
              </w:rPr>
              <w:t xml:space="preserve">± </w:t>
            </w:r>
            <w:r w:rsidRPr="004F5079">
              <w:rPr>
                <w:iCs/>
                <w:color w:val="000000"/>
                <w:lang w:val="en-US"/>
              </w:rPr>
              <w:t>0</w:t>
            </w:r>
          </w:p>
        </w:tc>
        <w:tc>
          <w:tcPr>
            <w:tcW w:w="1928" w:type="dxa"/>
            <w:shd w:val="clear" w:color="auto" w:fill="auto"/>
          </w:tcPr>
          <w:p w14:paraId="62E7346A" w14:textId="513295F0" w:rsidR="003A4E90" w:rsidRPr="004F5079" w:rsidRDefault="003A4E90" w:rsidP="004B7C7E">
            <w:pPr>
              <w:spacing w:line="480" w:lineRule="auto"/>
              <w:jc w:val="center"/>
              <w:outlineLvl w:val="0"/>
              <w:rPr>
                <w:iCs/>
                <w:color w:val="000000"/>
                <w:lang w:val="en-US"/>
              </w:rPr>
            </w:pPr>
            <w:r w:rsidRPr="004F5079">
              <w:rPr>
                <w:iCs/>
                <w:color w:val="000000"/>
                <w:lang w:val="en-US"/>
              </w:rPr>
              <w:t xml:space="preserve">0.62 </w:t>
            </w:r>
            <w:r w:rsidRPr="004F5079">
              <w:rPr>
                <w:color w:val="000000"/>
                <w:lang w:val="en-US"/>
              </w:rPr>
              <w:t xml:space="preserve">± </w:t>
            </w:r>
            <w:r w:rsidRPr="004F5079">
              <w:rPr>
                <w:iCs/>
                <w:color w:val="000000"/>
                <w:lang w:val="en-US"/>
              </w:rPr>
              <w:t>0</w:t>
            </w:r>
          </w:p>
        </w:tc>
        <w:tc>
          <w:tcPr>
            <w:tcW w:w="1928" w:type="dxa"/>
            <w:shd w:val="clear" w:color="auto" w:fill="auto"/>
          </w:tcPr>
          <w:p w14:paraId="5AD2A78A" w14:textId="1CAEF480" w:rsidR="003A4E90" w:rsidRPr="004F5079" w:rsidRDefault="003A4E90" w:rsidP="004B7C7E">
            <w:pPr>
              <w:spacing w:line="480" w:lineRule="auto"/>
              <w:jc w:val="center"/>
              <w:outlineLvl w:val="0"/>
              <w:rPr>
                <w:iCs/>
                <w:color w:val="000000"/>
                <w:lang w:val="en-US"/>
              </w:rPr>
            </w:pPr>
            <w:r w:rsidRPr="004F5079">
              <w:rPr>
                <w:iCs/>
                <w:color w:val="000000"/>
                <w:lang w:val="en-US"/>
              </w:rPr>
              <w:t xml:space="preserve">0.79 </w:t>
            </w:r>
            <w:r w:rsidRPr="004F5079">
              <w:rPr>
                <w:color w:val="000000"/>
                <w:lang w:val="en-US"/>
              </w:rPr>
              <w:t xml:space="preserve">± </w:t>
            </w:r>
            <w:r w:rsidRPr="004F5079">
              <w:rPr>
                <w:iCs/>
                <w:color w:val="000000"/>
                <w:lang w:val="en-US"/>
              </w:rPr>
              <w:t>0</w:t>
            </w:r>
          </w:p>
        </w:tc>
      </w:tr>
      <w:tr w:rsidR="003A4E90" w:rsidRPr="004F5079" w14:paraId="12CE5AFC" w14:textId="77777777" w:rsidTr="00707BA2">
        <w:tc>
          <w:tcPr>
            <w:tcW w:w="2835" w:type="dxa"/>
            <w:shd w:val="clear" w:color="auto" w:fill="auto"/>
          </w:tcPr>
          <w:p w14:paraId="5E8F7D0C" w14:textId="77777777" w:rsidR="003A4E90" w:rsidRPr="004F5079" w:rsidRDefault="003A4E90" w:rsidP="004B7C7E">
            <w:pPr>
              <w:spacing w:line="480" w:lineRule="auto"/>
              <w:jc w:val="both"/>
              <w:outlineLvl w:val="0"/>
              <w:rPr>
                <w:color w:val="000000"/>
                <w:lang w:val="en-US"/>
              </w:rPr>
            </w:pPr>
            <w:r w:rsidRPr="004F5079">
              <w:rPr>
                <w:iCs/>
                <w:color w:val="000000"/>
                <w:lang w:val="en-US"/>
              </w:rPr>
              <w:t xml:space="preserve">Random forest, </w:t>
            </w:r>
            <w:proofErr w:type="gramStart"/>
            <w:r w:rsidRPr="004F5079">
              <w:rPr>
                <w:color w:val="000000"/>
                <w:lang w:val="en-US"/>
              </w:rPr>
              <w:t>Previously</w:t>
            </w:r>
            <w:proofErr w:type="gramEnd"/>
            <w:r w:rsidRPr="004F5079">
              <w:rPr>
                <w:color w:val="000000"/>
                <w:lang w:val="en-US"/>
              </w:rPr>
              <w:t xml:space="preserve"> validated pancreatitis SNPs</w:t>
            </w:r>
          </w:p>
          <w:p w14:paraId="63D36726" w14:textId="6A5353A5" w:rsidR="003A4E90" w:rsidRPr="004F5079" w:rsidRDefault="003A4E90" w:rsidP="004B7C7E">
            <w:pPr>
              <w:spacing w:line="480" w:lineRule="auto"/>
              <w:outlineLvl w:val="0"/>
              <w:rPr>
                <w:iCs/>
                <w:color w:val="000000"/>
                <w:lang w:val="en-US"/>
              </w:rPr>
            </w:pPr>
          </w:p>
        </w:tc>
        <w:tc>
          <w:tcPr>
            <w:tcW w:w="1928" w:type="dxa"/>
            <w:shd w:val="clear" w:color="auto" w:fill="auto"/>
          </w:tcPr>
          <w:p w14:paraId="40291092" w14:textId="41BD2A53" w:rsidR="003A4E90" w:rsidRPr="004F5079" w:rsidRDefault="003A4E90" w:rsidP="004B7C7E">
            <w:pPr>
              <w:spacing w:line="480" w:lineRule="auto"/>
              <w:jc w:val="center"/>
              <w:outlineLvl w:val="0"/>
              <w:rPr>
                <w:iCs/>
                <w:color w:val="000000"/>
                <w:lang w:val="en-US"/>
              </w:rPr>
            </w:pPr>
            <w:r w:rsidRPr="004F5079">
              <w:rPr>
                <w:iCs/>
                <w:color w:val="000000"/>
                <w:lang w:val="en-US"/>
              </w:rPr>
              <w:t xml:space="preserve">0.69 </w:t>
            </w:r>
            <w:r w:rsidRPr="004F5079">
              <w:rPr>
                <w:color w:val="000000"/>
                <w:lang w:val="en-US"/>
              </w:rPr>
              <w:t xml:space="preserve">± </w:t>
            </w:r>
            <w:r w:rsidRPr="004F5079">
              <w:rPr>
                <w:iCs/>
                <w:color w:val="000000"/>
                <w:lang w:val="en-US"/>
              </w:rPr>
              <w:t>0.02</w:t>
            </w:r>
          </w:p>
        </w:tc>
        <w:tc>
          <w:tcPr>
            <w:tcW w:w="1928" w:type="dxa"/>
            <w:shd w:val="clear" w:color="auto" w:fill="auto"/>
          </w:tcPr>
          <w:p w14:paraId="026D7CDF" w14:textId="110D7A63" w:rsidR="003A4E90" w:rsidRPr="004F5079" w:rsidRDefault="003A4E90" w:rsidP="004B7C7E">
            <w:pPr>
              <w:spacing w:line="480" w:lineRule="auto"/>
              <w:jc w:val="center"/>
              <w:outlineLvl w:val="0"/>
              <w:rPr>
                <w:iCs/>
                <w:color w:val="000000"/>
                <w:lang w:val="en-US"/>
              </w:rPr>
            </w:pPr>
            <w:r w:rsidRPr="004F5079">
              <w:rPr>
                <w:iCs/>
                <w:color w:val="000000"/>
                <w:lang w:val="en-US"/>
              </w:rPr>
              <w:t xml:space="preserve">0.51 </w:t>
            </w:r>
            <w:r w:rsidRPr="004F5079">
              <w:rPr>
                <w:color w:val="000000"/>
                <w:lang w:val="en-US"/>
              </w:rPr>
              <w:t xml:space="preserve">± </w:t>
            </w:r>
            <w:r w:rsidRPr="004F5079">
              <w:rPr>
                <w:iCs/>
                <w:color w:val="000000"/>
                <w:lang w:val="en-US"/>
              </w:rPr>
              <w:t>0.06</w:t>
            </w:r>
          </w:p>
        </w:tc>
        <w:tc>
          <w:tcPr>
            <w:tcW w:w="1928" w:type="dxa"/>
            <w:shd w:val="clear" w:color="auto" w:fill="auto"/>
          </w:tcPr>
          <w:p w14:paraId="3D5C2398" w14:textId="4D1CDF56" w:rsidR="003A4E90" w:rsidRPr="004F5079" w:rsidRDefault="003A4E90" w:rsidP="004B7C7E">
            <w:pPr>
              <w:spacing w:line="480" w:lineRule="auto"/>
              <w:jc w:val="center"/>
              <w:outlineLvl w:val="0"/>
              <w:rPr>
                <w:iCs/>
                <w:color w:val="000000"/>
                <w:lang w:val="en-US"/>
              </w:rPr>
            </w:pPr>
            <w:r w:rsidRPr="004F5079">
              <w:rPr>
                <w:iCs/>
                <w:color w:val="000000"/>
                <w:lang w:val="en-US"/>
              </w:rPr>
              <w:t xml:space="preserve">0.82 </w:t>
            </w:r>
            <w:r w:rsidRPr="004F5079">
              <w:rPr>
                <w:color w:val="000000"/>
                <w:lang w:val="en-US"/>
              </w:rPr>
              <w:t xml:space="preserve">± </w:t>
            </w:r>
            <w:r w:rsidRPr="004F5079">
              <w:rPr>
                <w:iCs/>
                <w:color w:val="000000"/>
                <w:lang w:val="en-US"/>
              </w:rPr>
              <w:t>0</w:t>
            </w:r>
          </w:p>
        </w:tc>
      </w:tr>
      <w:tr w:rsidR="003A4E90" w:rsidRPr="004F5079" w14:paraId="6EC05A41" w14:textId="77777777" w:rsidTr="00707BA2">
        <w:tc>
          <w:tcPr>
            <w:tcW w:w="2835" w:type="dxa"/>
            <w:shd w:val="clear" w:color="auto" w:fill="auto"/>
          </w:tcPr>
          <w:p w14:paraId="061F7E73" w14:textId="4879AC24" w:rsidR="003A4E90" w:rsidRPr="004F5079" w:rsidRDefault="003A4E90" w:rsidP="004B7C7E">
            <w:pPr>
              <w:spacing w:line="480" w:lineRule="auto"/>
              <w:jc w:val="both"/>
              <w:outlineLvl w:val="0"/>
              <w:rPr>
                <w:color w:val="000000"/>
                <w:lang w:val="en-US"/>
              </w:rPr>
            </w:pPr>
            <w:r w:rsidRPr="004F5079">
              <w:rPr>
                <w:iCs/>
                <w:color w:val="000000"/>
                <w:lang w:val="en-US"/>
              </w:rPr>
              <w:t xml:space="preserve">Artificial neural network (1 hidden layer), </w:t>
            </w:r>
            <w:r w:rsidRPr="004F5079">
              <w:rPr>
                <w:color w:val="000000"/>
                <w:lang w:val="en-US"/>
              </w:rPr>
              <w:t>Previously validated pancreatitis SNPs</w:t>
            </w:r>
          </w:p>
        </w:tc>
        <w:tc>
          <w:tcPr>
            <w:tcW w:w="1928" w:type="dxa"/>
            <w:shd w:val="clear" w:color="auto" w:fill="auto"/>
          </w:tcPr>
          <w:p w14:paraId="0142A9B8" w14:textId="7ECDAFC0" w:rsidR="003A4E90" w:rsidRPr="004F5079" w:rsidRDefault="003A4E90" w:rsidP="004B7C7E">
            <w:pPr>
              <w:spacing w:line="480" w:lineRule="auto"/>
              <w:jc w:val="center"/>
              <w:outlineLvl w:val="0"/>
              <w:rPr>
                <w:iCs/>
                <w:color w:val="000000"/>
                <w:lang w:val="en-US"/>
              </w:rPr>
            </w:pPr>
            <w:r w:rsidRPr="004F5079">
              <w:rPr>
                <w:iCs/>
                <w:color w:val="000000"/>
                <w:lang w:val="en-US"/>
              </w:rPr>
              <w:t xml:space="preserve">0.57 </w:t>
            </w:r>
            <w:r w:rsidRPr="004F5079">
              <w:rPr>
                <w:color w:val="000000"/>
                <w:lang w:val="en-US"/>
              </w:rPr>
              <w:t xml:space="preserve">± </w:t>
            </w:r>
            <w:r w:rsidRPr="004F5079">
              <w:rPr>
                <w:iCs/>
                <w:color w:val="000000"/>
                <w:lang w:val="en-US"/>
              </w:rPr>
              <w:t>0.01</w:t>
            </w:r>
          </w:p>
        </w:tc>
        <w:tc>
          <w:tcPr>
            <w:tcW w:w="1928" w:type="dxa"/>
            <w:shd w:val="clear" w:color="auto" w:fill="auto"/>
          </w:tcPr>
          <w:p w14:paraId="7575A433" w14:textId="33DC4E50" w:rsidR="003A4E90" w:rsidRPr="004F5079" w:rsidRDefault="003A4E90" w:rsidP="004B7C7E">
            <w:pPr>
              <w:spacing w:line="480" w:lineRule="auto"/>
              <w:jc w:val="center"/>
              <w:outlineLvl w:val="0"/>
              <w:rPr>
                <w:iCs/>
                <w:color w:val="000000"/>
                <w:lang w:val="en-US"/>
              </w:rPr>
            </w:pPr>
            <w:r w:rsidRPr="004F5079">
              <w:rPr>
                <w:iCs/>
                <w:color w:val="000000"/>
                <w:lang w:val="en-US"/>
              </w:rPr>
              <w:t xml:space="preserve">0.37 </w:t>
            </w:r>
            <w:r w:rsidRPr="004F5079">
              <w:rPr>
                <w:color w:val="000000"/>
                <w:lang w:val="en-US"/>
              </w:rPr>
              <w:t xml:space="preserve">± </w:t>
            </w:r>
            <w:r w:rsidRPr="004F5079">
              <w:rPr>
                <w:iCs/>
                <w:color w:val="000000"/>
                <w:lang w:val="en-US"/>
              </w:rPr>
              <w:t>0.03</w:t>
            </w:r>
          </w:p>
        </w:tc>
        <w:tc>
          <w:tcPr>
            <w:tcW w:w="1928" w:type="dxa"/>
            <w:shd w:val="clear" w:color="auto" w:fill="auto"/>
          </w:tcPr>
          <w:p w14:paraId="3D2926C0" w14:textId="25B52CC1" w:rsidR="003A4E90" w:rsidRPr="004F5079" w:rsidRDefault="003A4E90" w:rsidP="004B7C7E">
            <w:pPr>
              <w:spacing w:line="480" w:lineRule="auto"/>
              <w:jc w:val="center"/>
              <w:outlineLvl w:val="0"/>
              <w:rPr>
                <w:iCs/>
                <w:color w:val="000000"/>
                <w:lang w:val="en-US"/>
              </w:rPr>
            </w:pPr>
            <w:r w:rsidRPr="004F5079">
              <w:rPr>
                <w:iCs/>
                <w:color w:val="000000"/>
                <w:lang w:val="en-US"/>
              </w:rPr>
              <w:t xml:space="preserve">0.85 </w:t>
            </w:r>
            <w:r w:rsidRPr="004F5079">
              <w:rPr>
                <w:color w:val="000000"/>
                <w:lang w:val="en-US"/>
              </w:rPr>
              <w:t xml:space="preserve">± </w:t>
            </w:r>
            <w:r w:rsidRPr="004F5079">
              <w:rPr>
                <w:iCs/>
                <w:color w:val="000000"/>
                <w:lang w:val="en-US"/>
              </w:rPr>
              <w:t>0.02</w:t>
            </w:r>
          </w:p>
        </w:tc>
      </w:tr>
      <w:tr w:rsidR="003A4E90" w:rsidRPr="004F5079" w14:paraId="18466AEA" w14:textId="77777777" w:rsidTr="00707BA2">
        <w:tc>
          <w:tcPr>
            <w:tcW w:w="2835" w:type="dxa"/>
            <w:shd w:val="clear" w:color="auto" w:fill="auto"/>
          </w:tcPr>
          <w:p w14:paraId="76499A3E" w14:textId="413186EB" w:rsidR="003A4E90" w:rsidRPr="004F5079" w:rsidRDefault="003A4E90" w:rsidP="004B7C7E">
            <w:pPr>
              <w:spacing w:line="480" w:lineRule="auto"/>
              <w:outlineLvl w:val="0"/>
              <w:rPr>
                <w:iCs/>
                <w:color w:val="000000"/>
                <w:lang w:val="en-US"/>
              </w:rPr>
            </w:pPr>
            <w:r w:rsidRPr="004F5079">
              <w:rPr>
                <w:iCs/>
                <w:color w:val="000000"/>
                <w:lang w:val="en-US"/>
              </w:rPr>
              <w:t xml:space="preserve">Logistic regression, </w:t>
            </w:r>
            <w:proofErr w:type="spellStart"/>
            <w:r w:rsidRPr="004F5079">
              <w:rPr>
                <w:iCs/>
                <w:color w:val="000000"/>
                <w:lang w:val="en-US"/>
              </w:rPr>
              <w:t>Wolthers</w:t>
            </w:r>
            <w:proofErr w:type="spellEnd"/>
            <w:r w:rsidRPr="004F5079">
              <w:rPr>
                <w:iCs/>
                <w:color w:val="000000"/>
                <w:lang w:val="en-US"/>
              </w:rPr>
              <w:t xml:space="preserve"> </w:t>
            </w:r>
            <w:r w:rsidRPr="004F5079">
              <w:rPr>
                <w:i/>
                <w:color w:val="000000"/>
                <w:lang w:val="en-US"/>
              </w:rPr>
              <w:t>et al</w:t>
            </w:r>
            <w:r w:rsidRPr="004F5079">
              <w:rPr>
                <w:iCs/>
                <w:color w:val="000000"/>
                <w:lang w:val="en-US"/>
              </w:rPr>
              <w:t xml:space="preserve"> 2019</w:t>
            </w:r>
          </w:p>
        </w:tc>
        <w:tc>
          <w:tcPr>
            <w:tcW w:w="1928" w:type="dxa"/>
            <w:shd w:val="clear" w:color="auto" w:fill="auto"/>
          </w:tcPr>
          <w:p w14:paraId="00AF3AA2" w14:textId="75E45EFF" w:rsidR="003A4E90" w:rsidRPr="004F5079" w:rsidRDefault="003A4E90" w:rsidP="004B7C7E">
            <w:pPr>
              <w:spacing w:line="480" w:lineRule="auto"/>
              <w:jc w:val="center"/>
              <w:outlineLvl w:val="0"/>
              <w:rPr>
                <w:iCs/>
                <w:color w:val="000000"/>
                <w:lang w:val="en-US"/>
              </w:rPr>
            </w:pPr>
            <w:r w:rsidRPr="004F5079">
              <w:rPr>
                <w:iCs/>
                <w:color w:val="000000"/>
                <w:lang w:val="en-US"/>
              </w:rPr>
              <w:t xml:space="preserve">0.59 </w:t>
            </w:r>
            <w:r w:rsidRPr="004F5079">
              <w:rPr>
                <w:color w:val="000000"/>
                <w:lang w:val="en-US"/>
              </w:rPr>
              <w:t xml:space="preserve">± </w:t>
            </w:r>
            <w:r w:rsidRPr="004F5079">
              <w:rPr>
                <w:iCs/>
                <w:color w:val="000000"/>
                <w:lang w:val="en-US"/>
              </w:rPr>
              <w:t>0</w:t>
            </w:r>
          </w:p>
        </w:tc>
        <w:tc>
          <w:tcPr>
            <w:tcW w:w="1928" w:type="dxa"/>
            <w:shd w:val="clear" w:color="auto" w:fill="auto"/>
          </w:tcPr>
          <w:p w14:paraId="5D6900F0" w14:textId="620C7B06" w:rsidR="003A4E90" w:rsidRPr="004F5079" w:rsidRDefault="003A4E90" w:rsidP="004B7C7E">
            <w:pPr>
              <w:spacing w:line="480" w:lineRule="auto"/>
              <w:jc w:val="center"/>
              <w:outlineLvl w:val="0"/>
              <w:rPr>
                <w:iCs/>
                <w:color w:val="000000"/>
                <w:lang w:val="en-US"/>
              </w:rPr>
            </w:pPr>
            <w:r w:rsidRPr="004F5079">
              <w:rPr>
                <w:iCs/>
                <w:color w:val="000000"/>
                <w:lang w:val="en-US"/>
              </w:rPr>
              <w:t xml:space="preserve">0.38 </w:t>
            </w:r>
            <w:r w:rsidRPr="004F5079">
              <w:rPr>
                <w:color w:val="000000"/>
                <w:lang w:val="en-US"/>
              </w:rPr>
              <w:t xml:space="preserve">± </w:t>
            </w:r>
            <w:r w:rsidRPr="004F5079">
              <w:rPr>
                <w:iCs/>
                <w:color w:val="000000"/>
                <w:lang w:val="en-US"/>
              </w:rPr>
              <w:t>0</w:t>
            </w:r>
          </w:p>
        </w:tc>
        <w:tc>
          <w:tcPr>
            <w:tcW w:w="1928" w:type="dxa"/>
            <w:shd w:val="clear" w:color="auto" w:fill="auto"/>
          </w:tcPr>
          <w:p w14:paraId="2055D7D9" w14:textId="73D6E594" w:rsidR="003A4E90" w:rsidRPr="004F5079" w:rsidRDefault="003A4E90" w:rsidP="004B7C7E">
            <w:pPr>
              <w:spacing w:line="480" w:lineRule="auto"/>
              <w:jc w:val="center"/>
              <w:outlineLvl w:val="0"/>
              <w:rPr>
                <w:iCs/>
                <w:color w:val="000000"/>
                <w:lang w:val="en-US"/>
              </w:rPr>
            </w:pPr>
            <w:r w:rsidRPr="004F5079">
              <w:rPr>
                <w:iCs/>
                <w:color w:val="000000"/>
                <w:lang w:val="en-US"/>
              </w:rPr>
              <w:t xml:space="preserve">0.75 </w:t>
            </w:r>
            <w:r w:rsidRPr="004F5079">
              <w:rPr>
                <w:color w:val="000000"/>
                <w:lang w:val="en-US"/>
              </w:rPr>
              <w:t xml:space="preserve">± </w:t>
            </w:r>
            <w:r w:rsidRPr="004F5079">
              <w:rPr>
                <w:iCs/>
                <w:color w:val="000000"/>
                <w:lang w:val="en-US"/>
              </w:rPr>
              <w:t>0</w:t>
            </w:r>
          </w:p>
        </w:tc>
      </w:tr>
      <w:tr w:rsidR="003A4E90" w:rsidRPr="004F5079" w14:paraId="2C323B73" w14:textId="77777777" w:rsidTr="00707BA2">
        <w:tc>
          <w:tcPr>
            <w:tcW w:w="2835" w:type="dxa"/>
            <w:shd w:val="clear" w:color="auto" w:fill="auto"/>
          </w:tcPr>
          <w:p w14:paraId="3AD0F4F5" w14:textId="5D7CA7EC" w:rsidR="003A4E90" w:rsidRPr="004F5079" w:rsidRDefault="003A4E90" w:rsidP="004B7C7E">
            <w:pPr>
              <w:spacing w:line="480" w:lineRule="auto"/>
              <w:outlineLvl w:val="0"/>
              <w:rPr>
                <w:iCs/>
                <w:color w:val="000000"/>
              </w:rPr>
            </w:pPr>
            <w:proofErr w:type="spellStart"/>
            <w:r w:rsidRPr="004F5079">
              <w:rPr>
                <w:iCs/>
                <w:color w:val="000000"/>
              </w:rPr>
              <w:lastRenderedPageBreak/>
              <w:t>Random</w:t>
            </w:r>
            <w:proofErr w:type="spellEnd"/>
            <w:r w:rsidRPr="004F5079">
              <w:rPr>
                <w:iCs/>
                <w:color w:val="000000"/>
              </w:rPr>
              <w:t xml:space="preserve"> </w:t>
            </w:r>
            <w:proofErr w:type="spellStart"/>
            <w:r w:rsidRPr="004F5079">
              <w:rPr>
                <w:iCs/>
                <w:color w:val="000000"/>
              </w:rPr>
              <w:t>forest</w:t>
            </w:r>
            <w:proofErr w:type="spellEnd"/>
            <w:r w:rsidRPr="004F5079">
              <w:rPr>
                <w:iCs/>
                <w:color w:val="000000"/>
              </w:rPr>
              <w:t xml:space="preserve">, Wolthers </w:t>
            </w:r>
            <w:r w:rsidRPr="004F5079">
              <w:rPr>
                <w:i/>
                <w:color w:val="000000"/>
              </w:rPr>
              <w:t>et al</w:t>
            </w:r>
            <w:r w:rsidRPr="004F5079">
              <w:rPr>
                <w:iCs/>
                <w:color w:val="000000"/>
              </w:rPr>
              <w:t xml:space="preserve"> 2019</w:t>
            </w:r>
          </w:p>
        </w:tc>
        <w:tc>
          <w:tcPr>
            <w:tcW w:w="1928" w:type="dxa"/>
            <w:shd w:val="clear" w:color="auto" w:fill="auto"/>
          </w:tcPr>
          <w:p w14:paraId="7D5231D8" w14:textId="384BEE8F" w:rsidR="003A4E90" w:rsidRPr="004F5079" w:rsidRDefault="003A4E90" w:rsidP="004B7C7E">
            <w:pPr>
              <w:spacing w:line="480" w:lineRule="auto"/>
              <w:jc w:val="center"/>
              <w:outlineLvl w:val="0"/>
              <w:rPr>
                <w:iCs/>
                <w:color w:val="000000"/>
                <w:lang w:val="en-US"/>
              </w:rPr>
            </w:pPr>
            <w:r w:rsidRPr="004F5079">
              <w:rPr>
                <w:color w:val="000000"/>
              </w:rPr>
              <w:t xml:space="preserve">0.58 </w:t>
            </w:r>
            <w:r w:rsidRPr="004F5079">
              <w:rPr>
                <w:color w:val="000000"/>
                <w:lang w:val="en-US"/>
              </w:rPr>
              <w:t xml:space="preserve">± </w:t>
            </w:r>
            <w:r w:rsidRPr="004F5079">
              <w:rPr>
                <w:color w:val="000000"/>
              </w:rPr>
              <w:t>0.08</w:t>
            </w:r>
          </w:p>
        </w:tc>
        <w:tc>
          <w:tcPr>
            <w:tcW w:w="1928" w:type="dxa"/>
            <w:shd w:val="clear" w:color="auto" w:fill="auto"/>
          </w:tcPr>
          <w:p w14:paraId="554F1950" w14:textId="6A884B54" w:rsidR="003A4E90" w:rsidRPr="004F5079" w:rsidRDefault="003A4E90" w:rsidP="004B7C7E">
            <w:pPr>
              <w:spacing w:line="480" w:lineRule="auto"/>
              <w:jc w:val="center"/>
              <w:outlineLvl w:val="0"/>
              <w:rPr>
                <w:iCs/>
                <w:color w:val="000000"/>
                <w:lang w:val="en-US"/>
              </w:rPr>
            </w:pPr>
            <w:r w:rsidRPr="004F5079">
              <w:rPr>
                <w:color w:val="000000"/>
              </w:rPr>
              <w:t xml:space="preserve">0.29 </w:t>
            </w:r>
            <w:r w:rsidRPr="004F5079">
              <w:rPr>
                <w:color w:val="000000"/>
                <w:lang w:val="en-US"/>
              </w:rPr>
              <w:t xml:space="preserve">± </w:t>
            </w:r>
            <w:r w:rsidRPr="004F5079">
              <w:rPr>
                <w:color w:val="000000"/>
              </w:rPr>
              <w:t>0.12</w:t>
            </w:r>
          </w:p>
        </w:tc>
        <w:tc>
          <w:tcPr>
            <w:tcW w:w="1928" w:type="dxa"/>
            <w:shd w:val="clear" w:color="auto" w:fill="auto"/>
          </w:tcPr>
          <w:p w14:paraId="568AF6FD" w14:textId="3113684C" w:rsidR="003A4E90" w:rsidRPr="004F5079" w:rsidRDefault="003A4E90" w:rsidP="004B7C7E">
            <w:pPr>
              <w:spacing w:line="480" w:lineRule="auto"/>
              <w:jc w:val="center"/>
              <w:outlineLvl w:val="0"/>
              <w:rPr>
                <w:iCs/>
                <w:color w:val="000000"/>
                <w:lang w:val="en-US"/>
              </w:rPr>
            </w:pPr>
            <w:r w:rsidRPr="004F5079">
              <w:rPr>
                <w:color w:val="000000"/>
              </w:rPr>
              <w:t xml:space="preserve">0.75 </w:t>
            </w:r>
            <w:r w:rsidRPr="004F5079">
              <w:rPr>
                <w:color w:val="000000"/>
                <w:lang w:val="en-US"/>
              </w:rPr>
              <w:t xml:space="preserve">± </w:t>
            </w:r>
            <w:r w:rsidRPr="004F5079">
              <w:rPr>
                <w:color w:val="000000"/>
              </w:rPr>
              <w:t>0.09</w:t>
            </w:r>
          </w:p>
        </w:tc>
      </w:tr>
      <w:tr w:rsidR="003A4E90" w:rsidRPr="004F5079" w14:paraId="64FB8AA0" w14:textId="77777777" w:rsidTr="00707BA2">
        <w:tc>
          <w:tcPr>
            <w:tcW w:w="2835" w:type="dxa"/>
            <w:shd w:val="clear" w:color="auto" w:fill="auto"/>
          </w:tcPr>
          <w:p w14:paraId="67EE3192" w14:textId="7F219EF2" w:rsidR="003A4E90" w:rsidRPr="004F5079" w:rsidRDefault="003A4E90" w:rsidP="004B7C7E">
            <w:pPr>
              <w:spacing w:line="480" w:lineRule="auto"/>
              <w:outlineLvl w:val="0"/>
              <w:rPr>
                <w:iCs/>
                <w:color w:val="000000"/>
                <w:lang w:val="en-US"/>
              </w:rPr>
            </w:pPr>
            <w:r w:rsidRPr="004F5079">
              <w:rPr>
                <w:iCs/>
                <w:color w:val="000000"/>
                <w:lang w:val="en-US"/>
              </w:rPr>
              <w:t xml:space="preserve">Artificial neural network (1 hidden layer), </w:t>
            </w:r>
            <w:proofErr w:type="spellStart"/>
            <w:r w:rsidRPr="004F5079">
              <w:rPr>
                <w:iCs/>
                <w:color w:val="000000"/>
                <w:lang w:val="en-US"/>
              </w:rPr>
              <w:t>Wolthers</w:t>
            </w:r>
            <w:proofErr w:type="spellEnd"/>
            <w:r w:rsidRPr="004F5079">
              <w:rPr>
                <w:iCs/>
                <w:color w:val="000000"/>
                <w:lang w:val="en-US"/>
              </w:rPr>
              <w:t xml:space="preserve"> </w:t>
            </w:r>
            <w:r w:rsidRPr="004F5079">
              <w:rPr>
                <w:i/>
                <w:color w:val="000000"/>
                <w:lang w:val="en-US"/>
              </w:rPr>
              <w:t>et al</w:t>
            </w:r>
            <w:r w:rsidRPr="004F5079">
              <w:rPr>
                <w:iCs/>
                <w:color w:val="000000"/>
                <w:lang w:val="en-US"/>
              </w:rPr>
              <w:t xml:space="preserve"> 2019</w:t>
            </w:r>
          </w:p>
        </w:tc>
        <w:tc>
          <w:tcPr>
            <w:tcW w:w="1928" w:type="dxa"/>
            <w:shd w:val="clear" w:color="auto" w:fill="auto"/>
          </w:tcPr>
          <w:p w14:paraId="37F09391" w14:textId="590EEEAB" w:rsidR="003A4E90" w:rsidRPr="004F5079" w:rsidRDefault="003A4E90" w:rsidP="004B7C7E">
            <w:pPr>
              <w:spacing w:line="480" w:lineRule="auto"/>
              <w:jc w:val="center"/>
              <w:outlineLvl w:val="0"/>
              <w:rPr>
                <w:color w:val="000000"/>
              </w:rPr>
            </w:pPr>
            <w:r w:rsidRPr="004F5079">
              <w:rPr>
                <w:color w:val="000000"/>
                <w:lang w:val="en-US"/>
              </w:rPr>
              <w:t>0.58 ± 0.03</w:t>
            </w:r>
          </w:p>
        </w:tc>
        <w:tc>
          <w:tcPr>
            <w:tcW w:w="1928" w:type="dxa"/>
            <w:shd w:val="clear" w:color="auto" w:fill="auto"/>
          </w:tcPr>
          <w:p w14:paraId="235A003D" w14:textId="7394A8CA" w:rsidR="003A4E90" w:rsidRPr="004F5079" w:rsidRDefault="003A4E90" w:rsidP="004B7C7E">
            <w:pPr>
              <w:spacing w:line="480" w:lineRule="auto"/>
              <w:jc w:val="center"/>
              <w:outlineLvl w:val="0"/>
              <w:rPr>
                <w:color w:val="000000"/>
              </w:rPr>
            </w:pPr>
            <w:r w:rsidRPr="004F5079">
              <w:rPr>
                <w:color w:val="000000"/>
                <w:lang w:val="en-US"/>
              </w:rPr>
              <w:t>0.29 ± 0.05</w:t>
            </w:r>
          </w:p>
        </w:tc>
        <w:tc>
          <w:tcPr>
            <w:tcW w:w="1928" w:type="dxa"/>
            <w:shd w:val="clear" w:color="auto" w:fill="auto"/>
          </w:tcPr>
          <w:p w14:paraId="4EC7E07A" w14:textId="1B71FE64" w:rsidR="003A4E90" w:rsidRPr="004F5079" w:rsidRDefault="003A4E90" w:rsidP="004B7C7E">
            <w:pPr>
              <w:spacing w:line="480" w:lineRule="auto"/>
              <w:jc w:val="center"/>
              <w:outlineLvl w:val="0"/>
              <w:rPr>
                <w:color w:val="000000"/>
              </w:rPr>
            </w:pPr>
            <w:r w:rsidRPr="004F5079">
              <w:rPr>
                <w:color w:val="000000"/>
                <w:lang w:val="en-US"/>
              </w:rPr>
              <w:t>0.70 ± 0.03</w:t>
            </w:r>
          </w:p>
        </w:tc>
      </w:tr>
    </w:tbl>
    <w:p w14:paraId="097209A4" w14:textId="76E89EA2" w:rsidR="00511216" w:rsidRPr="004F5079" w:rsidRDefault="00511216" w:rsidP="004B7C7E">
      <w:pPr>
        <w:spacing w:line="480" w:lineRule="auto"/>
        <w:jc w:val="both"/>
        <w:rPr>
          <w:i/>
          <w:iCs/>
          <w:lang w:val="en-US"/>
        </w:rPr>
      </w:pPr>
    </w:p>
    <w:p w14:paraId="551AA6AF" w14:textId="6CD7EF42" w:rsidR="00511216" w:rsidRPr="004F5079" w:rsidRDefault="00511216" w:rsidP="004B7C7E">
      <w:pPr>
        <w:spacing w:line="480" w:lineRule="auto"/>
        <w:jc w:val="both"/>
        <w:rPr>
          <w:i/>
          <w:iCs/>
          <w:lang w:val="en-US"/>
        </w:rPr>
      </w:pPr>
    </w:p>
    <w:p w14:paraId="3302A293" w14:textId="752436DE" w:rsidR="00D03AA2" w:rsidRPr="004F5079" w:rsidRDefault="00D03AA2" w:rsidP="004B7C7E">
      <w:pPr>
        <w:spacing w:line="480" w:lineRule="auto"/>
        <w:jc w:val="both"/>
        <w:rPr>
          <w:i/>
          <w:iCs/>
          <w:lang w:val="en-US"/>
        </w:rPr>
      </w:pPr>
    </w:p>
    <w:p w14:paraId="0959DF42" w14:textId="3655B8C1" w:rsidR="00D03AA2" w:rsidRPr="004F5079" w:rsidRDefault="00D03AA2" w:rsidP="004B7C7E">
      <w:pPr>
        <w:spacing w:line="480" w:lineRule="auto"/>
        <w:jc w:val="both"/>
        <w:rPr>
          <w:i/>
          <w:iCs/>
          <w:lang w:val="en-US"/>
        </w:rPr>
      </w:pPr>
    </w:p>
    <w:p w14:paraId="119DA706" w14:textId="4031F122" w:rsidR="00D03AA2" w:rsidRPr="004F5079" w:rsidRDefault="00D03AA2" w:rsidP="004B7C7E">
      <w:pPr>
        <w:spacing w:line="480" w:lineRule="auto"/>
        <w:rPr>
          <w:i/>
          <w:iCs/>
          <w:lang w:val="en-US"/>
        </w:rPr>
      </w:pPr>
      <w:r w:rsidRPr="004F5079">
        <w:rPr>
          <w:i/>
          <w:iCs/>
          <w:lang w:val="en-US"/>
        </w:rPr>
        <w:br w:type="page"/>
      </w:r>
    </w:p>
    <w:p w14:paraId="56FC7DFE" w14:textId="79532F51" w:rsidR="00D03AA2" w:rsidRPr="004F5079" w:rsidRDefault="00D03AA2" w:rsidP="004B7C7E">
      <w:pPr>
        <w:spacing w:line="480" w:lineRule="auto"/>
        <w:jc w:val="both"/>
        <w:rPr>
          <w:i/>
          <w:iCs/>
          <w:lang w:val="en-US"/>
        </w:rPr>
      </w:pPr>
      <w:r w:rsidRPr="004F5079">
        <w:rPr>
          <w:i/>
          <w:iCs/>
          <w:lang w:val="en-US"/>
        </w:rPr>
        <w:lastRenderedPageBreak/>
        <w:t>Supplementary Figure S.</w:t>
      </w:r>
      <w:ins w:id="1000" w:author="Rikke Linnemann Nielsen" w:date="2021-04-16T15:47:00Z">
        <w:r w:rsidR="00D0529E">
          <w:rPr>
            <w:i/>
            <w:iCs/>
            <w:lang w:val="en-US"/>
          </w:rPr>
          <w:t>1</w:t>
        </w:r>
      </w:ins>
      <w:ins w:id="1001" w:author="Rikke Linnemann Nielsen" w:date="2021-04-19T13:58:00Z">
        <w:r w:rsidR="009B5945">
          <w:rPr>
            <w:i/>
            <w:iCs/>
            <w:lang w:val="en-US"/>
          </w:rPr>
          <w:t>0</w:t>
        </w:r>
      </w:ins>
      <w:del w:id="1002" w:author="Rikke Linnemann Nielsen" w:date="2021-04-16T15:47:00Z">
        <w:r w:rsidRPr="004F5079" w:rsidDel="00D0529E">
          <w:rPr>
            <w:i/>
            <w:iCs/>
            <w:lang w:val="en-US"/>
          </w:rPr>
          <w:delText>8</w:delText>
        </w:r>
      </w:del>
    </w:p>
    <w:p w14:paraId="71D0A7B3" w14:textId="3E5C9B1B" w:rsidR="00511216" w:rsidRPr="004F5079" w:rsidRDefault="00A34BC3" w:rsidP="004B7C7E">
      <w:pPr>
        <w:spacing w:line="480" w:lineRule="auto"/>
        <w:jc w:val="both"/>
        <w:rPr>
          <w:i/>
          <w:iCs/>
          <w:lang w:val="en-US"/>
        </w:rPr>
      </w:pPr>
      <w:r w:rsidRPr="004F5079">
        <w:rPr>
          <w:i/>
          <w:iCs/>
          <w:noProof/>
          <w:lang w:val="en-US"/>
        </w:rPr>
        <w:drawing>
          <wp:inline distT="0" distB="0" distL="0" distR="0" wp14:anchorId="01B730FB" wp14:editId="7381334E">
            <wp:extent cx="6116320" cy="3058160"/>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AP2nd_roc_permutation.pdf"/>
                    <pic:cNvPicPr/>
                  </pic:nvPicPr>
                  <pic:blipFill>
                    <a:blip r:embed="rId13">
                      <a:extLst>
                        <a:ext uri="{28A0092B-C50C-407E-A947-70E740481C1C}">
                          <a14:useLocalDpi xmlns:a14="http://schemas.microsoft.com/office/drawing/2010/main" val="0"/>
                        </a:ext>
                      </a:extLst>
                    </a:blip>
                    <a:stretch>
                      <a:fillRect/>
                    </a:stretch>
                  </pic:blipFill>
                  <pic:spPr>
                    <a:xfrm>
                      <a:off x="0" y="0"/>
                      <a:ext cx="6116320" cy="3058160"/>
                    </a:xfrm>
                    <a:prstGeom prst="rect">
                      <a:avLst/>
                    </a:prstGeom>
                  </pic:spPr>
                </pic:pic>
              </a:graphicData>
            </a:graphic>
          </wp:inline>
        </w:drawing>
      </w:r>
    </w:p>
    <w:p w14:paraId="4ED1DF76" w14:textId="56DEE9C5" w:rsidR="00CE3CAD" w:rsidRPr="004F5079" w:rsidRDefault="00A37A6B" w:rsidP="004B7C7E">
      <w:pPr>
        <w:spacing w:line="480" w:lineRule="auto"/>
        <w:jc w:val="both"/>
        <w:rPr>
          <w:i/>
          <w:iCs/>
          <w:lang w:val="en-US"/>
        </w:rPr>
      </w:pPr>
      <w:r w:rsidRPr="004F5079">
        <w:rPr>
          <w:i/>
          <w:iCs/>
          <w:lang w:val="en-US"/>
        </w:rPr>
        <w:t xml:space="preserve">Supplementary </w:t>
      </w:r>
      <w:r w:rsidR="00C75CC0" w:rsidRPr="004F5079">
        <w:rPr>
          <w:i/>
          <w:iCs/>
          <w:lang w:val="en-US"/>
        </w:rPr>
        <w:t xml:space="preserve">Figure </w:t>
      </w:r>
      <w:r w:rsidRPr="004F5079">
        <w:rPr>
          <w:i/>
          <w:iCs/>
          <w:lang w:val="en-US"/>
        </w:rPr>
        <w:t>S.</w:t>
      </w:r>
      <w:ins w:id="1003" w:author="Rikke Linnemann Nielsen" w:date="2021-04-16T15:47:00Z">
        <w:r w:rsidR="00C86F05">
          <w:rPr>
            <w:i/>
            <w:iCs/>
            <w:lang w:val="en-US"/>
          </w:rPr>
          <w:t>1</w:t>
        </w:r>
      </w:ins>
      <w:ins w:id="1004" w:author="Rikke Linnemann Nielsen" w:date="2021-04-19T13:58:00Z">
        <w:r w:rsidR="009B5945">
          <w:rPr>
            <w:i/>
            <w:iCs/>
            <w:lang w:val="en-US"/>
          </w:rPr>
          <w:t>0</w:t>
        </w:r>
      </w:ins>
      <w:del w:id="1005" w:author="Rikke Linnemann Nielsen" w:date="2021-04-16T15:47:00Z">
        <w:r w:rsidR="0094399E" w:rsidRPr="004F5079" w:rsidDel="00C86F05">
          <w:rPr>
            <w:i/>
            <w:iCs/>
            <w:lang w:val="en-US"/>
          </w:rPr>
          <w:delText>8</w:delText>
        </w:r>
      </w:del>
      <w:r w:rsidRPr="004F5079">
        <w:rPr>
          <w:i/>
          <w:iCs/>
          <w:lang w:val="en-US"/>
        </w:rPr>
        <w:t xml:space="preserve">: </w:t>
      </w:r>
      <w:r w:rsidR="00CA0708" w:rsidRPr="004F5079">
        <w:rPr>
          <w:lang w:val="en-US"/>
        </w:rPr>
        <w:t xml:space="preserve">Results of </w:t>
      </w:r>
      <w:r w:rsidR="00D30B49" w:rsidRPr="004F5079">
        <w:rPr>
          <w:lang w:val="en-US"/>
        </w:rPr>
        <w:t>logistic regression</w:t>
      </w:r>
      <w:r w:rsidR="00CE3CAD" w:rsidRPr="004F5079">
        <w:rPr>
          <w:lang w:val="en-US"/>
        </w:rPr>
        <w:t xml:space="preserve"> models</w:t>
      </w:r>
      <w:r w:rsidR="00CA0708" w:rsidRPr="004F5079">
        <w:rPr>
          <w:lang w:val="en-US"/>
        </w:rPr>
        <w:t xml:space="preserve"> (</w:t>
      </w:r>
      <w:r w:rsidR="00CA0708" w:rsidRPr="004F5079">
        <w:rPr>
          <w:color w:val="000000"/>
          <w:lang w:val="en-US"/>
        </w:rPr>
        <w:t xml:space="preserve">Features: age, </w:t>
      </w:r>
      <w:proofErr w:type="gramStart"/>
      <w:r w:rsidR="00CA0708" w:rsidRPr="004F5079">
        <w:rPr>
          <w:color w:val="000000"/>
          <w:lang w:val="en-US"/>
        </w:rPr>
        <w:t>sex</w:t>
      </w:r>
      <w:proofErr w:type="gramEnd"/>
      <w:r w:rsidR="00CA0708" w:rsidRPr="004F5079">
        <w:rPr>
          <w:color w:val="000000"/>
          <w:lang w:val="en-US"/>
        </w:rPr>
        <w:t xml:space="preserve"> and previously validated pancreatitis SNPs</w:t>
      </w:r>
      <w:r w:rsidR="00CA0708" w:rsidRPr="004F5079">
        <w:rPr>
          <w:lang w:val="en-US"/>
        </w:rPr>
        <w:t>)</w:t>
      </w:r>
      <w:r w:rsidR="00CE3CAD" w:rsidRPr="004F5079">
        <w:rPr>
          <w:lang w:val="en-US"/>
        </w:rPr>
        <w:t xml:space="preserve"> predicting cases of AAP when re-exposed to asparaginase therapy</w:t>
      </w:r>
      <w:r w:rsidR="00CA0708" w:rsidRPr="004F5079">
        <w:rPr>
          <w:lang w:val="en-US"/>
        </w:rPr>
        <w:t xml:space="preserve"> </w:t>
      </w:r>
      <w:r w:rsidR="00CA0708" w:rsidRPr="004F5079">
        <w:rPr>
          <w:color w:val="000000"/>
          <w:lang w:val="en-US"/>
        </w:rPr>
        <w:t>(N=37) with leave-one-out cross-validation and used binary encoding of genetic</w:t>
      </w:r>
      <w:r w:rsidR="00CE3CAD" w:rsidRPr="004F5079">
        <w:rPr>
          <w:lang w:val="en-US"/>
        </w:rPr>
        <w:t xml:space="preserve">. </w:t>
      </w:r>
      <w:r w:rsidR="00CE3CAD" w:rsidRPr="004F5079">
        <w:rPr>
          <w:color w:val="000000"/>
          <w:lang w:val="en-US"/>
        </w:rPr>
        <w:t xml:space="preserve">A) ROC curves of </w:t>
      </w:r>
      <w:r w:rsidR="00D03AA2" w:rsidRPr="004F5079">
        <w:rPr>
          <w:color w:val="000000"/>
          <w:lang w:val="en-US"/>
        </w:rPr>
        <w:t>logistic regression</w:t>
      </w:r>
      <w:r w:rsidR="00CA0708" w:rsidRPr="004F5079">
        <w:rPr>
          <w:color w:val="000000"/>
          <w:lang w:val="en-US"/>
        </w:rPr>
        <w:t xml:space="preserve"> models</w:t>
      </w:r>
      <w:r w:rsidR="00CE3CAD" w:rsidRPr="004F5079">
        <w:rPr>
          <w:color w:val="000000"/>
          <w:lang w:val="en-US"/>
        </w:rPr>
        <w:t xml:space="preserve"> across 100 model initializations B) Permutation test</w:t>
      </w:r>
      <w:r w:rsidR="00CA0708" w:rsidRPr="004F5079">
        <w:rPr>
          <w:color w:val="000000"/>
          <w:lang w:val="en-US"/>
        </w:rPr>
        <w:t xml:space="preserve"> with randomly permutated label</w:t>
      </w:r>
      <w:r w:rsidR="00CE3CAD" w:rsidRPr="004F5079">
        <w:rPr>
          <w:color w:val="000000"/>
          <w:lang w:val="en-US"/>
        </w:rPr>
        <w:t xml:space="preserve"> for ROC-AUC of </w:t>
      </w:r>
      <w:r w:rsidR="00D03AA2" w:rsidRPr="004F5079">
        <w:rPr>
          <w:color w:val="000000"/>
          <w:lang w:val="en-US"/>
        </w:rPr>
        <w:t>logistic regression</w:t>
      </w:r>
      <w:r w:rsidR="00CE3CAD" w:rsidRPr="004F5079">
        <w:rPr>
          <w:color w:val="000000"/>
          <w:lang w:val="en-US"/>
        </w:rPr>
        <w:t xml:space="preserve"> across 100 model initializations</w:t>
      </w:r>
      <w:r w:rsidR="00CA0708" w:rsidRPr="004F5079">
        <w:rPr>
          <w:color w:val="000000"/>
          <w:lang w:val="en-US"/>
        </w:rPr>
        <w:t>.</w:t>
      </w:r>
    </w:p>
    <w:p w14:paraId="501169AB" w14:textId="6CBE7623" w:rsidR="00511216" w:rsidRPr="004F5079" w:rsidRDefault="00511216" w:rsidP="004B7C7E">
      <w:pPr>
        <w:spacing w:line="480" w:lineRule="auto"/>
        <w:jc w:val="both"/>
        <w:rPr>
          <w:lang w:val="en-US"/>
        </w:rPr>
      </w:pPr>
    </w:p>
    <w:p w14:paraId="5EB68A8A" w14:textId="77777777" w:rsidR="00C86F05" w:rsidRDefault="00C86F05" w:rsidP="004B7C7E">
      <w:pPr>
        <w:spacing w:line="480" w:lineRule="auto"/>
        <w:jc w:val="both"/>
        <w:rPr>
          <w:ins w:id="1006" w:author="Rikke Linnemann Nielsen" w:date="2021-04-16T15:49:00Z"/>
          <w:i/>
          <w:iCs/>
          <w:lang w:val="en-US"/>
        </w:rPr>
      </w:pPr>
    </w:p>
    <w:p w14:paraId="48D50B73" w14:textId="77777777" w:rsidR="00C86F05" w:rsidRDefault="00C86F05" w:rsidP="004B7C7E">
      <w:pPr>
        <w:spacing w:line="480" w:lineRule="auto"/>
        <w:jc w:val="both"/>
        <w:rPr>
          <w:ins w:id="1007" w:author="Rikke Linnemann Nielsen" w:date="2021-04-16T15:49:00Z"/>
          <w:i/>
          <w:iCs/>
          <w:lang w:val="en-US"/>
        </w:rPr>
      </w:pPr>
    </w:p>
    <w:p w14:paraId="5EFF70FD" w14:textId="77777777" w:rsidR="00C86F05" w:rsidRDefault="00C86F05" w:rsidP="004B7C7E">
      <w:pPr>
        <w:spacing w:line="480" w:lineRule="auto"/>
        <w:jc w:val="both"/>
        <w:rPr>
          <w:ins w:id="1008" w:author="Rikke Linnemann Nielsen" w:date="2021-04-16T15:49:00Z"/>
          <w:i/>
          <w:iCs/>
          <w:lang w:val="en-US"/>
        </w:rPr>
      </w:pPr>
    </w:p>
    <w:p w14:paraId="066BFCCD" w14:textId="77777777" w:rsidR="00C86F05" w:rsidRDefault="00C86F05" w:rsidP="004B7C7E">
      <w:pPr>
        <w:spacing w:line="480" w:lineRule="auto"/>
        <w:jc w:val="both"/>
        <w:rPr>
          <w:ins w:id="1009" w:author="Rikke Linnemann Nielsen" w:date="2021-04-16T15:49:00Z"/>
          <w:i/>
          <w:iCs/>
          <w:lang w:val="en-US"/>
        </w:rPr>
      </w:pPr>
    </w:p>
    <w:p w14:paraId="446A2A75" w14:textId="77777777" w:rsidR="00C86F05" w:rsidRDefault="00C86F05" w:rsidP="004B7C7E">
      <w:pPr>
        <w:spacing w:line="480" w:lineRule="auto"/>
        <w:jc w:val="both"/>
        <w:rPr>
          <w:ins w:id="1010" w:author="Rikke Linnemann Nielsen" w:date="2021-04-16T15:49:00Z"/>
          <w:i/>
          <w:iCs/>
          <w:lang w:val="en-US"/>
        </w:rPr>
      </w:pPr>
    </w:p>
    <w:p w14:paraId="01F23558" w14:textId="77777777" w:rsidR="00C86F05" w:rsidRDefault="00C86F05" w:rsidP="004B7C7E">
      <w:pPr>
        <w:spacing w:line="480" w:lineRule="auto"/>
        <w:jc w:val="both"/>
        <w:rPr>
          <w:ins w:id="1011" w:author="Rikke Linnemann Nielsen" w:date="2021-04-16T15:49:00Z"/>
          <w:i/>
          <w:iCs/>
          <w:lang w:val="en-US"/>
        </w:rPr>
      </w:pPr>
    </w:p>
    <w:p w14:paraId="2DA45797" w14:textId="77777777" w:rsidR="00C86F05" w:rsidRDefault="00C86F05" w:rsidP="004B7C7E">
      <w:pPr>
        <w:spacing w:line="480" w:lineRule="auto"/>
        <w:jc w:val="both"/>
        <w:rPr>
          <w:ins w:id="1012" w:author="Rikke Linnemann Nielsen" w:date="2021-04-16T15:49:00Z"/>
          <w:i/>
          <w:iCs/>
          <w:lang w:val="en-US"/>
        </w:rPr>
      </w:pPr>
    </w:p>
    <w:p w14:paraId="63000A99" w14:textId="77777777" w:rsidR="00C86F05" w:rsidRDefault="00C86F05" w:rsidP="004B7C7E">
      <w:pPr>
        <w:spacing w:line="480" w:lineRule="auto"/>
        <w:jc w:val="both"/>
        <w:rPr>
          <w:ins w:id="1013" w:author="Rikke Linnemann Nielsen" w:date="2021-04-16T15:49:00Z"/>
          <w:i/>
          <w:iCs/>
          <w:lang w:val="en-US"/>
        </w:rPr>
      </w:pPr>
    </w:p>
    <w:p w14:paraId="61C6FD25" w14:textId="60ABF841" w:rsidR="00511216" w:rsidRDefault="00C86F05" w:rsidP="004B7C7E">
      <w:pPr>
        <w:spacing w:line="480" w:lineRule="auto"/>
        <w:jc w:val="both"/>
        <w:rPr>
          <w:ins w:id="1014" w:author="Rikke Linnemann Nielsen" w:date="2021-04-16T15:50:00Z"/>
          <w:lang w:val="en-US"/>
        </w:rPr>
      </w:pPr>
      <w:ins w:id="1015" w:author="Rikke Linnemann Nielsen" w:date="2021-04-16T15:48:00Z">
        <w:r w:rsidRPr="004F5079">
          <w:rPr>
            <w:i/>
            <w:iCs/>
            <w:lang w:val="en-US"/>
          </w:rPr>
          <w:lastRenderedPageBreak/>
          <w:t>Supplementary Table S.</w:t>
        </w:r>
        <w:r>
          <w:rPr>
            <w:i/>
            <w:iCs/>
            <w:lang w:val="en-US"/>
          </w:rPr>
          <w:t>1</w:t>
        </w:r>
      </w:ins>
      <w:ins w:id="1016" w:author="Rikke Linnemann Nielsen" w:date="2021-04-19T13:58:00Z">
        <w:r w:rsidR="009B5945">
          <w:rPr>
            <w:i/>
            <w:iCs/>
            <w:lang w:val="en-US"/>
          </w:rPr>
          <w:t>1</w:t>
        </w:r>
      </w:ins>
      <w:ins w:id="1017" w:author="Rikke Linnemann Nielsen" w:date="2021-04-16T15:48:00Z">
        <w:r>
          <w:rPr>
            <w:i/>
            <w:iCs/>
            <w:lang w:val="en-US"/>
          </w:rPr>
          <w:t xml:space="preserve"> </w:t>
        </w:r>
        <w:r w:rsidRPr="00C86F05">
          <w:rPr>
            <w:lang w:val="en-US"/>
            <w:rPrChange w:id="1018" w:author="Rikke Linnemann Nielsen" w:date="2021-04-16T15:49:00Z">
              <w:rPr>
                <w:i/>
                <w:iCs/>
                <w:lang w:val="en-US"/>
              </w:rPr>
            </w:rPrChange>
          </w:rPr>
          <w:t>Clinical features in NOPHO coh</w:t>
        </w:r>
      </w:ins>
      <w:ins w:id="1019" w:author="Rikke Linnemann Nielsen" w:date="2021-04-16T15:49:00Z">
        <w:r w:rsidRPr="00C86F05">
          <w:rPr>
            <w:lang w:val="en-US"/>
            <w:rPrChange w:id="1020" w:author="Rikke Linnemann Nielsen" w:date="2021-04-16T15:49:00Z">
              <w:rPr>
                <w:i/>
                <w:iCs/>
                <w:lang w:val="en-US"/>
              </w:rPr>
            </w:rPrChange>
          </w:rPr>
          <w:t>ort</w:t>
        </w:r>
      </w:ins>
      <w:ins w:id="1021" w:author="Rikke Linnemann Nielsen" w:date="2021-04-16T15:50:00Z">
        <w:r>
          <w:rPr>
            <w:lang w:val="en-US"/>
          </w:rPr>
          <w:t>.</w:t>
        </w:r>
      </w:ins>
    </w:p>
    <w:p w14:paraId="653BEF18" w14:textId="39D91408" w:rsidR="00C86F05" w:rsidRDefault="00C86F05" w:rsidP="004B7C7E">
      <w:pPr>
        <w:spacing w:line="480" w:lineRule="auto"/>
        <w:jc w:val="both"/>
        <w:rPr>
          <w:ins w:id="1022" w:author="Rikke Linnemann Nielsen" w:date="2021-04-16T15:50:00Z"/>
          <w:lang w:val="en-US"/>
        </w:rPr>
      </w:pPr>
      <w:ins w:id="1023" w:author="Rikke Linnemann Nielsen" w:date="2021-04-16T15:50:00Z">
        <w:r>
          <w:rPr>
            <w:lang w:val="en-US"/>
          </w:rPr>
          <w:t>T</w:t>
        </w:r>
        <w:r w:rsidRPr="0026492F">
          <w:rPr>
            <w:lang w:val="en-US"/>
          </w:rPr>
          <w:t xml:space="preserve">he NOPHO cohort </w:t>
        </w:r>
        <w:r>
          <w:rPr>
            <w:lang w:val="en-US"/>
          </w:rPr>
          <w:t>subset of patients</w:t>
        </w:r>
      </w:ins>
      <w:ins w:id="1024" w:author="Rikke Linnemann Nielsen" w:date="2021-04-22T11:09:00Z">
        <w:r w:rsidR="001316A7">
          <w:rPr>
            <w:lang w:val="en-US"/>
          </w:rPr>
          <w:t xml:space="preserve"> with European genetic ancestry</w:t>
        </w:r>
      </w:ins>
      <w:ins w:id="1025" w:author="Rikke Linnemann Nielsen" w:date="2021-04-16T15:50:00Z">
        <w:r>
          <w:rPr>
            <w:lang w:val="en-US"/>
          </w:rPr>
          <w:t xml:space="preserve"> </w:t>
        </w:r>
        <w:r w:rsidRPr="0026492F">
          <w:rPr>
            <w:lang w:val="en-US"/>
          </w:rPr>
          <w:t>(N = 892, whereof 77 had AAP) had more clinical features available</w:t>
        </w:r>
        <w:r>
          <w:rPr>
            <w:lang w:val="en-US"/>
          </w:rPr>
          <w:t xml:space="preserve"> of country, weight, length, immunophenotype, risk stratification group, white blood cell count at diagnosis (WBC), minimal residual disease (MRD, measured with flow cytometry (FC) and polymerase chain reaction (PCR) at day 29) and asparaginase dosage information (dosage interval and total dosages).</w:t>
        </w:r>
      </w:ins>
    </w:p>
    <w:p w14:paraId="765381C0" w14:textId="77777777" w:rsidR="00C86F05" w:rsidRPr="004F5079" w:rsidRDefault="00C86F05" w:rsidP="004B7C7E">
      <w:pPr>
        <w:spacing w:line="480" w:lineRule="auto"/>
        <w:jc w:val="both"/>
        <w:rPr>
          <w:lang w:val="en-US"/>
        </w:rPr>
      </w:pPr>
    </w:p>
    <w:p w14:paraId="53C4A92B" w14:textId="1141C6FD" w:rsidR="00CE3112" w:rsidRDefault="00CE3112" w:rsidP="00CE3112">
      <w:pPr>
        <w:spacing w:line="480" w:lineRule="auto"/>
        <w:rPr>
          <w:ins w:id="1026" w:author="Rikke Linnemann Nielsen" w:date="2021-04-16T15:46:00Z"/>
          <w:lang w:val="en-US"/>
        </w:rPr>
      </w:pPr>
      <w:ins w:id="1027" w:author="Rikke Linnemann Nielsen" w:date="2021-04-16T15:46:00Z">
        <w:r w:rsidRPr="005A7A2A">
          <w:rPr>
            <w:i/>
            <w:iCs/>
            <w:lang w:val="en-US"/>
          </w:rPr>
          <w:t>Table S.</w:t>
        </w:r>
      </w:ins>
      <w:ins w:id="1028" w:author="Rikke Linnemann Nielsen" w:date="2021-04-16T15:48:00Z">
        <w:r w:rsidR="00C86F05">
          <w:rPr>
            <w:i/>
            <w:iCs/>
            <w:lang w:val="en-US"/>
          </w:rPr>
          <w:t>1</w:t>
        </w:r>
      </w:ins>
      <w:ins w:id="1029" w:author="Rikke Linnemann Nielsen" w:date="2021-04-19T13:58:00Z">
        <w:r w:rsidR="009B5945">
          <w:rPr>
            <w:i/>
            <w:iCs/>
            <w:lang w:val="en-US"/>
          </w:rPr>
          <w:t>1</w:t>
        </w:r>
      </w:ins>
      <w:ins w:id="1030" w:author="Rikke Linnemann Nielsen" w:date="2021-04-16T15:46:00Z">
        <w:r>
          <w:rPr>
            <w:lang w:val="en-US"/>
          </w:rPr>
          <w:t>: Distribution of clinical features available from the NOPHO</w:t>
        </w:r>
      </w:ins>
      <w:ins w:id="1031" w:author="Rikke Linnemann Nielsen" w:date="2021-04-22T11:09:00Z">
        <w:r w:rsidR="001316A7">
          <w:rPr>
            <w:lang w:val="en-US"/>
          </w:rPr>
          <w:t xml:space="preserve"> CEU</w:t>
        </w:r>
      </w:ins>
      <w:ins w:id="1032" w:author="Rikke Linnemann Nielsen" w:date="2021-04-16T15:46:00Z">
        <w:r>
          <w:rPr>
            <w:lang w:val="en-US"/>
          </w:rPr>
          <w:t xml:space="preserve"> </w:t>
        </w:r>
      </w:ins>
      <w:ins w:id="1033" w:author="Rikke Linnemann Nielsen" w:date="2021-04-22T11:09:00Z">
        <w:r w:rsidR="001316A7">
          <w:rPr>
            <w:lang w:val="en-US"/>
          </w:rPr>
          <w:t>patient subset</w:t>
        </w:r>
      </w:ins>
      <w:ins w:id="1034" w:author="Rikke Linnemann Nielsen" w:date="2021-04-16T15:46:00Z">
        <w:r>
          <w:rPr>
            <w:lang w:val="en-US"/>
          </w:rPr>
          <w:t xml:space="preserve"> (N=892) amongst AAP cases (N=77) and controls (N=815). M/F=Male/female, </w:t>
        </w:r>
        <w:r w:rsidRPr="007A047D">
          <w:rPr>
            <w:lang w:val="en-US"/>
          </w:rPr>
          <w:t>minimal residual disease (MRD, measured with flow cytometry (FC) and polymerase chain reaction (PCR) at day 29 (d29)</w:t>
        </w:r>
        <w:r>
          <w:rPr>
            <w:lang w:val="en-US"/>
          </w:rPr>
          <w:t>. SR: standard risk, IR: intermediate risk, HR: high risk. HR-</w:t>
        </w:r>
        <w:proofErr w:type="spellStart"/>
        <w:r>
          <w:rPr>
            <w:lang w:val="en-US"/>
          </w:rPr>
          <w:t>hSCT</w:t>
        </w:r>
        <w:proofErr w:type="spellEnd"/>
        <w:r>
          <w:rPr>
            <w:lang w:val="en-US"/>
          </w:rPr>
          <w:t>: high risk and h</w:t>
        </w:r>
        <w:r w:rsidRPr="007A047D">
          <w:rPr>
            <w:lang w:val="en-US"/>
          </w:rPr>
          <w:t>ematopoietic stem-cell transplantation</w:t>
        </w:r>
        <w:r>
          <w:rPr>
            <w:lang w:val="en-US"/>
          </w:rPr>
          <w:t xml:space="preserve">. </w:t>
        </w:r>
        <w:proofErr w:type="spellStart"/>
        <w:r>
          <w:rPr>
            <w:lang w:val="en-US"/>
          </w:rPr>
          <w:t>PegAsp</w:t>
        </w:r>
        <w:proofErr w:type="spellEnd"/>
        <w:r>
          <w:rPr>
            <w:lang w:val="en-US"/>
          </w:rPr>
          <w:t xml:space="preserve">: </w:t>
        </w:r>
        <w:r w:rsidRPr="00C40664">
          <w:rPr>
            <w:lang w:val="en-US"/>
          </w:rPr>
          <w:t>pegylated asparaginase</w:t>
        </w:r>
        <w:r>
          <w:rPr>
            <w:lang w:val="en-US"/>
          </w:rPr>
          <w:t>.</w:t>
        </w:r>
      </w:ins>
    </w:p>
    <w:p w14:paraId="5F3C04D3" w14:textId="77777777" w:rsidR="00CE3112" w:rsidRPr="005A7A2A" w:rsidRDefault="00CE3112" w:rsidP="00CE3112">
      <w:pPr>
        <w:rPr>
          <w:ins w:id="1035" w:author="Rikke Linnemann Nielsen" w:date="2021-04-16T15:46:00Z"/>
          <w:lang w:val="en-US"/>
        </w:rPr>
      </w:pPr>
    </w:p>
    <w:tbl>
      <w:tblPr>
        <w:tblStyle w:val="TableGrid"/>
        <w:tblW w:w="10060" w:type="dxa"/>
        <w:tblLook w:val="04A0" w:firstRow="1" w:lastRow="0" w:firstColumn="1" w:lastColumn="0" w:noHBand="0" w:noVBand="1"/>
      </w:tblPr>
      <w:tblGrid>
        <w:gridCol w:w="2405"/>
        <w:gridCol w:w="3969"/>
        <w:gridCol w:w="3686"/>
      </w:tblGrid>
      <w:tr w:rsidR="00CE3112" w14:paraId="356050A0" w14:textId="77777777" w:rsidTr="003C482E">
        <w:trPr>
          <w:ins w:id="1036" w:author="Rikke Linnemann Nielsen" w:date="2021-04-16T15:46:00Z"/>
        </w:trPr>
        <w:tc>
          <w:tcPr>
            <w:tcW w:w="2405" w:type="dxa"/>
          </w:tcPr>
          <w:p w14:paraId="1C920692" w14:textId="77777777" w:rsidR="00CE3112" w:rsidRDefault="00CE3112" w:rsidP="003C482E">
            <w:pPr>
              <w:spacing w:line="480" w:lineRule="auto"/>
              <w:jc w:val="both"/>
              <w:rPr>
                <w:ins w:id="1037" w:author="Rikke Linnemann Nielsen" w:date="2021-04-16T15:46:00Z"/>
                <w:i/>
                <w:iCs/>
                <w:color w:val="000000"/>
                <w:lang w:val="en-US"/>
              </w:rPr>
            </w:pPr>
          </w:p>
        </w:tc>
        <w:tc>
          <w:tcPr>
            <w:tcW w:w="3969" w:type="dxa"/>
          </w:tcPr>
          <w:p w14:paraId="2912C271" w14:textId="77777777" w:rsidR="00CE3112" w:rsidRDefault="00CE3112" w:rsidP="003C482E">
            <w:pPr>
              <w:spacing w:line="480" w:lineRule="auto"/>
              <w:jc w:val="both"/>
              <w:rPr>
                <w:ins w:id="1038" w:author="Rikke Linnemann Nielsen" w:date="2021-04-16T15:46:00Z"/>
                <w:i/>
                <w:iCs/>
                <w:color w:val="000000"/>
                <w:lang w:val="en-US"/>
              </w:rPr>
            </w:pPr>
            <w:ins w:id="1039" w:author="Rikke Linnemann Nielsen" w:date="2021-04-16T15:46:00Z">
              <w:r>
                <w:rPr>
                  <w:i/>
                  <w:iCs/>
                  <w:color w:val="000000"/>
                  <w:lang w:val="en-US"/>
                </w:rPr>
                <w:t>Cases (N=77)</w:t>
              </w:r>
            </w:ins>
          </w:p>
        </w:tc>
        <w:tc>
          <w:tcPr>
            <w:tcW w:w="3686" w:type="dxa"/>
          </w:tcPr>
          <w:p w14:paraId="4FBA33C1" w14:textId="77777777" w:rsidR="00CE3112" w:rsidRDefault="00CE3112" w:rsidP="003C482E">
            <w:pPr>
              <w:spacing w:line="480" w:lineRule="auto"/>
              <w:jc w:val="both"/>
              <w:rPr>
                <w:ins w:id="1040" w:author="Rikke Linnemann Nielsen" w:date="2021-04-16T15:46:00Z"/>
                <w:i/>
                <w:iCs/>
                <w:color w:val="000000"/>
                <w:lang w:val="en-US"/>
              </w:rPr>
            </w:pPr>
            <w:ins w:id="1041" w:author="Rikke Linnemann Nielsen" w:date="2021-04-16T15:46:00Z">
              <w:r>
                <w:rPr>
                  <w:i/>
                  <w:iCs/>
                  <w:color w:val="000000"/>
                  <w:lang w:val="en-US"/>
                </w:rPr>
                <w:t>Controls (N=815)</w:t>
              </w:r>
            </w:ins>
          </w:p>
        </w:tc>
      </w:tr>
      <w:tr w:rsidR="00CE3112" w14:paraId="303286FC" w14:textId="77777777" w:rsidTr="003C482E">
        <w:trPr>
          <w:ins w:id="1042" w:author="Rikke Linnemann Nielsen" w:date="2021-04-16T15:46:00Z"/>
        </w:trPr>
        <w:tc>
          <w:tcPr>
            <w:tcW w:w="2405" w:type="dxa"/>
          </w:tcPr>
          <w:p w14:paraId="4B01D7FA" w14:textId="77777777" w:rsidR="00CE3112" w:rsidRDefault="00CE3112" w:rsidP="003C482E">
            <w:pPr>
              <w:spacing w:line="480" w:lineRule="auto"/>
              <w:jc w:val="both"/>
              <w:rPr>
                <w:ins w:id="1043" w:author="Rikke Linnemann Nielsen" w:date="2021-04-16T15:46:00Z"/>
                <w:i/>
                <w:iCs/>
                <w:color w:val="000000"/>
                <w:lang w:val="en-US"/>
              </w:rPr>
            </w:pPr>
            <w:ins w:id="1044" w:author="Rikke Linnemann Nielsen" w:date="2021-04-16T15:46:00Z">
              <w:r>
                <w:rPr>
                  <w:i/>
                  <w:iCs/>
                  <w:color w:val="000000"/>
                  <w:lang w:val="en-US"/>
                </w:rPr>
                <w:t>Age</w:t>
              </w:r>
            </w:ins>
          </w:p>
        </w:tc>
        <w:tc>
          <w:tcPr>
            <w:tcW w:w="3969" w:type="dxa"/>
          </w:tcPr>
          <w:p w14:paraId="20C76119" w14:textId="77777777" w:rsidR="00CE3112" w:rsidRDefault="00CE3112" w:rsidP="003C482E">
            <w:pPr>
              <w:spacing w:line="480" w:lineRule="auto"/>
              <w:jc w:val="both"/>
              <w:rPr>
                <w:ins w:id="1045" w:author="Rikke Linnemann Nielsen" w:date="2021-04-16T15:46:00Z"/>
                <w:i/>
                <w:iCs/>
                <w:color w:val="000000"/>
                <w:lang w:val="en-US"/>
              </w:rPr>
            </w:pPr>
            <w:ins w:id="1046" w:author="Rikke Linnemann Nielsen" w:date="2021-04-16T15:46:00Z">
              <w:r>
                <w:rPr>
                  <w:i/>
                  <w:iCs/>
                  <w:color w:val="000000"/>
                  <w:lang w:val="en-US"/>
                </w:rPr>
                <w:t>7.0</w:t>
              </w:r>
            </w:ins>
            <m:oMath>
              <m:r>
                <w:ins w:id="1047" w:author="Rikke Linnemann Nielsen" w:date="2021-04-16T15:46:00Z">
                  <w:rPr>
                    <w:rFonts w:ascii="Cambria Math" w:hAnsi="Cambria Math"/>
                    <w:color w:val="000000"/>
                    <w:lang w:val="en-US"/>
                  </w:rPr>
                  <m:t>±</m:t>
                </w:ins>
              </m:r>
            </m:oMath>
            <w:ins w:id="1048" w:author="Rikke Linnemann Nielsen" w:date="2021-04-16T15:46:00Z">
              <w:r>
                <w:rPr>
                  <w:i/>
                  <w:iCs/>
                  <w:color w:val="000000"/>
                  <w:lang w:val="en-US"/>
                </w:rPr>
                <w:t xml:space="preserve"> 4.7</w:t>
              </w:r>
            </w:ins>
          </w:p>
        </w:tc>
        <w:tc>
          <w:tcPr>
            <w:tcW w:w="3686" w:type="dxa"/>
          </w:tcPr>
          <w:p w14:paraId="1BE4B64E" w14:textId="77777777" w:rsidR="00CE3112" w:rsidRDefault="00CE3112" w:rsidP="003C482E">
            <w:pPr>
              <w:spacing w:line="480" w:lineRule="auto"/>
              <w:jc w:val="both"/>
              <w:rPr>
                <w:ins w:id="1049" w:author="Rikke Linnemann Nielsen" w:date="2021-04-16T15:46:00Z"/>
                <w:i/>
                <w:iCs/>
                <w:color w:val="000000"/>
                <w:lang w:val="en-US"/>
              </w:rPr>
            </w:pPr>
            <w:ins w:id="1050" w:author="Rikke Linnemann Nielsen" w:date="2021-04-16T15:46:00Z">
              <w:r>
                <w:rPr>
                  <w:i/>
                  <w:iCs/>
                  <w:color w:val="000000"/>
                  <w:lang w:val="en-US"/>
                </w:rPr>
                <w:t>5.7</w:t>
              </w:r>
            </w:ins>
            <m:oMath>
              <m:r>
                <w:ins w:id="1051" w:author="Rikke Linnemann Nielsen" w:date="2021-04-16T15:46:00Z">
                  <w:rPr>
                    <w:rFonts w:ascii="Cambria Math" w:hAnsi="Cambria Math"/>
                    <w:color w:val="000000"/>
                    <w:lang w:val="en-US"/>
                  </w:rPr>
                  <m:t>±</m:t>
                </w:ins>
              </m:r>
            </m:oMath>
            <w:ins w:id="1052" w:author="Rikke Linnemann Nielsen" w:date="2021-04-16T15:46:00Z">
              <w:r>
                <w:rPr>
                  <w:i/>
                  <w:iCs/>
                  <w:color w:val="000000"/>
                  <w:lang w:val="en-US"/>
                </w:rPr>
                <w:t>4.3</w:t>
              </w:r>
            </w:ins>
          </w:p>
        </w:tc>
      </w:tr>
      <w:tr w:rsidR="00CE3112" w14:paraId="47E28037" w14:textId="77777777" w:rsidTr="003C482E">
        <w:trPr>
          <w:ins w:id="1053" w:author="Rikke Linnemann Nielsen" w:date="2021-04-16T15:46:00Z"/>
        </w:trPr>
        <w:tc>
          <w:tcPr>
            <w:tcW w:w="2405" w:type="dxa"/>
          </w:tcPr>
          <w:p w14:paraId="1D713150" w14:textId="77777777" w:rsidR="00CE3112" w:rsidRDefault="00CE3112" w:rsidP="003C482E">
            <w:pPr>
              <w:spacing w:line="480" w:lineRule="auto"/>
              <w:jc w:val="both"/>
              <w:rPr>
                <w:ins w:id="1054" w:author="Rikke Linnemann Nielsen" w:date="2021-04-16T15:46:00Z"/>
                <w:i/>
                <w:iCs/>
                <w:color w:val="000000"/>
                <w:lang w:val="en-US"/>
              </w:rPr>
            </w:pPr>
            <w:ins w:id="1055" w:author="Rikke Linnemann Nielsen" w:date="2021-04-16T15:46:00Z">
              <w:r>
                <w:rPr>
                  <w:i/>
                  <w:iCs/>
                  <w:color w:val="000000"/>
                  <w:lang w:val="en-US"/>
                </w:rPr>
                <w:t>Sex</w:t>
              </w:r>
            </w:ins>
          </w:p>
        </w:tc>
        <w:tc>
          <w:tcPr>
            <w:tcW w:w="3969" w:type="dxa"/>
          </w:tcPr>
          <w:p w14:paraId="1A7D93A5" w14:textId="77777777" w:rsidR="00CE3112" w:rsidRDefault="00CE3112" w:rsidP="003C482E">
            <w:pPr>
              <w:spacing w:line="480" w:lineRule="auto"/>
              <w:jc w:val="both"/>
              <w:rPr>
                <w:ins w:id="1056" w:author="Rikke Linnemann Nielsen" w:date="2021-04-16T15:46:00Z"/>
                <w:i/>
                <w:iCs/>
                <w:color w:val="000000"/>
                <w:lang w:val="en-US"/>
              </w:rPr>
            </w:pPr>
            <w:ins w:id="1057" w:author="Rikke Linnemann Nielsen" w:date="2021-04-16T15:46:00Z">
              <w:r>
                <w:rPr>
                  <w:i/>
                  <w:iCs/>
                  <w:color w:val="000000"/>
                  <w:lang w:val="en-US"/>
                </w:rPr>
                <w:t>M: 44</w:t>
              </w:r>
            </w:ins>
          </w:p>
          <w:p w14:paraId="5E95E2A7" w14:textId="77777777" w:rsidR="00CE3112" w:rsidRDefault="00CE3112" w:rsidP="003C482E">
            <w:pPr>
              <w:spacing w:line="480" w:lineRule="auto"/>
              <w:jc w:val="both"/>
              <w:rPr>
                <w:ins w:id="1058" w:author="Rikke Linnemann Nielsen" w:date="2021-04-16T15:46:00Z"/>
                <w:i/>
                <w:iCs/>
                <w:color w:val="000000"/>
                <w:lang w:val="en-US"/>
              </w:rPr>
            </w:pPr>
            <w:ins w:id="1059" w:author="Rikke Linnemann Nielsen" w:date="2021-04-16T15:46:00Z">
              <w:r>
                <w:rPr>
                  <w:i/>
                  <w:iCs/>
                  <w:color w:val="000000"/>
                  <w:lang w:val="en-US"/>
                </w:rPr>
                <w:t>F: 33</w:t>
              </w:r>
            </w:ins>
          </w:p>
        </w:tc>
        <w:tc>
          <w:tcPr>
            <w:tcW w:w="3686" w:type="dxa"/>
          </w:tcPr>
          <w:p w14:paraId="372505F9" w14:textId="77777777" w:rsidR="00CE3112" w:rsidRDefault="00CE3112" w:rsidP="003C482E">
            <w:pPr>
              <w:spacing w:line="480" w:lineRule="auto"/>
              <w:jc w:val="both"/>
              <w:rPr>
                <w:ins w:id="1060" w:author="Rikke Linnemann Nielsen" w:date="2021-04-16T15:46:00Z"/>
                <w:i/>
                <w:iCs/>
                <w:color w:val="000000"/>
                <w:lang w:val="en-US"/>
              </w:rPr>
            </w:pPr>
            <w:ins w:id="1061" w:author="Rikke Linnemann Nielsen" w:date="2021-04-16T15:46:00Z">
              <w:r>
                <w:rPr>
                  <w:i/>
                  <w:iCs/>
                  <w:color w:val="000000"/>
                  <w:lang w:val="en-US"/>
                </w:rPr>
                <w:t>M: 440</w:t>
              </w:r>
            </w:ins>
          </w:p>
          <w:p w14:paraId="2262EB1D" w14:textId="77777777" w:rsidR="00CE3112" w:rsidRDefault="00CE3112" w:rsidP="003C482E">
            <w:pPr>
              <w:spacing w:line="480" w:lineRule="auto"/>
              <w:jc w:val="both"/>
              <w:rPr>
                <w:ins w:id="1062" w:author="Rikke Linnemann Nielsen" w:date="2021-04-16T15:46:00Z"/>
                <w:i/>
                <w:iCs/>
                <w:color w:val="000000"/>
                <w:lang w:val="en-US"/>
              </w:rPr>
            </w:pPr>
            <w:ins w:id="1063" w:author="Rikke Linnemann Nielsen" w:date="2021-04-16T15:46:00Z">
              <w:r>
                <w:rPr>
                  <w:i/>
                  <w:iCs/>
                  <w:color w:val="000000"/>
                  <w:lang w:val="en-US"/>
                </w:rPr>
                <w:t>F: 375</w:t>
              </w:r>
            </w:ins>
          </w:p>
        </w:tc>
      </w:tr>
      <w:tr w:rsidR="00CE3112" w14:paraId="54F2E883" w14:textId="77777777" w:rsidTr="003C482E">
        <w:trPr>
          <w:ins w:id="1064" w:author="Rikke Linnemann Nielsen" w:date="2021-04-16T15:46:00Z"/>
        </w:trPr>
        <w:tc>
          <w:tcPr>
            <w:tcW w:w="2405" w:type="dxa"/>
          </w:tcPr>
          <w:p w14:paraId="575D9F29" w14:textId="77777777" w:rsidR="00CE3112" w:rsidRDefault="00CE3112" w:rsidP="003C482E">
            <w:pPr>
              <w:spacing w:line="480" w:lineRule="auto"/>
              <w:jc w:val="both"/>
              <w:rPr>
                <w:ins w:id="1065" w:author="Rikke Linnemann Nielsen" w:date="2021-04-16T15:46:00Z"/>
                <w:i/>
                <w:iCs/>
                <w:color w:val="000000"/>
                <w:lang w:val="en-US"/>
              </w:rPr>
            </w:pPr>
            <w:ins w:id="1066" w:author="Rikke Linnemann Nielsen" w:date="2021-04-16T15:46:00Z">
              <w:r>
                <w:rPr>
                  <w:i/>
                  <w:iCs/>
                  <w:color w:val="000000"/>
                  <w:lang w:val="en-US"/>
                </w:rPr>
                <w:t>Country</w:t>
              </w:r>
            </w:ins>
          </w:p>
        </w:tc>
        <w:tc>
          <w:tcPr>
            <w:tcW w:w="3969" w:type="dxa"/>
          </w:tcPr>
          <w:p w14:paraId="3DAFD84A" w14:textId="77777777" w:rsidR="00CE3112" w:rsidRDefault="00CE3112" w:rsidP="003C482E">
            <w:pPr>
              <w:spacing w:line="480" w:lineRule="auto"/>
              <w:jc w:val="both"/>
              <w:rPr>
                <w:ins w:id="1067" w:author="Rikke Linnemann Nielsen" w:date="2021-04-16T15:46:00Z"/>
                <w:i/>
                <w:iCs/>
                <w:color w:val="000000"/>
                <w:lang w:val="en-US"/>
              </w:rPr>
            </w:pPr>
            <w:ins w:id="1068" w:author="Rikke Linnemann Nielsen" w:date="2021-04-16T15:46:00Z">
              <w:r>
                <w:rPr>
                  <w:i/>
                  <w:iCs/>
                  <w:color w:val="000000"/>
                  <w:lang w:val="en-US"/>
                </w:rPr>
                <w:t>Denmark: 26</w:t>
              </w:r>
            </w:ins>
          </w:p>
          <w:p w14:paraId="1E09540B" w14:textId="77777777" w:rsidR="00CE3112" w:rsidRDefault="00CE3112" w:rsidP="003C482E">
            <w:pPr>
              <w:spacing w:line="480" w:lineRule="auto"/>
              <w:jc w:val="both"/>
              <w:rPr>
                <w:ins w:id="1069" w:author="Rikke Linnemann Nielsen" w:date="2021-04-16T15:46:00Z"/>
                <w:i/>
                <w:iCs/>
                <w:color w:val="000000"/>
                <w:lang w:val="en-US"/>
              </w:rPr>
            </w:pPr>
            <w:ins w:id="1070" w:author="Rikke Linnemann Nielsen" w:date="2021-04-16T15:46:00Z">
              <w:r>
                <w:rPr>
                  <w:i/>
                  <w:iCs/>
                  <w:color w:val="000000"/>
                  <w:lang w:val="en-US"/>
                </w:rPr>
                <w:t>Estonia: 1</w:t>
              </w:r>
            </w:ins>
          </w:p>
          <w:p w14:paraId="66E9F692" w14:textId="77777777" w:rsidR="00CE3112" w:rsidRDefault="00CE3112" w:rsidP="003C482E">
            <w:pPr>
              <w:spacing w:line="480" w:lineRule="auto"/>
              <w:jc w:val="both"/>
              <w:rPr>
                <w:ins w:id="1071" w:author="Rikke Linnemann Nielsen" w:date="2021-04-16T15:46:00Z"/>
                <w:i/>
                <w:iCs/>
                <w:color w:val="000000"/>
                <w:lang w:val="en-US"/>
              </w:rPr>
            </w:pPr>
            <w:ins w:id="1072" w:author="Rikke Linnemann Nielsen" w:date="2021-04-16T15:46:00Z">
              <w:r>
                <w:rPr>
                  <w:i/>
                  <w:iCs/>
                  <w:color w:val="000000"/>
                  <w:lang w:val="en-US"/>
                </w:rPr>
                <w:t>Finland: 11</w:t>
              </w:r>
            </w:ins>
          </w:p>
          <w:p w14:paraId="38A5314E" w14:textId="77777777" w:rsidR="00CE3112" w:rsidRDefault="00CE3112" w:rsidP="003C482E">
            <w:pPr>
              <w:spacing w:line="480" w:lineRule="auto"/>
              <w:jc w:val="both"/>
              <w:rPr>
                <w:ins w:id="1073" w:author="Rikke Linnemann Nielsen" w:date="2021-04-16T15:46:00Z"/>
                <w:i/>
                <w:iCs/>
                <w:color w:val="000000"/>
                <w:lang w:val="en-US"/>
              </w:rPr>
            </w:pPr>
            <w:ins w:id="1074" w:author="Rikke Linnemann Nielsen" w:date="2021-04-16T15:46:00Z">
              <w:r>
                <w:rPr>
                  <w:i/>
                  <w:iCs/>
                  <w:color w:val="000000"/>
                  <w:lang w:val="en-US"/>
                </w:rPr>
                <w:t>Iceland: 1</w:t>
              </w:r>
            </w:ins>
          </w:p>
          <w:p w14:paraId="34615740" w14:textId="77777777" w:rsidR="00CE3112" w:rsidRDefault="00CE3112" w:rsidP="003C482E">
            <w:pPr>
              <w:spacing w:line="480" w:lineRule="auto"/>
              <w:jc w:val="both"/>
              <w:rPr>
                <w:ins w:id="1075" w:author="Rikke Linnemann Nielsen" w:date="2021-04-16T15:46:00Z"/>
                <w:i/>
                <w:iCs/>
                <w:color w:val="000000"/>
                <w:lang w:val="en-US"/>
              </w:rPr>
            </w:pPr>
            <w:ins w:id="1076" w:author="Rikke Linnemann Nielsen" w:date="2021-04-16T15:46:00Z">
              <w:r>
                <w:rPr>
                  <w:i/>
                  <w:iCs/>
                  <w:color w:val="000000"/>
                  <w:lang w:val="en-US"/>
                </w:rPr>
                <w:t>Lithuania: 2</w:t>
              </w:r>
            </w:ins>
          </w:p>
          <w:p w14:paraId="155D0AE5" w14:textId="77777777" w:rsidR="00CE3112" w:rsidRDefault="00CE3112" w:rsidP="003C482E">
            <w:pPr>
              <w:spacing w:line="480" w:lineRule="auto"/>
              <w:jc w:val="both"/>
              <w:rPr>
                <w:ins w:id="1077" w:author="Rikke Linnemann Nielsen" w:date="2021-04-16T15:46:00Z"/>
                <w:i/>
                <w:iCs/>
                <w:color w:val="000000"/>
                <w:lang w:val="en-US"/>
              </w:rPr>
            </w:pPr>
            <w:ins w:id="1078" w:author="Rikke Linnemann Nielsen" w:date="2021-04-16T15:46:00Z">
              <w:r>
                <w:rPr>
                  <w:i/>
                  <w:iCs/>
                  <w:color w:val="000000"/>
                  <w:lang w:val="en-US"/>
                </w:rPr>
                <w:t>Norway: 11</w:t>
              </w:r>
            </w:ins>
          </w:p>
          <w:p w14:paraId="2D77A219" w14:textId="77777777" w:rsidR="00CE3112" w:rsidRDefault="00CE3112" w:rsidP="003C482E">
            <w:pPr>
              <w:spacing w:line="480" w:lineRule="auto"/>
              <w:jc w:val="both"/>
              <w:rPr>
                <w:ins w:id="1079" w:author="Rikke Linnemann Nielsen" w:date="2021-04-16T15:46:00Z"/>
                <w:i/>
                <w:iCs/>
                <w:color w:val="000000"/>
                <w:lang w:val="en-US"/>
              </w:rPr>
            </w:pPr>
            <w:ins w:id="1080" w:author="Rikke Linnemann Nielsen" w:date="2021-04-16T15:46:00Z">
              <w:r>
                <w:rPr>
                  <w:i/>
                  <w:iCs/>
                  <w:color w:val="000000"/>
                  <w:lang w:val="en-US"/>
                </w:rPr>
                <w:t>Sweden: 25</w:t>
              </w:r>
            </w:ins>
          </w:p>
        </w:tc>
        <w:tc>
          <w:tcPr>
            <w:tcW w:w="3686" w:type="dxa"/>
          </w:tcPr>
          <w:p w14:paraId="619267AE" w14:textId="77777777" w:rsidR="00CE3112" w:rsidRDefault="00CE3112" w:rsidP="003C482E">
            <w:pPr>
              <w:spacing w:line="480" w:lineRule="auto"/>
              <w:jc w:val="both"/>
              <w:rPr>
                <w:ins w:id="1081" w:author="Rikke Linnemann Nielsen" w:date="2021-04-16T15:46:00Z"/>
                <w:i/>
                <w:iCs/>
                <w:color w:val="000000"/>
                <w:lang w:val="en-US"/>
              </w:rPr>
            </w:pPr>
            <w:ins w:id="1082" w:author="Rikke Linnemann Nielsen" w:date="2021-04-16T15:46:00Z">
              <w:r>
                <w:rPr>
                  <w:i/>
                  <w:iCs/>
                  <w:color w:val="000000"/>
                  <w:lang w:val="en-US"/>
                </w:rPr>
                <w:t>Denmark: 157</w:t>
              </w:r>
            </w:ins>
          </w:p>
          <w:p w14:paraId="48A06CCE" w14:textId="77777777" w:rsidR="00CE3112" w:rsidRDefault="00CE3112" w:rsidP="003C482E">
            <w:pPr>
              <w:spacing w:line="480" w:lineRule="auto"/>
              <w:jc w:val="both"/>
              <w:rPr>
                <w:ins w:id="1083" w:author="Rikke Linnemann Nielsen" w:date="2021-04-16T15:46:00Z"/>
                <w:i/>
                <w:iCs/>
                <w:color w:val="000000"/>
                <w:lang w:val="en-US"/>
              </w:rPr>
            </w:pPr>
            <w:ins w:id="1084" w:author="Rikke Linnemann Nielsen" w:date="2021-04-16T15:46:00Z">
              <w:r>
                <w:rPr>
                  <w:i/>
                  <w:iCs/>
                  <w:color w:val="000000"/>
                  <w:lang w:val="en-US"/>
                </w:rPr>
                <w:t>Estonia: 10</w:t>
              </w:r>
            </w:ins>
          </w:p>
          <w:p w14:paraId="4D7AF892" w14:textId="77777777" w:rsidR="00CE3112" w:rsidRDefault="00CE3112" w:rsidP="003C482E">
            <w:pPr>
              <w:spacing w:line="480" w:lineRule="auto"/>
              <w:jc w:val="both"/>
              <w:rPr>
                <w:ins w:id="1085" w:author="Rikke Linnemann Nielsen" w:date="2021-04-16T15:46:00Z"/>
                <w:i/>
                <w:iCs/>
                <w:color w:val="000000"/>
                <w:lang w:val="en-US"/>
              </w:rPr>
            </w:pPr>
            <w:ins w:id="1086" w:author="Rikke Linnemann Nielsen" w:date="2021-04-16T15:46:00Z">
              <w:r>
                <w:rPr>
                  <w:i/>
                  <w:iCs/>
                  <w:color w:val="000000"/>
                  <w:lang w:val="en-US"/>
                </w:rPr>
                <w:t>Finland: 180</w:t>
              </w:r>
            </w:ins>
          </w:p>
          <w:p w14:paraId="019EDBCC" w14:textId="77777777" w:rsidR="00CE3112" w:rsidRDefault="00CE3112" w:rsidP="003C482E">
            <w:pPr>
              <w:spacing w:line="480" w:lineRule="auto"/>
              <w:jc w:val="both"/>
              <w:rPr>
                <w:ins w:id="1087" w:author="Rikke Linnemann Nielsen" w:date="2021-04-16T15:46:00Z"/>
                <w:i/>
                <w:iCs/>
                <w:color w:val="000000"/>
                <w:lang w:val="en-US"/>
              </w:rPr>
            </w:pPr>
            <w:ins w:id="1088" w:author="Rikke Linnemann Nielsen" w:date="2021-04-16T15:46:00Z">
              <w:r>
                <w:rPr>
                  <w:i/>
                  <w:iCs/>
                  <w:color w:val="000000"/>
                  <w:lang w:val="en-US"/>
                </w:rPr>
                <w:t>Iceland: 12</w:t>
              </w:r>
            </w:ins>
          </w:p>
          <w:p w14:paraId="4662E405" w14:textId="77777777" w:rsidR="00CE3112" w:rsidRDefault="00CE3112" w:rsidP="003C482E">
            <w:pPr>
              <w:spacing w:line="480" w:lineRule="auto"/>
              <w:jc w:val="both"/>
              <w:rPr>
                <w:ins w:id="1089" w:author="Rikke Linnemann Nielsen" w:date="2021-04-16T15:46:00Z"/>
                <w:i/>
                <w:iCs/>
                <w:color w:val="000000"/>
                <w:lang w:val="en-US"/>
              </w:rPr>
            </w:pPr>
            <w:ins w:id="1090" w:author="Rikke Linnemann Nielsen" w:date="2021-04-16T15:46:00Z">
              <w:r>
                <w:rPr>
                  <w:i/>
                  <w:iCs/>
                  <w:color w:val="000000"/>
                  <w:lang w:val="en-US"/>
                </w:rPr>
                <w:t>Lithuania: 59</w:t>
              </w:r>
            </w:ins>
          </w:p>
          <w:p w14:paraId="5AD27586" w14:textId="77777777" w:rsidR="00CE3112" w:rsidRDefault="00CE3112" w:rsidP="003C482E">
            <w:pPr>
              <w:spacing w:line="480" w:lineRule="auto"/>
              <w:jc w:val="both"/>
              <w:rPr>
                <w:ins w:id="1091" w:author="Rikke Linnemann Nielsen" w:date="2021-04-16T15:46:00Z"/>
                <w:i/>
                <w:iCs/>
                <w:color w:val="000000"/>
                <w:lang w:val="en-US"/>
              </w:rPr>
            </w:pPr>
            <w:ins w:id="1092" w:author="Rikke Linnemann Nielsen" w:date="2021-04-16T15:46:00Z">
              <w:r>
                <w:rPr>
                  <w:i/>
                  <w:iCs/>
                  <w:color w:val="000000"/>
                  <w:lang w:val="en-US"/>
                </w:rPr>
                <w:t>Norway: 131</w:t>
              </w:r>
            </w:ins>
          </w:p>
          <w:p w14:paraId="56F37596" w14:textId="77777777" w:rsidR="00CE3112" w:rsidRDefault="00CE3112" w:rsidP="003C482E">
            <w:pPr>
              <w:spacing w:line="480" w:lineRule="auto"/>
              <w:jc w:val="both"/>
              <w:rPr>
                <w:ins w:id="1093" w:author="Rikke Linnemann Nielsen" w:date="2021-04-16T15:46:00Z"/>
                <w:i/>
                <w:iCs/>
                <w:color w:val="000000"/>
                <w:lang w:val="en-US"/>
              </w:rPr>
            </w:pPr>
            <w:ins w:id="1094" w:author="Rikke Linnemann Nielsen" w:date="2021-04-16T15:46:00Z">
              <w:r>
                <w:rPr>
                  <w:i/>
                  <w:iCs/>
                  <w:color w:val="000000"/>
                  <w:lang w:val="en-US"/>
                </w:rPr>
                <w:t>Sweden: 266</w:t>
              </w:r>
            </w:ins>
          </w:p>
        </w:tc>
      </w:tr>
      <w:tr w:rsidR="00CE3112" w14:paraId="1C610A8F" w14:textId="77777777" w:rsidTr="003C482E">
        <w:trPr>
          <w:ins w:id="1095" w:author="Rikke Linnemann Nielsen" w:date="2021-04-16T15:46:00Z"/>
        </w:trPr>
        <w:tc>
          <w:tcPr>
            <w:tcW w:w="2405" w:type="dxa"/>
          </w:tcPr>
          <w:p w14:paraId="05CECE72" w14:textId="77777777" w:rsidR="00CE3112" w:rsidRDefault="00CE3112" w:rsidP="003C482E">
            <w:pPr>
              <w:spacing w:line="480" w:lineRule="auto"/>
              <w:jc w:val="both"/>
              <w:rPr>
                <w:ins w:id="1096" w:author="Rikke Linnemann Nielsen" w:date="2021-04-16T15:46:00Z"/>
                <w:i/>
                <w:iCs/>
                <w:color w:val="000000"/>
                <w:lang w:val="en-US"/>
              </w:rPr>
            </w:pPr>
            <w:ins w:id="1097" w:author="Rikke Linnemann Nielsen" w:date="2021-04-16T15:46:00Z">
              <w:r>
                <w:rPr>
                  <w:i/>
                  <w:iCs/>
                  <w:color w:val="000000"/>
                  <w:lang w:val="en-US"/>
                </w:rPr>
                <w:t>Weight [kg]</w:t>
              </w:r>
            </w:ins>
          </w:p>
        </w:tc>
        <w:tc>
          <w:tcPr>
            <w:tcW w:w="3969" w:type="dxa"/>
          </w:tcPr>
          <w:p w14:paraId="69D2B19F" w14:textId="77777777" w:rsidR="00CE3112" w:rsidRDefault="00CE3112" w:rsidP="003C482E">
            <w:pPr>
              <w:spacing w:line="480" w:lineRule="auto"/>
              <w:jc w:val="both"/>
              <w:rPr>
                <w:ins w:id="1098" w:author="Rikke Linnemann Nielsen" w:date="2021-04-16T15:46:00Z"/>
                <w:i/>
                <w:iCs/>
                <w:color w:val="000000"/>
                <w:lang w:val="en-US"/>
              </w:rPr>
            </w:pPr>
            <w:ins w:id="1099" w:author="Rikke Linnemann Nielsen" w:date="2021-04-16T15:46:00Z">
              <w:r w:rsidRPr="00B72236">
                <w:rPr>
                  <w:i/>
                  <w:iCs/>
                  <w:color w:val="000000"/>
                  <w:lang w:val="en-US"/>
                </w:rPr>
                <w:t>30.</w:t>
              </w:r>
              <w:r>
                <w:rPr>
                  <w:i/>
                  <w:iCs/>
                  <w:color w:val="000000"/>
                  <w:lang w:val="en-US"/>
                </w:rPr>
                <w:t>2</w:t>
              </w:r>
            </w:ins>
            <m:oMath>
              <m:r>
                <w:ins w:id="1100" w:author="Rikke Linnemann Nielsen" w:date="2021-04-16T15:46:00Z">
                  <w:rPr>
                    <w:rFonts w:ascii="Cambria Math" w:hAnsi="Cambria Math"/>
                    <w:color w:val="000000"/>
                    <w:lang w:val="en-US"/>
                  </w:rPr>
                  <m:t>±</m:t>
                </w:ins>
              </m:r>
            </m:oMath>
            <w:ins w:id="1101" w:author="Rikke Linnemann Nielsen" w:date="2021-04-16T15:46:00Z">
              <w:r w:rsidRPr="00B72236">
                <w:rPr>
                  <w:i/>
                  <w:iCs/>
                  <w:color w:val="000000"/>
                  <w:lang w:val="en-US"/>
                </w:rPr>
                <w:t>19.3</w:t>
              </w:r>
            </w:ins>
          </w:p>
        </w:tc>
        <w:tc>
          <w:tcPr>
            <w:tcW w:w="3686" w:type="dxa"/>
          </w:tcPr>
          <w:p w14:paraId="52F5022B" w14:textId="77777777" w:rsidR="00CE3112" w:rsidRDefault="00CE3112" w:rsidP="003C482E">
            <w:pPr>
              <w:spacing w:line="480" w:lineRule="auto"/>
              <w:jc w:val="both"/>
              <w:rPr>
                <w:ins w:id="1102" w:author="Rikke Linnemann Nielsen" w:date="2021-04-16T15:46:00Z"/>
                <w:i/>
                <w:iCs/>
                <w:color w:val="000000"/>
                <w:lang w:val="en-US"/>
              </w:rPr>
            </w:pPr>
            <w:ins w:id="1103" w:author="Rikke Linnemann Nielsen" w:date="2021-04-16T15:46:00Z">
              <w:r>
                <w:rPr>
                  <w:i/>
                  <w:iCs/>
                  <w:color w:val="000000"/>
                  <w:lang w:val="en-US"/>
                </w:rPr>
                <w:t>25.0</w:t>
              </w:r>
            </w:ins>
            <m:oMath>
              <m:r>
                <w:ins w:id="1104" w:author="Rikke Linnemann Nielsen" w:date="2021-04-16T15:46:00Z">
                  <w:rPr>
                    <w:rFonts w:ascii="Cambria Math" w:hAnsi="Cambria Math"/>
                    <w:color w:val="000000"/>
                    <w:lang w:val="en-US"/>
                  </w:rPr>
                  <m:t>±</m:t>
                </w:ins>
              </m:r>
            </m:oMath>
            <w:ins w:id="1105" w:author="Rikke Linnemann Nielsen" w:date="2021-04-16T15:46:00Z">
              <w:r>
                <w:rPr>
                  <w:i/>
                  <w:iCs/>
                  <w:color w:val="000000"/>
                  <w:lang w:val="en-US"/>
                </w:rPr>
                <w:t>16.7</w:t>
              </w:r>
            </w:ins>
          </w:p>
        </w:tc>
      </w:tr>
      <w:tr w:rsidR="00CE3112" w14:paraId="11357321" w14:textId="77777777" w:rsidTr="003C482E">
        <w:trPr>
          <w:ins w:id="1106" w:author="Rikke Linnemann Nielsen" w:date="2021-04-16T15:46:00Z"/>
        </w:trPr>
        <w:tc>
          <w:tcPr>
            <w:tcW w:w="2405" w:type="dxa"/>
          </w:tcPr>
          <w:p w14:paraId="51DEC8BE" w14:textId="77777777" w:rsidR="00CE3112" w:rsidRDefault="00CE3112" w:rsidP="003C482E">
            <w:pPr>
              <w:spacing w:line="480" w:lineRule="auto"/>
              <w:jc w:val="both"/>
              <w:rPr>
                <w:ins w:id="1107" w:author="Rikke Linnemann Nielsen" w:date="2021-04-16T15:46:00Z"/>
                <w:i/>
                <w:iCs/>
                <w:color w:val="000000"/>
                <w:lang w:val="en-US"/>
              </w:rPr>
            </w:pPr>
            <w:ins w:id="1108" w:author="Rikke Linnemann Nielsen" w:date="2021-04-16T15:46:00Z">
              <w:r>
                <w:rPr>
                  <w:i/>
                  <w:iCs/>
                  <w:color w:val="000000"/>
                  <w:lang w:val="en-US"/>
                </w:rPr>
                <w:t>Length [cm]</w:t>
              </w:r>
            </w:ins>
          </w:p>
        </w:tc>
        <w:tc>
          <w:tcPr>
            <w:tcW w:w="3969" w:type="dxa"/>
          </w:tcPr>
          <w:p w14:paraId="6AC81516" w14:textId="77777777" w:rsidR="00CE3112" w:rsidRDefault="00CE3112" w:rsidP="003C482E">
            <w:pPr>
              <w:spacing w:line="480" w:lineRule="auto"/>
              <w:jc w:val="both"/>
              <w:rPr>
                <w:ins w:id="1109" w:author="Rikke Linnemann Nielsen" w:date="2021-04-16T15:46:00Z"/>
                <w:i/>
                <w:iCs/>
                <w:color w:val="000000"/>
                <w:lang w:val="en-US"/>
              </w:rPr>
            </w:pPr>
            <w:ins w:id="1110" w:author="Rikke Linnemann Nielsen" w:date="2021-04-16T15:46:00Z">
              <w:r>
                <w:rPr>
                  <w:i/>
                  <w:iCs/>
                  <w:color w:val="000000"/>
                  <w:lang w:val="en-US"/>
                </w:rPr>
                <w:t>125.6</w:t>
              </w:r>
            </w:ins>
            <m:oMath>
              <m:r>
                <w:ins w:id="1111" w:author="Rikke Linnemann Nielsen" w:date="2021-04-16T15:46:00Z">
                  <w:rPr>
                    <w:rFonts w:ascii="Cambria Math" w:hAnsi="Cambria Math"/>
                    <w:color w:val="000000"/>
                    <w:lang w:val="en-US"/>
                  </w:rPr>
                  <m:t>±</m:t>
                </w:ins>
              </m:r>
            </m:oMath>
            <w:ins w:id="1112" w:author="Rikke Linnemann Nielsen" w:date="2021-04-16T15:46:00Z">
              <w:r>
                <w:rPr>
                  <w:i/>
                  <w:iCs/>
                  <w:color w:val="000000"/>
                  <w:lang w:val="en-US"/>
                </w:rPr>
                <w:t>29.9</w:t>
              </w:r>
            </w:ins>
          </w:p>
        </w:tc>
        <w:tc>
          <w:tcPr>
            <w:tcW w:w="3686" w:type="dxa"/>
          </w:tcPr>
          <w:p w14:paraId="18DDD4B2" w14:textId="77777777" w:rsidR="00CE3112" w:rsidRDefault="00CE3112" w:rsidP="003C482E">
            <w:pPr>
              <w:spacing w:line="480" w:lineRule="auto"/>
              <w:jc w:val="both"/>
              <w:rPr>
                <w:ins w:id="1113" w:author="Rikke Linnemann Nielsen" w:date="2021-04-16T15:46:00Z"/>
                <w:i/>
                <w:iCs/>
                <w:color w:val="000000"/>
                <w:lang w:val="en-US"/>
              </w:rPr>
            </w:pPr>
            <w:ins w:id="1114" w:author="Rikke Linnemann Nielsen" w:date="2021-04-16T15:46:00Z">
              <w:r>
                <w:rPr>
                  <w:i/>
                  <w:iCs/>
                  <w:color w:val="000000"/>
                  <w:lang w:val="en-US"/>
                </w:rPr>
                <w:t>116.8</w:t>
              </w:r>
            </w:ins>
            <m:oMath>
              <m:r>
                <w:ins w:id="1115" w:author="Rikke Linnemann Nielsen" w:date="2021-04-16T15:46:00Z">
                  <w:rPr>
                    <w:rFonts w:ascii="Cambria Math" w:hAnsi="Cambria Math"/>
                    <w:color w:val="000000"/>
                    <w:lang w:val="en-US"/>
                  </w:rPr>
                  <m:t>±</m:t>
                </w:ins>
              </m:r>
            </m:oMath>
            <w:ins w:id="1116" w:author="Rikke Linnemann Nielsen" w:date="2021-04-16T15:46:00Z">
              <w:r>
                <w:rPr>
                  <w:i/>
                  <w:iCs/>
                  <w:color w:val="000000"/>
                  <w:lang w:val="en-US"/>
                </w:rPr>
                <w:t>27.0</w:t>
              </w:r>
            </w:ins>
          </w:p>
        </w:tc>
      </w:tr>
      <w:tr w:rsidR="00CE3112" w14:paraId="4C5DCDE3" w14:textId="77777777" w:rsidTr="003C482E">
        <w:trPr>
          <w:ins w:id="1117" w:author="Rikke Linnemann Nielsen" w:date="2021-04-16T15:46:00Z"/>
        </w:trPr>
        <w:tc>
          <w:tcPr>
            <w:tcW w:w="2405" w:type="dxa"/>
          </w:tcPr>
          <w:p w14:paraId="4A8E70E2" w14:textId="77777777" w:rsidR="00CE3112" w:rsidRDefault="00CE3112" w:rsidP="003C482E">
            <w:pPr>
              <w:spacing w:line="480" w:lineRule="auto"/>
              <w:jc w:val="both"/>
              <w:rPr>
                <w:ins w:id="1118" w:author="Rikke Linnemann Nielsen" w:date="2021-04-16T15:46:00Z"/>
                <w:i/>
                <w:iCs/>
                <w:color w:val="000000"/>
                <w:lang w:val="en-US"/>
              </w:rPr>
            </w:pPr>
            <w:ins w:id="1119" w:author="Rikke Linnemann Nielsen" w:date="2021-04-16T15:46:00Z">
              <w:r>
                <w:rPr>
                  <w:i/>
                  <w:iCs/>
                  <w:color w:val="000000"/>
                  <w:lang w:val="en-US"/>
                </w:rPr>
                <w:lastRenderedPageBreak/>
                <w:t>White blood cell count at ALL diagnosis [x10^9/L]</w:t>
              </w:r>
            </w:ins>
          </w:p>
        </w:tc>
        <w:tc>
          <w:tcPr>
            <w:tcW w:w="3969" w:type="dxa"/>
          </w:tcPr>
          <w:p w14:paraId="558D7B45" w14:textId="77777777" w:rsidR="00CE3112" w:rsidRDefault="00CE3112" w:rsidP="003C482E">
            <w:pPr>
              <w:spacing w:line="480" w:lineRule="auto"/>
              <w:jc w:val="both"/>
              <w:rPr>
                <w:ins w:id="1120" w:author="Rikke Linnemann Nielsen" w:date="2021-04-16T15:46:00Z"/>
                <w:i/>
                <w:iCs/>
                <w:color w:val="000000"/>
                <w:lang w:val="en-US"/>
              </w:rPr>
            </w:pPr>
            <w:ins w:id="1121" w:author="Rikke Linnemann Nielsen" w:date="2021-04-16T15:46:00Z">
              <w:r w:rsidRPr="006F3576">
                <w:rPr>
                  <w:i/>
                  <w:iCs/>
                  <w:color w:val="000000"/>
                  <w:lang w:val="en-US"/>
                </w:rPr>
                <w:t>55.</w:t>
              </w:r>
              <w:r>
                <w:rPr>
                  <w:i/>
                  <w:iCs/>
                  <w:color w:val="000000"/>
                  <w:lang w:val="en-US"/>
                </w:rPr>
                <w:t>8</w:t>
              </w:r>
            </w:ins>
            <m:oMath>
              <m:r>
                <w:ins w:id="1122" w:author="Rikke Linnemann Nielsen" w:date="2021-04-16T15:46:00Z">
                  <w:rPr>
                    <w:rFonts w:ascii="Cambria Math" w:hAnsi="Cambria Math"/>
                    <w:color w:val="000000"/>
                    <w:lang w:val="en-US"/>
                  </w:rPr>
                  <m:t>±</m:t>
                </w:ins>
              </m:r>
            </m:oMath>
            <w:ins w:id="1123" w:author="Rikke Linnemann Nielsen" w:date="2021-04-16T15:46:00Z">
              <w:r w:rsidRPr="006F3576">
                <w:rPr>
                  <w:i/>
                  <w:iCs/>
                  <w:color w:val="000000"/>
                  <w:lang w:val="en-US"/>
                </w:rPr>
                <w:t>102.</w:t>
              </w:r>
              <w:r>
                <w:rPr>
                  <w:i/>
                  <w:iCs/>
                  <w:color w:val="000000"/>
                  <w:lang w:val="en-US"/>
                </w:rPr>
                <w:t>7</w:t>
              </w:r>
            </w:ins>
          </w:p>
        </w:tc>
        <w:tc>
          <w:tcPr>
            <w:tcW w:w="3686" w:type="dxa"/>
          </w:tcPr>
          <w:p w14:paraId="2FBEF8DC" w14:textId="77777777" w:rsidR="00CE3112" w:rsidRDefault="00CE3112" w:rsidP="003C482E">
            <w:pPr>
              <w:spacing w:line="480" w:lineRule="auto"/>
              <w:jc w:val="both"/>
              <w:rPr>
                <w:ins w:id="1124" w:author="Rikke Linnemann Nielsen" w:date="2021-04-16T15:46:00Z"/>
                <w:i/>
                <w:iCs/>
                <w:color w:val="000000"/>
                <w:lang w:val="en-US"/>
              </w:rPr>
            </w:pPr>
            <w:ins w:id="1125" w:author="Rikke Linnemann Nielsen" w:date="2021-04-16T15:46:00Z">
              <w:r>
                <w:rPr>
                  <w:i/>
                  <w:iCs/>
                  <w:color w:val="000000"/>
                  <w:lang w:val="en-US"/>
                </w:rPr>
                <w:t>49.7</w:t>
              </w:r>
            </w:ins>
            <m:oMath>
              <m:r>
                <w:ins w:id="1126" w:author="Rikke Linnemann Nielsen" w:date="2021-04-16T15:46:00Z">
                  <w:rPr>
                    <w:rFonts w:ascii="Cambria Math" w:hAnsi="Cambria Math"/>
                    <w:color w:val="000000"/>
                    <w:lang w:val="en-US"/>
                  </w:rPr>
                  <m:t>±</m:t>
                </w:ins>
              </m:r>
            </m:oMath>
            <w:ins w:id="1127" w:author="Rikke Linnemann Nielsen" w:date="2021-04-16T15:46:00Z">
              <w:r w:rsidRPr="006F3576">
                <w:rPr>
                  <w:i/>
                  <w:iCs/>
                  <w:color w:val="000000"/>
                  <w:lang w:val="en-US"/>
                </w:rPr>
                <w:t>114.</w:t>
              </w:r>
              <w:r>
                <w:rPr>
                  <w:i/>
                  <w:iCs/>
                  <w:color w:val="000000"/>
                  <w:lang w:val="en-US"/>
                </w:rPr>
                <w:t>7</w:t>
              </w:r>
            </w:ins>
          </w:p>
        </w:tc>
      </w:tr>
      <w:tr w:rsidR="00CE3112" w14:paraId="088E717E" w14:textId="77777777" w:rsidTr="003C482E">
        <w:trPr>
          <w:ins w:id="1128" w:author="Rikke Linnemann Nielsen" w:date="2021-04-16T15:46:00Z"/>
        </w:trPr>
        <w:tc>
          <w:tcPr>
            <w:tcW w:w="2405" w:type="dxa"/>
          </w:tcPr>
          <w:p w14:paraId="45B05F9F" w14:textId="77777777" w:rsidR="00CE3112" w:rsidRDefault="00CE3112" w:rsidP="003C482E">
            <w:pPr>
              <w:spacing w:line="480" w:lineRule="auto"/>
              <w:jc w:val="both"/>
              <w:rPr>
                <w:ins w:id="1129" w:author="Rikke Linnemann Nielsen" w:date="2021-04-16T15:46:00Z"/>
                <w:i/>
                <w:iCs/>
                <w:color w:val="000000"/>
                <w:lang w:val="en-US"/>
              </w:rPr>
            </w:pPr>
            <w:ins w:id="1130" w:author="Rikke Linnemann Nielsen" w:date="2021-04-16T15:46:00Z">
              <w:r>
                <w:rPr>
                  <w:i/>
                  <w:iCs/>
                  <w:color w:val="000000"/>
                  <w:lang w:val="en-US"/>
                </w:rPr>
                <w:t>MRD d29 flow</w:t>
              </w:r>
            </w:ins>
          </w:p>
        </w:tc>
        <w:tc>
          <w:tcPr>
            <w:tcW w:w="3969" w:type="dxa"/>
          </w:tcPr>
          <w:p w14:paraId="1A512EA8" w14:textId="77777777" w:rsidR="00CE3112" w:rsidRDefault="00CE3112" w:rsidP="003C482E">
            <w:pPr>
              <w:spacing w:line="480" w:lineRule="auto"/>
              <w:jc w:val="both"/>
              <w:rPr>
                <w:ins w:id="1131" w:author="Rikke Linnemann Nielsen" w:date="2021-04-16T15:46:00Z"/>
                <w:i/>
                <w:iCs/>
                <w:color w:val="000000"/>
                <w:lang w:val="en-US"/>
              </w:rPr>
            </w:pPr>
            <w:ins w:id="1132" w:author="Rikke Linnemann Nielsen" w:date="2021-04-16T15:46:00Z">
              <w:r w:rsidRPr="006F3576">
                <w:rPr>
                  <w:i/>
                  <w:iCs/>
                  <w:color w:val="000000"/>
                  <w:lang w:val="en-US"/>
                </w:rPr>
                <w:t>&lt;0.1%</w:t>
              </w:r>
              <w:r>
                <w:rPr>
                  <w:i/>
                  <w:iCs/>
                  <w:color w:val="000000"/>
                  <w:lang w:val="en-US"/>
                </w:rPr>
                <w:t>: 1</w:t>
              </w:r>
            </w:ins>
          </w:p>
          <w:p w14:paraId="377798FB" w14:textId="77777777" w:rsidR="00CE3112" w:rsidRDefault="00CE3112" w:rsidP="003C482E">
            <w:pPr>
              <w:spacing w:line="480" w:lineRule="auto"/>
              <w:jc w:val="both"/>
              <w:rPr>
                <w:ins w:id="1133" w:author="Rikke Linnemann Nielsen" w:date="2021-04-16T15:46:00Z"/>
                <w:i/>
                <w:iCs/>
                <w:color w:val="000000"/>
                <w:lang w:val="en-US"/>
              </w:rPr>
            </w:pPr>
            <w:ins w:id="1134" w:author="Rikke Linnemann Nielsen" w:date="2021-04-16T15:46:00Z">
              <w:r w:rsidRPr="006F3576">
                <w:rPr>
                  <w:i/>
                  <w:iCs/>
                  <w:color w:val="000000"/>
                  <w:lang w:val="en-US"/>
                </w:rPr>
                <w:t>&gt;=0.1% - &lt;5%</w:t>
              </w:r>
              <w:r>
                <w:rPr>
                  <w:i/>
                  <w:iCs/>
                  <w:color w:val="000000"/>
                  <w:lang w:val="en-US"/>
                </w:rPr>
                <w:t>:</w:t>
              </w:r>
              <w:r w:rsidRPr="006F3576">
                <w:rPr>
                  <w:i/>
                  <w:iCs/>
                  <w:color w:val="000000"/>
                  <w:lang w:val="en-US"/>
                </w:rPr>
                <w:t xml:space="preserve"> </w:t>
              </w:r>
              <w:r>
                <w:rPr>
                  <w:i/>
                  <w:iCs/>
                  <w:color w:val="000000"/>
                  <w:lang w:val="en-US"/>
                </w:rPr>
                <w:t>55</w:t>
              </w:r>
            </w:ins>
          </w:p>
          <w:p w14:paraId="0234A6A2" w14:textId="77777777" w:rsidR="00CE3112" w:rsidRDefault="00CE3112" w:rsidP="003C482E">
            <w:pPr>
              <w:spacing w:line="480" w:lineRule="auto"/>
              <w:jc w:val="both"/>
              <w:rPr>
                <w:ins w:id="1135" w:author="Rikke Linnemann Nielsen" w:date="2021-04-16T15:46:00Z"/>
                <w:i/>
                <w:iCs/>
                <w:color w:val="000000"/>
                <w:lang w:val="en-US"/>
              </w:rPr>
            </w:pPr>
            <w:ins w:id="1136" w:author="Rikke Linnemann Nielsen" w:date="2021-04-16T15:46:00Z">
              <w:r w:rsidRPr="006F3576">
                <w:rPr>
                  <w:i/>
                  <w:iCs/>
                  <w:color w:val="000000"/>
                  <w:lang w:val="en-US"/>
                </w:rPr>
                <w:t>&gt;=5%</w:t>
              </w:r>
              <w:r>
                <w:rPr>
                  <w:i/>
                  <w:iCs/>
                  <w:color w:val="000000"/>
                  <w:lang w:val="en-US"/>
                </w:rPr>
                <w:t>:</w:t>
              </w:r>
              <w:r w:rsidRPr="006F3576">
                <w:rPr>
                  <w:i/>
                  <w:iCs/>
                  <w:color w:val="000000"/>
                  <w:lang w:val="en-US"/>
                </w:rPr>
                <w:t xml:space="preserve"> </w:t>
              </w:r>
              <w:r>
                <w:rPr>
                  <w:i/>
                  <w:iCs/>
                  <w:color w:val="000000"/>
                  <w:lang w:val="en-US"/>
                </w:rPr>
                <w:t>17</w:t>
              </w:r>
            </w:ins>
          </w:p>
          <w:p w14:paraId="38E95956" w14:textId="77777777" w:rsidR="00CE3112" w:rsidRDefault="00CE3112" w:rsidP="003C482E">
            <w:pPr>
              <w:spacing w:line="480" w:lineRule="auto"/>
              <w:jc w:val="both"/>
              <w:rPr>
                <w:ins w:id="1137" w:author="Rikke Linnemann Nielsen" w:date="2021-04-16T15:46:00Z"/>
                <w:i/>
                <w:iCs/>
                <w:color w:val="000000"/>
                <w:lang w:val="en-US"/>
              </w:rPr>
            </w:pPr>
            <w:ins w:id="1138" w:author="Rikke Linnemann Nielsen" w:date="2021-04-16T15:46:00Z">
              <w:r w:rsidRPr="006F3576">
                <w:rPr>
                  <w:i/>
                  <w:iCs/>
                  <w:color w:val="000000"/>
                  <w:lang w:val="en-US"/>
                </w:rPr>
                <w:t>No marker found and/or monitoring not feasible</w:t>
              </w:r>
              <w:r>
                <w:rPr>
                  <w:i/>
                  <w:iCs/>
                  <w:color w:val="000000"/>
                  <w:lang w:val="en-US"/>
                </w:rPr>
                <w:t>:</w:t>
              </w:r>
              <w:r w:rsidRPr="006F3576">
                <w:rPr>
                  <w:i/>
                  <w:iCs/>
                  <w:color w:val="000000"/>
                  <w:lang w:val="en-US"/>
                </w:rPr>
                <w:t xml:space="preserve"> </w:t>
              </w:r>
              <w:r>
                <w:rPr>
                  <w:i/>
                  <w:iCs/>
                  <w:color w:val="000000"/>
                  <w:lang w:val="en-US"/>
                </w:rPr>
                <w:t>4</w:t>
              </w:r>
            </w:ins>
          </w:p>
          <w:p w14:paraId="6B1512D5" w14:textId="77777777" w:rsidR="00CE3112" w:rsidRDefault="00CE3112" w:rsidP="003C482E">
            <w:pPr>
              <w:spacing w:line="480" w:lineRule="auto"/>
              <w:jc w:val="both"/>
              <w:rPr>
                <w:ins w:id="1139" w:author="Rikke Linnemann Nielsen" w:date="2021-04-16T15:46:00Z"/>
                <w:i/>
                <w:iCs/>
                <w:color w:val="000000"/>
                <w:lang w:val="en-US"/>
              </w:rPr>
            </w:pPr>
            <w:ins w:id="1140" w:author="Rikke Linnemann Nielsen" w:date="2021-04-16T15:46:00Z">
              <w:r w:rsidRPr="006F3576">
                <w:rPr>
                  <w:i/>
                  <w:iCs/>
                  <w:color w:val="000000"/>
                  <w:lang w:val="en-US"/>
                </w:rPr>
                <w:t xml:space="preserve">Sample not </w:t>
              </w:r>
              <w:proofErr w:type="gramStart"/>
              <w:r w:rsidRPr="006F3576">
                <w:rPr>
                  <w:i/>
                  <w:iCs/>
                  <w:color w:val="000000"/>
                  <w:lang w:val="en-US"/>
                </w:rPr>
                <w:t>taken</w:t>
              </w:r>
              <w:r>
                <w:rPr>
                  <w:i/>
                  <w:iCs/>
                  <w:color w:val="000000"/>
                  <w:lang w:val="en-US"/>
                </w:rPr>
                <w:t>:</w:t>
              </w:r>
              <w:proofErr w:type="gramEnd"/>
              <w:r>
                <w:rPr>
                  <w:i/>
                  <w:iCs/>
                  <w:color w:val="000000"/>
                  <w:lang w:val="en-US"/>
                </w:rPr>
                <w:t xml:space="preserve"> 0</w:t>
              </w:r>
            </w:ins>
          </w:p>
        </w:tc>
        <w:tc>
          <w:tcPr>
            <w:tcW w:w="3686" w:type="dxa"/>
          </w:tcPr>
          <w:p w14:paraId="22805703" w14:textId="77777777" w:rsidR="00CE3112" w:rsidRDefault="00CE3112" w:rsidP="003C482E">
            <w:pPr>
              <w:spacing w:line="480" w:lineRule="auto"/>
              <w:jc w:val="both"/>
              <w:rPr>
                <w:ins w:id="1141" w:author="Rikke Linnemann Nielsen" w:date="2021-04-16T15:46:00Z"/>
                <w:i/>
                <w:iCs/>
                <w:color w:val="000000"/>
                <w:lang w:val="en-US"/>
              </w:rPr>
            </w:pPr>
            <w:ins w:id="1142" w:author="Rikke Linnemann Nielsen" w:date="2021-04-16T15:46:00Z">
              <w:r w:rsidRPr="006F3576">
                <w:rPr>
                  <w:i/>
                  <w:iCs/>
                  <w:color w:val="000000"/>
                  <w:lang w:val="en-US"/>
                </w:rPr>
                <w:t>&lt;0.1%</w:t>
              </w:r>
              <w:r>
                <w:rPr>
                  <w:i/>
                  <w:iCs/>
                  <w:color w:val="000000"/>
                  <w:lang w:val="en-US"/>
                </w:rPr>
                <w:t>: 16</w:t>
              </w:r>
            </w:ins>
          </w:p>
          <w:p w14:paraId="3096DBA4" w14:textId="77777777" w:rsidR="00CE3112" w:rsidRDefault="00CE3112" w:rsidP="003C482E">
            <w:pPr>
              <w:spacing w:line="480" w:lineRule="auto"/>
              <w:jc w:val="both"/>
              <w:rPr>
                <w:ins w:id="1143" w:author="Rikke Linnemann Nielsen" w:date="2021-04-16T15:46:00Z"/>
                <w:i/>
                <w:iCs/>
                <w:color w:val="000000"/>
                <w:lang w:val="en-US"/>
              </w:rPr>
            </w:pPr>
            <w:ins w:id="1144" w:author="Rikke Linnemann Nielsen" w:date="2021-04-16T15:46:00Z">
              <w:r w:rsidRPr="006F3576">
                <w:rPr>
                  <w:i/>
                  <w:iCs/>
                  <w:color w:val="000000"/>
                  <w:lang w:val="en-US"/>
                </w:rPr>
                <w:t>&gt;=0.1% - &lt;5%</w:t>
              </w:r>
              <w:r>
                <w:rPr>
                  <w:i/>
                  <w:iCs/>
                  <w:color w:val="000000"/>
                  <w:lang w:val="en-US"/>
                </w:rPr>
                <w:t>:</w:t>
              </w:r>
              <w:r w:rsidRPr="006F3576">
                <w:rPr>
                  <w:i/>
                  <w:iCs/>
                  <w:color w:val="000000"/>
                  <w:lang w:val="en-US"/>
                </w:rPr>
                <w:t xml:space="preserve"> </w:t>
              </w:r>
              <w:r>
                <w:rPr>
                  <w:i/>
                  <w:iCs/>
                  <w:color w:val="000000"/>
                  <w:lang w:val="en-US"/>
                </w:rPr>
                <w:t>580</w:t>
              </w:r>
            </w:ins>
          </w:p>
          <w:p w14:paraId="2674FC58" w14:textId="77777777" w:rsidR="00CE3112" w:rsidRDefault="00CE3112" w:rsidP="003C482E">
            <w:pPr>
              <w:spacing w:line="480" w:lineRule="auto"/>
              <w:jc w:val="both"/>
              <w:rPr>
                <w:ins w:id="1145" w:author="Rikke Linnemann Nielsen" w:date="2021-04-16T15:46:00Z"/>
                <w:i/>
                <w:iCs/>
                <w:color w:val="000000"/>
                <w:lang w:val="en-US"/>
              </w:rPr>
            </w:pPr>
            <w:ins w:id="1146" w:author="Rikke Linnemann Nielsen" w:date="2021-04-16T15:46:00Z">
              <w:r w:rsidRPr="006F3576">
                <w:rPr>
                  <w:i/>
                  <w:iCs/>
                  <w:color w:val="000000"/>
                  <w:lang w:val="en-US"/>
                </w:rPr>
                <w:t>&gt;=5%</w:t>
              </w:r>
              <w:r>
                <w:rPr>
                  <w:i/>
                  <w:iCs/>
                  <w:color w:val="000000"/>
                  <w:lang w:val="en-US"/>
                </w:rPr>
                <w:t>:</w:t>
              </w:r>
              <w:r w:rsidRPr="006F3576">
                <w:rPr>
                  <w:i/>
                  <w:iCs/>
                  <w:color w:val="000000"/>
                  <w:lang w:val="en-US"/>
                </w:rPr>
                <w:t xml:space="preserve"> </w:t>
              </w:r>
              <w:r>
                <w:rPr>
                  <w:i/>
                  <w:iCs/>
                  <w:color w:val="000000"/>
                  <w:lang w:val="en-US"/>
                </w:rPr>
                <w:t>181</w:t>
              </w:r>
            </w:ins>
          </w:p>
          <w:p w14:paraId="710186AB" w14:textId="77777777" w:rsidR="00CE3112" w:rsidRDefault="00CE3112" w:rsidP="003C482E">
            <w:pPr>
              <w:spacing w:line="480" w:lineRule="auto"/>
              <w:jc w:val="both"/>
              <w:rPr>
                <w:ins w:id="1147" w:author="Rikke Linnemann Nielsen" w:date="2021-04-16T15:46:00Z"/>
                <w:i/>
                <w:iCs/>
                <w:color w:val="000000"/>
                <w:lang w:val="en-US"/>
              </w:rPr>
            </w:pPr>
            <w:ins w:id="1148" w:author="Rikke Linnemann Nielsen" w:date="2021-04-16T15:46:00Z">
              <w:r w:rsidRPr="006F3576">
                <w:rPr>
                  <w:i/>
                  <w:iCs/>
                  <w:color w:val="000000"/>
                  <w:lang w:val="en-US"/>
                </w:rPr>
                <w:t>No marker found and/or monitoring not feasible</w:t>
              </w:r>
              <w:r>
                <w:rPr>
                  <w:i/>
                  <w:iCs/>
                  <w:color w:val="000000"/>
                  <w:lang w:val="en-US"/>
                </w:rPr>
                <w:t>:</w:t>
              </w:r>
              <w:r w:rsidRPr="006F3576">
                <w:rPr>
                  <w:i/>
                  <w:iCs/>
                  <w:color w:val="000000"/>
                  <w:lang w:val="en-US"/>
                </w:rPr>
                <w:t xml:space="preserve"> </w:t>
              </w:r>
              <w:r>
                <w:rPr>
                  <w:i/>
                  <w:iCs/>
                  <w:color w:val="000000"/>
                  <w:lang w:val="en-US"/>
                </w:rPr>
                <w:t>35</w:t>
              </w:r>
            </w:ins>
          </w:p>
          <w:p w14:paraId="629851FE" w14:textId="77777777" w:rsidR="00CE3112" w:rsidRDefault="00CE3112" w:rsidP="003C482E">
            <w:pPr>
              <w:spacing w:line="480" w:lineRule="auto"/>
              <w:jc w:val="both"/>
              <w:rPr>
                <w:ins w:id="1149" w:author="Rikke Linnemann Nielsen" w:date="2021-04-16T15:46:00Z"/>
                <w:i/>
                <w:iCs/>
                <w:color w:val="000000"/>
                <w:lang w:val="en-US"/>
              </w:rPr>
            </w:pPr>
            <w:ins w:id="1150" w:author="Rikke Linnemann Nielsen" w:date="2021-04-16T15:46:00Z">
              <w:r w:rsidRPr="006F3576">
                <w:rPr>
                  <w:i/>
                  <w:iCs/>
                  <w:color w:val="000000"/>
                  <w:lang w:val="en-US"/>
                </w:rPr>
                <w:t xml:space="preserve">Sample not </w:t>
              </w:r>
              <w:proofErr w:type="gramStart"/>
              <w:r w:rsidRPr="006F3576">
                <w:rPr>
                  <w:i/>
                  <w:iCs/>
                  <w:color w:val="000000"/>
                  <w:lang w:val="en-US"/>
                </w:rPr>
                <w:t>taken</w:t>
              </w:r>
              <w:r>
                <w:rPr>
                  <w:i/>
                  <w:iCs/>
                  <w:color w:val="000000"/>
                  <w:lang w:val="en-US"/>
                </w:rPr>
                <w:t>:</w:t>
              </w:r>
              <w:proofErr w:type="gramEnd"/>
              <w:r>
                <w:rPr>
                  <w:i/>
                  <w:iCs/>
                  <w:color w:val="000000"/>
                  <w:lang w:val="en-US"/>
                </w:rPr>
                <w:t xml:space="preserve"> 3</w:t>
              </w:r>
            </w:ins>
          </w:p>
        </w:tc>
      </w:tr>
      <w:tr w:rsidR="00CE3112" w14:paraId="1F0A3FC6" w14:textId="77777777" w:rsidTr="003C482E">
        <w:trPr>
          <w:ins w:id="1151" w:author="Rikke Linnemann Nielsen" w:date="2021-04-16T15:46:00Z"/>
        </w:trPr>
        <w:tc>
          <w:tcPr>
            <w:tcW w:w="2405" w:type="dxa"/>
          </w:tcPr>
          <w:p w14:paraId="5BA497AF" w14:textId="77777777" w:rsidR="00CE3112" w:rsidRDefault="00CE3112" w:rsidP="003C482E">
            <w:pPr>
              <w:spacing w:line="480" w:lineRule="auto"/>
              <w:jc w:val="both"/>
              <w:rPr>
                <w:ins w:id="1152" w:author="Rikke Linnemann Nielsen" w:date="2021-04-16T15:46:00Z"/>
                <w:i/>
                <w:iCs/>
                <w:color w:val="000000"/>
                <w:lang w:val="en-US"/>
              </w:rPr>
            </w:pPr>
            <w:ins w:id="1153" w:author="Rikke Linnemann Nielsen" w:date="2021-04-16T15:46:00Z">
              <w:r>
                <w:rPr>
                  <w:i/>
                  <w:iCs/>
                  <w:color w:val="000000"/>
                  <w:lang w:val="en-US"/>
                </w:rPr>
                <w:t>MRD d29 PCR</w:t>
              </w:r>
            </w:ins>
          </w:p>
        </w:tc>
        <w:tc>
          <w:tcPr>
            <w:tcW w:w="3969" w:type="dxa"/>
          </w:tcPr>
          <w:p w14:paraId="545BF528" w14:textId="77777777" w:rsidR="00CE3112" w:rsidRDefault="00CE3112" w:rsidP="003C482E">
            <w:pPr>
              <w:spacing w:line="480" w:lineRule="auto"/>
              <w:jc w:val="both"/>
              <w:rPr>
                <w:ins w:id="1154" w:author="Rikke Linnemann Nielsen" w:date="2021-04-16T15:46:00Z"/>
                <w:i/>
                <w:iCs/>
                <w:color w:val="000000"/>
                <w:lang w:val="en-US"/>
              </w:rPr>
            </w:pPr>
            <w:ins w:id="1155" w:author="Rikke Linnemann Nielsen" w:date="2021-04-16T15:46:00Z">
              <w:r w:rsidRPr="006F3576">
                <w:rPr>
                  <w:i/>
                  <w:iCs/>
                  <w:color w:val="000000"/>
                  <w:lang w:val="en-US"/>
                </w:rPr>
                <w:t>&lt;0.1%</w:t>
              </w:r>
              <w:r>
                <w:rPr>
                  <w:i/>
                  <w:iCs/>
                  <w:color w:val="000000"/>
                  <w:lang w:val="en-US"/>
                </w:rPr>
                <w:t>: 47</w:t>
              </w:r>
            </w:ins>
          </w:p>
          <w:p w14:paraId="66D8DE8A" w14:textId="77777777" w:rsidR="00CE3112" w:rsidRDefault="00CE3112" w:rsidP="003C482E">
            <w:pPr>
              <w:spacing w:line="480" w:lineRule="auto"/>
              <w:jc w:val="both"/>
              <w:rPr>
                <w:ins w:id="1156" w:author="Rikke Linnemann Nielsen" w:date="2021-04-16T15:46:00Z"/>
                <w:i/>
                <w:iCs/>
                <w:color w:val="000000"/>
                <w:lang w:val="en-US"/>
              </w:rPr>
            </w:pPr>
            <w:ins w:id="1157" w:author="Rikke Linnemann Nielsen" w:date="2021-04-16T15:46:00Z">
              <w:r w:rsidRPr="006F3576">
                <w:rPr>
                  <w:i/>
                  <w:iCs/>
                  <w:color w:val="000000"/>
                  <w:lang w:val="en-US"/>
                </w:rPr>
                <w:t>&gt;=0.1% - &lt;5%</w:t>
              </w:r>
              <w:r>
                <w:rPr>
                  <w:i/>
                  <w:iCs/>
                  <w:color w:val="000000"/>
                  <w:lang w:val="en-US"/>
                </w:rPr>
                <w:t>: 15</w:t>
              </w:r>
              <w:r w:rsidRPr="006F3576">
                <w:rPr>
                  <w:i/>
                  <w:iCs/>
                  <w:color w:val="000000"/>
                  <w:lang w:val="en-US"/>
                </w:rPr>
                <w:t xml:space="preserve"> </w:t>
              </w:r>
            </w:ins>
          </w:p>
          <w:p w14:paraId="28DE3A43" w14:textId="77777777" w:rsidR="00CE3112" w:rsidRDefault="00CE3112" w:rsidP="003C482E">
            <w:pPr>
              <w:spacing w:line="480" w:lineRule="auto"/>
              <w:jc w:val="both"/>
              <w:rPr>
                <w:ins w:id="1158" w:author="Rikke Linnemann Nielsen" w:date="2021-04-16T15:46:00Z"/>
                <w:i/>
                <w:iCs/>
                <w:color w:val="000000"/>
                <w:lang w:val="en-US"/>
              </w:rPr>
            </w:pPr>
            <w:ins w:id="1159" w:author="Rikke Linnemann Nielsen" w:date="2021-04-16T15:46:00Z">
              <w:r w:rsidRPr="006F3576">
                <w:rPr>
                  <w:i/>
                  <w:iCs/>
                  <w:color w:val="000000"/>
                  <w:lang w:val="en-US"/>
                </w:rPr>
                <w:t>&gt;=5%</w:t>
              </w:r>
              <w:r>
                <w:rPr>
                  <w:i/>
                  <w:iCs/>
                  <w:color w:val="000000"/>
                  <w:lang w:val="en-US"/>
                </w:rPr>
                <w:t>:</w:t>
              </w:r>
              <w:r w:rsidRPr="006F3576">
                <w:rPr>
                  <w:i/>
                  <w:iCs/>
                  <w:color w:val="000000"/>
                  <w:lang w:val="en-US"/>
                </w:rPr>
                <w:t xml:space="preserve"> </w:t>
              </w:r>
              <w:r>
                <w:rPr>
                  <w:i/>
                  <w:iCs/>
                  <w:color w:val="000000"/>
                  <w:lang w:val="en-US"/>
                </w:rPr>
                <w:t>3</w:t>
              </w:r>
            </w:ins>
          </w:p>
          <w:p w14:paraId="706DE5EB" w14:textId="77777777" w:rsidR="00CE3112" w:rsidRDefault="00CE3112" w:rsidP="003C482E">
            <w:pPr>
              <w:spacing w:line="480" w:lineRule="auto"/>
              <w:jc w:val="both"/>
              <w:rPr>
                <w:ins w:id="1160" w:author="Rikke Linnemann Nielsen" w:date="2021-04-16T15:46:00Z"/>
                <w:i/>
                <w:iCs/>
                <w:color w:val="000000"/>
                <w:lang w:val="en-US"/>
              </w:rPr>
            </w:pPr>
            <w:ins w:id="1161" w:author="Rikke Linnemann Nielsen" w:date="2021-04-16T15:46:00Z">
              <w:r w:rsidRPr="006F3576">
                <w:rPr>
                  <w:i/>
                  <w:iCs/>
                  <w:color w:val="000000"/>
                  <w:lang w:val="en-US"/>
                </w:rPr>
                <w:t>No marker found and/or monitoring not feasible</w:t>
              </w:r>
              <w:r>
                <w:rPr>
                  <w:i/>
                  <w:iCs/>
                  <w:color w:val="000000"/>
                  <w:lang w:val="en-US"/>
                </w:rPr>
                <w:t>:</w:t>
              </w:r>
              <w:r w:rsidRPr="006F3576">
                <w:rPr>
                  <w:i/>
                  <w:iCs/>
                  <w:color w:val="000000"/>
                  <w:lang w:val="en-US"/>
                </w:rPr>
                <w:t xml:space="preserve"> </w:t>
              </w:r>
              <w:r>
                <w:rPr>
                  <w:i/>
                  <w:iCs/>
                  <w:color w:val="000000"/>
                  <w:lang w:val="en-US"/>
                </w:rPr>
                <w:t>10</w:t>
              </w:r>
            </w:ins>
          </w:p>
          <w:p w14:paraId="431A5072" w14:textId="77777777" w:rsidR="00CE3112" w:rsidRDefault="00CE3112" w:rsidP="003C482E">
            <w:pPr>
              <w:spacing w:line="480" w:lineRule="auto"/>
              <w:jc w:val="both"/>
              <w:rPr>
                <w:ins w:id="1162" w:author="Rikke Linnemann Nielsen" w:date="2021-04-16T15:46:00Z"/>
                <w:i/>
                <w:iCs/>
                <w:color w:val="000000"/>
                <w:lang w:val="en-US"/>
              </w:rPr>
            </w:pPr>
            <w:ins w:id="1163" w:author="Rikke Linnemann Nielsen" w:date="2021-04-16T15:46:00Z">
              <w:r w:rsidRPr="006F3576">
                <w:rPr>
                  <w:i/>
                  <w:iCs/>
                  <w:color w:val="000000"/>
                  <w:lang w:val="en-US"/>
                </w:rPr>
                <w:t xml:space="preserve">Sample not </w:t>
              </w:r>
              <w:proofErr w:type="gramStart"/>
              <w:r w:rsidRPr="006F3576">
                <w:rPr>
                  <w:i/>
                  <w:iCs/>
                  <w:color w:val="000000"/>
                  <w:lang w:val="en-US"/>
                </w:rPr>
                <w:t>taken</w:t>
              </w:r>
              <w:r>
                <w:rPr>
                  <w:i/>
                  <w:iCs/>
                  <w:color w:val="000000"/>
                  <w:lang w:val="en-US"/>
                </w:rPr>
                <w:t>:</w:t>
              </w:r>
              <w:proofErr w:type="gramEnd"/>
              <w:r>
                <w:rPr>
                  <w:i/>
                  <w:iCs/>
                  <w:color w:val="000000"/>
                  <w:lang w:val="en-US"/>
                </w:rPr>
                <w:t xml:space="preserve"> 2</w:t>
              </w:r>
            </w:ins>
          </w:p>
        </w:tc>
        <w:tc>
          <w:tcPr>
            <w:tcW w:w="3686" w:type="dxa"/>
          </w:tcPr>
          <w:p w14:paraId="638D0ACA" w14:textId="77777777" w:rsidR="00CE3112" w:rsidRDefault="00CE3112" w:rsidP="003C482E">
            <w:pPr>
              <w:spacing w:line="480" w:lineRule="auto"/>
              <w:jc w:val="both"/>
              <w:rPr>
                <w:ins w:id="1164" w:author="Rikke Linnemann Nielsen" w:date="2021-04-16T15:46:00Z"/>
                <w:i/>
                <w:iCs/>
                <w:color w:val="000000"/>
                <w:lang w:val="en-US"/>
              </w:rPr>
            </w:pPr>
            <w:ins w:id="1165" w:author="Rikke Linnemann Nielsen" w:date="2021-04-16T15:46:00Z">
              <w:r w:rsidRPr="006F3576">
                <w:rPr>
                  <w:i/>
                  <w:iCs/>
                  <w:color w:val="000000"/>
                  <w:lang w:val="en-US"/>
                </w:rPr>
                <w:t>&lt;0.1%</w:t>
              </w:r>
              <w:r>
                <w:rPr>
                  <w:i/>
                  <w:iCs/>
                  <w:color w:val="000000"/>
                  <w:lang w:val="en-US"/>
                </w:rPr>
                <w:t>: 495</w:t>
              </w:r>
            </w:ins>
          </w:p>
          <w:p w14:paraId="34E3DE5F" w14:textId="77777777" w:rsidR="00CE3112" w:rsidRDefault="00CE3112" w:rsidP="003C482E">
            <w:pPr>
              <w:spacing w:line="480" w:lineRule="auto"/>
              <w:jc w:val="both"/>
              <w:rPr>
                <w:ins w:id="1166" w:author="Rikke Linnemann Nielsen" w:date="2021-04-16T15:46:00Z"/>
                <w:i/>
                <w:iCs/>
                <w:color w:val="000000"/>
                <w:lang w:val="en-US"/>
              </w:rPr>
            </w:pPr>
            <w:ins w:id="1167" w:author="Rikke Linnemann Nielsen" w:date="2021-04-16T15:46:00Z">
              <w:r w:rsidRPr="006F3576">
                <w:rPr>
                  <w:i/>
                  <w:iCs/>
                  <w:color w:val="000000"/>
                  <w:lang w:val="en-US"/>
                </w:rPr>
                <w:t>&gt;=0.1% - &lt;5%</w:t>
              </w:r>
              <w:r>
                <w:rPr>
                  <w:i/>
                  <w:iCs/>
                  <w:color w:val="000000"/>
                  <w:lang w:val="en-US"/>
                </w:rPr>
                <w:t>: 154</w:t>
              </w:r>
              <w:r w:rsidRPr="006F3576">
                <w:rPr>
                  <w:i/>
                  <w:iCs/>
                  <w:color w:val="000000"/>
                  <w:lang w:val="en-US"/>
                </w:rPr>
                <w:t xml:space="preserve"> </w:t>
              </w:r>
            </w:ins>
          </w:p>
          <w:p w14:paraId="24D6A713" w14:textId="77777777" w:rsidR="00CE3112" w:rsidRDefault="00CE3112" w:rsidP="003C482E">
            <w:pPr>
              <w:spacing w:line="480" w:lineRule="auto"/>
              <w:jc w:val="both"/>
              <w:rPr>
                <w:ins w:id="1168" w:author="Rikke Linnemann Nielsen" w:date="2021-04-16T15:46:00Z"/>
                <w:i/>
                <w:iCs/>
                <w:color w:val="000000"/>
                <w:lang w:val="en-US"/>
              </w:rPr>
            </w:pPr>
            <w:ins w:id="1169" w:author="Rikke Linnemann Nielsen" w:date="2021-04-16T15:46:00Z">
              <w:r w:rsidRPr="006F3576">
                <w:rPr>
                  <w:i/>
                  <w:iCs/>
                  <w:color w:val="000000"/>
                  <w:lang w:val="en-US"/>
                </w:rPr>
                <w:t>&gt;=5%</w:t>
              </w:r>
              <w:r>
                <w:rPr>
                  <w:i/>
                  <w:iCs/>
                  <w:color w:val="000000"/>
                  <w:lang w:val="en-US"/>
                </w:rPr>
                <w:t>:</w:t>
              </w:r>
              <w:r w:rsidRPr="006F3576">
                <w:rPr>
                  <w:i/>
                  <w:iCs/>
                  <w:color w:val="000000"/>
                  <w:lang w:val="en-US"/>
                </w:rPr>
                <w:t xml:space="preserve"> </w:t>
              </w:r>
              <w:r>
                <w:rPr>
                  <w:i/>
                  <w:iCs/>
                  <w:color w:val="000000"/>
                  <w:lang w:val="en-US"/>
                </w:rPr>
                <w:t>61</w:t>
              </w:r>
            </w:ins>
          </w:p>
          <w:p w14:paraId="59D43F18" w14:textId="77777777" w:rsidR="00CE3112" w:rsidRDefault="00CE3112" w:rsidP="003C482E">
            <w:pPr>
              <w:spacing w:line="480" w:lineRule="auto"/>
              <w:jc w:val="both"/>
              <w:rPr>
                <w:ins w:id="1170" w:author="Rikke Linnemann Nielsen" w:date="2021-04-16T15:46:00Z"/>
                <w:i/>
                <w:iCs/>
                <w:color w:val="000000"/>
                <w:lang w:val="en-US"/>
              </w:rPr>
            </w:pPr>
            <w:ins w:id="1171" w:author="Rikke Linnemann Nielsen" w:date="2021-04-16T15:46:00Z">
              <w:r w:rsidRPr="006F3576">
                <w:rPr>
                  <w:i/>
                  <w:iCs/>
                  <w:color w:val="000000"/>
                  <w:lang w:val="en-US"/>
                </w:rPr>
                <w:t>No marker found and/or monitoring not feasible</w:t>
              </w:r>
              <w:r>
                <w:rPr>
                  <w:i/>
                  <w:iCs/>
                  <w:color w:val="000000"/>
                  <w:lang w:val="en-US"/>
                </w:rPr>
                <w:t>: 71</w:t>
              </w:r>
              <w:r w:rsidRPr="006F3576">
                <w:rPr>
                  <w:i/>
                  <w:iCs/>
                  <w:color w:val="000000"/>
                  <w:lang w:val="en-US"/>
                </w:rPr>
                <w:t xml:space="preserve"> </w:t>
              </w:r>
            </w:ins>
          </w:p>
          <w:p w14:paraId="3E856897" w14:textId="77777777" w:rsidR="00CE3112" w:rsidRDefault="00CE3112" w:rsidP="003C482E">
            <w:pPr>
              <w:spacing w:line="480" w:lineRule="auto"/>
              <w:jc w:val="both"/>
              <w:rPr>
                <w:ins w:id="1172" w:author="Rikke Linnemann Nielsen" w:date="2021-04-16T15:46:00Z"/>
                <w:i/>
                <w:iCs/>
                <w:color w:val="000000"/>
                <w:lang w:val="en-US"/>
              </w:rPr>
            </w:pPr>
            <w:ins w:id="1173" w:author="Rikke Linnemann Nielsen" w:date="2021-04-16T15:46:00Z">
              <w:r w:rsidRPr="006F3576">
                <w:rPr>
                  <w:i/>
                  <w:iCs/>
                  <w:color w:val="000000"/>
                  <w:lang w:val="en-US"/>
                </w:rPr>
                <w:t xml:space="preserve">Sample not </w:t>
              </w:r>
              <w:proofErr w:type="gramStart"/>
              <w:r w:rsidRPr="006F3576">
                <w:rPr>
                  <w:i/>
                  <w:iCs/>
                  <w:color w:val="000000"/>
                  <w:lang w:val="en-US"/>
                </w:rPr>
                <w:t>taken</w:t>
              </w:r>
              <w:r>
                <w:rPr>
                  <w:i/>
                  <w:iCs/>
                  <w:color w:val="000000"/>
                  <w:lang w:val="en-US"/>
                </w:rPr>
                <w:t>:</w:t>
              </w:r>
              <w:proofErr w:type="gramEnd"/>
              <w:r>
                <w:rPr>
                  <w:i/>
                  <w:iCs/>
                  <w:color w:val="000000"/>
                  <w:lang w:val="en-US"/>
                </w:rPr>
                <w:t xml:space="preserve"> 34</w:t>
              </w:r>
            </w:ins>
          </w:p>
        </w:tc>
      </w:tr>
      <w:tr w:rsidR="00CE3112" w14:paraId="4854E5AE" w14:textId="77777777" w:rsidTr="003C482E">
        <w:trPr>
          <w:ins w:id="1174" w:author="Rikke Linnemann Nielsen" w:date="2021-04-16T15:46:00Z"/>
        </w:trPr>
        <w:tc>
          <w:tcPr>
            <w:tcW w:w="2405" w:type="dxa"/>
          </w:tcPr>
          <w:p w14:paraId="673D5D61" w14:textId="77777777" w:rsidR="00CE3112" w:rsidRDefault="00CE3112" w:rsidP="003C482E">
            <w:pPr>
              <w:spacing w:line="480" w:lineRule="auto"/>
              <w:jc w:val="both"/>
              <w:rPr>
                <w:ins w:id="1175" w:author="Rikke Linnemann Nielsen" w:date="2021-04-16T15:46:00Z"/>
                <w:i/>
                <w:iCs/>
                <w:color w:val="000000"/>
                <w:lang w:val="en-US"/>
              </w:rPr>
            </w:pPr>
            <w:ins w:id="1176" w:author="Rikke Linnemann Nielsen" w:date="2021-04-16T15:46:00Z">
              <w:r>
                <w:rPr>
                  <w:i/>
                  <w:iCs/>
                  <w:color w:val="000000"/>
                  <w:lang w:val="en-US"/>
                </w:rPr>
                <w:t>Immunophenotype</w:t>
              </w:r>
            </w:ins>
          </w:p>
        </w:tc>
        <w:tc>
          <w:tcPr>
            <w:tcW w:w="3969" w:type="dxa"/>
          </w:tcPr>
          <w:p w14:paraId="383432E6" w14:textId="77777777" w:rsidR="00CE3112" w:rsidRDefault="00CE3112" w:rsidP="003C482E">
            <w:pPr>
              <w:spacing w:line="480" w:lineRule="auto"/>
              <w:jc w:val="both"/>
              <w:rPr>
                <w:ins w:id="1177" w:author="Rikke Linnemann Nielsen" w:date="2021-04-16T15:46:00Z"/>
                <w:i/>
                <w:iCs/>
                <w:color w:val="000000"/>
                <w:lang w:val="en-US"/>
              </w:rPr>
            </w:pPr>
            <w:ins w:id="1178" w:author="Rikke Linnemann Nielsen" w:date="2021-04-16T15:46:00Z">
              <w:r w:rsidRPr="00820387">
                <w:rPr>
                  <w:i/>
                  <w:iCs/>
                  <w:color w:val="000000"/>
                  <w:lang w:val="en-US"/>
                </w:rPr>
                <w:t>B-precursor</w:t>
              </w:r>
              <w:r>
                <w:rPr>
                  <w:i/>
                  <w:iCs/>
                  <w:color w:val="000000"/>
                  <w:lang w:val="en-US"/>
                </w:rPr>
                <w:t>: 68</w:t>
              </w:r>
            </w:ins>
          </w:p>
          <w:p w14:paraId="4591612B" w14:textId="77777777" w:rsidR="00CE3112" w:rsidRPr="006F3576" w:rsidRDefault="00CE3112" w:rsidP="003C482E">
            <w:pPr>
              <w:spacing w:line="480" w:lineRule="auto"/>
              <w:jc w:val="both"/>
              <w:rPr>
                <w:ins w:id="1179" w:author="Rikke Linnemann Nielsen" w:date="2021-04-16T15:46:00Z"/>
                <w:i/>
                <w:iCs/>
                <w:color w:val="000000"/>
                <w:lang w:val="en-US"/>
              </w:rPr>
            </w:pPr>
            <w:ins w:id="1180" w:author="Rikke Linnemann Nielsen" w:date="2021-04-16T15:46:00Z">
              <w:r>
                <w:rPr>
                  <w:i/>
                  <w:iCs/>
                  <w:color w:val="000000"/>
                  <w:lang w:val="en-US"/>
                </w:rPr>
                <w:t>T-cell: 9</w:t>
              </w:r>
            </w:ins>
          </w:p>
        </w:tc>
        <w:tc>
          <w:tcPr>
            <w:tcW w:w="3686" w:type="dxa"/>
          </w:tcPr>
          <w:p w14:paraId="754990A0" w14:textId="77777777" w:rsidR="00CE3112" w:rsidRDefault="00CE3112" w:rsidP="003C482E">
            <w:pPr>
              <w:spacing w:line="480" w:lineRule="auto"/>
              <w:jc w:val="both"/>
              <w:rPr>
                <w:ins w:id="1181" w:author="Rikke Linnemann Nielsen" w:date="2021-04-16T15:46:00Z"/>
                <w:i/>
                <w:iCs/>
                <w:color w:val="000000"/>
                <w:lang w:val="en-US"/>
              </w:rPr>
            </w:pPr>
            <w:ins w:id="1182" w:author="Rikke Linnemann Nielsen" w:date="2021-04-16T15:46:00Z">
              <w:r w:rsidRPr="00820387">
                <w:rPr>
                  <w:i/>
                  <w:iCs/>
                  <w:color w:val="000000"/>
                  <w:lang w:val="en-US"/>
                </w:rPr>
                <w:t>B-precursor</w:t>
              </w:r>
              <w:r>
                <w:rPr>
                  <w:i/>
                  <w:iCs/>
                  <w:color w:val="000000"/>
                  <w:lang w:val="en-US"/>
                </w:rPr>
                <w:t>: 712</w:t>
              </w:r>
            </w:ins>
          </w:p>
          <w:p w14:paraId="223E3A72" w14:textId="77777777" w:rsidR="00CE3112" w:rsidRPr="006F3576" w:rsidRDefault="00CE3112" w:rsidP="003C482E">
            <w:pPr>
              <w:spacing w:line="480" w:lineRule="auto"/>
              <w:jc w:val="both"/>
              <w:rPr>
                <w:ins w:id="1183" w:author="Rikke Linnemann Nielsen" w:date="2021-04-16T15:46:00Z"/>
                <w:i/>
                <w:iCs/>
                <w:color w:val="000000"/>
                <w:lang w:val="en-US"/>
              </w:rPr>
            </w:pPr>
            <w:ins w:id="1184" w:author="Rikke Linnemann Nielsen" w:date="2021-04-16T15:46:00Z">
              <w:r>
                <w:rPr>
                  <w:i/>
                  <w:iCs/>
                  <w:color w:val="000000"/>
                  <w:lang w:val="en-US"/>
                </w:rPr>
                <w:t>T-cell: 103</w:t>
              </w:r>
            </w:ins>
          </w:p>
        </w:tc>
      </w:tr>
      <w:tr w:rsidR="00CE3112" w:rsidRPr="001C1DBC" w14:paraId="55620EF4" w14:textId="77777777" w:rsidTr="003C482E">
        <w:trPr>
          <w:ins w:id="1185" w:author="Rikke Linnemann Nielsen" w:date="2021-04-16T15:46:00Z"/>
        </w:trPr>
        <w:tc>
          <w:tcPr>
            <w:tcW w:w="2405" w:type="dxa"/>
          </w:tcPr>
          <w:p w14:paraId="7BFC1BE0" w14:textId="77777777" w:rsidR="00CE3112" w:rsidRDefault="00CE3112" w:rsidP="003C482E">
            <w:pPr>
              <w:spacing w:line="480" w:lineRule="auto"/>
              <w:jc w:val="both"/>
              <w:rPr>
                <w:ins w:id="1186" w:author="Rikke Linnemann Nielsen" w:date="2021-04-16T15:46:00Z"/>
                <w:i/>
                <w:iCs/>
                <w:color w:val="000000"/>
                <w:lang w:val="en-US"/>
              </w:rPr>
            </w:pPr>
            <w:ins w:id="1187" w:author="Rikke Linnemann Nielsen" w:date="2021-04-16T15:46:00Z">
              <w:r>
                <w:rPr>
                  <w:i/>
                  <w:iCs/>
                  <w:color w:val="000000"/>
                  <w:lang w:val="en-US"/>
                </w:rPr>
                <w:t>Risk group</w:t>
              </w:r>
            </w:ins>
          </w:p>
        </w:tc>
        <w:tc>
          <w:tcPr>
            <w:tcW w:w="3969" w:type="dxa"/>
          </w:tcPr>
          <w:p w14:paraId="11C64E26" w14:textId="77777777" w:rsidR="00CE3112" w:rsidRDefault="00CE3112" w:rsidP="003C482E">
            <w:pPr>
              <w:spacing w:line="480" w:lineRule="auto"/>
              <w:jc w:val="both"/>
              <w:rPr>
                <w:ins w:id="1188" w:author="Rikke Linnemann Nielsen" w:date="2021-04-16T15:46:00Z"/>
                <w:i/>
                <w:iCs/>
                <w:color w:val="000000"/>
                <w:lang w:val="en-US"/>
              </w:rPr>
            </w:pPr>
            <w:ins w:id="1189" w:author="Rikke Linnemann Nielsen" w:date="2021-04-16T15:46:00Z">
              <w:r>
                <w:rPr>
                  <w:i/>
                  <w:iCs/>
                  <w:color w:val="000000"/>
                  <w:lang w:val="en-US"/>
                </w:rPr>
                <w:t>SR+IR: 66</w:t>
              </w:r>
            </w:ins>
          </w:p>
          <w:p w14:paraId="7FB0BF53" w14:textId="77777777" w:rsidR="00CE3112" w:rsidRDefault="00CE3112" w:rsidP="003C482E">
            <w:pPr>
              <w:spacing w:line="480" w:lineRule="auto"/>
              <w:jc w:val="both"/>
              <w:rPr>
                <w:ins w:id="1190" w:author="Rikke Linnemann Nielsen" w:date="2021-04-16T15:46:00Z"/>
                <w:i/>
                <w:iCs/>
                <w:color w:val="000000"/>
                <w:lang w:val="en-US"/>
              </w:rPr>
            </w:pPr>
            <w:proofErr w:type="spellStart"/>
            <w:ins w:id="1191" w:author="Rikke Linnemann Nielsen" w:date="2021-04-16T15:46:00Z">
              <w:r w:rsidRPr="00D40F99">
                <w:rPr>
                  <w:i/>
                  <w:iCs/>
                  <w:color w:val="000000"/>
                  <w:lang w:val="en-US"/>
                </w:rPr>
                <w:t>HR-hSCT+HR</w:t>
              </w:r>
              <w:proofErr w:type="spellEnd"/>
              <w:r>
                <w:rPr>
                  <w:i/>
                  <w:iCs/>
                  <w:color w:val="000000"/>
                  <w:lang w:val="en-US"/>
                </w:rPr>
                <w:t>: 11</w:t>
              </w:r>
            </w:ins>
          </w:p>
        </w:tc>
        <w:tc>
          <w:tcPr>
            <w:tcW w:w="3686" w:type="dxa"/>
          </w:tcPr>
          <w:p w14:paraId="3AA8C3D8" w14:textId="77777777" w:rsidR="00CE3112" w:rsidRDefault="00CE3112" w:rsidP="003C482E">
            <w:pPr>
              <w:spacing w:line="480" w:lineRule="auto"/>
              <w:jc w:val="both"/>
              <w:rPr>
                <w:ins w:id="1192" w:author="Rikke Linnemann Nielsen" w:date="2021-04-16T15:46:00Z"/>
                <w:i/>
                <w:iCs/>
                <w:color w:val="000000"/>
                <w:lang w:val="en-US"/>
              </w:rPr>
            </w:pPr>
            <w:ins w:id="1193" w:author="Rikke Linnemann Nielsen" w:date="2021-04-16T15:46:00Z">
              <w:r>
                <w:rPr>
                  <w:i/>
                  <w:iCs/>
                  <w:color w:val="000000"/>
                  <w:lang w:val="en-US"/>
                </w:rPr>
                <w:t>SR+IR: 715</w:t>
              </w:r>
            </w:ins>
          </w:p>
          <w:p w14:paraId="776E167F" w14:textId="77777777" w:rsidR="00CE3112" w:rsidRDefault="00CE3112" w:rsidP="003C482E">
            <w:pPr>
              <w:spacing w:line="480" w:lineRule="auto"/>
              <w:jc w:val="both"/>
              <w:rPr>
                <w:ins w:id="1194" w:author="Rikke Linnemann Nielsen" w:date="2021-04-16T15:46:00Z"/>
                <w:i/>
                <w:iCs/>
                <w:color w:val="000000"/>
                <w:lang w:val="en-US"/>
              </w:rPr>
            </w:pPr>
            <w:proofErr w:type="spellStart"/>
            <w:ins w:id="1195" w:author="Rikke Linnemann Nielsen" w:date="2021-04-16T15:46:00Z">
              <w:r w:rsidRPr="00D40F99">
                <w:rPr>
                  <w:i/>
                  <w:iCs/>
                  <w:color w:val="000000"/>
                  <w:lang w:val="en-US"/>
                </w:rPr>
                <w:t>HR-hSCT+HR</w:t>
              </w:r>
              <w:proofErr w:type="spellEnd"/>
              <w:r>
                <w:rPr>
                  <w:i/>
                  <w:iCs/>
                  <w:color w:val="000000"/>
                  <w:lang w:val="en-US"/>
                </w:rPr>
                <w:t>: 100</w:t>
              </w:r>
            </w:ins>
          </w:p>
        </w:tc>
      </w:tr>
      <w:tr w:rsidR="00CE3112" w:rsidRPr="001C1DBC" w14:paraId="1B23BDBD" w14:textId="77777777" w:rsidTr="003C482E">
        <w:trPr>
          <w:ins w:id="1196" w:author="Rikke Linnemann Nielsen" w:date="2021-04-16T15:46:00Z"/>
        </w:trPr>
        <w:tc>
          <w:tcPr>
            <w:tcW w:w="2405" w:type="dxa"/>
          </w:tcPr>
          <w:p w14:paraId="2DE49A8E" w14:textId="77777777" w:rsidR="00CE3112" w:rsidRDefault="00CE3112" w:rsidP="003C482E">
            <w:pPr>
              <w:spacing w:line="480" w:lineRule="auto"/>
              <w:jc w:val="both"/>
              <w:rPr>
                <w:ins w:id="1197" w:author="Rikke Linnemann Nielsen" w:date="2021-04-16T15:46:00Z"/>
                <w:i/>
                <w:iCs/>
                <w:color w:val="000000"/>
                <w:lang w:val="en-US"/>
              </w:rPr>
            </w:pPr>
            <w:ins w:id="1198" w:author="Rikke Linnemann Nielsen" w:date="2021-04-16T15:46:00Z">
              <w:r>
                <w:rPr>
                  <w:i/>
                  <w:iCs/>
                  <w:color w:val="000000"/>
                  <w:lang w:val="en-US"/>
                </w:rPr>
                <w:t>Randomization of asparaginase group (</w:t>
              </w:r>
              <w:proofErr w:type="gramStart"/>
              <w:r>
                <w:rPr>
                  <w:i/>
                  <w:iCs/>
                  <w:color w:val="000000"/>
                  <w:lang w:val="en-US"/>
                </w:rPr>
                <w:t>2 or 6 weeks</w:t>
              </w:r>
              <w:proofErr w:type="gramEnd"/>
              <w:r>
                <w:rPr>
                  <w:i/>
                  <w:iCs/>
                  <w:color w:val="000000"/>
                  <w:lang w:val="en-US"/>
                </w:rPr>
                <w:t xml:space="preserve"> interval)</w:t>
              </w:r>
            </w:ins>
          </w:p>
        </w:tc>
        <w:tc>
          <w:tcPr>
            <w:tcW w:w="3969" w:type="dxa"/>
          </w:tcPr>
          <w:p w14:paraId="360A135A" w14:textId="77777777" w:rsidR="00CE3112" w:rsidRDefault="00CE3112" w:rsidP="003C482E">
            <w:pPr>
              <w:spacing w:line="480" w:lineRule="auto"/>
              <w:jc w:val="both"/>
              <w:rPr>
                <w:ins w:id="1199" w:author="Rikke Linnemann Nielsen" w:date="2021-04-16T15:46:00Z"/>
                <w:i/>
                <w:iCs/>
                <w:color w:val="000000"/>
                <w:lang w:val="en-US"/>
              </w:rPr>
            </w:pPr>
            <w:ins w:id="1200" w:author="Rikke Linnemann Nielsen" w:date="2021-04-16T15:46:00Z">
              <w:r>
                <w:rPr>
                  <w:i/>
                  <w:iCs/>
                  <w:color w:val="000000"/>
                  <w:lang w:val="en-US"/>
                </w:rPr>
                <w:t>NA: 53</w:t>
              </w:r>
            </w:ins>
          </w:p>
          <w:p w14:paraId="3B952E66" w14:textId="77777777" w:rsidR="00CE3112" w:rsidRDefault="00CE3112" w:rsidP="003C482E">
            <w:pPr>
              <w:spacing w:line="480" w:lineRule="auto"/>
              <w:jc w:val="both"/>
              <w:rPr>
                <w:ins w:id="1201" w:author="Rikke Linnemann Nielsen" w:date="2021-04-16T15:46:00Z"/>
                <w:i/>
                <w:iCs/>
                <w:color w:val="000000"/>
                <w:lang w:val="en-US"/>
              </w:rPr>
            </w:pPr>
            <w:proofErr w:type="spellStart"/>
            <w:ins w:id="1202" w:author="Rikke Linnemann Nielsen" w:date="2021-04-16T15:46:00Z">
              <w:r w:rsidRPr="005360C1">
                <w:rPr>
                  <w:i/>
                  <w:iCs/>
                  <w:color w:val="000000"/>
                  <w:lang w:val="en-US"/>
                </w:rPr>
                <w:t>PegAsp</w:t>
              </w:r>
              <w:proofErr w:type="spellEnd"/>
              <w:r w:rsidRPr="005360C1">
                <w:rPr>
                  <w:i/>
                  <w:iCs/>
                  <w:color w:val="000000"/>
                  <w:lang w:val="en-US"/>
                </w:rPr>
                <w:t xml:space="preserve"> </w:t>
              </w:r>
              <w:r w:rsidRPr="007B4047">
                <w:rPr>
                  <w:i/>
                  <w:iCs/>
                  <w:color w:val="000000"/>
                  <w:lang w:val="en-US"/>
                </w:rPr>
                <w:t>at 6 weeks interval (experimental arm)</w:t>
              </w:r>
              <w:r>
                <w:rPr>
                  <w:i/>
                  <w:iCs/>
                  <w:color w:val="000000"/>
                  <w:lang w:val="en-US"/>
                </w:rPr>
                <w:t>: 5</w:t>
              </w:r>
            </w:ins>
          </w:p>
          <w:p w14:paraId="6521DC90" w14:textId="77777777" w:rsidR="00CE3112" w:rsidRDefault="00CE3112" w:rsidP="003C482E">
            <w:pPr>
              <w:spacing w:line="480" w:lineRule="auto"/>
              <w:jc w:val="both"/>
              <w:rPr>
                <w:ins w:id="1203" w:author="Rikke Linnemann Nielsen" w:date="2021-04-16T15:46:00Z"/>
                <w:i/>
                <w:iCs/>
                <w:color w:val="000000"/>
                <w:lang w:val="en-US"/>
              </w:rPr>
            </w:pPr>
            <w:ins w:id="1204" w:author="Rikke Linnemann Nielsen" w:date="2021-04-16T15:46:00Z">
              <w:r w:rsidRPr="007B4047">
                <w:rPr>
                  <w:i/>
                  <w:iCs/>
                  <w:color w:val="000000"/>
                  <w:lang w:val="en-US"/>
                </w:rPr>
                <w:t xml:space="preserve">Standard </w:t>
              </w:r>
              <w:proofErr w:type="spellStart"/>
              <w:r w:rsidRPr="005360C1">
                <w:rPr>
                  <w:i/>
                  <w:iCs/>
                  <w:color w:val="000000"/>
                  <w:lang w:val="en-US"/>
                </w:rPr>
                <w:t>PegAsp</w:t>
              </w:r>
              <w:proofErr w:type="spellEnd"/>
              <w:r w:rsidRPr="005360C1">
                <w:rPr>
                  <w:i/>
                  <w:iCs/>
                  <w:color w:val="000000"/>
                  <w:lang w:val="en-US"/>
                </w:rPr>
                <w:t xml:space="preserve"> </w:t>
              </w:r>
              <w:r w:rsidRPr="007B4047">
                <w:rPr>
                  <w:i/>
                  <w:iCs/>
                  <w:color w:val="000000"/>
                  <w:lang w:val="en-US"/>
                </w:rPr>
                <w:t>group with 2 weeks interval</w:t>
              </w:r>
              <w:r>
                <w:rPr>
                  <w:i/>
                  <w:iCs/>
                  <w:color w:val="000000"/>
                  <w:lang w:val="en-US"/>
                </w:rPr>
                <w:t>: 19</w:t>
              </w:r>
            </w:ins>
          </w:p>
        </w:tc>
        <w:tc>
          <w:tcPr>
            <w:tcW w:w="3686" w:type="dxa"/>
          </w:tcPr>
          <w:p w14:paraId="5F177486" w14:textId="77777777" w:rsidR="00CE3112" w:rsidRDefault="00CE3112" w:rsidP="003C482E">
            <w:pPr>
              <w:spacing w:line="480" w:lineRule="auto"/>
              <w:jc w:val="both"/>
              <w:rPr>
                <w:ins w:id="1205" w:author="Rikke Linnemann Nielsen" w:date="2021-04-16T15:46:00Z"/>
                <w:i/>
                <w:iCs/>
                <w:color w:val="000000"/>
                <w:lang w:val="en-US"/>
              </w:rPr>
            </w:pPr>
            <w:ins w:id="1206" w:author="Rikke Linnemann Nielsen" w:date="2021-04-16T15:46:00Z">
              <w:r>
                <w:rPr>
                  <w:i/>
                  <w:iCs/>
                  <w:color w:val="000000"/>
                  <w:lang w:val="en-US"/>
                </w:rPr>
                <w:t>NA: 357</w:t>
              </w:r>
            </w:ins>
          </w:p>
          <w:p w14:paraId="21DE2E52" w14:textId="77777777" w:rsidR="00CE3112" w:rsidRDefault="00CE3112" w:rsidP="003C482E">
            <w:pPr>
              <w:spacing w:line="480" w:lineRule="auto"/>
              <w:jc w:val="both"/>
              <w:rPr>
                <w:ins w:id="1207" w:author="Rikke Linnemann Nielsen" w:date="2021-04-16T15:46:00Z"/>
                <w:i/>
                <w:iCs/>
                <w:color w:val="000000"/>
                <w:lang w:val="en-US"/>
              </w:rPr>
            </w:pPr>
            <w:proofErr w:type="spellStart"/>
            <w:ins w:id="1208" w:author="Rikke Linnemann Nielsen" w:date="2021-04-16T15:46:00Z">
              <w:r w:rsidRPr="005360C1">
                <w:rPr>
                  <w:i/>
                  <w:iCs/>
                  <w:color w:val="000000"/>
                  <w:lang w:val="en-US"/>
                </w:rPr>
                <w:t>PegAsp</w:t>
              </w:r>
              <w:proofErr w:type="spellEnd"/>
              <w:r w:rsidRPr="005360C1">
                <w:rPr>
                  <w:i/>
                  <w:iCs/>
                  <w:color w:val="000000"/>
                  <w:lang w:val="en-US"/>
                </w:rPr>
                <w:t xml:space="preserve"> </w:t>
              </w:r>
              <w:r w:rsidRPr="007B4047">
                <w:rPr>
                  <w:i/>
                  <w:iCs/>
                  <w:color w:val="000000"/>
                  <w:lang w:val="en-US"/>
                </w:rPr>
                <w:t>at 6 weeks interval (experimental arm)</w:t>
              </w:r>
              <w:r>
                <w:rPr>
                  <w:i/>
                  <w:iCs/>
                  <w:color w:val="000000"/>
                  <w:lang w:val="en-US"/>
                </w:rPr>
                <w:t>: 229</w:t>
              </w:r>
            </w:ins>
          </w:p>
          <w:p w14:paraId="63A3BA02" w14:textId="77777777" w:rsidR="00CE3112" w:rsidRDefault="00CE3112" w:rsidP="003C482E">
            <w:pPr>
              <w:spacing w:line="480" w:lineRule="auto"/>
              <w:jc w:val="both"/>
              <w:rPr>
                <w:ins w:id="1209" w:author="Rikke Linnemann Nielsen" w:date="2021-04-16T15:46:00Z"/>
                <w:i/>
                <w:iCs/>
                <w:color w:val="000000"/>
                <w:lang w:val="en-US"/>
              </w:rPr>
            </w:pPr>
            <w:ins w:id="1210" w:author="Rikke Linnemann Nielsen" w:date="2021-04-16T15:46:00Z">
              <w:r w:rsidRPr="007B4047">
                <w:rPr>
                  <w:i/>
                  <w:iCs/>
                  <w:color w:val="000000"/>
                  <w:lang w:val="en-US"/>
                </w:rPr>
                <w:t xml:space="preserve">Standard </w:t>
              </w:r>
              <w:proofErr w:type="spellStart"/>
              <w:r w:rsidRPr="005360C1">
                <w:rPr>
                  <w:i/>
                  <w:iCs/>
                  <w:color w:val="000000"/>
                  <w:lang w:val="en-US"/>
                </w:rPr>
                <w:t>PegAsp</w:t>
              </w:r>
              <w:proofErr w:type="spellEnd"/>
              <w:r w:rsidRPr="005360C1">
                <w:rPr>
                  <w:i/>
                  <w:iCs/>
                  <w:color w:val="000000"/>
                  <w:lang w:val="en-US"/>
                </w:rPr>
                <w:t xml:space="preserve"> </w:t>
              </w:r>
              <w:r w:rsidRPr="007B4047">
                <w:rPr>
                  <w:i/>
                  <w:iCs/>
                  <w:color w:val="000000"/>
                  <w:lang w:val="en-US"/>
                </w:rPr>
                <w:t>group with 2 weeks interval</w:t>
              </w:r>
              <w:r>
                <w:rPr>
                  <w:i/>
                  <w:iCs/>
                  <w:color w:val="000000"/>
                  <w:lang w:val="en-US"/>
                </w:rPr>
                <w:t>: 229</w:t>
              </w:r>
            </w:ins>
          </w:p>
        </w:tc>
      </w:tr>
      <w:tr w:rsidR="00CE3112" w14:paraId="63BA6089" w14:textId="77777777" w:rsidTr="003C482E">
        <w:trPr>
          <w:ins w:id="1211" w:author="Rikke Linnemann Nielsen" w:date="2021-04-16T15:46:00Z"/>
        </w:trPr>
        <w:tc>
          <w:tcPr>
            <w:tcW w:w="2405" w:type="dxa"/>
          </w:tcPr>
          <w:p w14:paraId="4532BB6D" w14:textId="77777777" w:rsidR="00CE3112" w:rsidRDefault="00CE3112" w:rsidP="003C482E">
            <w:pPr>
              <w:spacing w:line="480" w:lineRule="auto"/>
              <w:jc w:val="both"/>
              <w:rPr>
                <w:ins w:id="1212" w:author="Rikke Linnemann Nielsen" w:date="2021-04-16T15:46:00Z"/>
                <w:i/>
                <w:iCs/>
                <w:color w:val="000000"/>
                <w:lang w:val="en-US"/>
              </w:rPr>
            </w:pPr>
            <w:ins w:id="1213" w:author="Rikke Linnemann Nielsen" w:date="2021-04-16T15:46:00Z">
              <w:r>
                <w:rPr>
                  <w:i/>
                  <w:iCs/>
                  <w:color w:val="000000"/>
                  <w:lang w:val="en-US"/>
                </w:rPr>
                <w:t>Total dosages of asparaginase</w:t>
              </w:r>
            </w:ins>
          </w:p>
        </w:tc>
        <w:tc>
          <w:tcPr>
            <w:tcW w:w="3969" w:type="dxa"/>
          </w:tcPr>
          <w:p w14:paraId="464D0E2D" w14:textId="77777777" w:rsidR="00CE3112" w:rsidRDefault="00CE3112" w:rsidP="003C482E">
            <w:pPr>
              <w:spacing w:line="480" w:lineRule="auto"/>
              <w:jc w:val="both"/>
              <w:rPr>
                <w:ins w:id="1214" w:author="Rikke Linnemann Nielsen" w:date="2021-04-16T15:46:00Z"/>
                <w:i/>
                <w:iCs/>
                <w:color w:val="000000"/>
                <w:lang w:val="en-US"/>
              </w:rPr>
            </w:pPr>
            <w:ins w:id="1215" w:author="Rikke Linnemann Nielsen" w:date="2021-04-16T15:46:00Z">
              <w:r>
                <w:rPr>
                  <w:i/>
                  <w:iCs/>
                  <w:color w:val="000000"/>
                  <w:lang w:val="en-US"/>
                </w:rPr>
                <w:t>7.3</w:t>
              </w:r>
            </w:ins>
            <m:oMath>
              <m:r>
                <w:ins w:id="1216" w:author="Rikke Linnemann Nielsen" w:date="2021-04-16T15:46:00Z">
                  <w:rPr>
                    <w:rFonts w:ascii="Cambria Math" w:hAnsi="Cambria Math"/>
                    <w:color w:val="000000"/>
                    <w:lang w:val="en-US"/>
                  </w:rPr>
                  <m:t>±</m:t>
                </w:ins>
              </m:r>
            </m:oMath>
            <w:ins w:id="1217" w:author="Rikke Linnemann Nielsen" w:date="2021-04-16T15:46:00Z">
              <w:r>
                <w:rPr>
                  <w:i/>
                  <w:iCs/>
                  <w:color w:val="000000"/>
                  <w:lang w:val="en-US"/>
                </w:rPr>
                <w:t>4.4</w:t>
              </w:r>
            </w:ins>
          </w:p>
        </w:tc>
        <w:tc>
          <w:tcPr>
            <w:tcW w:w="3686" w:type="dxa"/>
          </w:tcPr>
          <w:p w14:paraId="1525BC6D" w14:textId="77777777" w:rsidR="00CE3112" w:rsidRDefault="00CE3112" w:rsidP="003C482E">
            <w:pPr>
              <w:spacing w:line="480" w:lineRule="auto"/>
              <w:jc w:val="both"/>
              <w:rPr>
                <w:ins w:id="1218" w:author="Rikke Linnemann Nielsen" w:date="2021-04-16T15:46:00Z"/>
                <w:i/>
                <w:iCs/>
                <w:color w:val="000000"/>
                <w:lang w:val="en-US"/>
              </w:rPr>
            </w:pPr>
            <w:ins w:id="1219" w:author="Rikke Linnemann Nielsen" w:date="2021-04-16T15:46:00Z">
              <w:r>
                <w:rPr>
                  <w:i/>
                  <w:iCs/>
                  <w:color w:val="000000"/>
                  <w:lang w:val="en-US"/>
                </w:rPr>
                <w:t>12.8</w:t>
              </w:r>
            </w:ins>
            <m:oMath>
              <m:r>
                <w:ins w:id="1220" w:author="Rikke Linnemann Nielsen" w:date="2021-04-16T15:46:00Z">
                  <w:rPr>
                    <w:rFonts w:ascii="Cambria Math" w:hAnsi="Cambria Math"/>
                    <w:color w:val="000000"/>
                    <w:lang w:val="en-US"/>
                  </w:rPr>
                  <m:t>±</m:t>
                </w:ins>
              </m:r>
            </m:oMath>
            <w:ins w:id="1221" w:author="Rikke Linnemann Nielsen" w:date="2021-04-16T15:46:00Z">
              <w:r>
                <w:rPr>
                  <w:i/>
                  <w:iCs/>
                  <w:color w:val="000000"/>
                  <w:lang w:val="en-US"/>
                </w:rPr>
                <w:t>3.3</w:t>
              </w:r>
            </w:ins>
          </w:p>
        </w:tc>
      </w:tr>
    </w:tbl>
    <w:p w14:paraId="001657CB" w14:textId="77777777" w:rsidR="00CE3112" w:rsidRPr="004F5079" w:rsidRDefault="00CE3112" w:rsidP="00CE3112">
      <w:pPr>
        <w:spacing w:line="480" w:lineRule="auto"/>
        <w:jc w:val="both"/>
        <w:rPr>
          <w:ins w:id="1222" w:author="Rikke Linnemann Nielsen" w:date="2021-04-16T15:46:00Z"/>
          <w:i/>
          <w:iCs/>
          <w:color w:val="000000"/>
          <w:lang w:val="en-US"/>
        </w:rPr>
      </w:pPr>
    </w:p>
    <w:p w14:paraId="7432A90F" w14:textId="0CA5D86D" w:rsidR="00CE3112" w:rsidRDefault="00CE3112" w:rsidP="00CE3112">
      <w:pPr>
        <w:rPr>
          <w:ins w:id="1223" w:author="Rikke Linnemann Nielsen" w:date="2021-04-16T15:49:00Z"/>
          <w:i/>
          <w:iCs/>
          <w:color w:val="000000"/>
          <w:lang w:val="en-US"/>
        </w:rPr>
      </w:pPr>
    </w:p>
    <w:p w14:paraId="7800C5F0" w14:textId="77777777" w:rsidR="002F7890" w:rsidRDefault="002F7890" w:rsidP="00CE3112">
      <w:pPr>
        <w:spacing w:line="480" w:lineRule="auto"/>
        <w:jc w:val="both"/>
        <w:rPr>
          <w:ins w:id="1224" w:author="Rikke Linnemann Nielsen" w:date="2021-04-16T16:03:00Z"/>
          <w:i/>
          <w:iCs/>
          <w:lang w:val="en-US"/>
        </w:rPr>
      </w:pPr>
    </w:p>
    <w:p w14:paraId="0E90765F" w14:textId="77777777" w:rsidR="002F7890" w:rsidRDefault="002F7890" w:rsidP="00CE3112">
      <w:pPr>
        <w:spacing w:line="480" w:lineRule="auto"/>
        <w:jc w:val="both"/>
        <w:rPr>
          <w:ins w:id="1225" w:author="Rikke Linnemann Nielsen" w:date="2021-04-16T16:03:00Z"/>
          <w:i/>
          <w:iCs/>
          <w:lang w:val="en-US"/>
        </w:rPr>
      </w:pPr>
    </w:p>
    <w:p w14:paraId="521BF026" w14:textId="7BC7A86C" w:rsidR="002F7890" w:rsidRDefault="00C86F05" w:rsidP="00CE3112">
      <w:pPr>
        <w:spacing w:line="480" w:lineRule="auto"/>
        <w:jc w:val="both"/>
        <w:rPr>
          <w:ins w:id="1226" w:author="Rikke Linnemann Nielsen" w:date="2021-04-19T13:59:00Z"/>
          <w:color w:val="000000" w:themeColor="text1"/>
          <w:lang w:val="en-US"/>
        </w:rPr>
      </w:pPr>
      <w:ins w:id="1227" w:author="Rikke Linnemann Nielsen" w:date="2021-04-16T15:49:00Z">
        <w:r w:rsidRPr="004F5079">
          <w:rPr>
            <w:i/>
            <w:iCs/>
            <w:lang w:val="en-US"/>
          </w:rPr>
          <w:lastRenderedPageBreak/>
          <w:t>Supplementary Table S.</w:t>
        </w:r>
        <w:r>
          <w:rPr>
            <w:i/>
            <w:iCs/>
            <w:lang w:val="en-US"/>
          </w:rPr>
          <w:t>1</w:t>
        </w:r>
      </w:ins>
      <w:ins w:id="1228" w:author="Rikke Linnemann Nielsen" w:date="2021-04-19T13:59:00Z">
        <w:r w:rsidR="009B5945">
          <w:rPr>
            <w:i/>
            <w:iCs/>
            <w:lang w:val="en-US"/>
          </w:rPr>
          <w:t>2</w:t>
        </w:r>
      </w:ins>
      <w:ins w:id="1229" w:author="Rikke Linnemann Nielsen" w:date="2021-04-16T15:49:00Z">
        <w:r>
          <w:rPr>
            <w:i/>
            <w:iCs/>
            <w:lang w:val="en-US"/>
          </w:rPr>
          <w:t xml:space="preserve"> </w:t>
        </w:r>
      </w:ins>
      <w:ins w:id="1230" w:author="Rikke Linnemann Nielsen" w:date="2021-04-19T13:59:00Z">
        <w:r w:rsidR="009B5945" w:rsidRPr="004F5079">
          <w:rPr>
            <w:color w:val="000000" w:themeColor="text1"/>
            <w:lang w:val="en-US"/>
          </w:rPr>
          <w:t xml:space="preserve">Performance of </w:t>
        </w:r>
        <w:r w:rsidR="009B5945">
          <w:rPr>
            <w:color w:val="000000" w:themeColor="text1"/>
            <w:lang w:val="en-US"/>
          </w:rPr>
          <w:t xml:space="preserve">artificial </w:t>
        </w:r>
        <w:r w:rsidR="009B5945" w:rsidRPr="004F5079">
          <w:rPr>
            <w:color w:val="000000" w:themeColor="text1"/>
            <w:lang w:val="en-US"/>
          </w:rPr>
          <w:t xml:space="preserve">neural network model </w:t>
        </w:r>
        <w:r w:rsidR="009B5945">
          <w:rPr>
            <w:color w:val="000000" w:themeColor="text1"/>
            <w:lang w:val="en-US"/>
          </w:rPr>
          <w:t>(</w:t>
        </w:r>
      </w:ins>
      <w:ins w:id="1231" w:author="Rikke Linnemann Nielsen" w:date="2021-04-19T15:17:00Z">
        <w:r w:rsidR="00055F97">
          <w:rPr>
            <w:color w:val="000000" w:themeColor="text1"/>
            <w:lang w:val="en-US"/>
          </w:rPr>
          <w:t>one</w:t>
        </w:r>
      </w:ins>
      <w:ins w:id="1232" w:author="Rikke Linnemann Nielsen" w:date="2021-04-19T13:59:00Z">
        <w:r w:rsidR="009B5945">
          <w:rPr>
            <w:color w:val="000000" w:themeColor="text1"/>
            <w:lang w:val="en-US"/>
          </w:rPr>
          <w:t xml:space="preserve"> hidden layer) </w:t>
        </w:r>
        <w:r w:rsidR="009B5945" w:rsidRPr="004F5079">
          <w:rPr>
            <w:color w:val="000000" w:themeColor="text1"/>
            <w:lang w:val="en-US"/>
          </w:rPr>
          <w:t>for AAP</w:t>
        </w:r>
        <w:r w:rsidR="009B5945">
          <w:rPr>
            <w:color w:val="000000" w:themeColor="text1"/>
            <w:lang w:val="en-US"/>
          </w:rPr>
          <w:t xml:space="preserve"> trained on the NOPHO subset.</w:t>
        </w:r>
      </w:ins>
    </w:p>
    <w:p w14:paraId="0B0B3691" w14:textId="77777777" w:rsidR="009B5945" w:rsidRDefault="009B5945" w:rsidP="00CE3112">
      <w:pPr>
        <w:spacing w:line="480" w:lineRule="auto"/>
        <w:jc w:val="both"/>
        <w:rPr>
          <w:ins w:id="1233" w:author="Rikke Linnemann Nielsen" w:date="2021-04-16T16:03:00Z"/>
          <w:lang w:val="en-US"/>
        </w:rPr>
      </w:pPr>
    </w:p>
    <w:p w14:paraId="08C050E1" w14:textId="47D9FE6A" w:rsidR="00CE3112" w:rsidRDefault="002F7890" w:rsidP="00CE3112">
      <w:pPr>
        <w:spacing w:line="480" w:lineRule="auto"/>
        <w:jc w:val="both"/>
        <w:rPr>
          <w:ins w:id="1234" w:author="Rikke Linnemann Nielsen" w:date="2021-04-16T16:03:00Z"/>
          <w:lang w:val="en-US"/>
        </w:rPr>
      </w:pPr>
      <w:ins w:id="1235" w:author="Rikke Linnemann Nielsen" w:date="2021-04-16T16:02:00Z">
        <w:r>
          <w:rPr>
            <w:lang w:val="en-US"/>
          </w:rPr>
          <w:t xml:space="preserve">Predictive models </w:t>
        </w:r>
      </w:ins>
      <w:ins w:id="1236" w:author="Rikke Linnemann Nielsen" w:date="2021-04-19T15:15:00Z">
        <w:r w:rsidR="00951EB6">
          <w:rPr>
            <w:lang w:val="en-US"/>
          </w:rPr>
          <w:t>were</w:t>
        </w:r>
      </w:ins>
      <w:ins w:id="1237" w:author="Rikke Linnemann Nielsen" w:date="2021-04-16T16:02:00Z">
        <w:r>
          <w:rPr>
            <w:lang w:val="en-US"/>
          </w:rPr>
          <w:t xml:space="preserve"> trained using </w:t>
        </w:r>
      </w:ins>
      <w:ins w:id="1238" w:author="Rikke Linnemann Nielsen" w:date="2021-04-16T15:46:00Z">
        <w:r w:rsidR="00CE3112">
          <w:rPr>
            <w:lang w:val="en-US"/>
          </w:rPr>
          <w:t xml:space="preserve">an artificial neural network with one hidden layer and </w:t>
        </w:r>
      </w:ins>
      <w:ins w:id="1239" w:author="Rikke Linnemann Nielsen" w:date="2021-04-16T16:02:00Z">
        <w:r>
          <w:rPr>
            <w:lang w:val="en-US"/>
          </w:rPr>
          <w:t>five</w:t>
        </w:r>
      </w:ins>
      <w:ins w:id="1240" w:author="Rikke Linnemann Nielsen" w:date="2021-04-16T15:46:00Z">
        <w:r w:rsidR="00CE3112">
          <w:rPr>
            <w:lang w:val="en-US"/>
          </w:rPr>
          <w:t xml:space="preserve">-fold </w:t>
        </w:r>
      </w:ins>
      <w:ins w:id="1241" w:author="Rikke Linnemann Nielsen" w:date="2021-04-16T16:02:00Z">
        <w:r>
          <w:rPr>
            <w:lang w:val="en-US"/>
          </w:rPr>
          <w:t>cross-validation</w:t>
        </w:r>
      </w:ins>
      <w:ins w:id="1242" w:author="Rikke Linnemann Nielsen" w:date="2021-04-16T15:46:00Z">
        <w:r w:rsidR="00CE3112">
          <w:rPr>
            <w:lang w:val="en-US"/>
          </w:rPr>
          <w:t xml:space="preserve"> on th</w:t>
        </w:r>
      </w:ins>
      <w:ins w:id="1243" w:author="Rikke Linnemann Nielsen" w:date="2021-04-16T16:02:00Z">
        <w:r>
          <w:rPr>
            <w:lang w:val="en-US"/>
          </w:rPr>
          <w:t>e NOPHO ALL-2008</w:t>
        </w:r>
      </w:ins>
      <w:ins w:id="1244" w:author="Rikke Linnemann Nielsen" w:date="2021-04-16T15:46:00Z">
        <w:r w:rsidR="00CE3112">
          <w:rPr>
            <w:lang w:val="en-US"/>
          </w:rPr>
          <w:t xml:space="preserve"> patient subset to assess the impact of </w:t>
        </w:r>
      </w:ins>
      <w:ins w:id="1245" w:author="Rikke Linnemann Nielsen" w:date="2021-04-16T16:02:00Z">
        <w:r>
          <w:rPr>
            <w:lang w:val="en-US"/>
          </w:rPr>
          <w:t>clinical and asparaginase dosing</w:t>
        </w:r>
      </w:ins>
      <w:ins w:id="1246" w:author="Rikke Linnemann Nielsen" w:date="2021-04-16T15:46:00Z">
        <w:r w:rsidR="00CE3112">
          <w:rPr>
            <w:lang w:val="en-US"/>
          </w:rPr>
          <w:t xml:space="preserve"> information to a model based on age, </w:t>
        </w:r>
        <w:proofErr w:type="gramStart"/>
        <w:r w:rsidR="00CE3112">
          <w:rPr>
            <w:lang w:val="en-US"/>
          </w:rPr>
          <w:t>sex</w:t>
        </w:r>
        <w:proofErr w:type="gramEnd"/>
        <w:r w:rsidR="00CE3112">
          <w:rPr>
            <w:lang w:val="en-US"/>
          </w:rPr>
          <w:t xml:space="preserve"> and SNPs (Table 2</w:t>
        </w:r>
      </w:ins>
      <w:ins w:id="1247" w:author="Rikke Linnemann Nielsen" w:date="2021-04-16T16:03:00Z">
        <w:r>
          <w:rPr>
            <w:lang w:val="en-US"/>
          </w:rPr>
          <w:t xml:space="preserve"> with binary allele encoding)</w:t>
        </w:r>
      </w:ins>
      <w:ins w:id="1248" w:author="Rikke Linnemann Nielsen" w:date="2021-04-16T15:46:00Z">
        <w:r w:rsidR="00CE3112">
          <w:rPr>
            <w:lang w:val="en-US"/>
          </w:rPr>
          <w:t xml:space="preserve">. </w:t>
        </w:r>
      </w:ins>
      <w:ins w:id="1249" w:author="Rikke Linnemann Nielsen" w:date="2021-04-19T15:16:00Z">
        <w:r w:rsidR="00F36732">
          <w:rPr>
            <w:lang w:val="en-US"/>
          </w:rPr>
          <w:t>The</w:t>
        </w:r>
      </w:ins>
      <w:ins w:id="1250" w:author="Rikke Linnemann Nielsen" w:date="2021-04-16T15:46:00Z">
        <w:r w:rsidR="00CE3112">
          <w:rPr>
            <w:lang w:val="en-US"/>
          </w:rPr>
          <w:t xml:space="preserve"> model</w:t>
        </w:r>
      </w:ins>
      <w:ins w:id="1251" w:author="Rikke Linnemann Nielsen" w:date="2021-04-19T15:16:00Z">
        <w:r w:rsidR="00616A18">
          <w:rPr>
            <w:lang w:val="en-US"/>
          </w:rPr>
          <w:t>s</w:t>
        </w:r>
        <w:r w:rsidR="00F36732">
          <w:rPr>
            <w:lang w:val="en-US"/>
          </w:rPr>
          <w:t xml:space="preserve"> w</w:t>
        </w:r>
        <w:r w:rsidR="00616A18">
          <w:rPr>
            <w:lang w:val="en-US"/>
          </w:rPr>
          <w:t>ere</w:t>
        </w:r>
        <w:r w:rsidR="00F36732">
          <w:rPr>
            <w:lang w:val="en-US"/>
          </w:rPr>
          <w:t xml:space="preserve"> gradually developed</w:t>
        </w:r>
      </w:ins>
      <w:ins w:id="1252" w:author="Rikke Linnemann Nielsen" w:date="2021-04-16T15:46:00Z">
        <w:r w:rsidR="00CE3112">
          <w:rPr>
            <w:lang w:val="en-US"/>
          </w:rPr>
          <w:t xml:space="preserve"> and </w:t>
        </w:r>
      </w:ins>
      <w:ins w:id="1253" w:author="Rikke Linnemann Nielsen" w:date="2021-04-19T15:16:00Z">
        <w:r w:rsidR="00CD585E">
          <w:rPr>
            <w:lang w:val="en-US"/>
          </w:rPr>
          <w:t xml:space="preserve">first </w:t>
        </w:r>
      </w:ins>
      <w:ins w:id="1254" w:author="Rikke Linnemann Nielsen" w:date="2021-04-16T15:46:00Z">
        <w:r w:rsidR="00CE3112">
          <w:rPr>
            <w:lang w:val="en-US"/>
          </w:rPr>
          <w:t>evaluated the performance of the</w:t>
        </w:r>
      </w:ins>
      <w:ins w:id="1255" w:author="Rikke Linnemann Nielsen" w:date="2021-04-19T15:16:00Z">
        <w:r w:rsidR="00CD585E">
          <w:rPr>
            <w:lang w:val="en-US"/>
          </w:rPr>
          <w:t xml:space="preserve"> clinical</w:t>
        </w:r>
      </w:ins>
      <w:ins w:id="1256" w:author="Rikke Linnemann Nielsen" w:date="2021-04-16T15:46:00Z">
        <w:r w:rsidR="00CE3112">
          <w:rPr>
            <w:lang w:val="en-US"/>
          </w:rPr>
          <w:t xml:space="preserve"> baseline </w:t>
        </w:r>
      </w:ins>
      <w:ins w:id="1257" w:author="Rikke Linnemann Nielsen" w:date="2021-04-19T15:16:00Z">
        <w:r w:rsidR="00CD585E">
          <w:rPr>
            <w:lang w:val="en-US"/>
          </w:rPr>
          <w:t xml:space="preserve">model </w:t>
        </w:r>
      </w:ins>
      <w:ins w:id="1258" w:author="Rikke Linnemann Nielsen" w:date="2021-04-16T15:46:00Z">
        <w:r w:rsidR="00CE3112">
          <w:rPr>
            <w:lang w:val="en-US"/>
          </w:rPr>
          <w:t>with only age and sex, followed by addition of the other feature sets (Supplementary Table S.</w:t>
        </w:r>
      </w:ins>
      <w:ins w:id="1259" w:author="Rikke Linnemann Nielsen" w:date="2021-04-16T16:03:00Z">
        <w:r>
          <w:rPr>
            <w:lang w:val="en-US"/>
          </w:rPr>
          <w:t>12</w:t>
        </w:r>
      </w:ins>
      <w:ins w:id="1260" w:author="Rikke Linnemann Nielsen" w:date="2021-04-16T15:46:00Z">
        <w:r w:rsidR="00CE3112">
          <w:rPr>
            <w:lang w:val="en-US"/>
          </w:rPr>
          <w:t>).</w:t>
        </w:r>
      </w:ins>
    </w:p>
    <w:p w14:paraId="543E5CBF" w14:textId="77777777" w:rsidR="002F7890" w:rsidRDefault="002F7890" w:rsidP="00CE3112">
      <w:pPr>
        <w:spacing w:line="480" w:lineRule="auto"/>
        <w:jc w:val="both"/>
        <w:rPr>
          <w:ins w:id="1261" w:author="Rikke Linnemann Nielsen" w:date="2021-04-16T15:46:00Z"/>
          <w:lang w:val="en-US"/>
        </w:rPr>
      </w:pPr>
    </w:p>
    <w:p w14:paraId="54EB731F" w14:textId="46771A21" w:rsidR="00CE3112" w:rsidRPr="003C482E" w:rsidRDefault="00CE3112" w:rsidP="00CE3112">
      <w:pPr>
        <w:pStyle w:val="Caption"/>
        <w:keepNext/>
        <w:spacing w:after="0" w:line="480" w:lineRule="auto"/>
        <w:jc w:val="both"/>
        <w:rPr>
          <w:ins w:id="1262" w:author="Rikke Linnemann Nielsen" w:date="2021-04-16T15:46:00Z"/>
          <w:color w:val="000000" w:themeColor="text1"/>
          <w:lang w:val="en-US"/>
        </w:rPr>
      </w:pPr>
      <w:ins w:id="1263" w:author="Rikke Linnemann Nielsen" w:date="2021-04-16T15:46:00Z">
        <w:r w:rsidRPr="004F5079">
          <w:rPr>
            <w:color w:val="000000" w:themeColor="text1"/>
            <w:sz w:val="24"/>
            <w:szCs w:val="24"/>
            <w:lang w:val="en-US"/>
          </w:rPr>
          <w:t xml:space="preserve">Table </w:t>
        </w:r>
        <w:r w:rsidRPr="004F5079">
          <w:rPr>
            <w:noProof/>
            <w:color w:val="000000" w:themeColor="text1"/>
            <w:sz w:val="24"/>
            <w:szCs w:val="24"/>
            <w:lang w:val="en-US"/>
          </w:rPr>
          <w:t>S.</w:t>
        </w:r>
      </w:ins>
      <w:ins w:id="1264" w:author="Rikke Linnemann Nielsen" w:date="2021-04-16T16:01:00Z">
        <w:r w:rsidR="002F7890">
          <w:rPr>
            <w:noProof/>
            <w:color w:val="000000" w:themeColor="text1"/>
            <w:sz w:val="24"/>
            <w:szCs w:val="24"/>
            <w:lang w:val="en-US"/>
          </w:rPr>
          <w:t>1</w:t>
        </w:r>
      </w:ins>
      <w:ins w:id="1265" w:author="Rikke Linnemann Nielsen" w:date="2021-04-19T13:59:00Z">
        <w:r w:rsidR="009B5945">
          <w:rPr>
            <w:noProof/>
            <w:color w:val="000000" w:themeColor="text1"/>
            <w:sz w:val="24"/>
            <w:szCs w:val="24"/>
            <w:lang w:val="en-US"/>
          </w:rPr>
          <w:t>2</w:t>
        </w:r>
      </w:ins>
      <w:ins w:id="1266" w:author="Rikke Linnemann Nielsen" w:date="2021-04-16T15:46:00Z">
        <w:r w:rsidRPr="004F5079">
          <w:rPr>
            <w:color w:val="000000" w:themeColor="text1"/>
            <w:sz w:val="24"/>
            <w:szCs w:val="24"/>
            <w:lang w:val="en-US"/>
          </w:rPr>
          <w:t>:</w:t>
        </w:r>
        <w:r w:rsidRPr="004F5079">
          <w:rPr>
            <w:i w:val="0"/>
            <w:iCs w:val="0"/>
            <w:color w:val="000000" w:themeColor="text1"/>
            <w:sz w:val="24"/>
            <w:szCs w:val="24"/>
            <w:lang w:val="en-US"/>
          </w:rPr>
          <w:t xml:space="preserve"> Performance of </w:t>
        </w:r>
      </w:ins>
      <w:ins w:id="1267" w:author="Rikke Linnemann Nielsen" w:date="2021-04-16T16:10:00Z">
        <w:r w:rsidR="001E16E7">
          <w:rPr>
            <w:i w:val="0"/>
            <w:iCs w:val="0"/>
            <w:color w:val="000000" w:themeColor="text1"/>
            <w:sz w:val="24"/>
            <w:szCs w:val="24"/>
            <w:lang w:val="en-US"/>
          </w:rPr>
          <w:t xml:space="preserve">artificial </w:t>
        </w:r>
      </w:ins>
      <w:ins w:id="1268" w:author="Rikke Linnemann Nielsen" w:date="2021-04-16T15:46:00Z">
        <w:r w:rsidRPr="004F5079">
          <w:rPr>
            <w:i w:val="0"/>
            <w:iCs w:val="0"/>
            <w:color w:val="000000" w:themeColor="text1"/>
            <w:sz w:val="24"/>
            <w:szCs w:val="24"/>
            <w:lang w:val="en-US"/>
          </w:rPr>
          <w:t xml:space="preserve">neural network model </w:t>
        </w:r>
        <w:r>
          <w:rPr>
            <w:i w:val="0"/>
            <w:iCs w:val="0"/>
            <w:color w:val="000000" w:themeColor="text1"/>
            <w:sz w:val="24"/>
            <w:szCs w:val="24"/>
            <w:lang w:val="en-US"/>
          </w:rPr>
          <w:t>(</w:t>
        </w:r>
      </w:ins>
      <w:ins w:id="1269" w:author="Rikke Linnemann Nielsen" w:date="2021-04-19T15:15:00Z">
        <w:r w:rsidR="005A1196">
          <w:rPr>
            <w:i w:val="0"/>
            <w:iCs w:val="0"/>
            <w:color w:val="000000" w:themeColor="text1"/>
            <w:sz w:val="24"/>
            <w:szCs w:val="24"/>
            <w:lang w:val="en-US"/>
          </w:rPr>
          <w:t>one</w:t>
        </w:r>
      </w:ins>
      <w:ins w:id="1270" w:author="Rikke Linnemann Nielsen" w:date="2021-04-16T15:46:00Z">
        <w:r>
          <w:rPr>
            <w:i w:val="0"/>
            <w:iCs w:val="0"/>
            <w:color w:val="000000" w:themeColor="text1"/>
            <w:sz w:val="24"/>
            <w:szCs w:val="24"/>
            <w:lang w:val="en-US"/>
          </w:rPr>
          <w:t xml:space="preserve"> hidden layer) </w:t>
        </w:r>
        <w:r w:rsidRPr="004F5079">
          <w:rPr>
            <w:i w:val="0"/>
            <w:iCs w:val="0"/>
            <w:color w:val="000000" w:themeColor="text1"/>
            <w:sz w:val="24"/>
            <w:szCs w:val="24"/>
            <w:lang w:val="en-US"/>
          </w:rPr>
          <w:t>for AAP</w:t>
        </w:r>
        <w:r>
          <w:rPr>
            <w:i w:val="0"/>
            <w:iCs w:val="0"/>
            <w:color w:val="000000" w:themeColor="text1"/>
            <w:sz w:val="24"/>
            <w:szCs w:val="24"/>
            <w:lang w:val="en-US"/>
          </w:rPr>
          <w:t xml:space="preserve"> trained on the NOPHO subset</w:t>
        </w:r>
        <w:r w:rsidRPr="004F5079">
          <w:rPr>
            <w:i w:val="0"/>
            <w:iCs w:val="0"/>
            <w:color w:val="000000" w:themeColor="text1"/>
            <w:sz w:val="24"/>
            <w:szCs w:val="24"/>
            <w:lang w:val="en-US"/>
          </w:rPr>
          <w:t>. The genetic features were binary encoded according to the presence of the major or minor allele.</w:t>
        </w:r>
      </w:ins>
    </w:p>
    <w:tbl>
      <w:tblPr>
        <w:tblW w:w="102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9"/>
        <w:gridCol w:w="1417"/>
        <w:gridCol w:w="1418"/>
        <w:gridCol w:w="1417"/>
      </w:tblGrid>
      <w:tr w:rsidR="00CE3112" w:rsidRPr="004F5079" w14:paraId="15173108" w14:textId="77777777" w:rsidTr="003C482E">
        <w:trPr>
          <w:ins w:id="1271" w:author="Rikke Linnemann Nielsen" w:date="2021-04-16T15:46:00Z"/>
        </w:trPr>
        <w:tc>
          <w:tcPr>
            <w:tcW w:w="5949" w:type="dxa"/>
            <w:shd w:val="clear" w:color="auto" w:fill="auto"/>
          </w:tcPr>
          <w:p w14:paraId="67AC4C9E" w14:textId="77777777" w:rsidR="00CE3112" w:rsidRPr="004F5079" w:rsidRDefault="00CE3112" w:rsidP="003C482E">
            <w:pPr>
              <w:spacing w:line="480" w:lineRule="auto"/>
              <w:outlineLvl w:val="0"/>
              <w:rPr>
                <w:ins w:id="1272" w:author="Rikke Linnemann Nielsen" w:date="2021-04-16T15:46:00Z"/>
                <w:b/>
                <w:bCs/>
                <w:iCs/>
                <w:color w:val="000000"/>
                <w:lang w:val="en-US"/>
              </w:rPr>
            </w:pPr>
            <w:ins w:id="1273" w:author="Rikke Linnemann Nielsen" w:date="2021-04-16T15:46:00Z">
              <w:r w:rsidRPr="004F5079">
                <w:rPr>
                  <w:b/>
                  <w:bCs/>
                  <w:iCs/>
                  <w:color w:val="000000"/>
                  <w:lang w:val="en-US"/>
                </w:rPr>
                <w:t>Model</w:t>
              </w:r>
              <w:r>
                <w:rPr>
                  <w:b/>
                  <w:bCs/>
                  <w:iCs/>
                  <w:color w:val="000000"/>
                  <w:lang w:val="en-US"/>
                </w:rPr>
                <w:t xml:space="preserve"> features</w:t>
              </w:r>
            </w:ins>
          </w:p>
        </w:tc>
        <w:tc>
          <w:tcPr>
            <w:tcW w:w="1417" w:type="dxa"/>
            <w:shd w:val="clear" w:color="auto" w:fill="auto"/>
          </w:tcPr>
          <w:p w14:paraId="580439DD" w14:textId="77777777" w:rsidR="00CE3112" w:rsidRPr="004F5079" w:rsidRDefault="00CE3112" w:rsidP="003C482E">
            <w:pPr>
              <w:spacing w:line="480" w:lineRule="auto"/>
              <w:jc w:val="center"/>
              <w:outlineLvl w:val="0"/>
              <w:rPr>
                <w:ins w:id="1274" w:author="Rikke Linnemann Nielsen" w:date="2021-04-16T15:46:00Z"/>
                <w:b/>
                <w:bCs/>
                <w:iCs/>
                <w:color w:val="000000"/>
                <w:lang w:val="en-US"/>
              </w:rPr>
            </w:pPr>
            <w:ins w:id="1275" w:author="Rikke Linnemann Nielsen" w:date="2021-04-16T15:46:00Z">
              <w:r w:rsidRPr="004F5079">
                <w:rPr>
                  <w:b/>
                  <w:bCs/>
                  <w:iCs/>
                  <w:color w:val="000000"/>
                  <w:lang w:val="en-US"/>
                </w:rPr>
                <w:t>ROC-AUC</w:t>
              </w:r>
            </w:ins>
          </w:p>
        </w:tc>
        <w:tc>
          <w:tcPr>
            <w:tcW w:w="1418" w:type="dxa"/>
            <w:shd w:val="clear" w:color="auto" w:fill="auto"/>
          </w:tcPr>
          <w:p w14:paraId="352CC5C7" w14:textId="77777777" w:rsidR="00CE3112" w:rsidRPr="004F5079" w:rsidRDefault="00CE3112" w:rsidP="003C482E">
            <w:pPr>
              <w:spacing w:line="480" w:lineRule="auto"/>
              <w:jc w:val="center"/>
              <w:outlineLvl w:val="0"/>
              <w:rPr>
                <w:ins w:id="1276" w:author="Rikke Linnemann Nielsen" w:date="2021-04-16T15:46:00Z"/>
                <w:b/>
                <w:bCs/>
                <w:iCs/>
                <w:color w:val="000000"/>
                <w:lang w:val="en-US"/>
              </w:rPr>
            </w:pPr>
            <w:ins w:id="1277" w:author="Rikke Linnemann Nielsen" w:date="2021-04-16T15:46:00Z">
              <w:r w:rsidRPr="004F5079">
                <w:rPr>
                  <w:b/>
                  <w:bCs/>
                  <w:iCs/>
                  <w:color w:val="000000"/>
                  <w:lang w:val="en-US"/>
                </w:rPr>
                <w:t>Sensitivity</w:t>
              </w:r>
            </w:ins>
          </w:p>
        </w:tc>
        <w:tc>
          <w:tcPr>
            <w:tcW w:w="1417" w:type="dxa"/>
            <w:shd w:val="clear" w:color="auto" w:fill="auto"/>
          </w:tcPr>
          <w:p w14:paraId="11AC2BC0" w14:textId="77777777" w:rsidR="00CE3112" w:rsidRPr="004F5079" w:rsidRDefault="00CE3112" w:rsidP="003C482E">
            <w:pPr>
              <w:spacing w:line="480" w:lineRule="auto"/>
              <w:jc w:val="center"/>
              <w:outlineLvl w:val="0"/>
              <w:rPr>
                <w:ins w:id="1278" w:author="Rikke Linnemann Nielsen" w:date="2021-04-16T15:46:00Z"/>
                <w:b/>
                <w:bCs/>
                <w:iCs/>
                <w:color w:val="000000"/>
                <w:lang w:val="en-US"/>
              </w:rPr>
            </w:pPr>
            <w:ins w:id="1279" w:author="Rikke Linnemann Nielsen" w:date="2021-04-16T15:46:00Z">
              <w:r w:rsidRPr="004F5079">
                <w:rPr>
                  <w:b/>
                  <w:bCs/>
                  <w:iCs/>
                  <w:color w:val="000000"/>
                  <w:lang w:val="en-US"/>
                </w:rPr>
                <w:t>Specificity</w:t>
              </w:r>
            </w:ins>
          </w:p>
        </w:tc>
      </w:tr>
      <w:tr w:rsidR="00CE3112" w:rsidRPr="004F5079" w14:paraId="272C7CBC" w14:textId="77777777" w:rsidTr="003C482E">
        <w:trPr>
          <w:ins w:id="1280" w:author="Rikke Linnemann Nielsen" w:date="2021-04-16T15:46:00Z"/>
        </w:trPr>
        <w:tc>
          <w:tcPr>
            <w:tcW w:w="5949" w:type="dxa"/>
            <w:shd w:val="clear" w:color="auto" w:fill="auto"/>
          </w:tcPr>
          <w:p w14:paraId="35C0AFF0" w14:textId="71046644" w:rsidR="00CE3112" w:rsidRPr="004F5079" w:rsidRDefault="00CE3112" w:rsidP="003C482E">
            <w:pPr>
              <w:spacing w:line="480" w:lineRule="auto"/>
              <w:jc w:val="both"/>
              <w:outlineLvl w:val="0"/>
              <w:rPr>
                <w:ins w:id="1281" w:author="Rikke Linnemann Nielsen" w:date="2021-04-16T15:46:00Z"/>
                <w:iCs/>
                <w:color w:val="000000"/>
                <w:lang w:val="en-US"/>
              </w:rPr>
            </w:pPr>
            <w:ins w:id="1282" w:author="Rikke Linnemann Nielsen" w:date="2021-04-16T15:46:00Z">
              <w:r>
                <w:rPr>
                  <w:iCs/>
                  <w:color w:val="000000"/>
                  <w:lang w:val="en-US"/>
                </w:rPr>
                <w:t>Age</w:t>
              </w:r>
            </w:ins>
            <w:ins w:id="1283" w:author="Rikke Linnemann Nielsen" w:date="2021-04-16T16:10:00Z">
              <w:r w:rsidR="001E16E7">
                <w:rPr>
                  <w:iCs/>
                  <w:color w:val="000000"/>
                  <w:lang w:val="en-US"/>
                </w:rPr>
                <w:t>,</w:t>
              </w:r>
            </w:ins>
            <w:ins w:id="1284" w:author="Rikke Linnemann Nielsen" w:date="2021-04-16T15:46:00Z">
              <w:r>
                <w:rPr>
                  <w:iCs/>
                  <w:color w:val="000000"/>
                  <w:lang w:val="en-US"/>
                </w:rPr>
                <w:t xml:space="preserve"> sex.</w:t>
              </w:r>
            </w:ins>
          </w:p>
        </w:tc>
        <w:tc>
          <w:tcPr>
            <w:tcW w:w="1417" w:type="dxa"/>
            <w:shd w:val="clear" w:color="auto" w:fill="auto"/>
          </w:tcPr>
          <w:p w14:paraId="3C2A4E39" w14:textId="77777777" w:rsidR="00CE3112" w:rsidRPr="004F5079" w:rsidRDefault="00CE3112" w:rsidP="003C482E">
            <w:pPr>
              <w:spacing w:line="480" w:lineRule="auto"/>
              <w:jc w:val="center"/>
              <w:outlineLvl w:val="0"/>
              <w:rPr>
                <w:ins w:id="1285" w:author="Rikke Linnemann Nielsen" w:date="2021-04-16T15:46:00Z"/>
                <w:iCs/>
                <w:color w:val="000000"/>
                <w:lang w:val="en-US"/>
              </w:rPr>
            </w:pPr>
            <w:ins w:id="1286" w:author="Rikke Linnemann Nielsen" w:date="2021-04-16T15:46:00Z">
              <w:r w:rsidRPr="004F5079">
                <w:rPr>
                  <w:iCs/>
                  <w:color w:val="000000"/>
                  <w:lang w:val="en-US"/>
                </w:rPr>
                <w:t>0.</w:t>
              </w:r>
              <w:r>
                <w:rPr>
                  <w:iCs/>
                  <w:color w:val="000000"/>
                  <w:lang w:val="en-US"/>
                </w:rPr>
                <w:t>59</w:t>
              </w:r>
              <w:r w:rsidRPr="004F5079">
                <w:rPr>
                  <w:color w:val="000000"/>
                  <w:lang w:val="en-US"/>
                </w:rPr>
                <w:t xml:space="preserve"> ± </w:t>
              </w:r>
              <w:r w:rsidRPr="004F5079">
                <w:rPr>
                  <w:iCs/>
                  <w:color w:val="000000"/>
                  <w:lang w:val="en-US"/>
                </w:rPr>
                <w:t>0</w:t>
              </w:r>
              <w:r>
                <w:rPr>
                  <w:iCs/>
                  <w:color w:val="000000"/>
                  <w:lang w:val="en-US"/>
                </w:rPr>
                <w:t>.02</w:t>
              </w:r>
            </w:ins>
          </w:p>
        </w:tc>
        <w:tc>
          <w:tcPr>
            <w:tcW w:w="1418" w:type="dxa"/>
            <w:shd w:val="clear" w:color="auto" w:fill="auto"/>
          </w:tcPr>
          <w:p w14:paraId="3E07B7D9" w14:textId="77777777" w:rsidR="00CE3112" w:rsidRPr="004F5079" w:rsidRDefault="00CE3112" w:rsidP="003C482E">
            <w:pPr>
              <w:spacing w:line="480" w:lineRule="auto"/>
              <w:jc w:val="center"/>
              <w:outlineLvl w:val="0"/>
              <w:rPr>
                <w:ins w:id="1287" w:author="Rikke Linnemann Nielsen" w:date="2021-04-16T15:46:00Z"/>
                <w:iCs/>
                <w:color w:val="000000"/>
                <w:lang w:val="en-US"/>
              </w:rPr>
            </w:pPr>
            <w:ins w:id="1288" w:author="Rikke Linnemann Nielsen" w:date="2021-04-16T15:46:00Z">
              <w:r w:rsidRPr="004F5079">
                <w:rPr>
                  <w:iCs/>
                  <w:color w:val="000000"/>
                  <w:lang w:val="en-US"/>
                </w:rPr>
                <w:t>0.</w:t>
              </w:r>
              <w:r>
                <w:rPr>
                  <w:iCs/>
                  <w:color w:val="000000"/>
                  <w:lang w:val="en-US"/>
                </w:rPr>
                <w:t>55</w:t>
              </w:r>
              <w:r w:rsidRPr="004F5079">
                <w:rPr>
                  <w:color w:val="000000"/>
                  <w:lang w:val="en-US"/>
                </w:rPr>
                <w:t xml:space="preserve"> ± </w:t>
              </w:r>
              <w:r w:rsidRPr="004F5079">
                <w:rPr>
                  <w:iCs/>
                  <w:color w:val="000000"/>
                  <w:lang w:val="en-US"/>
                </w:rPr>
                <w:t>0</w:t>
              </w:r>
              <w:r>
                <w:rPr>
                  <w:iCs/>
                  <w:color w:val="000000"/>
                  <w:lang w:val="en-US"/>
                </w:rPr>
                <w:t>.16</w:t>
              </w:r>
            </w:ins>
          </w:p>
        </w:tc>
        <w:tc>
          <w:tcPr>
            <w:tcW w:w="1417" w:type="dxa"/>
            <w:shd w:val="clear" w:color="auto" w:fill="auto"/>
          </w:tcPr>
          <w:p w14:paraId="4924E330" w14:textId="77777777" w:rsidR="00CE3112" w:rsidRPr="004F5079" w:rsidRDefault="00CE3112" w:rsidP="003C482E">
            <w:pPr>
              <w:spacing w:line="480" w:lineRule="auto"/>
              <w:jc w:val="center"/>
              <w:outlineLvl w:val="0"/>
              <w:rPr>
                <w:ins w:id="1289" w:author="Rikke Linnemann Nielsen" w:date="2021-04-16T15:46:00Z"/>
                <w:iCs/>
                <w:color w:val="000000"/>
                <w:lang w:val="en-US"/>
              </w:rPr>
            </w:pPr>
            <w:ins w:id="1290" w:author="Rikke Linnemann Nielsen" w:date="2021-04-16T15:46:00Z">
              <w:r w:rsidRPr="004F5079">
                <w:rPr>
                  <w:iCs/>
                  <w:color w:val="000000"/>
                  <w:lang w:val="en-US"/>
                </w:rPr>
                <w:t>0.</w:t>
              </w:r>
              <w:r>
                <w:rPr>
                  <w:iCs/>
                  <w:color w:val="000000"/>
                  <w:lang w:val="en-US"/>
                </w:rPr>
                <w:t>59</w:t>
              </w:r>
              <w:r w:rsidRPr="004F5079">
                <w:rPr>
                  <w:color w:val="000000"/>
                  <w:lang w:val="en-US"/>
                </w:rPr>
                <w:t xml:space="preserve"> ± </w:t>
              </w:r>
              <w:r w:rsidRPr="004F5079">
                <w:rPr>
                  <w:iCs/>
                  <w:color w:val="000000"/>
                  <w:lang w:val="en-US"/>
                </w:rPr>
                <w:t>0</w:t>
              </w:r>
              <w:r>
                <w:rPr>
                  <w:iCs/>
                  <w:color w:val="000000"/>
                  <w:lang w:val="en-US"/>
                </w:rPr>
                <w:t>.18</w:t>
              </w:r>
            </w:ins>
          </w:p>
        </w:tc>
      </w:tr>
      <w:tr w:rsidR="00CE3112" w:rsidRPr="004F5079" w14:paraId="6535C78C" w14:textId="77777777" w:rsidTr="003C482E">
        <w:trPr>
          <w:ins w:id="1291" w:author="Rikke Linnemann Nielsen" w:date="2021-04-16T15:46:00Z"/>
        </w:trPr>
        <w:tc>
          <w:tcPr>
            <w:tcW w:w="5949" w:type="dxa"/>
            <w:shd w:val="clear" w:color="auto" w:fill="auto"/>
          </w:tcPr>
          <w:p w14:paraId="70B9F908" w14:textId="6A01B666" w:rsidR="00CE3112" w:rsidRPr="004F5079" w:rsidRDefault="00CE3112" w:rsidP="003C482E">
            <w:pPr>
              <w:spacing w:line="480" w:lineRule="auto"/>
              <w:jc w:val="both"/>
              <w:outlineLvl w:val="0"/>
              <w:rPr>
                <w:ins w:id="1292" w:author="Rikke Linnemann Nielsen" w:date="2021-04-16T15:46:00Z"/>
                <w:iCs/>
                <w:color w:val="000000"/>
                <w:lang w:val="en-US"/>
              </w:rPr>
            </w:pPr>
            <w:ins w:id="1293" w:author="Rikke Linnemann Nielsen" w:date="2021-04-16T15:46:00Z">
              <w:r>
                <w:rPr>
                  <w:iCs/>
                  <w:color w:val="000000"/>
                  <w:lang w:val="en-US"/>
                </w:rPr>
                <w:t>Age</w:t>
              </w:r>
            </w:ins>
            <w:ins w:id="1294" w:author="Rikke Linnemann Nielsen" w:date="2021-04-16T16:10:00Z">
              <w:r w:rsidR="001E16E7">
                <w:rPr>
                  <w:iCs/>
                  <w:color w:val="000000"/>
                  <w:lang w:val="en-US"/>
                </w:rPr>
                <w:t>,</w:t>
              </w:r>
            </w:ins>
            <w:ins w:id="1295" w:author="Rikke Linnemann Nielsen" w:date="2021-04-16T15:46:00Z">
              <w:r>
                <w:rPr>
                  <w:iCs/>
                  <w:color w:val="000000"/>
                  <w:lang w:val="en-US"/>
                </w:rPr>
                <w:t xml:space="preserve"> sex, </w:t>
              </w:r>
              <w:r w:rsidRPr="00C40664">
                <w:rPr>
                  <w:lang w:val="en-US"/>
                </w:rPr>
                <w:t>rs13228878, rs10436957, rs10273639, rs1505495, rs4655107</w:t>
              </w:r>
              <w:r>
                <w:rPr>
                  <w:lang w:val="en-US"/>
                </w:rPr>
                <w:t>.</w:t>
              </w:r>
            </w:ins>
          </w:p>
        </w:tc>
        <w:tc>
          <w:tcPr>
            <w:tcW w:w="1417" w:type="dxa"/>
            <w:shd w:val="clear" w:color="auto" w:fill="auto"/>
          </w:tcPr>
          <w:p w14:paraId="2993A5B6" w14:textId="77777777" w:rsidR="00CE3112" w:rsidRPr="004F5079" w:rsidRDefault="00CE3112" w:rsidP="003C482E">
            <w:pPr>
              <w:spacing w:line="480" w:lineRule="auto"/>
              <w:jc w:val="center"/>
              <w:outlineLvl w:val="0"/>
              <w:rPr>
                <w:ins w:id="1296" w:author="Rikke Linnemann Nielsen" w:date="2021-04-16T15:46:00Z"/>
                <w:iCs/>
                <w:color w:val="000000"/>
                <w:lang w:val="en-US"/>
              </w:rPr>
            </w:pPr>
            <w:ins w:id="1297" w:author="Rikke Linnemann Nielsen" w:date="2021-04-16T15:46:00Z">
              <w:r w:rsidRPr="004F5079">
                <w:rPr>
                  <w:iCs/>
                  <w:color w:val="000000"/>
                  <w:lang w:val="en-US"/>
                </w:rPr>
                <w:t>0.6</w:t>
              </w:r>
              <w:r>
                <w:rPr>
                  <w:iCs/>
                  <w:color w:val="000000"/>
                  <w:lang w:val="en-US"/>
                </w:rPr>
                <w:t>4</w:t>
              </w:r>
              <w:r w:rsidRPr="004F5079">
                <w:rPr>
                  <w:color w:val="000000"/>
                  <w:lang w:val="en-US"/>
                </w:rPr>
                <w:t xml:space="preserve"> ± </w:t>
              </w:r>
              <w:r w:rsidRPr="004F5079">
                <w:rPr>
                  <w:iCs/>
                  <w:color w:val="000000"/>
                  <w:lang w:val="en-US"/>
                </w:rPr>
                <w:t>0.0</w:t>
              </w:r>
              <w:r>
                <w:rPr>
                  <w:iCs/>
                  <w:color w:val="000000"/>
                  <w:lang w:val="en-US"/>
                </w:rPr>
                <w:t>1</w:t>
              </w:r>
            </w:ins>
          </w:p>
        </w:tc>
        <w:tc>
          <w:tcPr>
            <w:tcW w:w="1418" w:type="dxa"/>
            <w:shd w:val="clear" w:color="auto" w:fill="auto"/>
          </w:tcPr>
          <w:p w14:paraId="2049100F" w14:textId="77777777" w:rsidR="00CE3112" w:rsidRPr="004F5079" w:rsidRDefault="00CE3112" w:rsidP="003C482E">
            <w:pPr>
              <w:spacing w:line="480" w:lineRule="auto"/>
              <w:jc w:val="center"/>
              <w:outlineLvl w:val="0"/>
              <w:rPr>
                <w:ins w:id="1298" w:author="Rikke Linnemann Nielsen" w:date="2021-04-16T15:46:00Z"/>
                <w:iCs/>
                <w:color w:val="000000"/>
                <w:lang w:val="en-US"/>
              </w:rPr>
            </w:pPr>
            <w:ins w:id="1299" w:author="Rikke Linnemann Nielsen" w:date="2021-04-16T15:46:00Z">
              <w:r w:rsidRPr="004F5079">
                <w:rPr>
                  <w:iCs/>
                  <w:color w:val="000000"/>
                  <w:lang w:val="en-US"/>
                </w:rPr>
                <w:t>0.</w:t>
              </w:r>
              <w:r>
                <w:rPr>
                  <w:iCs/>
                  <w:color w:val="000000"/>
                  <w:lang w:val="en-US"/>
                </w:rPr>
                <w:t>61</w:t>
              </w:r>
              <w:r w:rsidRPr="004F5079">
                <w:rPr>
                  <w:color w:val="000000"/>
                  <w:lang w:val="en-US"/>
                </w:rPr>
                <w:t xml:space="preserve"> ± </w:t>
              </w:r>
              <w:r w:rsidRPr="004F5079">
                <w:rPr>
                  <w:iCs/>
                  <w:color w:val="000000"/>
                  <w:lang w:val="en-US"/>
                </w:rPr>
                <w:t>0.0</w:t>
              </w:r>
              <w:r>
                <w:rPr>
                  <w:iCs/>
                  <w:color w:val="000000"/>
                  <w:lang w:val="en-US"/>
                </w:rPr>
                <w:t>7</w:t>
              </w:r>
            </w:ins>
          </w:p>
        </w:tc>
        <w:tc>
          <w:tcPr>
            <w:tcW w:w="1417" w:type="dxa"/>
            <w:shd w:val="clear" w:color="auto" w:fill="auto"/>
          </w:tcPr>
          <w:p w14:paraId="2DF9DA3B" w14:textId="77777777" w:rsidR="00CE3112" w:rsidRPr="004F5079" w:rsidRDefault="00CE3112" w:rsidP="003C482E">
            <w:pPr>
              <w:spacing w:line="480" w:lineRule="auto"/>
              <w:jc w:val="center"/>
              <w:outlineLvl w:val="0"/>
              <w:rPr>
                <w:ins w:id="1300" w:author="Rikke Linnemann Nielsen" w:date="2021-04-16T15:46:00Z"/>
                <w:iCs/>
                <w:color w:val="000000"/>
                <w:lang w:val="en-US"/>
              </w:rPr>
            </w:pPr>
            <w:ins w:id="1301" w:author="Rikke Linnemann Nielsen" w:date="2021-04-16T15:46:00Z">
              <w:r w:rsidRPr="004F5079">
                <w:rPr>
                  <w:iCs/>
                  <w:color w:val="000000"/>
                  <w:lang w:val="en-US"/>
                </w:rPr>
                <w:t>0.</w:t>
              </w:r>
              <w:r>
                <w:rPr>
                  <w:iCs/>
                  <w:color w:val="000000"/>
                  <w:lang w:val="en-US"/>
                </w:rPr>
                <w:t>59</w:t>
              </w:r>
              <w:r w:rsidRPr="004F5079">
                <w:rPr>
                  <w:color w:val="000000"/>
                  <w:lang w:val="en-US"/>
                </w:rPr>
                <w:t xml:space="preserve"> ± </w:t>
              </w:r>
              <w:r w:rsidRPr="004F5079">
                <w:rPr>
                  <w:iCs/>
                  <w:color w:val="000000"/>
                  <w:lang w:val="en-US"/>
                </w:rPr>
                <w:t>0.0</w:t>
              </w:r>
              <w:r>
                <w:rPr>
                  <w:iCs/>
                  <w:color w:val="000000"/>
                  <w:lang w:val="en-US"/>
                </w:rPr>
                <w:t>5</w:t>
              </w:r>
            </w:ins>
          </w:p>
        </w:tc>
      </w:tr>
      <w:tr w:rsidR="00CE3112" w:rsidRPr="004F5079" w14:paraId="3EEE116D" w14:textId="77777777" w:rsidTr="003C482E">
        <w:trPr>
          <w:ins w:id="1302" w:author="Rikke Linnemann Nielsen" w:date="2021-04-16T15:46:00Z"/>
        </w:trPr>
        <w:tc>
          <w:tcPr>
            <w:tcW w:w="5949" w:type="dxa"/>
            <w:shd w:val="clear" w:color="auto" w:fill="auto"/>
          </w:tcPr>
          <w:p w14:paraId="5B3535F3" w14:textId="0658EE88" w:rsidR="00CE3112" w:rsidRPr="004F5079" w:rsidRDefault="00CE3112" w:rsidP="003C482E">
            <w:pPr>
              <w:spacing w:line="480" w:lineRule="auto"/>
              <w:outlineLvl w:val="0"/>
              <w:rPr>
                <w:ins w:id="1303" w:author="Rikke Linnemann Nielsen" w:date="2021-04-16T15:46:00Z"/>
                <w:iCs/>
                <w:color w:val="000000"/>
                <w:lang w:val="en-US"/>
              </w:rPr>
            </w:pPr>
            <w:ins w:id="1304" w:author="Rikke Linnemann Nielsen" w:date="2021-04-16T15:46:00Z">
              <w:r>
                <w:rPr>
                  <w:iCs/>
                  <w:color w:val="000000"/>
                  <w:lang w:val="en-US"/>
                </w:rPr>
                <w:t>Age</w:t>
              </w:r>
            </w:ins>
            <w:ins w:id="1305" w:author="Rikke Linnemann Nielsen" w:date="2021-04-16T16:10:00Z">
              <w:r w:rsidR="001E16E7">
                <w:rPr>
                  <w:iCs/>
                  <w:color w:val="000000"/>
                  <w:lang w:val="en-US"/>
                </w:rPr>
                <w:t>,</w:t>
              </w:r>
            </w:ins>
            <w:ins w:id="1306" w:author="Rikke Linnemann Nielsen" w:date="2021-04-16T15:46:00Z">
              <w:r>
                <w:rPr>
                  <w:iCs/>
                  <w:color w:val="000000"/>
                  <w:lang w:val="en-US"/>
                </w:rPr>
                <w:t xml:space="preserve"> sex, </w:t>
              </w:r>
              <w:r w:rsidRPr="00C40664">
                <w:rPr>
                  <w:lang w:val="en-US"/>
                </w:rPr>
                <w:t>rs13228878, rs10436957, rs10273639, rs1505495, rs4655107</w:t>
              </w:r>
              <w:r>
                <w:rPr>
                  <w:iCs/>
                  <w:color w:val="000000"/>
                  <w:lang w:val="en-US"/>
                </w:rPr>
                <w:t>, clinical features.</w:t>
              </w:r>
            </w:ins>
          </w:p>
        </w:tc>
        <w:tc>
          <w:tcPr>
            <w:tcW w:w="1417" w:type="dxa"/>
            <w:shd w:val="clear" w:color="auto" w:fill="auto"/>
          </w:tcPr>
          <w:p w14:paraId="2363A14B" w14:textId="77777777" w:rsidR="00CE3112" w:rsidRPr="004F5079" w:rsidRDefault="00CE3112" w:rsidP="003C482E">
            <w:pPr>
              <w:spacing w:line="480" w:lineRule="auto"/>
              <w:jc w:val="center"/>
              <w:outlineLvl w:val="0"/>
              <w:rPr>
                <w:ins w:id="1307" w:author="Rikke Linnemann Nielsen" w:date="2021-04-16T15:46:00Z"/>
                <w:iCs/>
                <w:color w:val="000000"/>
                <w:lang w:val="en-US"/>
              </w:rPr>
            </w:pPr>
            <w:ins w:id="1308" w:author="Rikke Linnemann Nielsen" w:date="2021-04-16T15:46:00Z">
              <w:r w:rsidRPr="004F5079">
                <w:rPr>
                  <w:iCs/>
                  <w:color w:val="000000"/>
                  <w:lang w:val="en-US"/>
                </w:rPr>
                <w:t>0</w:t>
              </w:r>
              <w:r>
                <w:rPr>
                  <w:iCs/>
                  <w:color w:val="000000"/>
                  <w:lang w:val="en-US"/>
                </w:rPr>
                <w:t>.61</w:t>
              </w:r>
              <w:r w:rsidRPr="004F5079">
                <w:rPr>
                  <w:color w:val="000000"/>
                  <w:lang w:val="en-US"/>
                </w:rPr>
                <w:t xml:space="preserve"> ± </w:t>
              </w:r>
              <w:r w:rsidRPr="004F5079">
                <w:rPr>
                  <w:iCs/>
                  <w:color w:val="000000"/>
                  <w:lang w:val="en-US"/>
                </w:rPr>
                <w:t>0</w:t>
              </w:r>
              <w:r>
                <w:rPr>
                  <w:iCs/>
                  <w:color w:val="000000"/>
                  <w:lang w:val="en-US"/>
                </w:rPr>
                <w:t>.02</w:t>
              </w:r>
            </w:ins>
          </w:p>
        </w:tc>
        <w:tc>
          <w:tcPr>
            <w:tcW w:w="1418" w:type="dxa"/>
            <w:shd w:val="clear" w:color="auto" w:fill="auto"/>
          </w:tcPr>
          <w:p w14:paraId="402F70F2" w14:textId="77777777" w:rsidR="00CE3112" w:rsidRPr="004F5079" w:rsidRDefault="00CE3112" w:rsidP="003C482E">
            <w:pPr>
              <w:spacing w:line="480" w:lineRule="auto"/>
              <w:jc w:val="center"/>
              <w:outlineLvl w:val="0"/>
              <w:rPr>
                <w:ins w:id="1309" w:author="Rikke Linnemann Nielsen" w:date="2021-04-16T15:46:00Z"/>
                <w:iCs/>
                <w:color w:val="000000"/>
                <w:lang w:val="en-US"/>
              </w:rPr>
            </w:pPr>
            <w:ins w:id="1310" w:author="Rikke Linnemann Nielsen" w:date="2021-04-16T15:46:00Z">
              <w:r w:rsidRPr="004F5079">
                <w:rPr>
                  <w:iCs/>
                  <w:color w:val="000000"/>
                  <w:lang w:val="en-US"/>
                </w:rPr>
                <w:t>0.</w:t>
              </w:r>
              <w:r>
                <w:rPr>
                  <w:iCs/>
                  <w:color w:val="000000"/>
                  <w:lang w:val="en-US"/>
                </w:rPr>
                <w:t>58</w:t>
              </w:r>
              <w:r w:rsidRPr="004F5079">
                <w:rPr>
                  <w:color w:val="000000"/>
                  <w:lang w:val="en-US"/>
                </w:rPr>
                <w:t xml:space="preserve"> ± </w:t>
              </w:r>
              <w:r w:rsidRPr="004F5079">
                <w:rPr>
                  <w:iCs/>
                  <w:color w:val="000000"/>
                  <w:lang w:val="en-US"/>
                </w:rPr>
                <w:t>0.0</w:t>
              </w:r>
              <w:r>
                <w:rPr>
                  <w:iCs/>
                  <w:color w:val="000000"/>
                  <w:lang w:val="en-US"/>
                </w:rPr>
                <w:t>5</w:t>
              </w:r>
            </w:ins>
          </w:p>
        </w:tc>
        <w:tc>
          <w:tcPr>
            <w:tcW w:w="1417" w:type="dxa"/>
            <w:shd w:val="clear" w:color="auto" w:fill="auto"/>
          </w:tcPr>
          <w:p w14:paraId="770CBE51" w14:textId="77777777" w:rsidR="00CE3112" w:rsidRPr="004F5079" w:rsidRDefault="00CE3112" w:rsidP="003C482E">
            <w:pPr>
              <w:spacing w:line="480" w:lineRule="auto"/>
              <w:jc w:val="center"/>
              <w:outlineLvl w:val="0"/>
              <w:rPr>
                <w:ins w:id="1311" w:author="Rikke Linnemann Nielsen" w:date="2021-04-16T15:46:00Z"/>
                <w:iCs/>
                <w:color w:val="000000"/>
                <w:lang w:val="en-US"/>
              </w:rPr>
            </w:pPr>
            <w:ins w:id="1312" w:author="Rikke Linnemann Nielsen" w:date="2021-04-16T15:46:00Z">
              <w:r w:rsidRPr="004F5079">
                <w:rPr>
                  <w:iCs/>
                  <w:color w:val="000000"/>
                  <w:lang w:val="en-US"/>
                </w:rPr>
                <w:t>0.</w:t>
              </w:r>
              <w:r>
                <w:rPr>
                  <w:iCs/>
                  <w:color w:val="000000"/>
                  <w:lang w:val="en-US"/>
                </w:rPr>
                <w:t>58</w:t>
              </w:r>
              <w:r w:rsidRPr="004F5079">
                <w:rPr>
                  <w:color w:val="000000"/>
                  <w:lang w:val="en-US"/>
                </w:rPr>
                <w:t xml:space="preserve"> ± </w:t>
              </w:r>
              <w:r w:rsidRPr="004F5079">
                <w:rPr>
                  <w:iCs/>
                  <w:color w:val="000000"/>
                  <w:lang w:val="en-US"/>
                </w:rPr>
                <w:t>0.</w:t>
              </w:r>
              <w:r>
                <w:rPr>
                  <w:iCs/>
                  <w:color w:val="000000"/>
                  <w:lang w:val="en-US"/>
                </w:rPr>
                <w:t>03</w:t>
              </w:r>
            </w:ins>
          </w:p>
        </w:tc>
      </w:tr>
      <w:tr w:rsidR="00CE3112" w:rsidRPr="004F5079" w14:paraId="59D25046" w14:textId="77777777" w:rsidTr="003C482E">
        <w:trPr>
          <w:ins w:id="1313" w:author="Rikke Linnemann Nielsen" w:date="2021-04-16T15:46:00Z"/>
        </w:trPr>
        <w:tc>
          <w:tcPr>
            <w:tcW w:w="5949" w:type="dxa"/>
            <w:shd w:val="clear" w:color="auto" w:fill="auto"/>
          </w:tcPr>
          <w:p w14:paraId="4E1F60EF" w14:textId="09BB8B94" w:rsidR="00CE3112" w:rsidRPr="004F5079" w:rsidRDefault="00CE3112" w:rsidP="003C482E">
            <w:pPr>
              <w:spacing w:line="480" w:lineRule="auto"/>
              <w:outlineLvl w:val="0"/>
              <w:rPr>
                <w:ins w:id="1314" w:author="Rikke Linnemann Nielsen" w:date="2021-04-16T15:46:00Z"/>
                <w:iCs/>
                <w:color w:val="000000"/>
                <w:lang w:val="en-US"/>
              </w:rPr>
            </w:pPr>
            <w:ins w:id="1315" w:author="Rikke Linnemann Nielsen" w:date="2021-04-16T15:46:00Z">
              <w:r>
                <w:rPr>
                  <w:iCs/>
                  <w:color w:val="000000"/>
                  <w:lang w:val="en-US"/>
                </w:rPr>
                <w:t>Age</w:t>
              </w:r>
            </w:ins>
            <w:ins w:id="1316" w:author="Rikke Linnemann Nielsen" w:date="2021-04-16T16:10:00Z">
              <w:r w:rsidR="001E16E7">
                <w:rPr>
                  <w:iCs/>
                  <w:color w:val="000000"/>
                  <w:lang w:val="en-US"/>
                </w:rPr>
                <w:t>,</w:t>
              </w:r>
            </w:ins>
            <w:ins w:id="1317" w:author="Rikke Linnemann Nielsen" w:date="2021-04-16T15:46:00Z">
              <w:r>
                <w:rPr>
                  <w:iCs/>
                  <w:color w:val="000000"/>
                  <w:lang w:val="en-US"/>
                </w:rPr>
                <w:t xml:space="preserve"> sex, </w:t>
              </w:r>
              <w:r w:rsidRPr="00C40664">
                <w:rPr>
                  <w:lang w:val="en-US"/>
                </w:rPr>
                <w:t>rs13228878, rs10436957, rs10273639, rs1505495, rs4655107</w:t>
              </w:r>
              <w:r>
                <w:rPr>
                  <w:iCs/>
                  <w:color w:val="000000"/>
                  <w:lang w:val="en-US"/>
                </w:rPr>
                <w:t>, clinical features, randomization (</w:t>
              </w:r>
            </w:ins>
            <w:ins w:id="1318" w:author="Rikke Linnemann Nielsen" w:date="2021-04-19T15:15:00Z">
              <w:r w:rsidR="002637C6">
                <w:rPr>
                  <w:iCs/>
                  <w:color w:val="000000"/>
                  <w:lang w:val="en-US"/>
                </w:rPr>
                <w:t>two</w:t>
              </w:r>
            </w:ins>
            <w:ins w:id="1319" w:author="Rikke Linnemann Nielsen" w:date="2021-04-16T15:46:00Z">
              <w:r>
                <w:rPr>
                  <w:iCs/>
                  <w:color w:val="000000"/>
                  <w:lang w:val="en-US"/>
                </w:rPr>
                <w:t xml:space="preserve"> or </w:t>
              </w:r>
            </w:ins>
            <w:ins w:id="1320" w:author="Rikke Linnemann Nielsen" w:date="2021-04-19T15:15:00Z">
              <w:r w:rsidR="002637C6">
                <w:rPr>
                  <w:iCs/>
                  <w:color w:val="000000"/>
                  <w:lang w:val="en-US"/>
                </w:rPr>
                <w:t>six</w:t>
              </w:r>
            </w:ins>
            <w:ins w:id="1321" w:author="Rikke Linnemann Nielsen" w:date="2021-04-16T15:46:00Z">
              <w:r>
                <w:rPr>
                  <w:iCs/>
                  <w:color w:val="000000"/>
                  <w:lang w:val="en-US"/>
                </w:rPr>
                <w:t xml:space="preserve"> weeks, total asparaginase dosage.</w:t>
              </w:r>
            </w:ins>
          </w:p>
        </w:tc>
        <w:tc>
          <w:tcPr>
            <w:tcW w:w="1417" w:type="dxa"/>
            <w:shd w:val="clear" w:color="auto" w:fill="auto"/>
          </w:tcPr>
          <w:p w14:paraId="24D67E9A" w14:textId="77777777" w:rsidR="00CE3112" w:rsidRPr="004F5079" w:rsidRDefault="00CE3112" w:rsidP="003C482E">
            <w:pPr>
              <w:spacing w:line="480" w:lineRule="auto"/>
              <w:jc w:val="center"/>
              <w:outlineLvl w:val="0"/>
              <w:rPr>
                <w:ins w:id="1322" w:author="Rikke Linnemann Nielsen" w:date="2021-04-16T15:46:00Z"/>
                <w:iCs/>
                <w:color w:val="000000"/>
                <w:lang w:val="en-US"/>
              </w:rPr>
            </w:pPr>
            <w:ins w:id="1323" w:author="Rikke Linnemann Nielsen" w:date="2021-04-16T15:46:00Z">
              <w:r w:rsidRPr="004F5079">
                <w:rPr>
                  <w:iCs/>
                  <w:color w:val="000000"/>
                  <w:lang w:val="en-US"/>
                </w:rPr>
                <w:t>0.</w:t>
              </w:r>
              <w:r>
                <w:rPr>
                  <w:iCs/>
                  <w:color w:val="000000"/>
                  <w:lang w:val="en-US"/>
                </w:rPr>
                <w:t>86</w:t>
              </w:r>
              <w:r w:rsidRPr="004F5079">
                <w:rPr>
                  <w:iCs/>
                  <w:color w:val="000000"/>
                  <w:lang w:val="en-US"/>
                </w:rPr>
                <w:t xml:space="preserve"> </w:t>
              </w:r>
              <w:r w:rsidRPr="004F5079">
                <w:rPr>
                  <w:color w:val="000000"/>
                  <w:lang w:val="en-US"/>
                </w:rPr>
                <w:t xml:space="preserve">± </w:t>
              </w:r>
              <w:r w:rsidRPr="004F5079">
                <w:rPr>
                  <w:iCs/>
                  <w:color w:val="000000"/>
                  <w:lang w:val="en-US"/>
                </w:rPr>
                <w:t>0</w:t>
              </w:r>
              <w:r>
                <w:rPr>
                  <w:iCs/>
                  <w:color w:val="000000"/>
                  <w:lang w:val="en-US"/>
                </w:rPr>
                <w:t>.01</w:t>
              </w:r>
            </w:ins>
          </w:p>
        </w:tc>
        <w:tc>
          <w:tcPr>
            <w:tcW w:w="1418" w:type="dxa"/>
            <w:shd w:val="clear" w:color="auto" w:fill="auto"/>
          </w:tcPr>
          <w:p w14:paraId="53C3A240" w14:textId="77777777" w:rsidR="00CE3112" w:rsidRPr="004F5079" w:rsidRDefault="00CE3112" w:rsidP="003C482E">
            <w:pPr>
              <w:spacing w:line="480" w:lineRule="auto"/>
              <w:jc w:val="center"/>
              <w:outlineLvl w:val="0"/>
              <w:rPr>
                <w:ins w:id="1324" w:author="Rikke Linnemann Nielsen" w:date="2021-04-16T15:46:00Z"/>
                <w:iCs/>
                <w:color w:val="000000"/>
                <w:lang w:val="en-US"/>
              </w:rPr>
            </w:pPr>
            <w:ins w:id="1325" w:author="Rikke Linnemann Nielsen" w:date="2021-04-16T15:46:00Z">
              <w:r w:rsidRPr="004F5079">
                <w:rPr>
                  <w:iCs/>
                  <w:color w:val="000000"/>
                  <w:lang w:val="en-US"/>
                </w:rPr>
                <w:t>0.</w:t>
              </w:r>
              <w:r>
                <w:rPr>
                  <w:iCs/>
                  <w:color w:val="000000"/>
                  <w:lang w:val="en-US"/>
                </w:rPr>
                <w:t>80</w:t>
              </w:r>
              <w:r w:rsidRPr="004F5079">
                <w:rPr>
                  <w:iCs/>
                  <w:color w:val="000000"/>
                  <w:lang w:val="en-US"/>
                </w:rPr>
                <w:t xml:space="preserve"> </w:t>
              </w:r>
              <w:r w:rsidRPr="004F5079">
                <w:rPr>
                  <w:color w:val="000000"/>
                  <w:lang w:val="en-US"/>
                </w:rPr>
                <w:t xml:space="preserve">± </w:t>
              </w:r>
              <w:r w:rsidRPr="004F5079">
                <w:rPr>
                  <w:iCs/>
                  <w:color w:val="000000"/>
                  <w:lang w:val="en-US"/>
                </w:rPr>
                <w:t>0</w:t>
              </w:r>
              <w:r>
                <w:rPr>
                  <w:iCs/>
                  <w:color w:val="000000"/>
                  <w:lang w:val="en-US"/>
                </w:rPr>
                <w:t>.03</w:t>
              </w:r>
            </w:ins>
          </w:p>
        </w:tc>
        <w:tc>
          <w:tcPr>
            <w:tcW w:w="1417" w:type="dxa"/>
            <w:shd w:val="clear" w:color="auto" w:fill="auto"/>
          </w:tcPr>
          <w:p w14:paraId="133455F5" w14:textId="77777777" w:rsidR="00CE3112" w:rsidRPr="004F5079" w:rsidRDefault="00CE3112" w:rsidP="003C482E">
            <w:pPr>
              <w:spacing w:line="480" w:lineRule="auto"/>
              <w:jc w:val="center"/>
              <w:outlineLvl w:val="0"/>
              <w:rPr>
                <w:ins w:id="1326" w:author="Rikke Linnemann Nielsen" w:date="2021-04-16T15:46:00Z"/>
                <w:iCs/>
                <w:color w:val="000000"/>
                <w:lang w:val="en-US"/>
              </w:rPr>
            </w:pPr>
            <w:ins w:id="1327" w:author="Rikke Linnemann Nielsen" w:date="2021-04-16T15:46:00Z">
              <w:r w:rsidRPr="004F5079">
                <w:rPr>
                  <w:iCs/>
                  <w:color w:val="000000"/>
                  <w:lang w:val="en-US"/>
                </w:rPr>
                <w:t>0.</w:t>
              </w:r>
              <w:r>
                <w:rPr>
                  <w:iCs/>
                  <w:color w:val="000000"/>
                  <w:lang w:val="en-US"/>
                </w:rPr>
                <w:t>77</w:t>
              </w:r>
              <w:r w:rsidRPr="004F5079">
                <w:rPr>
                  <w:iCs/>
                  <w:color w:val="000000"/>
                  <w:lang w:val="en-US"/>
                </w:rPr>
                <w:t xml:space="preserve"> </w:t>
              </w:r>
              <w:r w:rsidRPr="004F5079">
                <w:rPr>
                  <w:color w:val="000000"/>
                  <w:lang w:val="en-US"/>
                </w:rPr>
                <w:t xml:space="preserve">± </w:t>
              </w:r>
              <w:r w:rsidRPr="004F5079">
                <w:rPr>
                  <w:iCs/>
                  <w:color w:val="000000"/>
                  <w:lang w:val="en-US"/>
                </w:rPr>
                <w:t>0</w:t>
              </w:r>
              <w:r>
                <w:rPr>
                  <w:iCs/>
                  <w:color w:val="000000"/>
                  <w:lang w:val="en-US"/>
                </w:rPr>
                <w:t>.02</w:t>
              </w:r>
            </w:ins>
          </w:p>
        </w:tc>
      </w:tr>
    </w:tbl>
    <w:p w14:paraId="745E7713" w14:textId="77777777" w:rsidR="00CE3112" w:rsidRDefault="00CE3112" w:rsidP="00CE3112">
      <w:pPr>
        <w:spacing w:line="480" w:lineRule="auto"/>
        <w:jc w:val="both"/>
        <w:rPr>
          <w:ins w:id="1328" w:author="Rikke Linnemann Nielsen" w:date="2021-04-16T15:46:00Z"/>
          <w:lang w:val="en-US"/>
        </w:rPr>
      </w:pPr>
    </w:p>
    <w:p w14:paraId="670B1873" w14:textId="77777777" w:rsidR="00CE3112" w:rsidRDefault="00CE3112" w:rsidP="00CE3112">
      <w:pPr>
        <w:spacing w:line="480" w:lineRule="auto"/>
        <w:jc w:val="both"/>
        <w:rPr>
          <w:ins w:id="1329" w:author="Rikke Linnemann Nielsen" w:date="2021-04-16T15:46:00Z"/>
          <w:lang w:val="en-US"/>
        </w:rPr>
      </w:pPr>
    </w:p>
    <w:p w14:paraId="2FB5DA0E" w14:textId="77777777" w:rsidR="00CE3112" w:rsidRDefault="00CE3112" w:rsidP="00CE3112">
      <w:pPr>
        <w:spacing w:line="480" w:lineRule="auto"/>
        <w:jc w:val="both"/>
        <w:rPr>
          <w:ins w:id="1330" w:author="Rikke Linnemann Nielsen" w:date="2021-04-16T15:46:00Z"/>
          <w:lang w:val="en-US"/>
        </w:rPr>
      </w:pPr>
    </w:p>
    <w:p w14:paraId="1667BDF5" w14:textId="4A0D057A" w:rsidR="001E16E7" w:rsidRPr="004F5079" w:rsidRDefault="001E16E7" w:rsidP="001E16E7">
      <w:pPr>
        <w:spacing w:line="480" w:lineRule="auto"/>
        <w:jc w:val="both"/>
        <w:rPr>
          <w:ins w:id="1331" w:author="Rikke Linnemann Nielsen" w:date="2021-04-16T16:07:00Z"/>
          <w:i/>
          <w:iCs/>
          <w:lang w:val="en-US"/>
        </w:rPr>
      </w:pPr>
      <w:ins w:id="1332" w:author="Rikke Linnemann Nielsen" w:date="2021-04-16T16:07:00Z">
        <w:r w:rsidRPr="004F5079">
          <w:rPr>
            <w:i/>
            <w:iCs/>
            <w:lang w:val="en-US"/>
          </w:rPr>
          <w:t>Supplementary Figure S.</w:t>
        </w:r>
        <w:r>
          <w:rPr>
            <w:i/>
            <w:iCs/>
            <w:lang w:val="en-US"/>
          </w:rPr>
          <w:t>1</w:t>
        </w:r>
      </w:ins>
      <w:ins w:id="1333" w:author="Rikke Linnemann Nielsen" w:date="2021-04-19T13:59:00Z">
        <w:r w:rsidR="009B5945">
          <w:rPr>
            <w:i/>
            <w:iCs/>
            <w:lang w:val="en-US"/>
          </w:rPr>
          <w:t>3</w:t>
        </w:r>
      </w:ins>
    </w:p>
    <w:p w14:paraId="6E7B229A" w14:textId="77777777" w:rsidR="00CE3112" w:rsidRDefault="00CE3112" w:rsidP="00CE3112">
      <w:pPr>
        <w:spacing w:line="480" w:lineRule="auto"/>
        <w:jc w:val="both"/>
        <w:rPr>
          <w:ins w:id="1334" w:author="Rikke Linnemann Nielsen" w:date="2021-04-16T15:46:00Z"/>
          <w:lang w:val="en-US"/>
        </w:rPr>
      </w:pPr>
    </w:p>
    <w:p w14:paraId="04EB4DC8" w14:textId="77777777" w:rsidR="00CE3112" w:rsidRDefault="00CE3112" w:rsidP="00CE3112">
      <w:pPr>
        <w:keepNext/>
        <w:spacing w:line="480" w:lineRule="auto"/>
        <w:jc w:val="center"/>
        <w:rPr>
          <w:ins w:id="1335" w:author="Rikke Linnemann Nielsen" w:date="2021-04-16T15:46:00Z"/>
        </w:rPr>
      </w:pPr>
      <w:ins w:id="1336" w:author="Rikke Linnemann Nielsen" w:date="2021-04-16T15:46:00Z">
        <w:r>
          <w:rPr>
            <w:noProof/>
            <w:lang w:val="en-US"/>
          </w:rPr>
          <w:drawing>
            <wp:inline distT="0" distB="0" distL="0" distR="0" wp14:anchorId="2E18C5F9" wp14:editId="076FAA24">
              <wp:extent cx="4024859" cy="6116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4">
                        <a:extLst>
                          <a:ext uri="{28A0092B-C50C-407E-A947-70E740481C1C}">
                            <a14:useLocalDpi xmlns:a14="http://schemas.microsoft.com/office/drawing/2010/main" val="0"/>
                          </a:ext>
                        </a:extLst>
                      </a:blip>
                      <a:srcRect r="34195"/>
                      <a:stretch/>
                    </pic:blipFill>
                    <pic:spPr bwMode="auto">
                      <a:xfrm>
                        <a:off x="0" y="0"/>
                        <a:ext cx="4024859" cy="6116320"/>
                      </a:xfrm>
                      <a:prstGeom prst="rect">
                        <a:avLst/>
                      </a:prstGeom>
                      <a:ln>
                        <a:noFill/>
                      </a:ln>
                      <a:extLst>
                        <a:ext uri="{53640926-AAD7-44D8-BBD7-CCE9431645EC}">
                          <a14:shadowObscured xmlns:a14="http://schemas.microsoft.com/office/drawing/2010/main"/>
                        </a:ext>
                      </a:extLst>
                    </pic:spPr>
                  </pic:pic>
                </a:graphicData>
              </a:graphic>
            </wp:inline>
          </w:drawing>
        </w:r>
      </w:ins>
    </w:p>
    <w:p w14:paraId="588A45D0" w14:textId="10CC9A6D" w:rsidR="00CE3112" w:rsidRPr="006E5056" w:rsidRDefault="001E16E7">
      <w:pPr>
        <w:spacing w:line="480" w:lineRule="auto"/>
        <w:jc w:val="both"/>
        <w:rPr>
          <w:ins w:id="1337" w:author="Rikke Linnemann Nielsen" w:date="2021-04-16T15:46:00Z"/>
          <w:lang w:val="en-US"/>
        </w:rPr>
        <w:pPrChange w:id="1338" w:author="Rikke Linnemann Nielsen" w:date="2021-04-16T16:07:00Z">
          <w:pPr>
            <w:pStyle w:val="Caption"/>
            <w:keepNext/>
            <w:spacing w:after="0" w:line="480" w:lineRule="auto"/>
            <w:jc w:val="both"/>
          </w:pPr>
        </w:pPrChange>
      </w:pPr>
      <w:ins w:id="1339" w:author="Rikke Linnemann Nielsen" w:date="2021-04-16T16:07:00Z">
        <w:r w:rsidRPr="004F5079">
          <w:rPr>
            <w:i/>
            <w:iCs/>
            <w:lang w:val="en-US"/>
          </w:rPr>
          <w:t>Supplementary Figure S.</w:t>
        </w:r>
        <w:r>
          <w:rPr>
            <w:i/>
            <w:iCs/>
            <w:lang w:val="en-US"/>
          </w:rPr>
          <w:t>1</w:t>
        </w:r>
      </w:ins>
      <w:ins w:id="1340" w:author="Rikke Linnemann Nielsen" w:date="2021-04-19T13:59:00Z">
        <w:r w:rsidR="009B5945">
          <w:rPr>
            <w:i/>
            <w:iCs/>
            <w:lang w:val="en-US"/>
          </w:rPr>
          <w:t>3</w:t>
        </w:r>
      </w:ins>
      <w:ins w:id="1341" w:author="Rikke Linnemann Nielsen" w:date="2021-04-16T16:07:00Z">
        <w:r>
          <w:rPr>
            <w:i/>
            <w:iCs/>
            <w:lang w:val="en-US"/>
          </w:rPr>
          <w:t>A:</w:t>
        </w:r>
      </w:ins>
      <w:ins w:id="1342" w:author="Rikke Linnemann Nielsen" w:date="2021-04-16T16:09:00Z">
        <w:r w:rsidRPr="001E16E7">
          <w:rPr>
            <w:lang w:val="en-US"/>
            <w:rPrChange w:id="1343" w:author="Rikke Linnemann Nielsen" w:date="2021-04-16T16:09:00Z">
              <w:rPr/>
            </w:rPrChange>
          </w:rPr>
          <w:t xml:space="preserve"> </w:t>
        </w:r>
        <w:r w:rsidRPr="001E16E7">
          <w:rPr>
            <w:lang w:val="en-US"/>
          </w:rPr>
          <w:t xml:space="preserve">Leave-one-out ROC-AUC feature importance for </w:t>
        </w:r>
      </w:ins>
      <w:ins w:id="1344" w:author="Rikke Linnemann Nielsen" w:date="2021-04-16T16:10:00Z">
        <w:r w:rsidRPr="001E16E7">
          <w:rPr>
            <w:color w:val="000000" w:themeColor="text1"/>
            <w:lang w:val="en-US"/>
          </w:rPr>
          <w:t>artificial neural network model (</w:t>
        </w:r>
      </w:ins>
      <w:ins w:id="1345" w:author="Rikke Linnemann Nielsen" w:date="2021-04-19T15:15:00Z">
        <w:r w:rsidR="00503DDA">
          <w:rPr>
            <w:color w:val="000000" w:themeColor="text1"/>
            <w:lang w:val="en-US"/>
          </w:rPr>
          <w:t>one</w:t>
        </w:r>
      </w:ins>
      <w:ins w:id="1346" w:author="Rikke Linnemann Nielsen" w:date="2021-04-16T16:10:00Z">
        <w:r w:rsidRPr="001E16E7">
          <w:rPr>
            <w:color w:val="000000" w:themeColor="text1"/>
            <w:lang w:val="en-US"/>
          </w:rPr>
          <w:t xml:space="preserve"> hidden layer) for AAP trained on the NOPHO subset</w:t>
        </w:r>
      </w:ins>
      <w:ins w:id="1347" w:author="Rikke Linnemann Nielsen" w:date="2021-04-16T16:11:00Z">
        <w:r>
          <w:rPr>
            <w:color w:val="000000" w:themeColor="text1"/>
            <w:lang w:val="en-US"/>
          </w:rPr>
          <w:t xml:space="preserve"> with </w:t>
        </w:r>
        <w:r>
          <w:rPr>
            <w:iCs/>
            <w:color w:val="000000"/>
            <w:lang w:val="en-US"/>
          </w:rPr>
          <w:t xml:space="preserve">age, sex, </w:t>
        </w:r>
        <w:r w:rsidRPr="00C40664">
          <w:rPr>
            <w:lang w:val="en-US"/>
          </w:rPr>
          <w:t xml:space="preserve">rs13228878, </w:t>
        </w:r>
        <w:r w:rsidRPr="00C40664">
          <w:rPr>
            <w:lang w:val="en-US"/>
          </w:rPr>
          <w:lastRenderedPageBreak/>
          <w:t>rs10436957, rs10273639, rs1505495, rs4655107</w:t>
        </w:r>
        <w:r>
          <w:rPr>
            <w:iCs/>
            <w:color w:val="000000"/>
            <w:lang w:val="en-US"/>
          </w:rPr>
          <w:t>, clinical features, randomization (</w:t>
        </w:r>
      </w:ins>
      <w:ins w:id="1348" w:author="Rikke Linnemann Nielsen" w:date="2021-04-19T15:15:00Z">
        <w:r w:rsidR="00503DDA">
          <w:rPr>
            <w:iCs/>
            <w:color w:val="000000"/>
            <w:lang w:val="en-US"/>
          </w:rPr>
          <w:t>two</w:t>
        </w:r>
      </w:ins>
      <w:ins w:id="1349" w:author="Rikke Linnemann Nielsen" w:date="2021-04-16T16:11:00Z">
        <w:r>
          <w:rPr>
            <w:iCs/>
            <w:color w:val="000000"/>
            <w:lang w:val="en-US"/>
          </w:rPr>
          <w:t xml:space="preserve"> or </w:t>
        </w:r>
      </w:ins>
      <w:ins w:id="1350" w:author="Rikke Linnemann Nielsen" w:date="2021-04-19T15:15:00Z">
        <w:r w:rsidR="00503DDA">
          <w:rPr>
            <w:iCs/>
            <w:color w:val="000000"/>
            <w:lang w:val="en-US"/>
          </w:rPr>
          <w:t>six</w:t>
        </w:r>
      </w:ins>
      <w:ins w:id="1351" w:author="Rikke Linnemann Nielsen" w:date="2021-04-16T16:11:00Z">
        <w:r>
          <w:rPr>
            <w:iCs/>
            <w:color w:val="000000"/>
            <w:lang w:val="en-US"/>
          </w:rPr>
          <w:t xml:space="preserve"> weeks, total asparaginase dosage as features in the model.</w:t>
        </w:r>
      </w:ins>
    </w:p>
    <w:p w14:paraId="4BA524A3" w14:textId="77777777" w:rsidR="00CE3112" w:rsidRDefault="00CE3112" w:rsidP="00CE3112">
      <w:pPr>
        <w:keepNext/>
        <w:rPr>
          <w:ins w:id="1352" w:author="Rikke Linnemann Nielsen" w:date="2021-04-16T15:46:00Z"/>
        </w:rPr>
      </w:pPr>
      <w:ins w:id="1353" w:author="Rikke Linnemann Nielsen" w:date="2021-04-16T15:46:00Z">
        <w:r>
          <w:rPr>
            <w:noProof/>
            <w:lang w:val="en-US"/>
          </w:rPr>
          <w:lastRenderedPageBreak/>
          <w:drawing>
            <wp:inline distT="0" distB="0" distL="0" distR="0" wp14:anchorId="61DEE1E5" wp14:editId="3E8CFE96">
              <wp:extent cx="5688965" cy="85331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688965" cy="8533130"/>
                      </a:xfrm>
                      <a:prstGeom prst="rect">
                        <a:avLst/>
                      </a:prstGeom>
                    </pic:spPr>
                  </pic:pic>
                </a:graphicData>
              </a:graphic>
            </wp:inline>
          </w:drawing>
        </w:r>
      </w:ins>
    </w:p>
    <w:p w14:paraId="0AC6F896" w14:textId="252ACFFA" w:rsidR="001E16E7" w:rsidRPr="003C482E" w:rsidRDefault="001E16E7" w:rsidP="001E16E7">
      <w:pPr>
        <w:spacing w:line="480" w:lineRule="auto"/>
        <w:jc w:val="both"/>
        <w:rPr>
          <w:ins w:id="1354" w:author="Rikke Linnemann Nielsen" w:date="2021-04-16T16:07:00Z"/>
          <w:i/>
          <w:iCs/>
          <w:lang w:val="en-US"/>
        </w:rPr>
      </w:pPr>
      <w:ins w:id="1355" w:author="Rikke Linnemann Nielsen" w:date="2021-04-16T16:07:00Z">
        <w:r w:rsidRPr="004F5079">
          <w:rPr>
            <w:i/>
            <w:iCs/>
            <w:lang w:val="en-US"/>
          </w:rPr>
          <w:lastRenderedPageBreak/>
          <w:t>Supplementary Figure S.</w:t>
        </w:r>
        <w:r>
          <w:rPr>
            <w:i/>
            <w:iCs/>
            <w:lang w:val="en-US"/>
          </w:rPr>
          <w:t>1</w:t>
        </w:r>
      </w:ins>
      <w:ins w:id="1356" w:author="Rikke Linnemann Nielsen" w:date="2021-04-19T13:59:00Z">
        <w:r w:rsidR="009B5945">
          <w:rPr>
            <w:i/>
            <w:iCs/>
            <w:lang w:val="en-US"/>
          </w:rPr>
          <w:t>3</w:t>
        </w:r>
      </w:ins>
      <w:ins w:id="1357" w:author="Rikke Linnemann Nielsen" w:date="2021-04-16T16:07:00Z">
        <w:r>
          <w:rPr>
            <w:i/>
            <w:iCs/>
            <w:lang w:val="en-US"/>
          </w:rPr>
          <w:t xml:space="preserve">B: </w:t>
        </w:r>
        <w:r w:rsidRPr="001E16E7">
          <w:rPr>
            <w:lang w:val="en-US"/>
            <w:rPrChange w:id="1358" w:author="Rikke Linnemann Nielsen" w:date="2021-04-16T16:11:00Z">
              <w:rPr>
                <w:i/>
                <w:iCs/>
                <w:lang w:val="en-US"/>
              </w:rPr>
            </w:rPrChange>
          </w:rPr>
          <w:t>Coefficients of LASSO regression models</w:t>
        </w:r>
      </w:ins>
      <w:ins w:id="1359" w:author="Rikke Linnemann Nielsen" w:date="2021-04-16T16:11:00Z">
        <w:r>
          <w:rPr>
            <w:lang w:val="en-US"/>
          </w:rPr>
          <w:t xml:space="preserve"> </w:t>
        </w:r>
        <w:r w:rsidRPr="003C482E">
          <w:rPr>
            <w:color w:val="000000" w:themeColor="text1"/>
            <w:lang w:val="en-US"/>
          </w:rPr>
          <w:t>trained on the NOPHO subset</w:t>
        </w:r>
        <w:r>
          <w:rPr>
            <w:color w:val="000000" w:themeColor="text1"/>
            <w:lang w:val="en-US"/>
          </w:rPr>
          <w:t xml:space="preserve"> with </w:t>
        </w:r>
        <w:r>
          <w:rPr>
            <w:iCs/>
            <w:color w:val="000000"/>
            <w:lang w:val="en-US"/>
          </w:rPr>
          <w:t xml:space="preserve">age, sex, </w:t>
        </w:r>
        <w:r w:rsidRPr="00C40664">
          <w:rPr>
            <w:lang w:val="en-US"/>
          </w:rPr>
          <w:t>rs13228878, rs10436957, rs10273639, rs1505495, rs4655107</w:t>
        </w:r>
        <w:r>
          <w:rPr>
            <w:iCs/>
            <w:color w:val="000000"/>
            <w:lang w:val="en-US"/>
          </w:rPr>
          <w:t>, clinical features, randomization (</w:t>
        </w:r>
      </w:ins>
      <w:ins w:id="1360" w:author="Rikke Linnemann Nielsen" w:date="2021-04-19T15:15:00Z">
        <w:r w:rsidR="00503DDA">
          <w:rPr>
            <w:iCs/>
            <w:color w:val="000000"/>
            <w:lang w:val="en-US"/>
          </w:rPr>
          <w:t>two</w:t>
        </w:r>
      </w:ins>
      <w:ins w:id="1361" w:author="Rikke Linnemann Nielsen" w:date="2021-04-16T16:11:00Z">
        <w:r>
          <w:rPr>
            <w:iCs/>
            <w:color w:val="000000"/>
            <w:lang w:val="en-US"/>
          </w:rPr>
          <w:t xml:space="preserve"> or </w:t>
        </w:r>
      </w:ins>
      <w:ins w:id="1362" w:author="Rikke Linnemann Nielsen" w:date="2021-04-19T15:15:00Z">
        <w:r w:rsidR="00503DDA">
          <w:rPr>
            <w:iCs/>
            <w:color w:val="000000"/>
            <w:lang w:val="en-US"/>
          </w:rPr>
          <w:t>six</w:t>
        </w:r>
      </w:ins>
      <w:ins w:id="1363" w:author="Rikke Linnemann Nielsen" w:date="2021-04-16T16:11:00Z">
        <w:r>
          <w:rPr>
            <w:iCs/>
            <w:color w:val="000000"/>
            <w:lang w:val="en-US"/>
          </w:rPr>
          <w:t xml:space="preserve"> weeks</w:t>
        </w:r>
      </w:ins>
      <w:ins w:id="1364" w:author="Rikke Linnemann Nielsen" w:date="2021-04-19T15:15:00Z">
        <w:r w:rsidR="00503DDA">
          <w:rPr>
            <w:iCs/>
            <w:color w:val="000000"/>
            <w:lang w:val="en-US"/>
          </w:rPr>
          <w:t>)</w:t>
        </w:r>
      </w:ins>
      <w:ins w:id="1365" w:author="Rikke Linnemann Nielsen" w:date="2021-04-16T16:11:00Z">
        <w:r>
          <w:rPr>
            <w:iCs/>
            <w:color w:val="000000"/>
            <w:lang w:val="en-US"/>
          </w:rPr>
          <w:t>, total asparaginase dosage as features in the model.</w:t>
        </w:r>
      </w:ins>
    </w:p>
    <w:p w14:paraId="2A92C027" w14:textId="77777777" w:rsidR="00D03AA2" w:rsidRPr="004F5079" w:rsidRDefault="00D03AA2" w:rsidP="004B7C7E">
      <w:pPr>
        <w:spacing w:line="480" w:lineRule="auto"/>
        <w:rPr>
          <w:u w:val="single"/>
          <w:lang w:val="en-US"/>
        </w:rPr>
      </w:pPr>
      <w:r w:rsidRPr="004F5079">
        <w:rPr>
          <w:u w:val="single"/>
          <w:lang w:val="en-US"/>
        </w:rPr>
        <w:br w:type="page"/>
      </w:r>
    </w:p>
    <w:p w14:paraId="3D1B777F" w14:textId="2C649AC8" w:rsidR="00511216" w:rsidRPr="004F5079" w:rsidRDefault="00511216" w:rsidP="004B7C7E">
      <w:pPr>
        <w:spacing w:line="480" w:lineRule="auto"/>
        <w:jc w:val="both"/>
        <w:rPr>
          <w:u w:val="single"/>
          <w:lang w:val="en-US"/>
        </w:rPr>
      </w:pPr>
      <w:r w:rsidRPr="004F5079">
        <w:rPr>
          <w:u w:val="single"/>
          <w:lang w:val="en-US"/>
        </w:rPr>
        <w:lastRenderedPageBreak/>
        <w:t>References</w:t>
      </w:r>
    </w:p>
    <w:p w14:paraId="46F5BC1A" w14:textId="1A5B8A8E" w:rsidR="00133DF7" w:rsidRPr="00133DF7" w:rsidRDefault="00A03DE8" w:rsidP="00133DF7">
      <w:pPr>
        <w:widowControl w:val="0"/>
        <w:autoSpaceDE w:val="0"/>
        <w:autoSpaceDN w:val="0"/>
        <w:adjustRightInd w:val="0"/>
        <w:spacing w:line="480" w:lineRule="auto"/>
        <w:ind w:left="640" w:hanging="640"/>
        <w:rPr>
          <w:noProof/>
          <w:lang w:val="en-GB"/>
        </w:rPr>
      </w:pPr>
      <w:r w:rsidRPr="004F5079">
        <w:rPr>
          <w:lang w:val="en-US"/>
        </w:rPr>
        <w:fldChar w:fldCharType="begin" w:fldLock="1"/>
      </w:r>
      <w:r w:rsidRPr="004F5079">
        <w:rPr>
          <w:lang w:val="en-US"/>
        </w:rPr>
        <w:instrText xml:space="preserve">ADDIN Mendeley Bibliography CSL_BIBLIOGRAPHY </w:instrText>
      </w:r>
      <w:r w:rsidRPr="004F5079">
        <w:rPr>
          <w:lang w:val="en-US"/>
        </w:rPr>
        <w:fldChar w:fldCharType="separate"/>
      </w:r>
      <w:r w:rsidR="00133DF7" w:rsidRPr="00133DF7">
        <w:rPr>
          <w:noProof/>
          <w:lang w:val="en-GB"/>
        </w:rPr>
        <w:t xml:space="preserve">1. </w:t>
      </w:r>
      <w:r w:rsidR="00133DF7" w:rsidRPr="00133DF7">
        <w:rPr>
          <w:noProof/>
          <w:lang w:val="en-GB"/>
        </w:rPr>
        <w:tab/>
        <w:t xml:space="preserve">Freund Y, Schapire RE. A Decision-Theoretic Generalization of On-Line Learning and an Application to Boosting*. </w:t>
      </w:r>
      <w:r w:rsidR="00133DF7" w:rsidRPr="00133DF7">
        <w:rPr>
          <w:i/>
          <w:iCs/>
          <w:noProof/>
          <w:lang w:val="en-GB"/>
        </w:rPr>
        <w:t>J Comput Syst Sci</w:t>
      </w:r>
      <w:r w:rsidR="00133DF7" w:rsidRPr="00133DF7">
        <w:rPr>
          <w:noProof/>
          <w:lang w:val="en-GB"/>
        </w:rPr>
        <w:t>. 1997;55:119-139.</w:t>
      </w:r>
    </w:p>
    <w:p w14:paraId="5C3E139A" w14:textId="77777777" w:rsidR="00133DF7" w:rsidRPr="00133DF7" w:rsidRDefault="00133DF7" w:rsidP="00133DF7">
      <w:pPr>
        <w:widowControl w:val="0"/>
        <w:autoSpaceDE w:val="0"/>
        <w:autoSpaceDN w:val="0"/>
        <w:adjustRightInd w:val="0"/>
        <w:spacing w:line="480" w:lineRule="auto"/>
        <w:ind w:left="640" w:hanging="640"/>
        <w:rPr>
          <w:noProof/>
          <w:lang w:val="en-GB"/>
        </w:rPr>
      </w:pPr>
      <w:r w:rsidRPr="00133DF7">
        <w:rPr>
          <w:noProof/>
          <w:lang w:val="en-GB"/>
        </w:rPr>
        <w:t xml:space="preserve">2. </w:t>
      </w:r>
      <w:r w:rsidRPr="00133DF7">
        <w:rPr>
          <w:noProof/>
          <w:lang w:val="en-GB"/>
        </w:rPr>
        <w:tab/>
        <w:t>R Core Team. R: A Language and Environment for Statistical Computing. https://www.r-project.org/. Published 2016. Accessed January 6, 2020.</w:t>
      </w:r>
    </w:p>
    <w:p w14:paraId="5482D2D6" w14:textId="77777777" w:rsidR="00133DF7" w:rsidRPr="00222CE6" w:rsidRDefault="00133DF7" w:rsidP="00133DF7">
      <w:pPr>
        <w:widowControl w:val="0"/>
        <w:autoSpaceDE w:val="0"/>
        <w:autoSpaceDN w:val="0"/>
        <w:adjustRightInd w:val="0"/>
        <w:spacing w:line="480" w:lineRule="auto"/>
        <w:ind w:left="640" w:hanging="640"/>
        <w:rPr>
          <w:noProof/>
          <w:rPrChange w:id="1366" w:author="Rikke Linnemann Nielsen" w:date="2021-04-21T12:13:00Z">
            <w:rPr>
              <w:noProof/>
              <w:lang w:val="en-GB"/>
            </w:rPr>
          </w:rPrChange>
        </w:rPr>
      </w:pPr>
      <w:r w:rsidRPr="00133DF7">
        <w:rPr>
          <w:noProof/>
          <w:lang w:val="en-GB"/>
        </w:rPr>
        <w:t xml:space="preserve">3. </w:t>
      </w:r>
      <w:r w:rsidRPr="00133DF7">
        <w:rPr>
          <w:noProof/>
          <w:lang w:val="en-GB"/>
        </w:rPr>
        <w:tab/>
        <w:t xml:space="preserve">Chang CC, Chow CC, Tellier LCAM, Vattikuti S, Purcell SM, Lee JJ. Second-generation PLINK: rising to the challenge of larger and richer datasets. </w:t>
      </w:r>
      <w:r w:rsidRPr="00222CE6">
        <w:rPr>
          <w:i/>
          <w:iCs/>
          <w:noProof/>
          <w:rPrChange w:id="1367" w:author="Rikke Linnemann Nielsen" w:date="2021-04-21T12:13:00Z">
            <w:rPr>
              <w:i/>
              <w:iCs/>
              <w:noProof/>
              <w:lang w:val="en-GB"/>
            </w:rPr>
          </w:rPrChange>
        </w:rPr>
        <w:t>Gigascience</w:t>
      </w:r>
      <w:r w:rsidRPr="00222CE6">
        <w:rPr>
          <w:noProof/>
          <w:rPrChange w:id="1368" w:author="Rikke Linnemann Nielsen" w:date="2021-04-21T12:13:00Z">
            <w:rPr>
              <w:noProof/>
              <w:lang w:val="en-GB"/>
            </w:rPr>
          </w:rPrChange>
        </w:rPr>
        <w:t>. 2015;4(1). doi:10.1186/s13742-015-0047-8</w:t>
      </w:r>
    </w:p>
    <w:p w14:paraId="39DF380E" w14:textId="77777777" w:rsidR="00133DF7" w:rsidRPr="00133DF7" w:rsidRDefault="00133DF7" w:rsidP="00133DF7">
      <w:pPr>
        <w:widowControl w:val="0"/>
        <w:autoSpaceDE w:val="0"/>
        <w:autoSpaceDN w:val="0"/>
        <w:adjustRightInd w:val="0"/>
        <w:spacing w:line="480" w:lineRule="auto"/>
        <w:ind w:left="640" w:hanging="640"/>
        <w:rPr>
          <w:noProof/>
          <w:lang w:val="en-GB"/>
        </w:rPr>
      </w:pPr>
      <w:r w:rsidRPr="00222CE6">
        <w:rPr>
          <w:noProof/>
          <w:rPrChange w:id="1369" w:author="Rikke Linnemann Nielsen" w:date="2021-04-21T12:13:00Z">
            <w:rPr>
              <w:noProof/>
              <w:lang w:val="en-GB"/>
            </w:rPr>
          </w:rPrChange>
        </w:rPr>
        <w:t xml:space="preserve">4. </w:t>
      </w:r>
      <w:r w:rsidRPr="00222CE6">
        <w:rPr>
          <w:noProof/>
          <w:rPrChange w:id="1370" w:author="Rikke Linnemann Nielsen" w:date="2021-04-21T12:13:00Z">
            <w:rPr>
              <w:noProof/>
              <w:lang w:val="en-GB"/>
            </w:rPr>
          </w:rPrChange>
        </w:rPr>
        <w:tab/>
        <w:t xml:space="preserve">McLaren W, Gil L, Hunt SE, et al. </w:t>
      </w:r>
      <w:r w:rsidRPr="00133DF7">
        <w:rPr>
          <w:noProof/>
          <w:lang w:val="en-GB"/>
        </w:rPr>
        <w:t xml:space="preserve">The Ensembl Variant Effect Predictor. </w:t>
      </w:r>
      <w:r w:rsidRPr="00133DF7">
        <w:rPr>
          <w:i/>
          <w:iCs/>
          <w:noProof/>
          <w:lang w:val="en-GB"/>
        </w:rPr>
        <w:t>Genome Biol</w:t>
      </w:r>
      <w:r w:rsidRPr="00133DF7">
        <w:rPr>
          <w:noProof/>
          <w:lang w:val="en-GB"/>
        </w:rPr>
        <w:t>. 2016;17(1):1-14. doi:10.1186/s13059-016-0974-4</w:t>
      </w:r>
    </w:p>
    <w:p w14:paraId="43764288" w14:textId="77777777" w:rsidR="00133DF7" w:rsidRPr="00133DF7" w:rsidRDefault="00133DF7" w:rsidP="00133DF7">
      <w:pPr>
        <w:widowControl w:val="0"/>
        <w:autoSpaceDE w:val="0"/>
        <w:autoSpaceDN w:val="0"/>
        <w:adjustRightInd w:val="0"/>
        <w:spacing w:line="480" w:lineRule="auto"/>
        <w:ind w:left="640" w:hanging="640"/>
        <w:rPr>
          <w:noProof/>
          <w:lang w:val="en-GB"/>
        </w:rPr>
      </w:pPr>
      <w:r w:rsidRPr="00133DF7">
        <w:rPr>
          <w:noProof/>
          <w:lang w:val="en-GB"/>
        </w:rPr>
        <w:t xml:space="preserve">5. </w:t>
      </w:r>
      <w:r w:rsidRPr="00133DF7">
        <w:rPr>
          <w:noProof/>
          <w:lang w:val="en-GB"/>
        </w:rPr>
        <w:tab/>
        <w:t xml:space="preserve">The GTEx Consortium. The Genotype-Tissue Expression (GTEx) project. </w:t>
      </w:r>
      <w:r w:rsidRPr="00133DF7">
        <w:rPr>
          <w:i/>
          <w:iCs/>
          <w:noProof/>
          <w:lang w:val="en-GB"/>
        </w:rPr>
        <w:t>Nat Genet</w:t>
      </w:r>
      <w:r w:rsidRPr="00133DF7">
        <w:rPr>
          <w:noProof/>
          <w:lang w:val="en-GB"/>
        </w:rPr>
        <w:t>. 2013;45(6):580-585. doi:10.1038/ng.2653.The</w:t>
      </w:r>
    </w:p>
    <w:p w14:paraId="2AE34641" w14:textId="77777777" w:rsidR="00133DF7" w:rsidRPr="00133DF7" w:rsidRDefault="00133DF7" w:rsidP="00133DF7">
      <w:pPr>
        <w:widowControl w:val="0"/>
        <w:autoSpaceDE w:val="0"/>
        <w:autoSpaceDN w:val="0"/>
        <w:adjustRightInd w:val="0"/>
        <w:spacing w:line="480" w:lineRule="auto"/>
        <w:ind w:left="640" w:hanging="640"/>
        <w:rPr>
          <w:noProof/>
          <w:lang w:val="en-GB"/>
        </w:rPr>
      </w:pPr>
      <w:r w:rsidRPr="00133DF7">
        <w:rPr>
          <w:noProof/>
          <w:lang w:val="en-GB"/>
        </w:rPr>
        <w:t xml:space="preserve">6. </w:t>
      </w:r>
      <w:r w:rsidRPr="00133DF7">
        <w:rPr>
          <w:noProof/>
          <w:lang w:val="en-GB"/>
        </w:rPr>
        <w:tab/>
        <w:t xml:space="preserve">Yates A, Beal K, Keenan S, et al. The Ensembl REST API: Ensembl Data for Any Language. </w:t>
      </w:r>
      <w:r w:rsidRPr="00133DF7">
        <w:rPr>
          <w:i/>
          <w:iCs/>
          <w:noProof/>
          <w:lang w:val="en-GB"/>
        </w:rPr>
        <w:t>Bioinformatics</w:t>
      </w:r>
      <w:r w:rsidRPr="00133DF7">
        <w:rPr>
          <w:noProof/>
          <w:lang w:val="en-GB"/>
        </w:rPr>
        <w:t>. 2015;31(1):143—145. doi:10.1093/bioinformatics/btu613</w:t>
      </w:r>
    </w:p>
    <w:p w14:paraId="6C0B0633" w14:textId="77777777" w:rsidR="00133DF7" w:rsidRPr="00133DF7" w:rsidRDefault="00133DF7" w:rsidP="00133DF7">
      <w:pPr>
        <w:widowControl w:val="0"/>
        <w:autoSpaceDE w:val="0"/>
        <w:autoSpaceDN w:val="0"/>
        <w:adjustRightInd w:val="0"/>
        <w:spacing w:line="480" w:lineRule="auto"/>
        <w:ind w:left="640" w:hanging="640"/>
        <w:rPr>
          <w:noProof/>
          <w:lang w:val="en-GB"/>
        </w:rPr>
      </w:pPr>
      <w:r w:rsidRPr="00133DF7">
        <w:rPr>
          <w:noProof/>
          <w:lang w:val="en-GB"/>
        </w:rPr>
        <w:t xml:space="preserve">7. </w:t>
      </w:r>
      <w:r w:rsidRPr="00133DF7">
        <w:rPr>
          <w:noProof/>
          <w:lang w:val="en-GB"/>
        </w:rPr>
        <w:tab/>
        <w:t xml:space="preserve">Wolthers BO, Frandsen TL, Patel CJ, et al. Trypsin-encoding PRSS1-PRSS2 variations influence the risk of asparaginase-associated pancreatitis in children with acute lymphoblastic leukemia: A ponte di legno toxicity working group report. </w:t>
      </w:r>
      <w:r w:rsidRPr="00133DF7">
        <w:rPr>
          <w:i/>
          <w:iCs/>
          <w:noProof/>
          <w:lang w:val="en-GB"/>
        </w:rPr>
        <w:t>Haematologica</w:t>
      </w:r>
      <w:r w:rsidRPr="00133DF7">
        <w:rPr>
          <w:noProof/>
          <w:lang w:val="en-GB"/>
        </w:rPr>
        <w:t>. 2019;104(3):556-563. doi:10.3324/haematol.2018.199356</w:t>
      </w:r>
    </w:p>
    <w:p w14:paraId="7DF9C384" w14:textId="77777777" w:rsidR="00133DF7" w:rsidRPr="00222CE6" w:rsidRDefault="00133DF7" w:rsidP="00133DF7">
      <w:pPr>
        <w:widowControl w:val="0"/>
        <w:autoSpaceDE w:val="0"/>
        <w:autoSpaceDN w:val="0"/>
        <w:adjustRightInd w:val="0"/>
        <w:spacing w:line="480" w:lineRule="auto"/>
        <w:ind w:left="640" w:hanging="640"/>
        <w:rPr>
          <w:noProof/>
          <w:rPrChange w:id="1371" w:author="Rikke Linnemann Nielsen" w:date="2021-04-21T12:13:00Z">
            <w:rPr>
              <w:noProof/>
              <w:lang w:val="en-GB"/>
            </w:rPr>
          </w:rPrChange>
        </w:rPr>
      </w:pPr>
      <w:r w:rsidRPr="00133DF7">
        <w:rPr>
          <w:noProof/>
          <w:lang w:val="en-GB"/>
        </w:rPr>
        <w:t xml:space="preserve">8. </w:t>
      </w:r>
      <w:r w:rsidRPr="00133DF7">
        <w:rPr>
          <w:noProof/>
          <w:lang w:val="en-GB"/>
        </w:rPr>
        <w:tab/>
        <w:t xml:space="preserve">Whitcomb DC, Larusch J, Krasinskas AM, et al. Common genetic variants in the CLDN2 and PRSS1-PRSS2 loci alter risk for alcohol-related and sporadic pancreatitis. </w:t>
      </w:r>
      <w:r w:rsidRPr="00222CE6">
        <w:rPr>
          <w:i/>
          <w:iCs/>
          <w:noProof/>
          <w:rPrChange w:id="1372" w:author="Rikke Linnemann Nielsen" w:date="2021-04-21T12:13:00Z">
            <w:rPr>
              <w:i/>
              <w:iCs/>
              <w:noProof/>
              <w:lang w:val="en-GB"/>
            </w:rPr>
          </w:rPrChange>
        </w:rPr>
        <w:t>Nat Genet</w:t>
      </w:r>
      <w:r w:rsidRPr="00222CE6">
        <w:rPr>
          <w:noProof/>
          <w:rPrChange w:id="1373" w:author="Rikke Linnemann Nielsen" w:date="2021-04-21T12:13:00Z">
            <w:rPr>
              <w:noProof/>
              <w:lang w:val="en-GB"/>
            </w:rPr>
          </w:rPrChange>
        </w:rPr>
        <w:t>. 2012;44(12):1349-1354. doi:10.1038/ng.2466</w:t>
      </w:r>
    </w:p>
    <w:p w14:paraId="71CE9BDB" w14:textId="77777777" w:rsidR="00133DF7" w:rsidRPr="00222CE6" w:rsidRDefault="00133DF7" w:rsidP="00133DF7">
      <w:pPr>
        <w:widowControl w:val="0"/>
        <w:autoSpaceDE w:val="0"/>
        <w:autoSpaceDN w:val="0"/>
        <w:adjustRightInd w:val="0"/>
        <w:spacing w:line="480" w:lineRule="auto"/>
        <w:ind w:left="640" w:hanging="640"/>
        <w:rPr>
          <w:noProof/>
          <w:rPrChange w:id="1374" w:author="Rikke Linnemann Nielsen" w:date="2021-04-21T12:13:00Z">
            <w:rPr>
              <w:noProof/>
              <w:lang w:val="en-GB"/>
            </w:rPr>
          </w:rPrChange>
        </w:rPr>
      </w:pPr>
      <w:r w:rsidRPr="00222CE6">
        <w:rPr>
          <w:noProof/>
          <w:rPrChange w:id="1375" w:author="Rikke Linnemann Nielsen" w:date="2021-04-21T12:13:00Z">
            <w:rPr>
              <w:noProof/>
              <w:lang w:val="en-GB"/>
            </w:rPr>
          </w:rPrChange>
        </w:rPr>
        <w:t xml:space="preserve">9. </w:t>
      </w:r>
      <w:r w:rsidRPr="00222CE6">
        <w:rPr>
          <w:noProof/>
          <w:rPrChange w:id="1376" w:author="Rikke Linnemann Nielsen" w:date="2021-04-21T12:13:00Z">
            <w:rPr>
              <w:noProof/>
              <w:lang w:val="en-GB"/>
            </w:rPr>
          </w:rPrChange>
        </w:rPr>
        <w:tab/>
        <w:t xml:space="preserve">Rosendahl J, Kirsten H, Hegyi E, et al. </w:t>
      </w:r>
      <w:r w:rsidRPr="00133DF7">
        <w:rPr>
          <w:noProof/>
          <w:lang w:val="en-GB"/>
        </w:rPr>
        <w:t xml:space="preserve">Genome-wide association study identifies inversion in the CTRB1-CTRB2 locus to modify risk for alcoholic and non-alcoholic chronic pancreatitis. </w:t>
      </w:r>
      <w:r w:rsidRPr="00222CE6">
        <w:rPr>
          <w:i/>
          <w:iCs/>
          <w:noProof/>
          <w:rPrChange w:id="1377" w:author="Rikke Linnemann Nielsen" w:date="2021-04-21T12:13:00Z">
            <w:rPr>
              <w:i/>
              <w:iCs/>
              <w:noProof/>
              <w:lang w:val="en-GB"/>
            </w:rPr>
          </w:rPrChange>
        </w:rPr>
        <w:t>Gut</w:t>
      </w:r>
      <w:r w:rsidRPr="00222CE6">
        <w:rPr>
          <w:noProof/>
          <w:rPrChange w:id="1378" w:author="Rikke Linnemann Nielsen" w:date="2021-04-21T12:13:00Z">
            <w:rPr>
              <w:noProof/>
              <w:lang w:val="en-GB"/>
            </w:rPr>
          </w:rPrChange>
        </w:rPr>
        <w:t>. 2018;67(10):1855-1863. doi:10.1136/gutjnl-2017-314454</w:t>
      </w:r>
    </w:p>
    <w:p w14:paraId="1E3E18F9" w14:textId="77777777" w:rsidR="00133DF7" w:rsidRPr="00222CE6" w:rsidRDefault="00133DF7" w:rsidP="00133DF7">
      <w:pPr>
        <w:widowControl w:val="0"/>
        <w:autoSpaceDE w:val="0"/>
        <w:autoSpaceDN w:val="0"/>
        <w:adjustRightInd w:val="0"/>
        <w:spacing w:line="480" w:lineRule="auto"/>
        <w:ind w:left="640" w:hanging="640"/>
        <w:rPr>
          <w:noProof/>
          <w:rPrChange w:id="1379" w:author="Rikke Linnemann Nielsen" w:date="2021-04-21T12:13:00Z">
            <w:rPr>
              <w:noProof/>
              <w:lang w:val="en-GB"/>
            </w:rPr>
          </w:rPrChange>
        </w:rPr>
      </w:pPr>
      <w:r w:rsidRPr="00222CE6">
        <w:rPr>
          <w:noProof/>
          <w:rPrChange w:id="1380" w:author="Rikke Linnemann Nielsen" w:date="2021-04-21T12:13:00Z">
            <w:rPr>
              <w:noProof/>
              <w:lang w:val="en-GB"/>
            </w:rPr>
          </w:rPrChange>
        </w:rPr>
        <w:lastRenderedPageBreak/>
        <w:t xml:space="preserve">10. </w:t>
      </w:r>
      <w:r w:rsidRPr="00222CE6">
        <w:rPr>
          <w:noProof/>
          <w:rPrChange w:id="1381" w:author="Rikke Linnemann Nielsen" w:date="2021-04-21T12:13:00Z">
            <w:rPr>
              <w:noProof/>
              <w:lang w:val="en-GB"/>
            </w:rPr>
          </w:rPrChange>
        </w:rPr>
        <w:tab/>
        <w:t xml:space="preserve">Derikx MH, Kovacs P, Scholz M, et al. </w:t>
      </w:r>
      <w:r w:rsidRPr="00133DF7">
        <w:rPr>
          <w:noProof/>
          <w:lang w:val="en-GB"/>
        </w:rPr>
        <w:t xml:space="preserve">Polymorphisms at PRSS1-PRSS2 and CLDN2-MORC4 loci associate with alcoholic and non-alcoholic chronic pancreatitis in a European replication study. </w:t>
      </w:r>
      <w:r w:rsidRPr="00222CE6">
        <w:rPr>
          <w:i/>
          <w:iCs/>
          <w:noProof/>
          <w:rPrChange w:id="1382" w:author="Rikke Linnemann Nielsen" w:date="2021-04-21T12:13:00Z">
            <w:rPr>
              <w:i/>
              <w:iCs/>
              <w:noProof/>
              <w:lang w:val="en-GB"/>
            </w:rPr>
          </w:rPrChange>
        </w:rPr>
        <w:t>Gut</w:t>
      </w:r>
      <w:r w:rsidRPr="00222CE6">
        <w:rPr>
          <w:noProof/>
          <w:rPrChange w:id="1383" w:author="Rikke Linnemann Nielsen" w:date="2021-04-21T12:13:00Z">
            <w:rPr>
              <w:noProof/>
              <w:lang w:val="en-GB"/>
            </w:rPr>
          </w:rPrChange>
        </w:rPr>
        <w:t>. 2015;64(9):1426-1433. doi:10.1136/gutjnl-2014-307453</w:t>
      </w:r>
    </w:p>
    <w:p w14:paraId="4F50B809" w14:textId="77777777" w:rsidR="00133DF7" w:rsidRPr="00133DF7" w:rsidRDefault="00133DF7" w:rsidP="00133DF7">
      <w:pPr>
        <w:widowControl w:val="0"/>
        <w:autoSpaceDE w:val="0"/>
        <w:autoSpaceDN w:val="0"/>
        <w:adjustRightInd w:val="0"/>
        <w:spacing w:line="480" w:lineRule="auto"/>
        <w:ind w:left="640" w:hanging="640"/>
        <w:rPr>
          <w:noProof/>
          <w:lang w:val="en-GB"/>
        </w:rPr>
      </w:pPr>
      <w:r w:rsidRPr="00222CE6">
        <w:rPr>
          <w:noProof/>
          <w:rPrChange w:id="1384" w:author="Rikke Linnemann Nielsen" w:date="2021-04-21T12:13:00Z">
            <w:rPr>
              <w:noProof/>
              <w:lang w:val="en-GB"/>
            </w:rPr>
          </w:rPrChange>
        </w:rPr>
        <w:t xml:space="preserve">11. </w:t>
      </w:r>
      <w:r w:rsidRPr="00222CE6">
        <w:rPr>
          <w:noProof/>
          <w:rPrChange w:id="1385" w:author="Rikke Linnemann Nielsen" w:date="2021-04-21T12:13:00Z">
            <w:rPr>
              <w:noProof/>
              <w:lang w:val="en-GB"/>
            </w:rPr>
          </w:rPrChange>
        </w:rPr>
        <w:tab/>
        <w:t xml:space="preserve">Liu C, Yang W, Devidas M, et al. </w:t>
      </w:r>
      <w:r w:rsidRPr="00133DF7">
        <w:rPr>
          <w:noProof/>
          <w:lang w:val="en-GB"/>
        </w:rPr>
        <w:t xml:space="preserve">Clinical and genetic risk factors for acute pancreatitis in patients with acute lymphoblastic leukemia. </w:t>
      </w:r>
      <w:r w:rsidRPr="00133DF7">
        <w:rPr>
          <w:i/>
          <w:iCs/>
          <w:noProof/>
          <w:lang w:val="en-GB"/>
        </w:rPr>
        <w:t>J Clin Oncol</w:t>
      </w:r>
      <w:r w:rsidRPr="00133DF7">
        <w:rPr>
          <w:noProof/>
          <w:lang w:val="en-GB"/>
        </w:rPr>
        <w:t>. 2016;34(18):2133-2140. doi:10.1200/JCO.2015.64.5812</w:t>
      </w:r>
    </w:p>
    <w:p w14:paraId="66B11838" w14:textId="77777777" w:rsidR="00133DF7" w:rsidRPr="00133DF7" w:rsidRDefault="00133DF7" w:rsidP="00133DF7">
      <w:pPr>
        <w:widowControl w:val="0"/>
        <w:autoSpaceDE w:val="0"/>
        <w:autoSpaceDN w:val="0"/>
        <w:adjustRightInd w:val="0"/>
        <w:spacing w:line="480" w:lineRule="auto"/>
        <w:ind w:left="640" w:hanging="640"/>
        <w:rPr>
          <w:noProof/>
          <w:lang w:val="en-GB"/>
        </w:rPr>
      </w:pPr>
      <w:r w:rsidRPr="00133DF7">
        <w:rPr>
          <w:noProof/>
          <w:lang w:val="en-GB"/>
        </w:rPr>
        <w:t xml:space="preserve">12. </w:t>
      </w:r>
      <w:r w:rsidRPr="00133DF7">
        <w:rPr>
          <w:noProof/>
          <w:lang w:val="en-GB"/>
        </w:rPr>
        <w:tab/>
        <w:t xml:space="preserve">Abaji R, Gagné V, Xu CJ, et al. Whole-exome sequencing identified genetic risk factors for asparaginase-related complications in childhood ALL patients. </w:t>
      </w:r>
      <w:r w:rsidRPr="00133DF7">
        <w:rPr>
          <w:i/>
          <w:iCs/>
          <w:noProof/>
          <w:lang w:val="en-GB"/>
        </w:rPr>
        <w:t>Oncotarget</w:t>
      </w:r>
      <w:r w:rsidRPr="00133DF7">
        <w:rPr>
          <w:noProof/>
          <w:lang w:val="en-GB"/>
        </w:rPr>
        <w:t>. 2017;8(27):43752-43767.</w:t>
      </w:r>
    </w:p>
    <w:p w14:paraId="32FB0C36" w14:textId="77777777" w:rsidR="00133DF7" w:rsidRPr="00133DF7" w:rsidRDefault="00133DF7" w:rsidP="00133DF7">
      <w:pPr>
        <w:widowControl w:val="0"/>
        <w:autoSpaceDE w:val="0"/>
        <w:autoSpaceDN w:val="0"/>
        <w:adjustRightInd w:val="0"/>
        <w:spacing w:line="480" w:lineRule="auto"/>
        <w:ind w:left="640" w:hanging="640"/>
        <w:rPr>
          <w:noProof/>
          <w:lang w:val="en-GB"/>
        </w:rPr>
      </w:pPr>
      <w:r w:rsidRPr="00133DF7">
        <w:rPr>
          <w:noProof/>
          <w:lang w:val="en-GB"/>
        </w:rPr>
        <w:t xml:space="preserve">13. </w:t>
      </w:r>
      <w:r w:rsidRPr="00133DF7">
        <w:rPr>
          <w:noProof/>
          <w:lang w:val="en-GB"/>
        </w:rPr>
        <w:tab/>
        <w:t xml:space="preserve">Zator Z, Whitcomb DC. Insights into the genetic risk factors for the development of pancreatic disease. </w:t>
      </w:r>
      <w:r w:rsidRPr="00133DF7">
        <w:rPr>
          <w:i/>
          <w:iCs/>
          <w:noProof/>
          <w:lang w:val="en-GB"/>
        </w:rPr>
        <w:t>Therap Adv Gastroenterol</w:t>
      </w:r>
      <w:r w:rsidRPr="00133DF7">
        <w:rPr>
          <w:noProof/>
          <w:lang w:val="en-GB"/>
        </w:rPr>
        <w:t>. 2017;10(3):323-336. doi:10.1177/1756283X16684687</w:t>
      </w:r>
    </w:p>
    <w:p w14:paraId="641054B9" w14:textId="77777777" w:rsidR="00133DF7" w:rsidRPr="00222CE6" w:rsidRDefault="00133DF7" w:rsidP="00133DF7">
      <w:pPr>
        <w:widowControl w:val="0"/>
        <w:autoSpaceDE w:val="0"/>
        <w:autoSpaceDN w:val="0"/>
        <w:adjustRightInd w:val="0"/>
        <w:spacing w:line="480" w:lineRule="auto"/>
        <w:ind w:left="640" w:hanging="640"/>
        <w:rPr>
          <w:noProof/>
          <w:lang w:val="en-US"/>
          <w:rPrChange w:id="1386" w:author="Rikke Linnemann Nielsen" w:date="2021-04-21T12:13:00Z">
            <w:rPr>
              <w:noProof/>
            </w:rPr>
          </w:rPrChange>
        </w:rPr>
      </w:pPr>
      <w:r w:rsidRPr="00133DF7">
        <w:rPr>
          <w:noProof/>
          <w:lang w:val="en-GB"/>
        </w:rPr>
        <w:t xml:space="preserve">14. </w:t>
      </w:r>
      <w:r w:rsidRPr="00133DF7">
        <w:rPr>
          <w:noProof/>
          <w:lang w:val="en-GB"/>
        </w:rPr>
        <w:tab/>
        <w:t xml:space="preserve">Laird NM, Lange C. </w:t>
      </w:r>
      <w:r w:rsidRPr="00133DF7">
        <w:rPr>
          <w:i/>
          <w:iCs/>
          <w:noProof/>
          <w:lang w:val="en-GB"/>
        </w:rPr>
        <w:t>The Fundamentals of Modern Statistical Genetics</w:t>
      </w:r>
      <w:r w:rsidRPr="00133DF7">
        <w:rPr>
          <w:noProof/>
          <w:lang w:val="en-GB"/>
        </w:rPr>
        <w:t>.; 2011. doi:DOI 10.1007/978-1-4419-7338-2</w:t>
      </w:r>
    </w:p>
    <w:p w14:paraId="5406B278" w14:textId="618F26A1" w:rsidR="00511216" w:rsidRPr="004F5079" w:rsidRDefault="00A03DE8" w:rsidP="00133DF7">
      <w:pPr>
        <w:widowControl w:val="0"/>
        <w:autoSpaceDE w:val="0"/>
        <w:autoSpaceDN w:val="0"/>
        <w:adjustRightInd w:val="0"/>
        <w:spacing w:line="480" w:lineRule="auto"/>
        <w:ind w:left="640" w:hanging="640"/>
        <w:rPr>
          <w:lang w:val="en-US"/>
        </w:rPr>
      </w:pPr>
      <w:r w:rsidRPr="004F5079">
        <w:rPr>
          <w:lang w:val="en-US"/>
        </w:rPr>
        <w:fldChar w:fldCharType="end"/>
      </w:r>
    </w:p>
    <w:sectPr w:rsidR="00511216" w:rsidRPr="004F5079" w:rsidSect="00511216">
      <w:footerReference w:type="even" r:id="rId16"/>
      <w:footerReference w:type="default" r:id="rId17"/>
      <w:pgSz w:w="11900" w:h="16840"/>
      <w:pgMar w:top="1701" w:right="1134" w:bottom="1701"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0A437C" w14:textId="77777777" w:rsidR="009B42C0" w:rsidRDefault="009B42C0">
      <w:r>
        <w:separator/>
      </w:r>
    </w:p>
  </w:endnote>
  <w:endnote w:type="continuationSeparator" w:id="0">
    <w:p w14:paraId="78AD3B91" w14:textId="77777777" w:rsidR="009B42C0" w:rsidRDefault="009B42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A0F98F" w14:textId="77777777" w:rsidR="006F5C3B" w:rsidRDefault="006F5C3B" w:rsidP="00707B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4D92A808" w14:textId="77777777" w:rsidR="006F5C3B" w:rsidRDefault="006F5C3B" w:rsidP="00707B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F155C4" w14:textId="77777777" w:rsidR="006F5C3B" w:rsidRDefault="006F5C3B" w:rsidP="00707B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7E73F360" w14:textId="77777777" w:rsidR="006F5C3B" w:rsidRDefault="006F5C3B" w:rsidP="00707B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302042" w14:textId="77777777" w:rsidR="009B42C0" w:rsidRDefault="009B42C0">
      <w:r>
        <w:separator/>
      </w:r>
    </w:p>
  </w:footnote>
  <w:footnote w:type="continuationSeparator" w:id="0">
    <w:p w14:paraId="2068775A" w14:textId="77777777" w:rsidR="009B42C0" w:rsidRDefault="009B42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115543"/>
    <w:multiLevelType w:val="hybridMultilevel"/>
    <w:tmpl w:val="ED045E86"/>
    <w:lvl w:ilvl="0" w:tplc="BA84FCD4">
      <w:numFmt w:val="bullet"/>
      <w:lvlText w:val="-"/>
      <w:lvlJc w:val="left"/>
      <w:pPr>
        <w:ind w:left="720" w:hanging="360"/>
      </w:pPr>
      <w:rPr>
        <w:rFonts w:ascii="Times New Roman" w:eastAsia="Times New Roman" w:hAnsi="Times New Roman"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20330BCA"/>
    <w:multiLevelType w:val="multilevel"/>
    <w:tmpl w:val="CCB024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B866125"/>
    <w:multiLevelType w:val="hybridMultilevel"/>
    <w:tmpl w:val="7E04E6C4"/>
    <w:lvl w:ilvl="0" w:tplc="41282562">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2FAD4C64"/>
    <w:multiLevelType w:val="multilevel"/>
    <w:tmpl w:val="987AF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AD23A9"/>
    <w:multiLevelType w:val="hybridMultilevel"/>
    <w:tmpl w:val="A2F05CDC"/>
    <w:lvl w:ilvl="0" w:tplc="2766BF34">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502C6631"/>
    <w:multiLevelType w:val="multilevel"/>
    <w:tmpl w:val="4A284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0F458D5"/>
    <w:multiLevelType w:val="multilevel"/>
    <w:tmpl w:val="6E541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CF90733"/>
    <w:multiLevelType w:val="multilevel"/>
    <w:tmpl w:val="B4466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5C45A63"/>
    <w:multiLevelType w:val="hybridMultilevel"/>
    <w:tmpl w:val="190AEEA4"/>
    <w:lvl w:ilvl="0" w:tplc="40BCD656">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6B031AAA"/>
    <w:multiLevelType w:val="hybridMultilevel"/>
    <w:tmpl w:val="64188604"/>
    <w:lvl w:ilvl="0" w:tplc="04060003">
      <w:start w:val="1"/>
      <w:numFmt w:val="bullet"/>
      <w:lvlText w:val="o"/>
      <w:lvlJc w:val="left"/>
      <w:pPr>
        <w:ind w:left="720" w:hanging="360"/>
      </w:pPr>
      <w:rPr>
        <w:rFonts w:ascii="Courier New" w:hAnsi="Courier New" w:cs="Courier New"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72B442FD"/>
    <w:multiLevelType w:val="multilevel"/>
    <w:tmpl w:val="4A284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2D22312"/>
    <w:multiLevelType w:val="hybridMultilevel"/>
    <w:tmpl w:val="6D1C6044"/>
    <w:lvl w:ilvl="0" w:tplc="8EA4B500">
      <w:numFmt w:val="bullet"/>
      <w:lvlText w:val="-"/>
      <w:lvlJc w:val="left"/>
      <w:pPr>
        <w:ind w:left="720" w:hanging="360"/>
      </w:pPr>
      <w:rPr>
        <w:rFonts w:ascii="Times New Roman" w:eastAsia="Calibri" w:hAnsi="Times New Roman" w:cs="Times New Roman"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7733CCF"/>
    <w:multiLevelType w:val="hybridMultilevel"/>
    <w:tmpl w:val="D5CEF054"/>
    <w:lvl w:ilvl="0" w:tplc="D87E17D6">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7CE94D85"/>
    <w:multiLevelType w:val="multilevel"/>
    <w:tmpl w:val="D8D884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11"/>
  </w:num>
  <w:num w:numId="3">
    <w:abstractNumId w:val="5"/>
  </w:num>
  <w:num w:numId="4">
    <w:abstractNumId w:val="13"/>
  </w:num>
  <w:num w:numId="5">
    <w:abstractNumId w:val="6"/>
  </w:num>
  <w:num w:numId="6">
    <w:abstractNumId w:val="12"/>
  </w:num>
  <w:num w:numId="7">
    <w:abstractNumId w:val="0"/>
  </w:num>
  <w:num w:numId="8">
    <w:abstractNumId w:val="4"/>
  </w:num>
  <w:num w:numId="9">
    <w:abstractNumId w:val="2"/>
  </w:num>
  <w:num w:numId="10">
    <w:abstractNumId w:val="8"/>
  </w:num>
  <w:num w:numId="11">
    <w:abstractNumId w:val="9"/>
  </w:num>
  <w:num w:numId="12">
    <w:abstractNumId w:val="3"/>
  </w:num>
  <w:num w:numId="13">
    <w:abstractNumId w:val="10"/>
  </w:num>
  <w:num w:numId="1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ikke Linnemann Nielsen">
    <w15:presenceInfo w15:providerId="AD" w15:userId="S::rlni@win.dtu.dk::abf8c422-846f-46eb-bd6f-8d27f1e03c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98F"/>
    <w:rsid w:val="0000230C"/>
    <w:rsid w:val="00003C2C"/>
    <w:rsid w:val="00011593"/>
    <w:rsid w:val="00025898"/>
    <w:rsid w:val="000516F3"/>
    <w:rsid w:val="000542C8"/>
    <w:rsid w:val="00055F97"/>
    <w:rsid w:val="00062223"/>
    <w:rsid w:val="00077A65"/>
    <w:rsid w:val="000827E8"/>
    <w:rsid w:val="000905D4"/>
    <w:rsid w:val="000910D0"/>
    <w:rsid w:val="000A13CA"/>
    <w:rsid w:val="000A63B4"/>
    <w:rsid w:val="000B56D0"/>
    <w:rsid w:val="000B7F75"/>
    <w:rsid w:val="000C085C"/>
    <w:rsid w:val="000C73C2"/>
    <w:rsid w:val="000C795E"/>
    <w:rsid w:val="000E38DE"/>
    <w:rsid w:val="000F1224"/>
    <w:rsid w:val="000F66D8"/>
    <w:rsid w:val="000F7EFD"/>
    <w:rsid w:val="0010219A"/>
    <w:rsid w:val="00103B04"/>
    <w:rsid w:val="0011438B"/>
    <w:rsid w:val="001316A7"/>
    <w:rsid w:val="001339BC"/>
    <w:rsid w:val="00133DF7"/>
    <w:rsid w:val="00144ED0"/>
    <w:rsid w:val="00147CDF"/>
    <w:rsid w:val="00147ED7"/>
    <w:rsid w:val="00151B63"/>
    <w:rsid w:val="00166647"/>
    <w:rsid w:val="00180160"/>
    <w:rsid w:val="0019327F"/>
    <w:rsid w:val="00193DA4"/>
    <w:rsid w:val="0019767D"/>
    <w:rsid w:val="001A1298"/>
    <w:rsid w:val="001A13D4"/>
    <w:rsid w:val="001C1DBC"/>
    <w:rsid w:val="001C21DB"/>
    <w:rsid w:val="001C26C8"/>
    <w:rsid w:val="001D211E"/>
    <w:rsid w:val="001D5556"/>
    <w:rsid w:val="001D5895"/>
    <w:rsid w:val="001D6821"/>
    <w:rsid w:val="001D6C55"/>
    <w:rsid w:val="001E16E7"/>
    <w:rsid w:val="001E7EDF"/>
    <w:rsid w:val="001F10C2"/>
    <w:rsid w:val="001F2B48"/>
    <w:rsid w:val="001F3812"/>
    <w:rsid w:val="00200158"/>
    <w:rsid w:val="00202CA6"/>
    <w:rsid w:val="00203FFC"/>
    <w:rsid w:val="00214600"/>
    <w:rsid w:val="00220DEB"/>
    <w:rsid w:val="0022232E"/>
    <w:rsid w:val="00222CE6"/>
    <w:rsid w:val="00223970"/>
    <w:rsid w:val="002264CC"/>
    <w:rsid w:val="00232C04"/>
    <w:rsid w:val="00234C58"/>
    <w:rsid w:val="00241003"/>
    <w:rsid w:val="0025238C"/>
    <w:rsid w:val="00253A0B"/>
    <w:rsid w:val="00261FE8"/>
    <w:rsid w:val="00262BA3"/>
    <w:rsid w:val="002637C6"/>
    <w:rsid w:val="00264DA4"/>
    <w:rsid w:val="0026770F"/>
    <w:rsid w:val="00274677"/>
    <w:rsid w:val="00282CBC"/>
    <w:rsid w:val="002A5C7C"/>
    <w:rsid w:val="002C03BE"/>
    <w:rsid w:val="002C7F4B"/>
    <w:rsid w:val="002D13F0"/>
    <w:rsid w:val="002E3785"/>
    <w:rsid w:val="002E38DD"/>
    <w:rsid w:val="002F7890"/>
    <w:rsid w:val="003014D6"/>
    <w:rsid w:val="003165F7"/>
    <w:rsid w:val="00317367"/>
    <w:rsid w:val="003230F4"/>
    <w:rsid w:val="00333DE9"/>
    <w:rsid w:val="003349C2"/>
    <w:rsid w:val="00336125"/>
    <w:rsid w:val="00345313"/>
    <w:rsid w:val="00361479"/>
    <w:rsid w:val="00362557"/>
    <w:rsid w:val="003665AF"/>
    <w:rsid w:val="0038339B"/>
    <w:rsid w:val="003856B7"/>
    <w:rsid w:val="003A3365"/>
    <w:rsid w:val="003A4E90"/>
    <w:rsid w:val="003A7785"/>
    <w:rsid w:val="003B1B47"/>
    <w:rsid w:val="003C629B"/>
    <w:rsid w:val="003C7FA3"/>
    <w:rsid w:val="003D3011"/>
    <w:rsid w:val="003E0939"/>
    <w:rsid w:val="003F25C8"/>
    <w:rsid w:val="003F711C"/>
    <w:rsid w:val="003F74B8"/>
    <w:rsid w:val="004107DC"/>
    <w:rsid w:val="00412356"/>
    <w:rsid w:val="00423A14"/>
    <w:rsid w:val="00456F66"/>
    <w:rsid w:val="00467D7C"/>
    <w:rsid w:val="004909BA"/>
    <w:rsid w:val="00492CE6"/>
    <w:rsid w:val="00496BE1"/>
    <w:rsid w:val="004B7C7E"/>
    <w:rsid w:val="004E0597"/>
    <w:rsid w:val="004E3B84"/>
    <w:rsid w:val="004F3655"/>
    <w:rsid w:val="004F5079"/>
    <w:rsid w:val="00503DDA"/>
    <w:rsid w:val="00510554"/>
    <w:rsid w:val="00511216"/>
    <w:rsid w:val="0051279E"/>
    <w:rsid w:val="005360C1"/>
    <w:rsid w:val="00536898"/>
    <w:rsid w:val="0054023C"/>
    <w:rsid w:val="005424FD"/>
    <w:rsid w:val="00552D59"/>
    <w:rsid w:val="00557353"/>
    <w:rsid w:val="00562C25"/>
    <w:rsid w:val="00570C9A"/>
    <w:rsid w:val="00580AA4"/>
    <w:rsid w:val="00584603"/>
    <w:rsid w:val="00595CFB"/>
    <w:rsid w:val="005A0359"/>
    <w:rsid w:val="005A1196"/>
    <w:rsid w:val="005A2A83"/>
    <w:rsid w:val="005A2C5E"/>
    <w:rsid w:val="005A2DD6"/>
    <w:rsid w:val="005B018C"/>
    <w:rsid w:val="005B22D6"/>
    <w:rsid w:val="005B4E29"/>
    <w:rsid w:val="005B6DED"/>
    <w:rsid w:val="005C0E12"/>
    <w:rsid w:val="005C35B6"/>
    <w:rsid w:val="005C5B29"/>
    <w:rsid w:val="005C5D70"/>
    <w:rsid w:val="005C777B"/>
    <w:rsid w:val="005D0A4B"/>
    <w:rsid w:val="005D10F1"/>
    <w:rsid w:val="005F192F"/>
    <w:rsid w:val="00610192"/>
    <w:rsid w:val="00613AD7"/>
    <w:rsid w:val="00616A18"/>
    <w:rsid w:val="006231C6"/>
    <w:rsid w:val="006248F6"/>
    <w:rsid w:val="00626089"/>
    <w:rsid w:val="006341EB"/>
    <w:rsid w:val="006620F5"/>
    <w:rsid w:val="006716D2"/>
    <w:rsid w:val="0068221E"/>
    <w:rsid w:val="00683DBC"/>
    <w:rsid w:val="006905F6"/>
    <w:rsid w:val="00692C8F"/>
    <w:rsid w:val="006B24C4"/>
    <w:rsid w:val="006B7F07"/>
    <w:rsid w:val="006E0E47"/>
    <w:rsid w:val="006E4605"/>
    <w:rsid w:val="006E5056"/>
    <w:rsid w:val="006F067A"/>
    <w:rsid w:val="006F3576"/>
    <w:rsid w:val="006F3B87"/>
    <w:rsid w:val="006F5A34"/>
    <w:rsid w:val="006F5C3B"/>
    <w:rsid w:val="00707BA2"/>
    <w:rsid w:val="00713368"/>
    <w:rsid w:val="007146F5"/>
    <w:rsid w:val="00714DEE"/>
    <w:rsid w:val="00715D7B"/>
    <w:rsid w:val="00720BCF"/>
    <w:rsid w:val="00723C68"/>
    <w:rsid w:val="00727F33"/>
    <w:rsid w:val="007372A4"/>
    <w:rsid w:val="0073790D"/>
    <w:rsid w:val="0075014A"/>
    <w:rsid w:val="00755D74"/>
    <w:rsid w:val="0076217C"/>
    <w:rsid w:val="007637FC"/>
    <w:rsid w:val="00776A97"/>
    <w:rsid w:val="007824A0"/>
    <w:rsid w:val="00783515"/>
    <w:rsid w:val="00785F6B"/>
    <w:rsid w:val="0079098F"/>
    <w:rsid w:val="00790C83"/>
    <w:rsid w:val="007927FD"/>
    <w:rsid w:val="007A047D"/>
    <w:rsid w:val="007A09D4"/>
    <w:rsid w:val="007A747F"/>
    <w:rsid w:val="007A79DE"/>
    <w:rsid w:val="007B214B"/>
    <w:rsid w:val="007B4047"/>
    <w:rsid w:val="007B6315"/>
    <w:rsid w:val="007B7AC7"/>
    <w:rsid w:val="007D4946"/>
    <w:rsid w:val="007D7B2D"/>
    <w:rsid w:val="007E014C"/>
    <w:rsid w:val="007F04EB"/>
    <w:rsid w:val="007F302C"/>
    <w:rsid w:val="007F56B0"/>
    <w:rsid w:val="00804302"/>
    <w:rsid w:val="00805521"/>
    <w:rsid w:val="00807967"/>
    <w:rsid w:val="008173D0"/>
    <w:rsid w:val="00820387"/>
    <w:rsid w:val="00821962"/>
    <w:rsid w:val="00834C0D"/>
    <w:rsid w:val="00840742"/>
    <w:rsid w:val="00842FBD"/>
    <w:rsid w:val="0084623E"/>
    <w:rsid w:val="00850CCF"/>
    <w:rsid w:val="00852A85"/>
    <w:rsid w:val="008632BA"/>
    <w:rsid w:val="008844CF"/>
    <w:rsid w:val="0089315D"/>
    <w:rsid w:val="008A6657"/>
    <w:rsid w:val="008A7B1F"/>
    <w:rsid w:val="008B0369"/>
    <w:rsid w:val="008B1520"/>
    <w:rsid w:val="008B7305"/>
    <w:rsid w:val="008C08E0"/>
    <w:rsid w:val="008D26F7"/>
    <w:rsid w:val="008E3580"/>
    <w:rsid w:val="008E5B94"/>
    <w:rsid w:val="008F3C4E"/>
    <w:rsid w:val="009019CC"/>
    <w:rsid w:val="00906F03"/>
    <w:rsid w:val="009176B0"/>
    <w:rsid w:val="00921892"/>
    <w:rsid w:val="00932082"/>
    <w:rsid w:val="009328B0"/>
    <w:rsid w:val="00935604"/>
    <w:rsid w:val="0094399E"/>
    <w:rsid w:val="00945DC2"/>
    <w:rsid w:val="009463B2"/>
    <w:rsid w:val="009475DB"/>
    <w:rsid w:val="00951EB6"/>
    <w:rsid w:val="00957A20"/>
    <w:rsid w:val="00972DC8"/>
    <w:rsid w:val="009737CF"/>
    <w:rsid w:val="00974017"/>
    <w:rsid w:val="009748B3"/>
    <w:rsid w:val="0097714B"/>
    <w:rsid w:val="00980BA9"/>
    <w:rsid w:val="00981F5B"/>
    <w:rsid w:val="009A68C9"/>
    <w:rsid w:val="009B2E76"/>
    <w:rsid w:val="009B42C0"/>
    <w:rsid w:val="009B5945"/>
    <w:rsid w:val="009C1451"/>
    <w:rsid w:val="009C2C1F"/>
    <w:rsid w:val="009C62AD"/>
    <w:rsid w:val="009C65CA"/>
    <w:rsid w:val="009D3CC4"/>
    <w:rsid w:val="009D7742"/>
    <w:rsid w:val="009E01DB"/>
    <w:rsid w:val="009E02E7"/>
    <w:rsid w:val="009E2683"/>
    <w:rsid w:val="009F756A"/>
    <w:rsid w:val="00A03DE8"/>
    <w:rsid w:val="00A10B08"/>
    <w:rsid w:val="00A12CA3"/>
    <w:rsid w:val="00A2157E"/>
    <w:rsid w:val="00A27685"/>
    <w:rsid w:val="00A311B1"/>
    <w:rsid w:val="00A34BC3"/>
    <w:rsid w:val="00A37A6B"/>
    <w:rsid w:val="00A464DB"/>
    <w:rsid w:val="00A47E2E"/>
    <w:rsid w:val="00A520B7"/>
    <w:rsid w:val="00A64724"/>
    <w:rsid w:val="00A7070C"/>
    <w:rsid w:val="00A73EAE"/>
    <w:rsid w:val="00A76F02"/>
    <w:rsid w:val="00A835EB"/>
    <w:rsid w:val="00A83B35"/>
    <w:rsid w:val="00A868D6"/>
    <w:rsid w:val="00A916F7"/>
    <w:rsid w:val="00A93436"/>
    <w:rsid w:val="00A97A6D"/>
    <w:rsid w:val="00AB1424"/>
    <w:rsid w:val="00AB66A6"/>
    <w:rsid w:val="00AC2A6F"/>
    <w:rsid w:val="00AD3AB1"/>
    <w:rsid w:val="00AF1FE8"/>
    <w:rsid w:val="00AF6EB9"/>
    <w:rsid w:val="00B1254E"/>
    <w:rsid w:val="00B23619"/>
    <w:rsid w:val="00B4072E"/>
    <w:rsid w:val="00B42065"/>
    <w:rsid w:val="00B4329D"/>
    <w:rsid w:val="00B4465F"/>
    <w:rsid w:val="00B46021"/>
    <w:rsid w:val="00B72236"/>
    <w:rsid w:val="00B812F9"/>
    <w:rsid w:val="00B81BD7"/>
    <w:rsid w:val="00BA2E74"/>
    <w:rsid w:val="00BA4145"/>
    <w:rsid w:val="00BC26C7"/>
    <w:rsid w:val="00BC4E1D"/>
    <w:rsid w:val="00BC62F0"/>
    <w:rsid w:val="00BE0440"/>
    <w:rsid w:val="00BE2A92"/>
    <w:rsid w:val="00BF2A47"/>
    <w:rsid w:val="00BF3DDE"/>
    <w:rsid w:val="00C02CD9"/>
    <w:rsid w:val="00C03039"/>
    <w:rsid w:val="00C109F6"/>
    <w:rsid w:val="00C1656E"/>
    <w:rsid w:val="00C327D9"/>
    <w:rsid w:val="00C36C35"/>
    <w:rsid w:val="00C40067"/>
    <w:rsid w:val="00C41977"/>
    <w:rsid w:val="00C4294F"/>
    <w:rsid w:val="00C42AD0"/>
    <w:rsid w:val="00C51B43"/>
    <w:rsid w:val="00C60823"/>
    <w:rsid w:val="00C65D08"/>
    <w:rsid w:val="00C66A8E"/>
    <w:rsid w:val="00C746A8"/>
    <w:rsid w:val="00C74BE2"/>
    <w:rsid w:val="00C75CC0"/>
    <w:rsid w:val="00C85971"/>
    <w:rsid w:val="00C86F05"/>
    <w:rsid w:val="00CA0708"/>
    <w:rsid w:val="00CA280E"/>
    <w:rsid w:val="00CB2C51"/>
    <w:rsid w:val="00CB5F65"/>
    <w:rsid w:val="00CB6496"/>
    <w:rsid w:val="00CB69AD"/>
    <w:rsid w:val="00CC31CE"/>
    <w:rsid w:val="00CC41D2"/>
    <w:rsid w:val="00CC5BDD"/>
    <w:rsid w:val="00CD4123"/>
    <w:rsid w:val="00CD585E"/>
    <w:rsid w:val="00CE1202"/>
    <w:rsid w:val="00CE3112"/>
    <w:rsid w:val="00CE3CAD"/>
    <w:rsid w:val="00D03AA2"/>
    <w:rsid w:val="00D0529E"/>
    <w:rsid w:val="00D214D4"/>
    <w:rsid w:val="00D2333F"/>
    <w:rsid w:val="00D3049C"/>
    <w:rsid w:val="00D30B49"/>
    <w:rsid w:val="00D35071"/>
    <w:rsid w:val="00D40F99"/>
    <w:rsid w:val="00D50AA4"/>
    <w:rsid w:val="00D535CF"/>
    <w:rsid w:val="00D6104E"/>
    <w:rsid w:val="00D7602A"/>
    <w:rsid w:val="00D7697B"/>
    <w:rsid w:val="00D93E2D"/>
    <w:rsid w:val="00D966F5"/>
    <w:rsid w:val="00D97A32"/>
    <w:rsid w:val="00DA179E"/>
    <w:rsid w:val="00DB2588"/>
    <w:rsid w:val="00DB5F70"/>
    <w:rsid w:val="00DC107A"/>
    <w:rsid w:val="00DD01E3"/>
    <w:rsid w:val="00DD0267"/>
    <w:rsid w:val="00DE0EDC"/>
    <w:rsid w:val="00DE4F90"/>
    <w:rsid w:val="00DE5821"/>
    <w:rsid w:val="00DF4D81"/>
    <w:rsid w:val="00E01F61"/>
    <w:rsid w:val="00E06E3B"/>
    <w:rsid w:val="00E10910"/>
    <w:rsid w:val="00E33A1F"/>
    <w:rsid w:val="00E425A2"/>
    <w:rsid w:val="00E43274"/>
    <w:rsid w:val="00E50EF7"/>
    <w:rsid w:val="00E6576C"/>
    <w:rsid w:val="00E7514E"/>
    <w:rsid w:val="00E775B8"/>
    <w:rsid w:val="00E874CE"/>
    <w:rsid w:val="00E87AF8"/>
    <w:rsid w:val="00E959B5"/>
    <w:rsid w:val="00E95FD1"/>
    <w:rsid w:val="00EB6229"/>
    <w:rsid w:val="00EB6412"/>
    <w:rsid w:val="00EB6B3D"/>
    <w:rsid w:val="00EB7648"/>
    <w:rsid w:val="00EC6055"/>
    <w:rsid w:val="00EE5970"/>
    <w:rsid w:val="00F20D9A"/>
    <w:rsid w:val="00F25EF1"/>
    <w:rsid w:val="00F26564"/>
    <w:rsid w:val="00F3641F"/>
    <w:rsid w:val="00F36732"/>
    <w:rsid w:val="00F57977"/>
    <w:rsid w:val="00F631C7"/>
    <w:rsid w:val="00F73B34"/>
    <w:rsid w:val="00F74AAD"/>
    <w:rsid w:val="00F84BF2"/>
    <w:rsid w:val="00F90B4A"/>
    <w:rsid w:val="00F9150A"/>
    <w:rsid w:val="00F97FAC"/>
    <w:rsid w:val="00FA0ECF"/>
    <w:rsid w:val="00FA2320"/>
    <w:rsid w:val="00FA41C6"/>
    <w:rsid w:val="00FB556D"/>
    <w:rsid w:val="00FD7942"/>
    <w:rsid w:val="00FE1146"/>
    <w:rsid w:val="00FE1474"/>
    <w:rsid w:val="00FE3277"/>
    <w:rsid w:val="00FF0025"/>
    <w:rsid w:val="00FF1BAE"/>
    <w:rsid w:val="00FF221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498D31"/>
  <w15:chartTrackingRefBased/>
  <w15:docId w15:val="{633024EF-3A82-8748-B01D-B84AB61B8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098F"/>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9098F"/>
    <w:rPr>
      <w:sz w:val="18"/>
      <w:szCs w:val="18"/>
    </w:rPr>
  </w:style>
  <w:style w:type="character" w:customStyle="1" w:styleId="BalloonTextChar">
    <w:name w:val="Balloon Text Char"/>
    <w:basedOn w:val="DefaultParagraphFont"/>
    <w:link w:val="BalloonText"/>
    <w:uiPriority w:val="99"/>
    <w:semiHidden/>
    <w:rsid w:val="0079098F"/>
    <w:rPr>
      <w:rFonts w:ascii="Times New Roman" w:hAnsi="Times New Roman" w:cs="Times New Roman"/>
      <w:sz w:val="18"/>
      <w:szCs w:val="18"/>
    </w:rPr>
  </w:style>
  <w:style w:type="paragraph" w:styleId="NormalWeb">
    <w:name w:val="Normal (Web)"/>
    <w:basedOn w:val="Normal"/>
    <w:uiPriority w:val="99"/>
    <w:unhideWhenUsed/>
    <w:rsid w:val="0079098F"/>
    <w:pPr>
      <w:spacing w:before="100" w:beforeAutospacing="1" w:after="100" w:afterAutospacing="1"/>
    </w:pPr>
  </w:style>
  <w:style w:type="character" w:styleId="Hyperlink">
    <w:name w:val="Hyperlink"/>
    <w:uiPriority w:val="99"/>
    <w:unhideWhenUsed/>
    <w:rsid w:val="0079098F"/>
    <w:rPr>
      <w:color w:val="0000FF"/>
      <w:u w:val="single"/>
    </w:rPr>
  </w:style>
  <w:style w:type="table" w:styleId="TableGrid">
    <w:name w:val="Table Grid"/>
    <w:basedOn w:val="TableNormal"/>
    <w:uiPriority w:val="39"/>
    <w:rsid w:val="0079098F"/>
    <w:rPr>
      <w:rFonts w:ascii="Calibri" w:eastAsia="Calibri" w:hAnsi="Calibri" w:cs="Times New Roman"/>
      <w:sz w:val="20"/>
      <w:szCs w:val="20"/>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9098F"/>
    <w:pPr>
      <w:spacing w:after="200"/>
    </w:pPr>
    <w:rPr>
      <w:i/>
      <w:iCs/>
      <w:color w:val="44546A"/>
      <w:sz w:val="18"/>
      <w:szCs w:val="18"/>
    </w:rPr>
  </w:style>
  <w:style w:type="character" w:styleId="PlaceholderText">
    <w:name w:val="Placeholder Text"/>
    <w:uiPriority w:val="99"/>
    <w:semiHidden/>
    <w:rsid w:val="0079098F"/>
    <w:rPr>
      <w:color w:val="808080"/>
    </w:rPr>
  </w:style>
  <w:style w:type="paragraph" w:styleId="DocumentMap">
    <w:name w:val="Document Map"/>
    <w:basedOn w:val="Normal"/>
    <w:link w:val="DocumentMapChar"/>
    <w:uiPriority w:val="99"/>
    <w:semiHidden/>
    <w:unhideWhenUsed/>
    <w:rsid w:val="0079098F"/>
  </w:style>
  <w:style w:type="character" w:customStyle="1" w:styleId="DocumentMapChar">
    <w:name w:val="Document Map Char"/>
    <w:basedOn w:val="DefaultParagraphFont"/>
    <w:link w:val="DocumentMap"/>
    <w:uiPriority w:val="99"/>
    <w:semiHidden/>
    <w:rsid w:val="0079098F"/>
    <w:rPr>
      <w:rFonts w:ascii="Times New Roman" w:eastAsia="Times New Roman" w:hAnsi="Times New Roman" w:cs="Times New Roman"/>
      <w:lang w:eastAsia="en-GB"/>
    </w:rPr>
  </w:style>
  <w:style w:type="paragraph" w:styleId="Revision">
    <w:name w:val="Revision"/>
    <w:hidden/>
    <w:uiPriority w:val="99"/>
    <w:semiHidden/>
    <w:rsid w:val="0079098F"/>
    <w:rPr>
      <w:rFonts w:ascii="Calibri" w:eastAsia="Calibri" w:hAnsi="Calibri" w:cs="Times New Roman"/>
      <w:lang w:val="en-GB"/>
    </w:rPr>
  </w:style>
  <w:style w:type="paragraph" w:styleId="ListParagraph">
    <w:name w:val="List Paragraph"/>
    <w:basedOn w:val="Normal"/>
    <w:uiPriority w:val="34"/>
    <w:qFormat/>
    <w:rsid w:val="0079098F"/>
    <w:pPr>
      <w:ind w:left="720"/>
      <w:contextualSpacing/>
    </w:pPr>
  </w:style>
  <w:style w:type="character" w:customStyle="1" w:styleId="apple-converted-space">
    <w:name w:val="apple-converted-space"/>
    <w:basedOn w:val="DefaultParagraphFont"/>
    <w:rsid w:val="0079098F"/>
  </w:style>
  <w:style w:type="character" w:styleId="CommentReference">
    <w:name w:val="annotation reference"/>
    <w:uiPriority w:val="99"/>
    <w:semiHidden/>
    <w:unhideWhenUsed/>
    <w:rsid w:val="0079098F"/>
    <w:rPr>
      <w:sz w:val="16"/>
      <w:szCs w:val="16"/>
    </w:rPr>
  </w:style>
  <w:style w:type="paragraph" w:styleId="CommentText">
    <w:name w:val="annotation text"/>
    <w:basedOn w:val="Normal"/>
    <w:link w:val="CommentTextChar"/>
    <w:uiPriority w:val="99"/>
    <w:unhideWhenUsed/>
    <w:rsid w:val="0079098F"/>
    <w:rPr>
      <w:sz w:val="20"/>
      <w:szCs w:val="20"/>
    </w:rPr>
  </w:style>
  <w:style w:type="character" w:customStyle="1" w:styleId="CommentTextChar">
    <w:name w:val="Comment Text Char"/>
    <w:basedOn w:val="DefaultParagraphFont"/>
    <w:link w:val="CommentText"/>
    <w:uiPriority w:val="99"/>
    <w:rsid w:val="0079098F"/>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9098F"/>
    <w:rPr>
      <w:b/>
      <w:bCs/>
    </w:rPr>
  </w:style>
  <w:style w:type="character" w:customStyle="1" w:styleId="CommentSubjectChar">
    <w:name w:val="Comment Subject Char"/>
    <w:basedOn w:val="CommentTextChar"/>
    <w:link w:val="CommentSubject"/>
    <w:uiPriority w:val="99"/>
    <w:semiHidden/>
    <w:rsid w:val="0079098F"/>
    <w:rPr>
      <w:rFonts w:ascii="Times New Roman" w:eastAsia="Times New Roman" w:hAnsi="Times New Roman" w:cs="Times New Roman"/>
      <w:b/>
      <w:bCs/>
      <w:sz w:val="20"/>
      <w:szCs w:val="20"/>
      <w:lang w:eastAsia="en-GB"/>
    </w:rPr>
  </w:style>
  <w:style w:type="character" w:styleId="Emphasis">
    <w:name w:val="Emphasis"/>
    <w:uiPriority w:val="20"/>
    <w:qFormat/>
    <w:rsid w:val="0079098F"/>
    <w:rPr>
      <w:i/>
      <w:iCs/>
    </w:rPr>
  </w:style>
  <w:style w:type="character" w:styleId="Strong">
    <w:name w:val="Strong"/>
    <w:uiPriority w:val="22"/>
    <w:qFormat/>
    <w:rsid w:val="0079098F"/>
    <w:rPr>
      <w:b/>
      <w:bCs/>
    </w:rPr>
  </w:style>
  <w:style w:type="character" w:styleId="UnresolvedMention">
    <w:name w:val="Unresolved Mention"/>
    <w:uiPriority w:val="99"/>
    <w:rsid w:val="0079098F"/>
    <w:rPr>
      <w:color w:val="605E5C"/>
      <w:shd w:val="clear" w:color="auto" w:fill="E1DFDD"/>
    </w:rPr>
  </w:style>
  <w:style w:type="paragraph" w:styleId="Footer">
    <w:name w:val="footer"/>
    <w:basedOn w:val="Normal"/>
    <w:link w:val="FooterChar"/>
    <w:uiPriority w:val="99"/>
    <w:unhideWhenUsed/>
    <w:rsid w:val="0079098F"/>
    <w:pPr>
      <w:tabs>
        <w:tab w:val="center" w:pos="4986"/>
        <w:tab w:val="right" w:pos="9972"/>
      </w:tabs>
    </w:pPr>
  </w:style>
  <w:style w:type="character" w:customStyle="1" w:styleId="FooterChar">
    <w:name w:val="Footer Char"/>
    <w:basedOn w:val="DefaultParagraphFont"/>
    <w:link w:val="Footer"/>
    <w:uiPriority w:val="99"/>
    <w:rsid w:val="0079098F"/>
    <w:rPr>
      <w:rFonts w:ascii="Times New Roman" w:eastAsia="Times New Roman" w:hAnsi="Times New Roman" w:cs="Times New Roman"/>
      <w:lang w:eastAsia="en-GB"/>
    </w:rPr>
  </w:style>
  <w:style w:type="character" w:styleId="PageNumber">
    <w:name w:val="page number"/>
    <w:uiPriority w:val="99"/>
    <w:semiHidden/>
    <w:unhideWhenUsed/>
    <w:rsid w:val="0079098F"/>
  </w:style>
  <w:style w:type="table" w:styleId="TableTheme">
    <w:name w:val="Table Theme"/>
    <w:basedOn w:val="TableNormal"/>
    <w:uiPriority w:val="99"/>
    <w:rsid w:val="0079098F"/>
    <w:rPr>
      <w:rFonts w:ascii="Calibri" w:eastAsia="Calibri" w:hAnsi="Calibri" w:cs="Times New Roman"/>
      <w:sz w:val="20"/>
      <w:szCs w:val="20"/>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uiPriority w:val="99"/>
    <w:semiHidden/>
    <w:unhideWhenUsed/>
    <w:rsid w:val="0079098F"/>
    <w:rPr>
      <w:rFonts w:ascii="Courier New" w:eastAsia="Times New Roman" w:hAnsi="Courier New" w:cs="Courier New"/>
      <w:sz w:val="20"/>
      <w:szCs w:val="20"/>
    </w:rPr>
  </w:style>
  <w:style w:type="character" w:customStyle="1" w:styleId="sig-paren">
    <w:name w:val="sig-paren"/>
    <w:basedOn w:val="DefaultParagraphFont"/>
    <w:rsid w:val="0079098F"/>
  </w:style>
  <w:style w:type="character" w:styleId="FollowedHyperlink">
    <w:name w:val="FollowedHyperlink"/>
    <w:basedOn w:val="DefaultParagraphFont"/>
    <w:uiPriority w:val="99"/>
    <w:semiHidden/>
    <w:unhideWhenUsed/>
    <w:rsid w:val="0079098F"/>
    <w:rPr>
      <w:color w:val="954F72" w:themeColor="followedHyperlink"/>
      <w:u w:val="single"/>
    </w:rPr>
  </w:style>
  <w:style w:type="character" w:styleId="LineNumber">
    <w:name w:val="line number"/>
    <w:basedOn w:val="DefaultParagraphFont"/>
    <w:uiPriority w:val="99"/>
    <w:semiHidden/>
    <w:unhideWhenUsed/>
    <w:rsid w:val="00511216"/>
  </w:style>
  <w:style w:type="character" w:styleId="FootnoteReference">
    <w:name w:val="footnote reference"/>
    <w:basedOn w:val="DefaultParagraphFont"/>
    <w:uiPriority w:val="99"/>
    <w:semiHidden/>
    <w:unhideWhenUsed/>
    <w:rsid w:val="009C65C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888638">
      <w:bodyDiv w:val="1"/>
      <w:marLeft w:val="0"/>
      <w:marRight w:val="0"/>
      <w:marTop w:val="0"/>
      <w:marBottom w:val="0"/>
      <w:divBdr>
        <w:top w:val="none" w:sz="0" w:space="0" w:color="auto"/>
        <w:left w:val="none" w:sz="0" w:space="0" w:color="auto"/>
        <w:bottom w:val="none" w:sz="0" w:space="0" w:color="auto"/>
        <w:right w:val="none" w:sz="0" w:space="0" w:color="auto"/>
      </w:divBdr>
    </w:div>
    <w:div w:id="41373263">
      <w:bodyDiv w:val="1"/>
      <w:marLeft w:val="0"/>
      <w:marRight w:val="0"/>
      <w:marTop w:val="0"/>
      <w:marBottom w:val="0"/>
      <w:divBdr>
        <w:top w:val="none" w:sz="0" w:space="0" w:color="auto"/>
        <w:left w:val="none" w:sz="0" w:space="0" w:color="auto"/>
        <w:bottom w:val="none" w:sz="0" w:space="0" w:color="auto"/>
        <w:right w:val="none" w:sz="0" w:space="0" w:color="auto"/>
      </w:divBdr>
    </w:div>
    <w:div w:id="257520957">
      <w:bodyDiv w:val="1"/>
      <w:marLeft w:val="0"/>
      <w:marRight w:val="0"/>
      <w:marTop w:val="0"/>
      <w:marBottom w:val="0"/>
      <w:divBdr>
        <w:top w:val="none" w:sz="0" w:space="0" w:color="auto"/>
        <w:left w:val="none" w:sz="0" w:space="0" w:color="auto"/>
        <w:bottom w:val="none" w:sz="0" w:space="0" w:color="auto"/>
        <w:right w:val="none" w:sz="0" w:space="0" w:color="auto"/>
      </w:divBdr>
    </w:div>
    <w:div w:id="450898836">
      <w:bodyDiv w:val="1"/>
      <w:marLeft w:val="0"/>
      <w:marRight w:val="0"/>
      <w:marTop w:val="0"/>
      <w:marBottom w:val="0"/>
      <w:divBdr>
        <w:top w:val="none" w:sz="0" w:space="0" w:color="auto"/>
        <w:left w:val="none" w:sz="0" w:space="0" w:color="auto"/>
        <w:bottom w:val="none" w:sz="0" w:space="0" w:color="auto"/>
        <w:right w:val="none" w:sz="0" w:space="0" w:color="auto"/>
      </w:divBdr>
    </w:div>
    <w:div w:id="546377944">
      <w:bodyDiv w:val="1"/>
      <w:marLeft w:val="0"/>
      <w:marRight w:val="0"/>
      <w:marTop w:val="0"/>
      <w:marBottom w:val="0"/>
      <w:divBdr>
        <w:top w:val="none" w:sz="0" w:space="0" w:color="auto"/>
        <w:left w:val="none" w:sz="0" w:space="0" w:color="auto"/>
        <w:bottom w:val="none" w:sz="0" w:space="0" w:color="auto"/>
        <w:right w:val="none" w:sz="0" w:space="0" w:color="auto"/>
      </w:divBdr>
    </w:div>
    <w:div w:id="1017192813">
      <w:bodyDiv w:val="1"/>
      <w:marLeft w:val="0"/>
      <w:marRight w:val="0"/>
      <w:marTop w:val="0"/>
      <w:marBottom w:val="0"/>
      <w:divBdr>
        <w:top w:val="none" w:sz="0" w:space="0" w:color="auto"/>
        <w:left w:val="none" w:sz="0" w:space="0" w:color="auto"/>
        <w:bottom w:val="none" w:sz="0" w:space="0" w:color="auto"/>
        <w:right w:val="none" w:sz="0" w:space="0" w:color="auto"/>
      </w:divBdr>
    </w:div>
    <w:div w:id="1038240154">
      <w:bodyDiv w:val="1"/>
      <w:marLeft w:val="0"/>
      <w:marRight w:val="0"/>
      <w:marTop w:val="0"/>
      <w:marBottom w:val="0"/>
      <w:divBdr>
        <w:top w:val="none" w:sz="0" w:space="0" w:color="auto"/>
        <w:left w:val="none" w:sz="0" w:space="0" w:color="auto"/>
        <w:bottom w:val="none" w:sz="0" w:space="0" w:color="auto"/>
        <w:right w:val="none" w:sz="0" w:space="0" w:color="auto"/>
      </w:divBdr>
    </w:div>
    <w:div w:id="1042555956">
      <w:bodyDiv w:val="1"/>
      <w:marLeft w:val="0"/>
      <w:marRight w:val="0"/>
      <w:marTop w:val="0"/>
      <w:marBottom w:val="0"/>
      <w:divBdr>
        <w:top w:val="none" w:sz="0" w:space="0" w:color="auto"/>
        <w:left w:val="none" w:sz="0" w:space="0" w:color="auto"/>
        <w:bottom w:val="none" w:sz="0" w:space="0" w:color="auto"/>
        <w:right w:val="none" w:sz="0" w:space="0" w:color="auto"/>
      </w:divBdr>
    </w:div>
    <w:div w:id="1192113947">
      <w:bodyDiv w:val="1"/>
      <w:marLeft w:val="0"/>
      <w:marRight w:val="0"/>
      <w:marTop w:val="0"/>
      <w:marBottom w:val="0"/>
      <w:divBdr>
        <w:top w:val="none" w:sz="0" w:space="0" w:color="auto"/>
        <w:left w:val="none" w:sz="0" w:space="0" w:color="auto"/>
        <w:bottom w:val="none" w:sz="0" w:space="0" w:color="auto"/>
        <w:right w:val="none" w:sz="0" w:space="0" w:color="auto"/>
      </w:divBdr>
    </w:div>
    <w:div w:id="1563248666">
      <w:bodyDiv w:val="1"/>
      <w:marLeft w:val="0"/>
      <w:marRight w:val="0"/>
      <w:marTop w:val="0"/>
      <w:marBottom w:val="0"/>
      <w:divBdr>
        <w:top w:val="none" w:sz="0" w:space="0" w:color="auto"/>
        <w:left w:val="none" w:sz="0" w:space="0" w:color="auto"/>
        <w:bottom w:val="none" w:sz="0" w:space="0" w:color="auto"/>
        <w:right w:val="none" w:sz="0" w:space="0" w:color="auto"/>
      </w:divBdr>
    </w:div>
    <w:div w:id="1590694017">
      <w:bodyDiv w:val="1"/>
      <w:marLeft w:val="0"/>
      <w:marRight w:val="0"/>
      <w:marTop w:val="0"/>
      <w:marBottom w:val="0"/>
      <w:divBdr>
        <w:top w:val="none" w:sz="0" w:space="0" w:color="auto"/>
        <w:left w:val="none" w:sz="0" w:space="0" w:color="auto"/>
        <w:bottom w:val="none" w:sz="0" w:space="0" w:color="auto"/>
        <w:right w:val="none" w:sz="0" w:space="0" w:color="auto"/>
      </w:divBdr>
      <w:divsChild>
        <w:div w:id="1771898262">
          <w:marLeft w:val="0"/>
          <w:marRight w:val="0"/>
          <w:marTop w:val="0"/>
          <w:marBottom w:val="0"/>
          <w:divBdr>
            <w:top w:val="none" w:sz="0" w:space="0" w:color="auto"/>
            <w:left w:val="none" w:sz="0" w:space="0" w:color="auto"/>
            <w:bottom w:val="none" w:sz="0" w:space="0" w:color="auto"/>
            <w:right w:val="none" w:sz="0" w:space="0" w:color="auto"/>
          </w:divBdr>
        </w:div>
        <w:div w:id="1791823949">
          <w:marLeft w:val="0"/>
          <w:marRight w:val="0"/>
          <w:marTop w:val="0"/>
          <w:marBottom w:val="0"/>
          <w:divBdr>
            <w:top w:val="none" w:sz="0" w:space="0" w:color="auto"/>
            <w:left w:val="none" w:sz="0" w:space="0" w:color="auto"/>
            <w:bottom w:val="none" w:sz="0" w:space="0" w:color="auto"/>
            <w:right w:val="none" w:sz="0" w:space="0" w:color="auto"/>
          </w:divBdr>
        </w:div>
      </w:divsChild>
    </w:div>
    <w:div w:id="1820027900">
      <w:bodyDiv w:val="1"/>
      <w:marLeft w:val="0"/>
      <w:marRight w:val="0"/>
      <w:marTop w:val="0"/>
      <w:marBottom w:val="0"/>
      <w:divBdr>
        <w:top w:val="none" w:sz="0" w:space="0" w:color="auto"/>
        <w:left w:val="none" w:sz="0" w:space="0" w:color="auto"/>
        <w:bottom w:val="none" w:sz="0" w:space="0" w:color="auto"/>
        <w:right w:val="none" w:sz="0" w:space="0" w:color="auto"/>
      </w:divBdr>
    </w:div>
    <w:div w:id="1893273365">
      <w:bodyDiv w:val="1"/>
      <w:marLeft w:val="0"/>
      <w:marRight w:val="0"/>
      <w:marTop w:val="0"/>
      <w:marBottom w:val="0"/>
      <w:divBdr>
        <w:top w:val="none" w:sz="0" w:space="0" w:color="auto"/>
        <w:left w:val="none" w:sz="0" w:space="0" w:color="auto"/>
        <w:bottom w:val="none" w:sz="0" w:space="0" w:color="auto"/>
        <w:right w:val="none" w:sz="0" w:space="0" w:color="auto"/>
      </w:divBdr>
    </w:div>
    <w:div w:id="2076275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5552A-5C7A-7D4C-A4A7-AF9B4441D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50</Pages>
  <Words>30654</Words>
  <Characters>174728</Characters>
  <Application>Microsoft Office Word</Application>
  <DocSecurity>0</DocSecurity>
  <Lines>1456</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ke Linnemann Nielsen</dc:creator>
  <cp:keywords/>
  <dc:description/>
  <cp:lastModifiedBy>Rikke Linnemann Nielsen</cp:lastModifiedBy>
  <cp:revision>64</cp:revision>
  <dcterms:created xsi:type="dcterms:W3CDTF">2021-04-14T11:24:00Z</dcterms:created>
  <dcterms:modified xsi:type="dcterms:W3CDTF">2021-06-02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uropean-journal-of-haematology</vt:lpwstr>
  </property>
  <property fmtid="{D5CDD505-2E9C-101B-9397-08002B2CF9AE}" pid="9" name="Mendeley Recent Style Name 3_1">
    <vt:lpwstr>European Journal of Haematology</vt:lpwstr>
  </property>
  <property fmtid="{D5CDD505-2E9C-101B-9397-08002B2CF9AE}" pid="10" name="Mendeley Recent Style Id 4_1">
    <vt:lpwstr>http://www.zotero.org/styles/haematologica</vt:lpwstr>
  </property>
  <property fmtid="{D5CDD505-2E9C-101B-9397-08002B2CF9AE}" pid="11" name="Mendeley Recent Style Name 4_1">
    <vt:lpwstr>Haematologica</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eukemia</vt:lpwstr>
  </property>
  <property fmtid="{D5CDD505-2E9C-101B-9397-08002B2CF9AE}" pid="15" name="Mendeley Recent Style Name 6_1">
    <vt:lpwstr>Leukemi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diatric-hematology-oncology-journal</vt:lpwstr>
  </property>
  <property fmtid="{D5CDD505-2E9C-101B-9397-08002B2CF9AE}" pid="21" name="Mendeley Recent Style Name 9_1">
    <vt:lpwstr>Pediatric Hematology Oncology Journal</vt:lpwstr>
  </property>
  <property fmtid="{D5CDD505-2E9C-101B-9397-08002B2CF9AE}" pid="22" name="Mendeley Document_1">
    <vt:lpwstr>True</vt:lpwstr>
  </property>
  <property fmtid="{D5CDD505-2E9C-101B-9397-08002B2CF9AE}" pid="23" name="Mendeley Unique User Id_1">
    <vt:lpwstr>f34d9041-4e3c-3513-b78a-9ac98a4214f2</vt:lpwstr>
  </property>
  <property fmtid="{D5CDD505-2E9C-101B-9397-08002B2CF9AE}" pid="24" name="Mendeley Citation Style_1">
    <vt:lpwstr>http://www.zotero.org/styles/american-medical-association</vt:lpwstr>
  </property>
</Properties>
</file>